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30277" w:rsidRPr="008D06FE" w:rsidRDefault="008D06FE">
      <w:pPr>
        <w:pStyle w:val="Ttulo1"/>
        <w:ind w:left="-5"/>
        <w:rPr>
          <w:lang w:val="es-CO"/>
        </w:rPr>
      </w:pPr>
      <w:r>
        <w:rPr>
          <w:noProof/>
        </w:rPr>
        <mc:AlternateContent>
          <mc:Choice Requires="wps">
            <w:drawing>
              <wp:anchor distT="45720" distB="45720" distL="114300" distR="114300" simplePos="0" relativeHeight="251659264" behindDoc="0" locked="0" layoutInCell="1" allowOverlap="1" wp14:anchorId="402FBB47" wp14:editId="02306B96">
                <wp:simplePos x="0" y="0"/>
                <wp:positionH relativeFrom="margin">
                  <wp:align>left</wp:align>
                </wp:positionH>
                <wp:positionV relativeFrom="paragraph">
                  <wp:posOffset>562288</wp:posOffset>
                </wp:positionV>
                <wp:extent cx="10725785" cy="885190"/>
                <wp:effectExtent l="0" t="0" r="18415" b="1016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25785" cy="885190"/>
                        </a:xfrm>
                        <a:prstGeom prst="rect">
                          <a:avLst/>
                        </a:prstGeom>
                        <a:solidFill>
                          <a:srgbClr val="FFFFFF"/>
                        </a:solidFill>
                        <a:ln w="9525">
                          <a:solidFill>
                            <a:srgbClr val="000000"/>
                          </a:solidFill>
                          <a:miter lim="800000"/>
                          <a:headEnd/>
                          <a:tailEnd/>
                        </a:ln>
                      </wps:spPr>
                      <wps:txbx>
                        <w:txbxContent>
                          <w:p w:rsidR="008D06FE" w:rsidRPr="008D06FE" w:rsidRDefault="008D06FE" w:rsidP="008D06FE">
                            <w:pPr>
                              <w:pStyle w:val="Prrafodelista"/>
                              <w:rPr>
                                <w:rFonts w:ascii="Times New Roman" w:hAnsi="Times New Roman" w:cs="Times New Roman"/>
                                <w:sz w:val="52"/>
                                <w:szCs w:val="52"/>
                                <w:lang w:val="es-CO"/>
                              </w:rPr>
                            </w:pPr>
                            <w:r>
                              <w:rPr>
                                <w:rFonts w:ascii="Times New Roman" w:hAnsi="Times New Roman" w:cs="Times New Roman"/>
                                <w:sz w:val="52"/>
                                <w:szCs w:val="52"/>
                                <w:lang w:val="es-CO"/>
                              </w:rPr>
                              <w:t>¿</w:t>
                            </w:r>
                            <w:r w:rsidRPr="008D06FE">
                              <w:rPr>
                                <w:rFonts w:ascii="Times New Roman" w:hAnsi="Times New Roman" w:cs="Times New Roman"/>
                                <w:sz w:val="52"/>
                                <w:szCs w:val="52"/>
                                <w:lang w:val="es-CO"/>
                              </w:rPr>
                              <w:t>cómo ha influido los precios del petróleo venezolano en los ciclos económicos en los años 2006-2016</w:t>
                            </w:r>
                            <w:r>
                              <w:rPr>
                                <w:rFonts w:ascii="Times New Roman" w:hAnsi="Times New Roman" w:cs="Times New Roman"/>
                                <w:sz w:val="52"/>
                                <w:szCs w:val="52"/>
                                <w:lang w:val="es-CO"/>
                              </w:rPr>
                              <w:t>?</w:t>
                            </w:r>
                          </w:p>
                          <w:p w:rsidR="008D06FE" w:rsidRPr="008D06FE" w:rsidRDefault="008D06FE">
                            <w:pPr>
                              <w:rPr>
                                <w:sz w:val="52"/>
                                <w:szCs w:val="52"/>
                                <w:lang w:val="es-CO"/>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02FBB47" id="_x0000_t202" coordsize="21600,21600" o:spt="202" path="m,l,21600r21600,l21600,xe">
                <v:stroke joinstyle="miter"/>
                <v:path gradientshapeok="t" o:connecttype="rect"/>
              </v:shapetype>
              <v:shape id="Cuadro de texto 2" o:spid="_x0000_s1026" type="#_x0000_t202" style="position:absolute;left:0;text-align:left;margin-left:0;margin-top:44.25pt;width:844.55pt;height:69.7pt;z-index:251659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">
                <v:textbox>
                  <w:txbxContent>
                    <w:p w:rsidR="008D06FE" w:rsidRPr="008D06FE" w:rsidRDefault="008D06FE" w:rsidP="008D06FE">
                      <w:pPr>
                        <w:pStyle w:val="Prrafodelista"/>
                        <w:rPr>
                          <w:rFonts w:ascii="Times New Roman" w:hAnsi="Times New Roman" w:cs="Times New Roman"/>
                          <w:sz w:val="52"/>
                          <w:szCs w:val="52"/>
                          <w:lang w:val="es-CO"/>
                        </w:rPr>
                      </w:pPr>
                      <w:r>
                        <w:rPr>
                          <w:rFonts w:ascii="Times New Roman" w:hAnsi="Times New Roman" w:cs="Times New Roman"/>
                          <w:sz w:val="52"/>
                          <w:szCs w:val="52"/>
                          <w:lang w:val="es-CO"/>
                        </w:rPr>
                        <w:t>¿</w:t>
                      </w:r>
                      <w:r w:rsidRPr="008D06FE">
                        <w:rPr>
                          <w:rFonts w:ascii="Times New Roman" w:hAnsi="Times New Roman" w:cs="Times New Roman"/>
                          <w:sz w:val="52"/>
                          <w:szCs w:val="52"/>
                          <w:lang w:val="es-CO"/>
                        </w:rPr>
                        <w:t>cómo ha influido los precios del petróleo venezolano en los ciclos económicos en los años 2006-2016</w:t>
                      </w:r>
                      <w:r>
                        <w:rPr>
                          <w:rFonts w:ascii="Times New Roman" w:hAnsi="Times New Roman" w:cs="Times New Roman"/>
                          <w:sz w:val="52"/>
                          <w:szCs w:val="52"/>
                          <w:lang w:val="es-CO"/>
                        </w:rPr>
                        <w:t>?</w:t>
                      </w:r>
                    </w:p>
                    <w:p w:rsidR="008D06FE" w:rsidRPr="008D06FE" w:rsidRDefault="008D06FE">
                      <w:pPr>
                        <w:rPr>
                          <w:sz w:val="52"/>
                          <w:szCs w:val="52"/>
                          <w:lang w:val="es-CO"/>
                        </w:rPr>
                      </w:pPr>
                    </w:p>
                  </w:txbxContent>
                </v:textbox>
                <w10:wrap type="square" anchorx="margin"/>
              </v:shape>
            </w:pict>
          </mc:Fallback>
        </mc:AlternateContent>
      </w:r>
      <w:r w:rsidR="00445851" w:rsidRPr="008D06FE">
        <w:rPr>
          <w:lang w:val="es-CO"/>
        </w:rPr>
        <w:t>Título</w:t>
      </w:r>
    </w:p>
    <w:p w:rsidR="00330277" w:rsidRPr="008D06FE" w:rsidRDefault="00330277">
      <w:pPr>
        <w:spacing w:after="445" w:line="259" w:lineRule="auto"/>
        <w:ind w:left="-110" w:right="-174" w:firstLine="0"/>
        <w:rPr>
          <w:lang w:val="es-CO"/>
        </w:rPr>
      </w:pPr>
    </w:p>
    <w:p w:rsidR="00330277" w:rsidRPr="00A25137" w:rsidRDefault="00445851">
      <w:pPr>
        <w:spacing w:after="1"/>
        <w:ind w:left="-5"/>
        <w:rPr>
          <w:lang w:val="es-CO"/>
        </w:rPr>
      </w:pPr>
      <w:r w:rsidRPr="00A25137">
        <w:rPr>
          <w:b/>
          <w:lang w:val="es-CO"/>
        </w:rPr>
        <w:t>Línea o líneas de investigación en la(s) que se inscribe el proyecto</w:t>
      </w:r>
      <w:r w:rsidRPr="00A25137">
        <w:rPr>
          <w:lang w:val="es-CO"/>
        </w:rPr>
        <w:t xml:space="preserve"> (Indicar los referentes de la línea que sustentan la formulación del proyecto y las contribuciones que éste realizará a la línea seleccionada o identificada)</w:t>
      </w:r>
    </w:p>
    <w:p w:rsidR="00330277" w:rsidRPr="008D06FE" w:rsidRDefault="008D06FE">
      <w:pPr>
        <w:spacing w:after="485" w:line="259" w:lineRule="auto"/>
        <w:ind w:left="-110" w:right="-174" w:firstLine="0"/>
        <w:rPr>
          <w:lang w:val="es-CO"/>
        </w:rPr>
      </w:pPr>
      <w:r>
        <w:rPr>
          <w:noProof/>
        </w:rPr>
        <mc:AlternateContent>
          <mc:Choice Requires="wps">
            <w:drawing>
              <wp:anchor distT="45720" distB="45720" distL="114300" distR="114300" simplePos="0" relativeHeight="251661312" behindDoc="0" locked="0" layoutInCell="1" allowOverlap="1" wp14:anchorId="1617DF9D" wp14:editId="2CEA4A53">
                <wp:simplePos x="0" y="0"/>
                <wp:positionH relativeFrom="margin">
                  <wp:align>left</wp:align>
                </wp:positionH>
                <wp:positionV relativeFrom="paragraph">
                  <wp:posOffset>251062</wp:posOffset>
                </wp:positionV>
                <wp:extent cx="10025433" cy="1404620"/>
                <wp:effectExtent l="0" t="0" r="13970" b="19685"/>
                <wp:wrapSquare wrapText="bothSides"/>
                <wp:docPr id="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25433" cy="1404620"/>
                        </a:xfrm>
                        <a:prstGeom prst="rect">
                          <a:avLst/>
                        </a:prstGeom>
                        <a:solidFill>
                          <a:srgbClr val="FFFFFF"/>
                        </a:solidFill>
                        <a:ln w="9525">
                          <a:solidFill>
                            <a:srgbClr val="000000"/>
                          </a:solidFill>
                          <a:miter lim="800000"/>
                          <a:headEnd/>
                          <a:tailEnd/>
                        </a:ln>
                      </wps:spPr>
                      <wps:txbx>
                        <w:txbxContent>
                          <w:p w:rsidR="008D06FE" w:rsidRPr="008D06FE" w:rsidRDefault="008D06FE">
                            <w:pPr>
                              <w:rPr>
                                <w:lang w:val="es-CO"/>
                              </w:rPr>
                            </w:pPr>
                            <w:r>
                              <w:rPr>
                                <w:lang w:val="es-CO"/>
                              </w:rPr>
                              <w:t>ECONOMIA Y DESAROLL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617DF9D" id="_x0000_s1027" type="#_x0000_t202" style="position:absolute;left:0;text-align:left;margin-left:0;margin-top:19.75pt;width:789.4pt;height:110.6pt;z-index:251661312;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">
                <v:textbox style="mso-fit-shape-to-text:t">
                  <w:txbxContent>
                    <w:p w:rsidR="008D06FE" w:rsidRPr="008D06FE" w:rsidRDefault="008D06FE">
                      <w:pPr>
                        <w:rPr>
                          <w:lang w:val="es-CO"/>
                        </w:rPr>
                      </w:pPr>
                      <w:r>
                        <w:rPr>
                          <w:lang w:val="es-CO"/>
                        </w:rPr>
                        <w:t>ECONOMIA Y DESAROLLO</w:t>
                      </w:r>
                    </w:p>
                  </w:txbxContent>
                </v:textbox>
                <w10:wrap type="square" anchorx="margin"/>
              </v:shape>
            </w:pict>
          </mc:Fallback>
        </mc:AlternateContent>
      </w:r>
    </w:p>
    <w:p w:rsidR="00330277" w:rsidRDefault="00445851">
      <w:pPr>
        <w:pStyle w:val="Ttulo1"/>
        <w:ind w:left="-5"/>
      </w:pPr>
      <w:r>
        <w:t>Palabras clave</w:t>
      </w:r>
    </w:p>
    <w:p w:rsidR="00330277" w:rsidRDefault="008D06FE">
      <w:pPr>
        <w:spacing w:after="385" w:line="259" w:lineRule="auto"/>
        <w:ind w:left="-110" w:right="-174" w:firstLine="0"/>
      </w:pPr>
      <w:r>
        <w:rPr>
          <w:noProof/>
        </w:rPr>
        <mc:AlternateContent>
          <mc:Choice Requires="wps">
            <w:drawing>
              <wp:anchor distT="45720" distB="45720" distL="114300" distR="114300" simplePos="0" relativeHeight="251663360" behindDoc="0" locked="0" layoutInCell="1" allowOverlap="1" wp14:anchorId="1376FD1D" wp14:editId="56D90E56">
                <wp:simplePos x="0" y="0"/>
                <wp:positionH relativeFrom="margin">
                  <wp:align>left</wp:align>
                </wp:positionH>
                <wp:positionV relativeFrom="paragraph">
                  <wp:posOffset>391795</wp:posOffset>
                </wp:positionV>
                <wp:extent cx="10344150" cy="1404620"/>
                <wp:effectExtent l="0" t="0" r="19050" b="19685"/>
                <wp:wrapSquare wrapText="bothSides"/>
                <wp:docPr id="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44150" cy="1404620"/>
                        </a:xfrm>
                        <a:prstGeom prst="rect">
                          <a:avLst/>
                        </a:prstGeom>
                        <a:solidFill>
                          <a:srgbClr val="FFFFFF"/>
                        </a:solidFill>
                        <a:ln w="9525">
                          <a:solidFill>
                            <a:srgbClr val="000000"/>
                          </a:solidFill>
                          <a:miter lim="800000"/>
                          <a:headEnd/>
                          <a:tailEnd/>
                        </a:ln>
                      </wps:spPr>
                      <wps:txbx>
                        <w:txbxContent>
                          <w:p w:rsidR="008D06FE" w:rsidRPr="008D06FE" w:rsidRDefault="008D06FE">
                            <w:pPr>
                              <w:rPr>
                                <w:lang w:val="es-CO"/>
                              </w:rPr>
                            </w:pPr>
                            <w:r>
                              <w:rPr>
                                <w:lang w:val="es-CO"/>
                              </w:rPr>
                              <w:t>PETRÓLEO -GASTO PÚBLICO- INFLACIÓN -IMPORTACIÓN- CICLOS -ECONÓMICO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376FD1D" id="_x0000_s1028" type="#_x0000_t202" style="position:absolute;left:0;text-align:left;margin-left:0;margin-top:30.85pt;width:814.5pt;height:110.6pt;z-index:251663360;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">
                <v:textbox style="mso-fit-shape-to-text:t">
                  <w:txbxContent>
                    <w:p w:rsidR="008D06FE" w:rsidRPr="008D06FE" w:rsidRDefault="008D06FE">
                      <w:pPr>
                        <w:rPr>
                          <w:lang w:val="es-CO"/>
                        </w:rPr>
                      </w:pPr>
                      <w:r>
                        <w:rPr>
                          <w:lang w:val="es-CO"/>
                        </w:rPr>
                        <w:t>PETRÓLEO -GASTO PÚBLICO- INFLACIÓN -IMPORTACIÓN- CICLOS -ECONÓMICOS</w:t>
                      </w:r>
                    </w:p>
                  </w:txbxContent>
                </v:textbox>
                <w10:wrap type="square" anchorx="margin"/>
              </v:shape>
            </w:pict>
          </mc:Fallback>
        </mc:AlternateContent>
      </w:r>
    </w:p>
    <w:p w:rsidR="00330277" w:rsidRDefault="008D06FE">
      <w:pPr>
        <w:pStyle w:val="Ttulo1"/>
        <w:ind w:left="-5"/>
      </w:pPr>
      <w:r>
        <w:t>Investigator</w:t>
      </w:r>
      <w:r w:rsidR="00445851">
        <w:t xml:space="preserve"> principal</w:t>
      </w:r>
    </w:p>
    <w:tbl>
      <w:tblPr>
        <w:tblStyle w:val="TableGrid"/>
        <w:tblW w:w="16980" w:type="dxa"/>
        <w:tblInd w:w="-110" w:type="dxa"/>
        <w:tblCellMar>
          <w:top w:w="345" w:type="dxa"/>
          <w:left w:w="115" w:type="dxa"/>
          <w:right w:w="115" w:type="dxa"/>
        </w:tblCellMar>
        <w:tblLook w:val="04A0" w:firstRow="1" w:lastRow="0" w:firstColumn="1" w:lastColumn="0" w:noHBand="0" w:noVBand="1"/>
      </w:tblPr>
      <w:tblGrid>
        <w:gridCol w:w="5000"/>
        <w:gridCol w:w="6420"/>
        <w:gridCol w:w="5560"/>
      </w:tblGrid>
      <w:tr w:rsidR="00330277">
        <w:trPr>
          <w:trHeight w:val="1680"/>
        </w:trPr>
        <w:tc>
          <w:tcPr>
            <w:tcW w:w="5000" w:type="dxa"/>
            <w:tcBorders>
              <w:top w:val="single" w:sz="24" w:space="0" w:color="575455"/>
              <w:left w:val="single" w:sz="24" w:space="0" w:color="575455"/>
              <w:bottom w:val="single" w:sz="24" w:space="0" w:color="575455"/>
              <w:right w:val="single" w:sz="24" w:space="0" w:color="575455"/>
            </w:tcBorders>
          </w:tcPr>
          <w:p w:rsidR="00330277" w:rsidRDefault="00445851">
            <w:pPr>
              <w:spacing w:after="0" w:line="259" w:lineRule="auto"/>
              <w:ind w:left="0" w:right="60" w:firstLine="0"/>
              <w:jc w:val="center"/>
            </w:pPr>
            <w:r>
              <w:rPr>
                <w:b/>
              </w:rPr>
              <w:t>Nombre</w:t>
            </w:r>
          </w:p>
        </w:tc>
        <w:tc>
          <w:tcPr>
            <w:tcW w:w="6420" w:type="dxa"/>
            <w:tcBorders>
              <w:top w:val="single" w:sz="24" w:space="0" w:color="575455"/>
              <w:left w:val="single" w:sz="24" w:space="0" w:color="575455"/>
              <w:bottom w:val="single" w:sz="24" w:space="0" w:color="575455"/>
              <w:right w:val="single" w:sz="24" w:space="0" w:color="575455"/>
            </w:tcBorders>
          </w:tcPr>
          <w:p w:rsidR="00330277" w:rsidRDefault="00445851">
            <w:pPr>
              <w:spacing w:after="0" w:line="259" w:lineRule="auto"/>
              <w:ind w:left="320" w:firstLine="0"/>
              <w:jc w:val="center"/>
            </w:pPr>
            <w:r>
              <w:rPr>
                <w:b/>
              </w:rPr>
              <w:t>Grupo al que pertenece</w:t>
            </w:r>
          </w:p>
        </w:tc>
        <w:tc>
          <w:tcPr>
            <w:tcW w:w="5560" w:type="dxa"/>
            <w:tcBorders>
              <w:top w:val="single" w:sz="24" w:space="0" w:color="575455"/>
              <w:left w:val="single" w:sz="24" w:space="0" w:color="575455"/>
              <w:bottom w:val="single" w:sz="24" w:space="0" w:color="575455"/>
              <w:right w:val="single" w:sz="24" w:space="0" w:color="575455"/>
            </w:tcBorders>
          </w:tcPr>
          <w:p w:rsidR="00330277" w:rsidRDefault="00445851">
            <w:pPr>
              <w:spacing w:after="0" w:line="259" w:lineRule="auto"/>
              <w:ind w:left="0" w:right="140" w:firstLine="0"/>
              <w:jc w:val="center"/>
            </w:pPr>
            <w:r>
              <w:rPr>
                <w:b/>
              </w:rPr>
              <w:t>Correo electrónico</w:t>
            </w:r>
          </w:p>
        </w:tc>
      </w:tr>
      <w:tr w:rsidR="00330277" w:rsidRPr="00DC4347">
        <w:trPr>
          <w:trHeight w:val="640"/>
        </w:trPr>
        <w:tc>
          <w:tcPr>
            <w:tcW w:w="5000" w:type="dxa"/>
            <w:tcBorders>
              <w:top w:val="single" w:sz="24" w:space="0" w:color="575455"/>
              <w:left w:val="single" w:sz="24" w:space="0" w:color="575455"/>
              <w:bottom w:val="single" w:sz="24" w:space="0" w:color="575455"/>
              <w:right w:val="single" w:sz="24" w:space="0" w:color="575455"/>
            </w:tcBorders>
          </w:tcPr>
          <w:p w:rsidR="00330277" w:rsidRDefault="00A25137">
            <w:pPr>
              <w:spacing w:after="160" w:line="259" w:lineRule="auto"/>
              <w:ind w:left="0" w:firstLine="0"/>
            </w:pPr>
            <w:r>
              <w:t xml:space="preserve">Juan Pablo Mazo Quintero </w:t>
            </w:r>
          </w:p>
        </w:tc>
        <w:tc>
          <w:tcPr>
            <w:tcW w:w="6420"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5560" w:type="dxa"/>
            <w:tcBorders>
              <w:top w:val="single" w:sz="24" w:space="0" w:color="575455"/>
              <w:left w:val="single" w:sz="24" w:space="0" w:color="575455"/>
              <w:bottom w:val="single" w:sz="24" w:space="0" w:color="575455"/>
              <w:right w:val="single" w:sz="24" w:space="0" w:color="575455"/>
            </w:tcBorders>
          </w:tcPr>
          <w:p w:rsidR="00330277" w:rsidRPr="008D06FE" w:rsidRDefault="00A25137" w:rsidP="00A25137">
            <w:pPr>
              <w:pStyle w:val="Ttulo2"/>
              <w:outlineLvl w:val="1"/>
              <w:rPr>
                <w:lang w:val="es-CO"/>
              </w:rPr>
            </w:pPr>
            <w:r w:rsidRPr="008D06FE">
              <w:rPr>
                <w:lang w:val="es-CO"/>
              </w:rPr>
              <w:t>Juan.mazo</w:t>
            </w:r>
            <w:r w:rsidR="008D06FE" w:rsidRPr="008D06FE">
              <w:rPr>
                <w:lang w:val="es-CO"/>
              </w:rPr>
              <w:t xml:space="preserve"> @</w:t>
            </w:r>
            <w:r w:rsidRPr="008D06FE">
              <w:rPr>
                <w:lang w:val="es-CO"/>
              </w:rPr>
              <w:t>0887unaula.edu.co</w:t>
            </w:r>
          </w:p>
        </w:tc>
      </w:tr>
    </w:tbl>
    <w:p w:rsidR="00330277" w:rsidRPr="008D06FE" w:rsidRDefault="00445851">
      <w:pPr>
        <w:spacing w:after="143" w:line="259" w:lineRule="auto"/>
        <w:ind w:left="-5"/>
        <w:rPr>
          <w:rFonts w:ascii="Times New Roman" w:hAnsi="Times New Roman" w:cs="Times New Roman"/>
          <w:sz w:val="36"/>
          <w:szCs w:val="36"/>
        </w:rPr>
      </w:pPr>
      <w:r w:rsidRPr="008D06FE">
        <w:rPr>
          <w:rFonts w:ascii="Times New Roman" w:hAnsi="Times New Roman" w:cs="Times New Roman"/>
          <w:b/>
          <w:sz w:val="36"/>
          <w:szCs w:val="36"/>
        </w:rPr>
        <w:t>FICHA TÉCNICA:</w:t>
      </w:r>
    </w:p>
    <w:p w:rsidR="00330277" w:rsidRPr="008D06FE" w:rsidRDefault="00445851" w:rsidP="008D06FE">
      <w:pPr>
        <w:pStyle w:val="Prrafodelista"/>
        <w:numPr>
          <w:ilvl w:val="0"/>
          <w:numId w:val="3"/>
        </w:numPr>
        <w:rPr>
          <w:rFonts w:ascii="Times New Roman" w:hAnsi="Times New Roman" w:cs="Times New Roman"/>
          <w:sz w:val="36"/>
          <w:szCs w:val="36"/>
          <w:lang w:val="es-CO"/>
        </w:rPr>
      </w:pPr>
      <w:r w:rsidRPr="008D06FE">
        <w:rPr>
          <w:rFonts w:ascii="Times New Roman" w:hAnsi="Times New Roman" w:cs="Times New Roman"/>
          <w:b/>
          <w:sz w:val="36"/>
          <w:szCs w:val="36"/>
          <w:lang w:val="es-CO"/>
        </w:rPr>
        <w:t>RESUMEN DEL PROYECTO</w:t>
      </w:r>
      <w:r w:rsidRPr="008D06FE">
        <w:rPr>
          <w:rFonts w:ascii="Times New Roman" w:hAnsi="Times New Roman" w:cs="Times New Roman"/>
          <w:sz w:val="36"/>
          <w:szCs w:val="36"/>
          <w:lang w:val="es-CO"/>
        </w:rPr>
        <w:t xml:space="preserve"> (Establecer una idea clara de la necesidad, originalidad y aporte al conocimiento que se logrará con el desarrollo del proyecto). (Máximo 300 palabras)</w:t>
      </w:r>
    </w:p>
    <w:p w:rsidR="008D06FE" w:rsidRPr="008D06FE" w:rsidRDefault="008D06FE" w:rsidP="008D06FE">
      <w:pPr>
        <w:pStyle w:val="Prrafodelista"/>
        <w:ind w:left="435"/>
        <w:rPr>
          <w:rFonts w:ascii="Times New Roman" w:hAnsi="Times New Roman" w:cs="Times New Roman"/>
          <w:b/>
          <w:sz w:val="36"/>
          <w:szCs w:val="36"/>
          <w:lang w:val="es-CO"/>
        </w:rPr>
      </w:pPr>
    </w:p>
    <w:p w:rsidR="008D06FE" w:rsidRPr="00D50E4E" w:rsidRDefault="008D06FE" w:rsidP="008D06FE">
      <w:pPr>
        <w:rPr>
          <w:rFonts w:ascii="Times New Roman" w:hAnsi="Times New Roman" w:cs="Times New Roman"/>
          <w:szCs w:val="40"/>
          <w:lang w:val="es-CO"/>
        </w:rPr>
      </w:pPr>
      <w:r w:rsidRPr="00D50E4E">
        <w:rPr>
          <w:rFonts w:ascii="Times New Roman" w:hAnsi="Times New Roman" w:cs="Times New Roman"/>
          <w:szCs w:val="40"/>
          <w:lang w:val="es-CO"/>
        </w:rPr>
        <w:lastRenderedPageBreak/>
        <w:t>RESUMEN</w:t>
      </w:r>
    </w:p>
    <w:p w:rsidR="008D06FE" w:rsidRPr="00D50E4E" w:rsidRDefault="008D06FE" w:rsidP="008D06FE">
      <w:pPr>
        <w:rPr>
          <w:rFonts w:ascii="Times New Roman" w:hAnsi="Times New Roman" w:cs="Times New Roman"/>
          <w:szCs w:val="40"/>
          <w:lang w:val="es-CO"/>
        </w:rPr>
      </w:pPr>
      <w:r w:rsidRPr="00D50E4E">
        <w:rPr>
          <w:rFonts w:ascii="Times New Roman" w:hAnsi="Times New Roman" w:cs="Times New Roman"/>
          <w:szCs w:val="40"/>
          <w:lang w:val="es-CO"/>
        </w:rPr>
        <w:t>A lo largo de la historia Venezuela se ha caracterizado por poseer un ciclo económico muy variado, en donde se han presentado altos periodos de convergencia y divergencia en la economía, en la actualidad este país es reconocido internacionalmente por su crisis económica, donde se destaca las elevadas tasas de inflación, el éxodo masivo de venezolanos a otros países de la región y la evidente reducción de la actividad económica acompañada por la escasez de productos, sin embargo hace unos años, en el inicio del siglo XXI, el panorama de Venezuela era diferente, pues este país mejoró sus índices de pobreza y empleo en relación con periodos anteriores. Una posible explicación a lo planteado podrá estar en el principal producto de exportación de Venezuela y del cual es muy dependiente, el petróleo.</w:t>
      </w:r>
    </w:p>
    <w:p w:rsidR="008D06FE" w:rsidRPr="00D50E4E" w:rsidRDefault="008D06FE" w:rsidP="00D50E4E">
      <w:pPr>
        <w:ind w:left="0"/>
        <w:rPr>
          <w:rFonts w:ascii="Times New Roman" w:hAnsi="Times New Roman" w:cs="Times New Roman"/>
          <w:szCs w:val="40"/>
          <w:lang w:val="es-CO"/>
        </w:rPr>
      </w:pPr>
      <w:r w:rsidRPr="00D50E4E">
        <w:rPr>
          <w:rFonts w:ascii="Times New Roman" w:hAnsi="Times New Roman" w:cs="Times New Roman"/>
          <w:szCs w:val="40"/>
          <w:lang w:val="es-CO"/>
        </w:rPr>
        <w:t>He aquí la problemática central a tratar en grandes rasgos, y de donde se desprende un vasto análisis del posible comportamiento de los ciclos económicos ante las afectaciones del precio del petróleo, donde se tiene en cuenta variables que podrían influir como la redistribución de la renta y el manejo de la política macroeconómica por parte del gobierno central para garantizar el funcionamiento del complejo sistema económico.</w:t>
      </w:r>
    </w:p>
    <w:p w:rsidR="00330277" w:rsidRPr="00A25137" w:rsidRDefault="00445851">
      <w:pPr>
        <w:pStyle w:val="Ttulo1"/>
        <w:spacing w:after="423"/>
        <w:ind w:left="-5"/>
        <w:rPr>
          <w:lang w:val="es-CO"/>
        </w:rPr>
      </w:pPr>
      <w:r w:rsidRPr="00A25137">
        <w:rPr>
          <w:lang w:val="es-CO"/>
        </w:rPr>
        <w:t>2. DESCRIPCIÓN DEL PROYECTO</w:t>
      </w:r>
    </w:p>
    <w:p w:rsidR="00330277" w:rsidRPr="00D50E4E" w:rsidRDefault="00445851">
      <w:pPr>
        <w:ind w:left="-5"/>
        <w:rPr>
          <w:szCs w:val="40"/>
          <w:lang w:val="es-CO"/>
        </w:rPr>
      </w:pPr>
      <w:r w:rsidRPr="00A25137">
        <w:rPr>
          <w:b/>
          <w:lang w:val="es-CO"/>
        </w:rPr>
        <w:t>2.1 Justificación</w:t>
      </w:r>
      <w:r w:rsidRPr="00A25137">
        <w:rPr>
          <w:lang w:val="es-CO"/>
        </w:rPr>
        <w:t xml:space="preserve"> (¿Por qué es importante o necesario desarrollar la investigación propuesta? Requiere el uso de datos, fuentes y referencias que ayuden a explicitar y argumentar las </w:t>
      </w:r>
      <w:r w:rsidRPr="00D50E4E">
        <w:rPr>
          <w:szCs w:val="40"/>
          <w:lang w:val="es-CO"/>
        </w:rPr>
        <w:t>razones para adelantar el proyecto. (Máximo 1.200 palabras)</w:t>
      </w:r>
    </w:p>
    <w:p w:rsidR="008D06FE" w:rsidRPr="00D50E4E" w:rsidRDefault="008D06FE" w:rsidP="008D06FE">
      <w:pPr>
        <w:rPr>
          <w:rFonts w:ascii="Times New Roman" w:hAnsi="Times New Roman" w:cs="Times New Roman"/>
          <w:szCs w:val="40"/>
          <w:lang w:val="es-CO"/>
        </w:rPr>
      </w:pPr>
      <w:r w:rsidRPr="00D50E4E">
        <w:rPr>
          <w:rFonts w:ascii="Times New Roman" w:hAnsi="Times New Roman" w:cs="Times New Roman"/>
          <w:szCs w:val="40"/>
          <w:lang w:val="es-CO"/>
        </w:rPr>
        <w:t>Justificación</w:t>
      </w:r>
    </w:p>
    <w:p w:rsidR="008D06FE" w:rsidRPr="00D50E4E" w:rsidRDefault="008D06FE" w:rsidP="008D06FE">
      <w:pPr>
        <w:rPr>
          <w:rFonts w:ascii="Times New Roman" w:hAnsi="Times New Roman" w:cs="Times New Roman"/>
          <w:szCs w:val="40"/>
          <w:lang w:val="es-CO"/>
        </w:rPr>
      </w:pPr>
      <w:r w:rsidRPr="00D50E4E">
        <w:rPr>
          <w:rFonts w:ascii="Times New Roman" w:hAnsi="Times New Roman" w:cs="Times New Roman"/>
          <w:szCs w:val="40"/>
          <w:lang w:val="es-CO"/>
        </w:rPr>
        <w:t>La investigación es explicar como por medio del precio petróleo Venezuela ha conseguido obtener variaciones en su ciclo económico, donde se concibe la importancia del gasto público, las características del consumo de los agentes económicos y las políticas económicas del gobierno central.</w:t>
      </w:r>
    </w:p>
    <w:p w:rsidR="008D06FE" w:rsidRPr="00D50E4E" w:rsidRDefault="008D06FE" w:rsidP="008D06FE">
      <w:pPr>
        <w:rPr>
          <w:rFonts w:ascii="Times New Roman" w:hAnsi="Times New Roman" w:cs="Times New Roman"/>
          <w:szCs w:val="40"/>
          <w:lang w:val="es-CO"/>
        </w:rPr>
      </w:pPr>
      <w:r w:rsidRPr="00D50E4E">
        <w:rPr>
          <w:rFonts w:ascii="Times New Roman" w:hAnsi="Times New Roman" w:cs="Times New Roman"/>
          <w:szCs w:val="40"/>
          <w:lang w:val="es-CO"/>
        </w:rPr>
        <w:t xml:space="preserve">Este análisis, ayudara a obtener una perspectiva diferente de la crisis venezolana, para descubrir cuál fue la falencia del aparato estatal en el incentivo de la solvencia económica en los últimos años, donde </w:t>
      </w:r>
      <w:r w:rsidRPr="00D50E4E">
        <w:rPr>
          <w:rFonts w:ascii="Times New Roman" w:hAnsi="Times New Roman" w:cs="Times New Roman"/>
          <w:szCs w:val="40"/>
          <w:lang w:val="es-CO"/>
        </w:rPr>
        <w:lastRenderedPageBreak/>
        <w:t>se apoyará en métodos cualitativos y cuantitativos como ejemplo los datos disponibles del PIB venezolano y los precios del petróleo en los periodos donde reside el análisis, y por supuesto teniendo en cuenta consideraciones de otros autores sobre el tema propuesto.</w:t>
      </w:r>
    </w:p>
    <w:p w:rsidR="008D06FE" w:rsidRPr="00D50E4E" w:rsidRDefault="008D06FE" w:rsidP="008D06FE">
      <w:pPr>
        <w:rPr>
          <w:rFonts w:ascii="Times New Roman" w:hAnsi="Times New Roman" w:cs="Times New Roman"/>
          <w:szCs w:val="40"/>
          <w:lang w:val="es-CO"/>
        </w:rPr>
      </w:pPr>
      <w:r w:rsidRPr="00D50E4E">
        <w:rPr>
          <w:rFonts w:ascii="Times New Roman" w:hAnsi="Times New Roman" w:cs="Times New Roman"/>
          <w:szCs w:val="40"/>
          <w:lang w:val="es-CO"/>
        </w:rPr>
        <w:t>A su vez, se identifica la necesidad de un análisis de la economía venezolana en los periodos de 2006-2016 que se muestran en el grafico 1.1, donde se puede observar que hay grandes fluctuaciones en la tasa de crecimiento de este país; las variaciones económicas que se observan en el grafico podrían explicarse por comportamientos en el precio del petróleo, donde se intuye una parcial relación directa entre ambas variables, como se evidencia contrastando el grafico 1 y el grafico 2, donde en 2010 los precios del petróleo comienzan a ascender así como la tasa de crecimiento, y en 2014 donde la tasa de crecimiento tiene una evidente caída así como los precios del petróleo a finales de este año, sin embargo esta situación no siempre se cumple, en 2008 el petróleo alcanza un precio muy elevado pero esto no se tradujo en crecimiento económico</w:t>
      </w:r>
    </w:p>
    <w:p w:rsidR="008D06FE" w:rsidRPr="00D50E4E" w:rsidRDefault="008D06FE" w:rsidP="008D06FE">
      <w:pPr>
        <w:jc w:val="center"/>
        <w:rPr>
          <w:rFonts w:ascii="Times New Roman" w:hAnsi="Times New Roman" w:cs="Times New Roman"/>
          <w:szCs w:val="40"/>
          <w:lang w:val="es-CO"/>
        </w:rPr>
      </w:pPr>
    </w:p>
    <w:p w:rsidR="008D06FE" w:rsidRPr="00D50E4E" w:rsidRDefault="008D06FE" w:rsidP="008D06FE">
      <w:pPr>
        <w:jc w:val="center"/>
        <w:rPr>
          <w:rFonts w:ascii="Times New Roman" w:hAnsi="Times New Roman" w:cs="Times New Roman"/>
          <w:szCs w:val="40"/>
        </w:rPr>
      </w:pPr>
      <w:r w:rsidRPr="00D50E4E">
        <w:rPr>
          <w:rFonts w:ascii="Times New Roman" w:hAnsi="Times New Roman" w:cs="Times New Roman"/>
          <w:noProof/>
          <w:szCs w:val="40"/>
        </w:rPr>
        <w:drawing>
          <wp:inline distT="0" distB="0" distL="0" distR="0" wp14:anchorId="6D5A9D4C">
            <wp:extent cx="5924256" cy="3561118"/>
            <wp:effectExtent l="0" t="0" r="635" b="127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27237" cy="3562910"/>
                    </a:xfrm>
                    <a:prstGeom prst="rect">
                      <a:avLst/>
                    </a:prstGeom>
                    <a:noFill/>
                  </pic:spPr>
                </pic:pic>
              </a:graphicData>
            </a:graphic>
          </wp:inline>
        </w:drawing>
      </w:r>
    </w:p>
    <w:p w:rsidR="008D06FE" w:rsidRPr="00D50E4E" w:rsidRDefault="008D06FE" w:rsidP="008D06FE">
      <w:pPr>
        <w:jc w:val="center"/>
        <w:rPr>
          <w:rFonts w:ascii="Times New Roman" w:hAnsi="Times New Roman" w:cs="Times New Roman"/>
          <w:szCs w:val="40"/>
          <w:lang w:val="es-CO"/>
        </w:rPr>
      </w:pPr>
      <w:r w:rsidRPr="00D50E4E">
        <w:rPr>
          <w:rFonts w:ascii="Times New Roman" w:hAnsi="Times New Roman" w:cs="Times New Roman"/>
          <w:szCs w:val="40"/>
          <w:lang w:val="es-CO"/>
        </w:rPr>
        <w:t>FUENTE: estimaciones del fondo monetario internacional y banco mundial; elaboración propia del cuadro</w:t>
      </w:r>
    </w:p>
    <w:p w:rsidR="008D06FE" w:rsidRPr="00D50E4E" w:rsidRDefault="008D06FE" w:rsidP="008D06FE">
      <w:pPr>
        <w:jc w:val="center"/>
        <w:rPr>
          <w:rFonts w:ascii="Times New Roman" w:hAnsi="Times New Roman" w:cs="Times New Roman"/>
          <w:szCs w:val="40"/>
          <w:lang w:val="es-CO"/>
        </w:rPr>
      </w:pPr>
      <w:r w:rsidRPr="00D50E4E">
        <w:rPr>
          <w:rFonts w:ascii="Times New Roman" w:hAnsi="Times New Roman" w:cs="Times New Roman"/>
          <w:noProof/>
          <w:szCs w:val="40"/>
        </w:rPr>
        <w:lastRenderedPageBreak/>
        <w:drawing>
          <wp:inline distT="0" distB="0" distL="0" distR="0" wp14:anchorId="0C45D06C">
            <wp:extent cx="5730177" cy="3445586"/>
            <wp:effectExtent l="0" t="0" r="4445"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7279" cy="3449856"/>
                    </a:xfrm>
                    <a:prstGeom prst="rect">
                      <a:avLst/>
                    </a:prstGeom>
                    <a:noFill/>
                  </pic:spPr>
                </pic:pic>
              </a:graphicData>
            </a:graphic>
          </wp:inline>
        </w:drawing>
      </w:r>
    </w:p>
    <w:p w:rsidR="008D06FE" w:rsidRPr="00D50E4E" w:rsidRDefault="008D06FE" w:rsidP="008D06FE">
      <w:pPr>
        <w:jc w:val="center"/>
        <w:rPr>
          <w:rFonts w:ascii="Times New Roman" w:hAnsi="Times New Roman" w:cs="Times New Roman"/>
          <w:szCs w:val="40"/>
          <w:lang w:val="es-CO"/>
        </w:rPr>
      </w:pPr>
      <w:r w:rsidRPr="00D50E4E">
        <w:rPr>
          <w:rFonts w:ascii="Times New Roman" w:hAnsi="Times New Roman" w:cs="Times New Roman"/>
          <w:szCs w:val="40"/>
          <w:lang w:val="es-CO"/>
        </w:rPr>
        <w:t>FUENTE: fondo monetario internacional; elaboración propia del cuadro</w:t>
      </w:r>
    </w:p>
    <w:p w:rsidR="008D06FE" w:rsidRPr="00D50E4E" w:rsidRDefault="008D06FE" w:rsidP="008D06FE">
      <w:pPr>
        <w:rPr>
          <w:rStyle w:val="Textoennegrita"/>
          <w:rFonts w:ascii="Times New Roman" w:hAnsi="Times New Roman" w:cs="Times New Roman"/>
          <w:b w:val="0"/>
          <w:color w:val="000000" w:themeColor="text1"/>
          <w:szCs w:val="40"/>
          <w:bdr w:val="none" w:sz="0" w:space="0" w:color="auto" w:frame="1"/>
          <w:shd w:val="clear" w:color="auto" w:fill="FFFFFF"/>
          <w:lang w:val="es-CO"/>
        </w:rPr>
      </w:pPr>
      <w:r w:rsidRPr="00D50E4E">
        <w:rPr>
          <w:rFonts w:ascii="Times New Roman" w:hAnsi="Times New Roman" w:cs="Times New Roman"/>
          <w:szCs w:val="40"/>
          <w:lang w:val="es-CO"/>
        </w:rPr>
        <w:t>Aparte de lo que se ha dicho anteriormente, es importante estudiar la política macroeconómica que se desarrolló en la administración de Hugo Chávez y los primeros años de mandato de Nicolás maduro, para identificar caracteres que afectaron las variables macroeconómicas, que son posibles causas del no cumplimiento de la relación directa que se propuso en el párrafo anterior, además en este análisis se hace un seguimiento del gasto público, donde en los periodos de bonaza petrolera se alcanzaron grandes ingresos, que se  han estimado que son hasta de</w:t>
      </w:r>
      <w:r w:rsidRPr="00D50E4E">
        <w:rPr>
          <w:rStyle w:val="Textoennegrita"/>
          <w:rFonts w:ascii="Helvetica" w:hAnsi="Helvetica" w:cs="Helvetica"/>
          <w:color w:val="404040"/>
          <w:szCs w:val="40"/>
          <w:bdr w:val="none" w:sz="0" w:space="0" w:color="auto" w:frame="1"/>
          <w:shd w:val="clear" w:color="auto" w:fill="FFFFFF"/>
          <w:lang w:val="es-CO"/>
        </w:rPr>
        <w:t xml:space="preserve"> </w:t>
      </w:r>
      <w:r w:rsidRPr="00D50E4E">
        <w:rPr>
          <w:rStyle w:val="Textoennegrita"/>
          <w:rFonts w:ascii="Times New Roman" w:hAnsi="Times New Roman" w:cs="Times New Roman"/>
          <w:b w:val="0"/>
          <w:color w:val="000000" w:themeColor="text1"/>
          <w:szCs w:val="40"/>
          <w:bdr w:val="none" w:sz="0" w:space="0" w:color="auto" w:frame="1"/>
          <w:shd w:val="clear" w:color="auto" w:fill="FFFFFF"/>
          <w:lang w:val="es-CO"/>
        </w:rPr>
        <w:t>US$56.500 millones anuales según un artículo del periódico BBC “Entre 1999 y 2014, Venezuela recibió US$960.589 millones. Un promedio de US$56.500 millones anuales”</w:t>
      </w:r>
      <w:r w:rsidRPr="00D50E4E">
        <w:rPr>
          <w:rStyle w:val="Textoennegrita"/>
          <w:rFonts w:ascii="Times New Roman" w:hAnsi="Times New Roman" w:cs="Times New Roman"/>
          <w:b w:val="0"/>
          <w:color w:val="000000" w:themeColor="text1"/>
          <w:szCs w:val="40"/>
          <w:bdr w:val="none" w:sz="0" w:space="0" w:color="auto" w:frame="1"/>
          <w:shd w:val="clear" w:color="auto" w:fill="FFFFFF"/>
          <w:lang w:val="es-CO"/>
        </w:rPr>
        <w:fldChar w:fldCharType="begin" w:fldLock="1"/>
      </w:r>
      <w:r w:rsidRPr="00D50E4E">
        <w:rPr>
          <w:rStyle w:val="Textoennegrita"/>
          <w:rFonts w:ascii="Times New Roman" w:hAnsi="Times New Roman" w:cs="Times New Roman"/>
          <w:b w:val="0"/>
          <w:color w:val="000000" w:themeColor="text1"/>
          <w:szCs w:val="40"/>
          <w:bdr w:val="none" w:sz="0" w:space="0" w:color="auto" w:frame="1"/>
          <w:shd w:val="clear" w:color="auto" w:fill="FFFFFF"/>
          <w:lang w:val="es-CO"/>
        </w:rPr>
        <w:instrText>ADDIN CSL_CITATION {"citationItems":[{"id":"ITEM-1","itemData":{"URL":"https://www.bbc.com/mundo/noticias/2016/02/160219_venezuela_bonanza_petroleo_crisis_economica_ab","abstract":"Entre 1999 y 2014, Venezuela recibió casi un billón de dólares por ingreso petrolero. Hoy enfrenta una crisis tan severa que el presidente Nicolás Maduro declaró la emergencia económica. ¿Qué pasó?","accessed":{"date-parts":[["2019","10","12"]]},"author":[{"dropping-particle":"","family":"Bermúdez","given":"Ángel","non-dropping-particle":"","parse-names":false,"suffix":""}],"id":"ITEM-1","issued":{"date-parts":[["2016"]]},"title":"Cómo Venezuela pasó de la bonanza petrolera a la emergencia económica","type":"webpage"},"uris":["http://www.mendeley.com/documents/?uuid=92c9925f-9fb6-374c-8ae4-8f6a1ff2504e"]}],"mendeley":{"formattedCitation":"(Bermúdez, 2016)","plainTextFormattedCitation":"(Bermúdez, 2016)","previouslyFormattedCitation":"(Bermúdez, 2016)"},"properties":{"noteIndex":0},"schema":"https://github.com/citation-style-language/schema/raw/master/csl-citation.json"}</w:instrText>
      </w:r>
      <w:r w:rsidRPr="00D50E4E">
        <w:rPr>
          <w:rStyle w:val="Textoennegrita"/>
          <w:rFonts w:ascii="Times New Roman" w:hAnsi="Times New Roman" w:cs="Times New Roman"/>
          <w:b w:val="0"/>
          <w:color w:val="000000" w:themeColor="text1"/>
          <w:szCs w:val="40"/>
          <w:bdr w:val="none" w:sz="0" w:space="0" w:color="auto" w:frame="1"/>
          <w:shd w:val="clear" w:color="auto" w:fill="FFFFFF"/>
          <w:lang w:val="es-CO"/>
        </w:rPr>
        <w:fldChar w:fldCharType="separate"/>
      </w:r>
      <w:r w:rsidRPr="00D50E4E">
        <w:rPr>
          <w:rStyle w:val="Textoennegrita"/>
          <w:rFonts w:ascii="Times New Roman" w:hAnsi="Times New Roman" w:cs="Times New Roman"/>
          <w:b w:val="0"/>
          <w:noProof/>
          <w:color w:val="000000" w:themeColor="text1"/>
          <w:szCs w:val="40"/>
          <w:bdr w:val="none" w:sz="0" w:space="0" w:color="auto" w:frame="1"/>
          <w:shd w:val="clear" w:color="auto" w:fill="FFFFFF"/>
          <w:lang w:val="es-CO"/>
        </w:rPr>
        <w:t>(Bermúdez, 2016)</w:t>
      </w:r>
      <w:r w:rsidRPr="00D50E4E">
        <w:rPr>
          <w:rStyle w:val="Textoennegrita"/>
          <w:rFonts w:ascii="Times New Roman" w:hAnsi="Times New Roman" w:cs="Times New Roman"/>
          <w:b w:val="0"/>
          <w:color w:val="000000" w:themeColor="text1"/>
          <w:szCs w:val="40"/>
          <w:bdr w:val="none" w:sz="0" w:space="0" w:color="auto" w:frame="1"/>
          <w:shd w:val="clear" w:color="auto" w:fill="FFFFFF"/>
          <w:lang w:val="es-CO"/>
        </w:rPr>
        <w:fldChar w:fldCharType="end"/>
      </w:r>
    </w:p>
    <w:p w:rsidR="008D06FE" w:rsidRPr="00A25137" w:rsidRDefault="008D06FE">
      <w:pPr>
        <w:ind w:left="-5"/>
        <w:rPr>
          <w:lang w:val="es-CO"/>
        </w:rPr>
      </w:pPr>
    </w:p>
    <w:p w:rsidR="00330277" w:rsidRDefault="00445851">
      <w:pPr>
        <w:ind w:left="-5" w:right="310"/>
        <w:rPr>
          <w:lang w:val="es-CO"/>
        </w:rPr>
      </w:pPr>
      <w:r w:rsidRPr="00A25137">
        <w:rPr>
          <w:b/>
          <w:lang w:val="es-CO"/>
        </w:rPr>
        <w:t>2.2 Planteamiento del problema</w:t>
      </w:r>
      <w:r w:rsidRPr="00A25137">
        <w:rPr>
          <w:lang w:val="es-CO"/>
        </w:rPr>
        <w:t xml:space="preserve"> (Con fundamento en una revisión de informes de investigación de los últimos cinco años, en esta sección deberá reflejarse el estado del arte en el área del conocimiento que se abordará con el proyecto, la descripción del problema de investigación a tratar y la síntesis clara de éste. (Máximo 3.000 palabras)</w:t>
      </w: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lastRenderedPageBreak/>
        <w:t>planteamiento</w:t>
      </w: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t xml:space="preserve">Desde el principio siglo XX Venezuela cambio la forma de su sistema económico, pues empezó con la producción de uno de los bienes más comercializados a nivel mundial y del cual se tiene grandes cantidades en dicho país, el petróleo, además entre los cambios realizados se redujo la producción de bienes tradicionales representados en actividades agrícolas y pecuarias, que fueron el común denominador en todo Latinoamérica; la falta de diversificación en la economía venezolana, ha causado grandes desafíos para el aparato estatal, puesto que se ha obligado a tomar medidas especiales para el correcto funcionamiento de la economía, como menciona el autor </w:t>
      </w:r>
      <w:r w:rsidRPr="00BB03B0">
        <w:rPr>
          <w:rFonts w:ascii="Times New Roman" w:hAnsi="Times New Roman" w:cs="Times New Roman"/>
          <w:szCs w:val="40"/>
          <w:lang w:val="es-CO"/>
        </w:rPr>
        <w:fldChar w:fldCharType="begin" w:fldLock="1"/>
      </w:r>
      <w:r w:rsidRPr="00BB03B0">
        <w:rPr>
          <w:rFonts w:ascii="Times New Roman" w:hAnsi="Times New Roman" w:cs="Times New Roman"/>
          <w:szCs w:val="40"/>
          <w:lang w:val="es-CO"/>
        </w:rPr>
        <w:instrText>ADDIN CSL_CITATION {"citationItems":[{"id":"ITEM-1","itemData":{"ISSN":"0251-3552","abstract":"Entre 1998 y 2008, el precio del petróleo pasó de 9 a 130 dólares el barril. Hoy, tras el estallido de la crisis mundial, se sitúa en alrededor de 50 dólares. En Venezuela, un país rentista y altamente dependiente de la exportación de su principal recurso natural, esta fluctuación genera efectos tanto políticos como económicos. El artículo sostiene que el gobierno de Hugo Chávez ha alineado a pdvsa con su estrategia de construcción del «socialismo del siglo XXI», lo que redundó en una pérdida de productividad que se refleja en la declinación de la producción de petróleo. En un contexto de precios en descenso, los aportes de la empresa a las políticas sociales han comenzado a reducirse, y podrían reducirse aún más en el futuro, lo que amenazaría la base de sustentación política del gobierno.","author":[{"dropping-particle":"","family":"González Cruz","given":"Diego J","non-dropping-particle":"","parse-names":false,"suffix":""}],"container-title":"Nueva sociedad","id":"ITEM-1","issued":{"date-parts":[["2009"]]},"title":"Venezuela ante la baja de los precios del petróleo","type":"article-journal"},"uris":["http://www.mendeley.com/documents/?uuid=7801a8f7-ce39-4dfe-9e2f-26b269eccdbd"]}],"mendeley":{"formattedCitation":"(González Cruz, 2009)","manualFormatting":"González Cruz (2009)","plainTextFormattedCitation":"(González Cruz, 2009)","previouslyFormattedCitation":"(González Cruz, 2009)"},"properties":{"noteIndex":0},"schema":"https://github.com/citation-style-language/schema/raw/master/csl-citation.json"}</w:instrText>
      </w:r>
      <w:r w:rsidRPr="00BB03B0">
        <w:rPr>
          <w:rFonts w:ascii="Times New Roman" w:hAnsi="Times New Roman" w:cs="Times New Roman"/>
          <w:szCs w:val="40"/>
          <w:lang w:val="es-CO"/>
        </w:rPr>
        <w:fldChar w:fldCharType="separate"/>
      </w:r>
      <w:r w:rsidRPr="00BB03B0">
        <w:rPr>
          <w:rFonts w:ascii="Times New Roman" w:hAnsi="Times New Roman" w:cs="Times New Roman"/>
          <w:noProof/>
          <w:szCs w:val="40"/>
          <w:lang w:val="es-CO"/>
        </w:rPr>
        <w:t>González Cruz (2009)</w:t>
      </w:r>
      <w:r w:rsidRPr="00BB03B0">
        <w:rPr>
          <w:rFonts w:ascii="Times New Roman" w:hAnsi="Times New Roman" w:cs="Times New Roman"/>
          <w:szCs w:val="40"/>
          <w:lang w:val="es-CO"/>
        </w:rPr>
        <w:fldChar w:fldCharType="end"/>
      </w:r>
      <w:r w:rsidRPr="00BB03B0">
        <w:rPr>
          <w:rFonts w:ascii="Times New Roman" w:hAnsi="Times New Roman" w:cs="Times New Roman"/>
          <w:szCs w:val="40"/>
          <w:lang w:val="es-CO"/>
        </w:rPr>
        <w:t>.</w:t>
      </w:r>
    </w:p>
    <w:p w:rsidR="008D06FE" w:rsidRPr="00BB03B0" w:rsidRDefault="008D06FE" w:rsidP="008D06FE">
      <w:pPr>
        <w:ind w:left="720"/>
        <w:rPr>
          <w:rFonts w:ascii="Times New Roman" w:hAnsi="Times New Roman" w:cs="Times New Roman"/>
          <w:szCs w:val="40"/>
          <w:lang w:val="es-CO"/>
        </w:rPr>
      </w:pPr>
      <w:r w:rsidRPr="00BB03B0">
        <w:rPr>
          <w:rFonts w:ascii="Times New Roman" w:hAnsi="Times New Roman" w:cs="Times New Roman"/>
          <w:szCs w:val="40"/>
          <w:lang w:val="es-CO"/>
        </w:rPr>
        <w:t>El rasgo más sobresaliente del cambio económico producido por el inicio de la fase petrolera es que Venezuela dejó de ser un país rural para convertirse en una nación urbana, al tiempo que comenzaba a depender de un solo sector económico y –más complicado aún– de los ingresos de un único producto, en forma de renta y no de creación de riqueza. (pág.5)</w:t>
      </w: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t>Hoy en día, la dependencia venezolana en el petróleo está vigente, pues se estima que casi el 80% de las exportaciones son de este producto y sus derivados “El principal producto de exportación de Venezuela es el petróleo al aportar en promedio más del 75% de los ingresos por exportaciones”</w:t>
      </w:r>
      <w:r w:rsidRPr="00BB03B0">
        <w:rPr>
          <w:rFonts w:ascii="Times New Roman" w:hAnsi="Times New Roman" w:cs="Times New Roman"/>
          <w:szCs w:val="40"/>
          <w:lang w:val="es-CO"/>
        </w:rPr>
        <w:fldChar w:fldCharType="begin" w:fldLock="1"/>
      </w:r>
      <w:r w:rsidRPr="00BB03B0">
        <w:rPr>
          <w:rFonts w:ascii="Times New Roman" w:hAnsi="Times New Roman" w:cs="Times New Roman"/>
          <w:szCs w:val="40"/>
          <w:lang w:val="es-CO"/>
        </w:rPr>
        <w:instrText>ADDIN CSL_CITATION {"citationItems":[{"id":"ITEM-1","itemData":{"ISSN":"2343-5704","author":[{"dropping-particle":"","family":"Mora","given":"José","non-dropping-particle":"","parse-names":false,"suffix":""}],"container-title":"Economía","id":"ITEM-1","issued":{"date-parts":[["2018"]]},"title":"Modelo teórico de oferta y demanda agregada para la economía venezolana","type":"article-journal"},"uris":["http://www.mendeley.com/documents/?uuid=32339c32-d9cc-4798-8222-f424e3812fb7"]}],"mendeley":{"formattedCitation":"(Mora, 2018)","plainTextFormattedCitation":"(Mora, 2018)","previouslyFormattedCitation":"(Mora, 2018)"},"properties":{"noteIndex":0},"schema":"https://github.com/citation-style-language/schema/raw/master/csl-citation.json"}</w:instrText>
      </w:r>
      <w:r w:rsidRPr="00BB03B0">
        <w:rPr>
          <w:rFonts w:ascii="Times New Roman" w:hAnsi="Times New Roman" w:cs="Times New Roman"/>
          <w:szCs w:val="40"/>
          <w:lang w:val="es-CO"/>
        </w:rPr>
        <w:fldChar w:fldCharType="separate"/>
      </w:r>
      <w:r w:rsidRPr="00BB03B0">
        <w:rPr>
          <w:rFonts w:ascii="Times New Roman" w:hAnsi="Times New Roman" w:cs="Times New Roman"/>
          <w:noProof/>
          <w:szCs w:val="40"/>
          <w:lang w:val="es-CO"/>
        </w:rPr>
        <w:t>(Mora, 2018)</w:t>
      </w:r>
      <w:r w:rsidRPr="00BB03B0">
        <w:rPr>
          <w:rFonts w:ascii="Times New Roman" w:hAnsi="Times New Roman" w:cs="Times New Roman"/>
          <w:szCs w:val="40"/>
          <w:lang w:val="es-CO"/>
        </w:rPr>
        <w:fldChar w:fldCharType="end"/>
      </w:r>
      <w:r w:rsidRPr="00BB03B0">
        <w:rPr>
          <w:rFonts w:ascii="Times New Roman" w:hAnsi="Times New Roman" w:cs="Times New Roman"/>
          <w:szCs w:val="40"/>
          <w:lang w:val="es-CO"/>
        </w:rPr>
        <w:t xml:space="preserve"> además esto supone la necesidad de importar bienes que no son producidos en este país para la satisfacción de la demanda interna, y que por lo tanto estas situaciones generan vulnerabilidades ante evidentes choques externos y afectaciones en el tipo de cambio de las monedas, que según su magnitud, puede producir afectaciones en el sistema económico, pues básicamente depende de la exportación y la importación para la subsistencia del mismo, como plantea el autor </w:t>
      </w:r>
      <w:r w:rsidRPr="00BB03B0">
        <w:rPr>
          <w:rFonts w:ascii="Times New Roman" w:hAnsi="Times New Roman" w:cs="Times New Roman"/>
          <w:szCs w:val="40"/>
          <w:lang w:val="es-CO"/>
        </w:rPr>
        <w:fldChar w:fldCharType="begin" w:fldLock="1"/>
      </w:r>
      <w:r w:rsidRPr="00BB03B0">
        <w:rPr>
          <w:rFonts w:ascii="Times New Roman" w:hAnsi="Times New Roman" w:cs="Times New Roman"/>
          <w:szCs w:val="40"/>
          <w:lang w:val="es-CO"/>
        </w:rPr>
        <w:instrText>ADDIN CSL_CITATION {"citationItems":[{"id":"ITEM-1","itemData":{"ISSN":"2343-5704","author":[{"dropping-particle":"","family":"Mora","given":"José","non-dropping-particle":"","parse-names":false,"suffix":""}],"container-title":"Economía","id":"ITEM-1","issued":{"date-parts":[["2018"]]},"title":"Modelo teórico de oferta y demanda agregada para la economía venezolana","type":"article-journal"},"uris":["http://www.mendeley.com/documents/?uuid=32339c32-d9cc-4798-8222-f424e3812fb7"]}],"mendeley":{"formattedCitation":"(Mora, 2018)","manualFormatting":"J. Mora (2018)","plainTextFormattedCitation":"(Mora, 2018)","previouslyFormattedCitation":"(Mora, 2018)"},"properties":{"noteIndex":0},"schema":"https://github.com/citation-style-language/schema/raw/master/csl-citation.json"}</w:instrText>
      </w:r>
      <w:r w:rsidRPr="00BB03B0">
        <w:rPr>
          <w:rFonts w:ascii="Times New Roman" w:hAnsi="Times New Roman" w:cs="Times New Roman"/>
          <w:szCs w:val="40"/>
          <w:lang w:val="es-CO"/>
        </w:rPr>
        <w:fldChar w:fldCharType="separate"/>
      </w:r>
      <w:r w:rsidRPr="00BB03B0">
        <w:rPr>
          <w:rFonts w:ascii="Times New Roman" w:hAnsi="Times New Roman" w:cs="Times New Roman"/>
          <w:noProof/>
          <w:szCs w:val="40"/>
          <w:lang w:val="es-CO"/>
        </w:rPr>
        <w:t>J. Mora (2018)</w:t>
      </w:r>
      <w:r w:rsidRPr="00BB03B0">
        <w:rPr>
          <w:rFonts w:ascii="Times New Roman" w:hAnsi="Times New Roman" w:cs="Times New Roman"/>
          <w:szCs w:val="40"/>
          <w:lang w:val="es-CO"/>
        </w:rPr>
        <w:fldChar w:fldCharType="end"/>
      </w:r>
    </w:p>
    <w:p w:rsidR="008D06FE" w:rsidRPr="00BB03B0" w:rsidRDefault="008D06FE" w:rsidP="008D06FE">
      <w:pPr>
        <w:ind w:left="720"/>
        <w:rPr>
          <w:rFonts w:ascii="Times New Roman" w:hAnsi="Times New Roman" w:cs="Times New Roman"/>
          <w:szCs w:val="40"/>
          <w:lang w:val="es-CO"/>
        </w:rPr>
      </w:pPr>
      <w:r w:rsidRPr="00BB03B0">
        <w:rPr>
          <w:rFonts w:ascii="Times New Roman" w:hAnsi="Times New Roman" w:cs="Times New Roman"/>
          <w:szCs w:val="40"/>
          <w:lang w:val="es-CO"/>
        </w:rPr>
        <w:t xml:space="preserve">Los hallazgos señalan que los cambios en el comportamiento de la oferta y demanda agregada son propiciados por una mayor vulnerabilidad de la economía a hechos externos, específicamente, a cambios abruptos ocurridos en la dinámica de los ingresos provenientes de las exportaciones de petróleo (pág.71) </w:t>
      </w: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t xml:space="preserve">Por otro lado, en la actualidad, se ha demostrado fallas en el sistema productivo venezolano, pues hoy sufre uno de los peores recesos económicos en la historia del país, donde se ha alcanzado un gran </w:t>
      </w:r>
      <w:r w:rsidRPr="00BB03B0">
        <w:rPr>
          <w:rFonts w:ascii="Times New Roman" w:hAnsi="Times New Roman" w:cs="Times New Roman"/>
          <w:szCs w:val="40"/>
          <w:lang w:val="es-CO"/>
        </w:rPr>
        <w:lastRenderedPageBreak/>
        <w:t>aumento de los precios y grandes masas de emigrantes que abandonan la nación, aparte de esto también se ha reducido la producción en la extracción de petróleo.</w:t>
      </w:r>
    </w:p>
    <w:p w:rsidR="008D06FE" w:rsidRPr="00BB03B0" w:rsidRDefault="008D06FE" w:rsidP="008D06FE">
      <w:pPr>
        <w:rPr>
          <w:rFonts w:ascii="Times New Roman" w:hAnsi="Times New Roman" w:cs="Times New Roman"/>
          <w:noProof/>
          <w:szCs w:val="40"/>
          <w:lang w:val="es-CO"/>
        </w:rPr>
      </w:pPr>
      <w:r w:rsidRPr="00BB03B0">
        <w:rPr>
          <w:rFonts w:ascii="Times New Roman" w:hAnsi="Times New Roman" w:cs="Times New Roman"/>
          <w:szCs w:val="40"/>
          <w:lang w:val="es-CO"/>
        </w:rPr>
        <w:t>Las razones de las falencias del sistema económico, podrían evidenciarse en las últimas décadas, donde se aplicaron una serie de políticas macroeconómicas que afectaron en gran medida el país, y que al principio parecieron fructíferas pues se redujeron en grandes cantidades los índices de pobreza extrema y desigualdad en la nación; pero que a su vez se apoyaron en el ingreso petrolero, provocando una agudización en la dependencia del crudo, y que también con las políticas fiscales y monetarias se ha genero un tipo de rentismo en la sociedad, lo describe en su artículo el autor Oliveros (</w:t>
      </w:r>
      <w:r w:rsidRPr="00BB03B0">
        <w:rPr>
          <w:rFonts w:ascii="Times New Roman" w:hAnsi="Times New Roman" w:cs="Times New Roman"/>
          <w:noProof/>
          <w:szCs w:val="40"/>
          <w:lang w:val="es-CO"/>
        </w:rPr>
        <w:t>2015)</w:t>
      </w:r>
    </w:p>
    <w:p w:rsidR="008D06FE" w:rsidRPr="00BB03B0" w:rsidRDefault="008D06FE" w:rsidP="008D06FE">
      <w:pPr>
        <w:ind w:left="720"/>
        <w:rPr>
          <w:rFonts w:ascii="Times New Roman" w:hAnsi="Times New Roman" w:cs="Times New Roman"/>
          <w:szCs w:val="40"/>
          <w:lang w:val="es-CO"/>
        </w:rPr>
      </w:pPr>
      <w:r w:rsidRPr="00BB03B0">
        <w:rPr>
          <w:rFonts w:ascii="Times New Roman" w:hAnsi="Times New Roman" w:cs="Times New Roman"/>
          <w:szCs w:val="40"/>
          <w:lang w:val="es-CO"/>
        </w:rPr>
        <w:t>La volatilidad del mercado petrolero se ha traslado a las principales variables macroeconómicas del país y los gobiernos de turno, lejos de tratar de acabar con esto, han emprendido erróneas políticas fiscales y monetarias procíclicas que han exacerbado la dependencia, el rentismo, la vulnerabilidad y por lo tanto los problemas (pág:238)</w:t>
      </w: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t>En ese orden de ideas, para el análisis que se propone, es necesario observar como el gobierno utilizó sus ingresos de la venta de hidrocarburos desde su gasto público, y como estos han afectado el sistema económico; por supuesto teniendo en cuenta las fluctuaciones de los precios internacionales del petróleo y las ayudas sociales que fueron muy comunes en estos últimos periodos de gobierno, y que desde la teoría económica ayudan al dinamismo de la economía por medio del consumo, además se fijara especial atención en las políticas para el control de la inflación, donde es importante destacar la manera como el estado ha contribuido para la solución de este problema, debido a que estas políticas son un factor muy importante en las fluctuaciones de los ciclos económicos.</w:t>
      </w:r>
    </w:p>
    <w:p w:rsidR="008D06FE" w:rsidRPr="008D06FE" w:rsidRDefault="008D06FE" w:rsidP="008D06FE">
      <w:pPr>
        <w:ind w:left="-5" w:right="310"/>
        <w:rPr>
          <w:rFonts w:ascii="Times New Roman" w:hAnsi="Times New Roman" w:cs="Times New Roman"/>
          <w:sz w:val="36"/>
          <w:szCs w:val="36"/>
          <w:lang w:val="es-CO"/>
        </w:rPr>
      </w:pPr>
      <w:r w:rsidRPr="00BB03B0">
        <w:rPr>
          <w:rFonts w:ascii="Times New Roman" w:hAnsi="Times New Roman" w:cs="Times New Roman"/>
          <w:szCs w:val="40"/>
          <w:lang w:val="es-CO"/>
        </w:rPr>
        <w:t>Para finalizar, la investigación estará delimitada entre los años 2006 y 2016, periodos donde se produjo un cambio muy importante en el ciclo económico, ya que se pasó de un alto índice de producción, a un pronunciado receso económico, y que como antes se planteó ocurrieron un conjunto de medidas estatales para el correcto funcionamiento de la economía venezolana que pudieron afectar la misma, además entre estos años ocurrieron bruscas variaciones en el precio del principal bien de exportación venezolana, variable que es objeto principal de esta inv</w:t>
      </w:r>
      <w:r w:rsidRPr="008D06FE">
        <w:rPr>
          <w:rFonts w:ascii="Times New Roman" w:hAnsi="Times New Roman" w:cs="Times New Roman"/>
          <w:sz w:val="36"/>
          <w:szCs w:val="36"/>
          <w:lang w:val="es-CO"/>
        </w:rPr>
        <w:t>estigación y de la que se planteara si sus valoraciones afectan altamente los ciclos venezolanos y de qué manera</w:t>
      </w:r>
    </w:p>
    <w:p w:rsidR="00330277" w:rsidRDefault="00445851">
      <w:pPr>
        <w:ind w:left="-5"/>
        <w:rPr>
          <w:lang w:val="es-CO"/>
        </w:rPr>
      </w:pPr>
      <w:r w:rsidRPr="00A25137">
        <w:rPr>
          <w:b/>
          <w:lang w:val="es-CO"/>
        </w:rPr>
        <w:lastRenderedPageBreak/>
        <w:t xml:space="preserve">2.3 Referente teórico y conceptual inicial. </w:t>
      </w:r>
      <w:r w:rsidRPr="00A25137">
        <w:rPr>
          <w:lang w:val="es-CO"/>
        </w:rPr>
        <w:t>En este apartado se dará cuenta de los conceptos, planteamientos teóricos y autores que servirán de base inicial para fundamentar y guiar la investigación propuesta. (Máximo 4.000 palabras)</w:t>
      </w: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t>Marco teórico</w:t>
      </w: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t xml:space="preserve"> Entre los aportes para el estudio del caso a tratar, no hay ninguna investigación que trate directamente el tema, sin embargo, si hay una extensa literatura sobre las características de la economía de Venezuela donde se mencionan los efectos de los precios del petróleo en el sistema económico, principalmente lo correlacionan con los tipos de cambios y la vulnerabilidad generada por el comercio de hidrocarburos, además se presentaran algunas investigaciones que se consideran importantes para el enriquecimiento teórico del proyecto, ya que tocan ejes centrales para la solución de la pregunta.</w:t>
      </w: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t xml:space="preserve">Una de las investigaciones que se halló sobre los ciclos económicos y su relación con el petróleo, es la aplicación del modelo oferta y demanda agregada en Venezuela por parte del autor José Mora, donde se llegó a dos importantes resultados: la primera consideración es que la devaluación del tipo de cambio tiene como efecto contracciones económicas a corto plazo y un aumento de los precios de los productos en Venezuela, ya que con esta medida se afectan los costos de producción y el precio de la mayoría de bienes de consumo que son importados, y finalmente los aumentos en el precio del petróleo causan incentivos para la producción petrolera y un mayor aumento del gasto público que dinamiza la economía debido a los aumentos de la demanda agregada, </w:t>
      </w:r>
      <w:r w:rsidRPr="00BB03B0">
        <w:rPr>
          <w:rFonts w:ascii="Times New Roman" w:hAnsi="Times New Roman" w:cs="Times New Roman"/>
          <w:szCs w:val="40"/>
          <w:lang w:val="es-CO"/>
        </w:rPr>
        <w:fldChar w:fldCharType="begin" w:fldLock="1"/>
      </w:r>
      <w:r w:rsidRPr="00BB03B0">
        <w:rPr>
          <w:rFonts w:ascii="Times New Roman" w:hAnsi="Times New Roman" w:cs="Times New Roman"/>
          <w:szCs w:val="40"/>
          <w:lang w:val="es-CO"/>
        </w:rPr>
        <w:instrText>ADDIN CSL_CITATION {"citationItems":[{"id":"ITEM-1","itemData":{"ISSN":"2343-5704","author":[{"dropping-particle":"","family":"Mora","given":"José","non-dropping-particle":"","parse-names":false,"suffix":""}],"container-title":"Economía","id":"ITEM-1","issued":{"date-parts":[["2018"]]},"title":"Modelo teórico de oferta y demanda agregada para la economía venezolana","type":"article-journal"},"uris":["http://www.mendeley.com/documents/?uuid=32339c32-d9cc-4798-8222-f424e3812fb7"]}],"mendeley":{"formattedCitation":"(Mora, 2018)","manualFormatting":"Mora, (2018)","plainTextFormattedCitation":"(Mora, 2018)","previouslyFormattedCitation":"(Mora, 2018)"},"properties":{"noteIndex":0},"schema":"https://github.com/citation-style-language/schema/raw/master/csl-citation.json"}</w:instrText>
      </w:r>
      <w:r w:rsidRPr="00BB03B0">
        <w:rPr>
          <w:rFonts w:ascii="Times New Roman" w:hAnsi="Times New Roman" w:cs="Times New Roman"/>
          <w:szCs w:val="40"/>
          <w:lang w:val="es-CO"/>
        </w:rPr>
        <w:fldChar w:fldCharType="separate"/>
      </w:r>
      <w:r w:rsidRPr="00BB03B0">
        <w:rPr>
          <w:rFonts w:ascii="Times New Roman" w:hAnsi="Times New Roman" w:cs="Times New Roman"/>
          <w:noProof/>
          <w:szCs w:val="40"/>
          <w:lang w:val="es-CO"/>
        </w:rPr>
        <w:t>Mora, (2018)</w:t>
      </w:r>
      <w:r w:rsidRPr="00BB03B0">
        <w:rPr>
          <w:rFonts w:ascii="Times New Roman" w:hAnsi="Times New Roman" w:cs="Times New Roman"/>
          <w:szCs w:val="40"/>
          <w:lang w:val="es-CO"/>
        </w:rPr>
        <w:fldChar w:fldCharType="end"/>
      </w:r>
    </w:p>
    <w:p w:rsidR="008D06FE" w:rsidRPr="00BB03B0" w:rsidRDefault="008D06FE" w:rsidP="008D06FE">
      <w:pPr>
        <w:ind w:left="720"/>
        <w:rPr>
          <w:rFonts w:ascii="Times New Roman" w:hAnsi="Times New Roman" w:cs="Times New Roman"/>
          <w:szCs w:val="40"/>
          <w:lang w:val="es-CO"/>
        </w:rPr>
      </w:pPr>
      <w:r w:rsidRPr="00BB03B0">
        <w:rPr>
          <w:rFonts w:ascii="Times New Roman" w:hAnsi="Times New Roman" w:cs="Times New Roman"/>
          <w:szCs w:val="40"/>
          <w:lang w:val="es-CO"/>
        </w:rPr>
        <w:t>En primer lugar, una devaluación de la moneda local produce una contracción económica en el corto plazo y aumenta el nivel de precios. Este probablemente es el resultado más importante de este trabajo, ya que es consistente con los hechos y con la evidencia empírica citada en la literatura económica. En segundo lugar, el aumento de los precios del petróleo muestra dos efectos simultáneos. Afecta la oferta agregada por el estímulo a la producción petrolera y por otro lado aumenta el gasto fiscal, instrumento comúnmente utilizado por los gobiernos de turno para estimular el aparato productivo, que aumenta la demanda agregada (pág. 93)</w:t>
      </w: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lastRenderedPageBreak/>
        <w:t>No obstante, en el texto hay otras consideraciones para la economía venezolana, pues se menciona que estados unidos es el principal socio económico de Venezuela, y que se pueden relacionar sus ciclos económicos con los del país latino, además de esto se destaca que desde el 2003 hasta 2016 se mantuvo un tipo de cambio fijo y con restricción de movimientos de capital, y que en el 2010 se devaluó la moneda.</w:t>
      </w: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t>En los postulados que se mencionaron, se tomara una mayor relevancia a la idea sobre los aumentos petroleros y el gasto público, ya que nos muestra el mecanismo por el cual se distribuye la renta del petróleo a la población y de alguna forma demostrarnos la relación directa que antes se mencionó y otros efectos resultante de esta política, empero no se debe suponer que con esta idea ya se identificó la principal razón del comportamiento observado de las principales variables a tratar, puesto que hay otros factores que afectaron a la economía venezolana y que no permitieron una expansión significativa de la economía al largo plazo, como las características del consumo de los agentes, además es importante identificar otro aspecto relevante los impuestos, el cual fue muy bajo dado los ingresos extraordinarios del petróleo, lo menciona el autor</w:t>
      </w:r>
      <w:r w:rsidRPr="00BB03B0">
        <w:rPr>
          <w:rFonts w:ascii="Times New Roman" w:hAnsi="Times New Roman" w:cs="Times New Roman"/>
          <w:noProof/>
          <w:szCs w:val="40"/>
          <w:lang w:val="es-CO"/>
        </w:rPr>
        <w:t xml:space="preserve"> Gutiérrez (2010)</w:t>
      </w:r>
    </w:p>
    <w:p w:rsidR="008D06FE" w:rsidRPr="00BB03B0" w:rsidRDefault="008D06FE" w:rsidP="008D06FE">
      <w:pPr>
        <w:ind w:left="720"/>
        <w:rPr>
          <w:rFonts w:ascii="Times New Roman" w:hAnsi="Times New Roman" w:cs="Times New Roman"/>
          <w:szCs w:val="40"/>
          <w:lang w:val="es-CO"/>
        </w:rPr>
      </w:pPr>
      <w:r w:rsidRPr="00BB03B0">
        <w:rPr>
          <w:rFonts w:ascii="Times New Roman" w:hAnsi="Times New Roman" w:cs="Times New Roman"/>
          <w:szCs w:val="40"/>
          <w:lang w:val="es-CO"/>
        </w:rPr>
        <w:t>En las sociedades capitalistas no rentistas el Estado no goza de la autonomía de la cual dispone el Estado venezolano, pues depende de las contribuciones de los ciudadanos para su funcionamiento. En suma, depende del crecimiento económico y de los impuestos que éste permite cobrar para financiar sus funciones relevantes (pág.133)</w:t>
      </w: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t>Este postulado además de darnos información de que el petróleo era el principal ingreso del estado, nos permite saber que las tasas impositivas no afectaron en gran medida la economía, ya que el estado no dependía de ellas.</w:t>
      </w: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t xml:space="preserve">Por otro lado, el autor Francisco J calderón ha analizado en su investigación la dependencia de Venezuela en un solo producto y el efecto de esto en el incremento de las importaciones; al comienzo del texto ha señalado el buen comportamiento de la economía venezolana en los periodos de auge petrolero, entre los años 2006-2008 en donde se incrementó el gasto público, y la economía como consecuencia de ello, sin embargo también se caracteriza que esto ha generado tendencias de alza en los precios, </w:t>
      </w:r>
      <w:r w:rsidRPr="00BB03B0">
        <w:rPr>
          <w:rFonts w:ascii="Times New Roman" w:hAnsi="Times New Roman" w:cs="Times New Roman"/>
          <w:szCs w:val="40"/>
          <w:lang w:val="es-CO"/>
        </w:rPr>
        <w:fldChar w:fldCharType="begin" w:fldLock="1"/>
      </w:r>
      <w:r w:rsidRPr="00BB03B0">
        <w:rPr>
          <w:rFonts w:ascii="Times New Roman" w:hAnsi="Times New Roman" w:cs="Times New Roman"/>
          <w:szCs w:val="40"/>
          <w:lang w:val="es-CO"/>
        </w:rPr>
        <w:instrText>ADDIN CSL_CITATION {"citationItems":[{"id":"ITEM-1","itemData":{"ISSN":"1885-6985","author":[{"dropping-particle":"","family":"Calderón Vázquez","given":"Francisco","non-dropping-particle":"","parse-names":false,"suffix":""}],"container-title":"Entelequia: revista interdisciplinar","id":"ITEM-1","issued":{"date-parts":[["2010"]]},"title":"Círculos y Cuadraturas: Presiones inflacionarias y Enfermedad Holandesa en la Venezuela Bolivariana","type":"article-journal"},"uris":["http://www.mendeley.com/documents/?uuid=24dc3f6f-b1f8-4037-871e-0f24df2c4f6e"]}],"mendeley":{"formattedCitation":"(Calderón Vázquez, 2010)","manualFormatting":"Calderón Vázquez, (2010)","plainTextFormattedCitation":"(Calderón Vázquez, 2010)","previouslyFormattedCitation":"(Calderón Vázquez, 2010)"},"properties":{"noteIndex":0},"schema":"https://github.com/citation-style-language/schema/raw/master/csl-citation.json"}</w:instrText>
      </w:r>
      <w:r w:rsidRPr="00BB03B0">
        <w:rPr>
          <w:rFonts w:ascii="Times New Roman" w:hAnsi="Times New Roman" w:cs="Times New Roman"/>
          <w:szCs w:val="40"/>
          <w:lang w:val="es-CO"/>
        </w:rPr>
        <w:fldChar w:fldCharType="separate"/>
      </w:r>
      <w:r w:rsidRPr="00BB03B0">
        <w:rPr>
          <w:rFonts w:ascii="Times New Roman" w:hAnsi="Times New Roman" w:cs="Times New Roman"/>
          <w:noProof/>
          <w:szCs w:val="40"/>
          <w:lang w:val="es-CO"/>
        </w:rPr>
        <w:t>Calderón Vázquez, (2010)</w:t>
      </w:r>
      <w:r w:rsidRPr="00BB03B0">
        <w:rPr>
          <w:rFonts w:ascii="Times New Roman" w:hAnsi="Times New Roman" w:cs="Times New Roman"/>
          <w:szCs w:val="40"/>
          <w:lang w:val="es-CO"/>
        </w:rPr>
        <w:fldChar w:fldCharType="end"/>
      </w:r>
    </w:p>
    <w:p w:rsidR="008D06FE" w:rsidRPr="00BB03B0" w:rsidRDefault="008D06FE" w:rsidP="008D06FE">
      <w:pPr>
        <w:ind w:left="720"/>
        <w:rPr>
          <w:rFonts w:ascii="Times New Roman" w:hAnsi="Times New Roman" w:cs="Times New Roman"/>
          <w:szCs w:val="40"/>
          <w:lang w:val="es-CO"/>
        </w:rPr>
      </w:pPr>
      <w:r w:rsidRPr="00BB03B0">
        <w:rPr>
          <w:rFonts w:ascii="Times New Roman" w:hAnsi="Times New Roman" w:cs="Times New Roman"/>
          <w:szCs w:val="40"/>
          <w:lang w:val="es-CO"/>
        </w:rPr>
        <w:lastRenderedPageBreak/>
        <w:t>La interacción de gasto público y de gasto privado ha traído consigo un significativo repunte inflacionario. En este sentido, el IPC conoció un incremento del 17% a fines del 2006, continuándose esta tendencia durante los dos primeros trimestres del 2007, observándose variaciones porcentuales en los precios cifradas en torno al 20%, para ser exactos del 20,5% entre enero y marzo del 2007 y del 19,4% entre abril y junio (pág. 154)</w:t>
      </w:r>
    </w:p>
    <w:p w:rsidR="008D06FE" w:rsidRPr="00BB03B0" w:rsidRDefault="008D06FE" w:rsidP="008D06FE">
      <w:pPr>
        <w:autoSpaceDE w:val="0"/>
        <w:autoSpaceDN w:val="0"/>
        <w:adjustRightInd w:val="0"/>
        <w:spacing w:after="0" w:line="240" w:lineRule="auto"/>
        <w:rPr>
          <w:rFonts w:ascii="Times New Roman" w:hAnsi="Times New Roman" w:cs="Times New Roman"/>
          <w:szCs w:val="40"/>
          <w:lang w:val="es-CO"/>
        </w:rPr>
      </w:pPr>
      <w:r w:rsidRPr="00BB03B0">
        <w:rPr>
          <w:rFonts w:ascii="Times New Roman" w:hAnsi="Times New Roman" w:cs="Times New Roman"/>
          <w:szCs w:val="40"/>
          <w:lang w:val="es-CO"/>
        </w:rPr>
        <w:t>Normalmente el crecimiento económico acompañado por alza en los precios es normal en la economía, pues un mayor crecimiento implica mayores gastos que incentivan la subida de precios, pero en este caso se evidenciaba un exponencial aumento de la masa monetaria, no obstante, en tales periodos las importaciones crecieron  y conformaron gran parte del consumo de los agentes, ya que la industria local había sido sofocada por los tipos de cambios que aunque eran fijos, tenían difícil acceso y eran valorizados en una tasa cambiaria no oficial, estos fenómenos se comenzaron a incrementar en 2006.</w:t>
      </w:r>
      <w:r w:rsidRPr="00BB03B0">
        <w:rPr>
          <w:rFonts w:ascii="Times New Roman" w:hAnsi="Times New Roman" w:cs="Times New Roman"/>
          <w:szCs w:val="40"/>
          <w:lang w:val="es-CO"/>
        </w:rPr>
        <w:fldChar w:fldCharType="begin" w:fldLock="1"/>
      </w:r>
      <w:r w:rsidRPr="00BB03B0">
        <w:rPr>
          <w:rFonts w:ascii="Times New Roman" w:hAnsi="Times New Roman" w:cs="Times New Roman"/>
          <w:szCs w:val="40"/>
          <w:lang w:val="es-CO"/>
        </w:rPr>
        <w:instrText>ADDIN CSL_CITATION {"citationItems":[{"id":"ITEM-1","itemData":{"ISSN":"1885-6985","author":[{"dropping-particle":"","family":"Calderón Vázquez","given":"Francisco","non-dropping-particle":"","parse-names":false,"suffix":""}],"container-title":"Entelequia: revista interdisciplinar","id":"ITEM-1","issued":{"date-parts":[["2010"]]},"title":"Círculos y Cuadraturas: Presiones inflacionarias y Enfermedad Holandesa en la Venezuela Bolivariana","type":"article-journal"},"uris":["http://www.mendeley.com/documents/?uuid=24dc3f6f-b1f8-4037-871e-0f24df2c4f6e"]}],"mendeley":{"formattedCitation":"(Calderón Vázquez, 2010)","manualFormatting":" Calderón Vázquez (2010)","plainTextFormattedCitation":"(Calderón Vázquez, 2010)","previouslyFormattedCitation":"(Calderón Vázquez, 2010)"},"properties":{"noteIndex":0},"schema":"https://github.com/citation-style-language/schema/raw/master/csl-citation.json"}</w:instrText>
      </w:r>
      <w:r w:rsidRPr="00BB03B0">
        <w:rPr>
          <w:rFonts w:ascii="Times New Roman" w:hAnsi="Times New Roman" w:cs="Times New Roman"/>
          <w:szCs w:val="40"/>
          <w:lang w:val="es-CO"/>
        </w:rPr>
        <w:fldChar w:fldCharType="separate"/>
      </w:r>
      <w:r w:rsidRPr="00BB03B0">
        <w:rPr>
          <w:rFonts w:ascii="Times New Roman" w:hAnsi="Times New Roman" w:cs="Times New Roman"/>
          <w:noProof/>
          <w:szCs w:val="40"/>
          <w:lang w:val="es-CO"/>
        </w:rPr>
        <w:t xml:space="preserve"> Calderón Vázquez (2010)</w:t>
      </w:r>
      <w:r w:rsidRPr="00BB03B0">
        <w:rPr>
          <w:rFonts w:ascii="Times New Roman" w:hAnsi="Times New Roman" w:cs="Times New Roman"/>
          <w:szCs w:val="40"/>
          <w:lang w:val="es-CO"/>
        </w:rPr>
        <w:fldChar w:fldCharType="end"/>
      </w:r>
    </w:p>
    <w:p w:rsidR="008D06FE" w:rsidRPr="00BB03B0" w:rsidRDefault="008D06FE" w:rsidP="008D06FE">
      <w:pPr>
        <w:autoSpaceDE w:val="0"/>
        <w:autoSpaceDN w:val="0"/>
        <w:adjustRightInd w:val="0"/>
        <w:spacing w:after="0" w:line="240" w:lineRule="auto"/>
        <w:ind w:left="720"/>
        <w:rPr>
          <w:rFonts w:ascii="Times New Roman" w:hAnsi="Times New Roman" w:cs="Times New Roman"/>
          <w:szCs w:val="40"/>
          <w:lang w:val="es-CO"/>
        </w:rPr>
      </w:pPr>
    </w:p>
    <w:p w:rsidR="008D06FE" w:rsidRPr="00BB03B0" w:rsidRDefault="008D06FE" w:rsidP="008D06FE">
      <w:pPr>
        <w:autoSpaceDE w:val="0"/>
        <w:autoSpaceDN w:val="0"/>
        <w:adjustRightInd w:val="0"/>
        <w:spacing w:after="0" w:line="240" w:lineRule="auto"/>
        <w:ind w:left="720"/>
        <w:rPr>
          <w:rFonts w:ascii="Times New Roman" w:hAnsi="Times New Roman" w:cs="Times New Roman"/>
          <w:szCs w:val="40"/>
          <w:lang w:val="es-CO"/>
        </w:rPr>
      </w:pPr>
      <w:r w:rsidRPr="00BB03B0">
        <w:rPr>
          <w:rFonts w:ascii="Times New Roman" w:hAnsi="Times New Roman" w:cs="Times New Roman"/>
          <w:szCs w:val="40"/>
          <w:lang w:val="es-CO"/>
        </w:rPr>
        <w:t>Una precisión de interés resulta de la constatación de la comparación de los consumos exteriores de los hogares residentes con las compras en Venezuela de los hogares no residentes, tal y como evidencia el Gráfico nº 14. La evidente brecha entre unos y otros, evidencia el sesgo acentuadamente alcista de los consumos en el exterior de las familias venezolanas. (pág.160)</w:t>
      </w:r>
    </w:p>
    <w:p w:rsidR="008D06FE" w:rsidRPr="00BB03B0" w:rsidRDefault="008D06FE" w:rsidP="008D06FE">
      <w:pPr>
        <w:autoSpaceDE w:val="0"/>
        <w:autoSpaceDN w:val="0"/>
        <w:adjustRightInd w:val="0"/>
        <w:spacing w:after="0" w:line="240" w:lineRule="auto"/>
        <w:ind w:left="720"/>
        <w:rPr>
          <w:rFonts w:ascii="Times New Roman" w:hAnsi="Times New Roman" w:cs="Times New Roman"/>
          <w:szCs w:val="40"/>
          <w:lang w:val="es-CO"/>
        </w:rPr>
      </w:pPr>
    </w:p>
    <w:p w:rsidR="008D06FE" w:rsidRPr="00BB03B0" w:rsidRDefault="008D06FE" w:rsidP="008D06FE">
      <w:pPr>
        <w:autoSpaceDE w:val="0"/>
        <w:autoSpaceDN w:val="0"/>
        <w:adjustRightInd w:val="0"/>
        <w:spacing w:after="0" w:line="240" w:lineRule="auto"/>
        <w:rPr>
          <w:rFonts w:ascii="Times New Roman" w:hAnsi="Times New Roman" w:cs="Times New Roman"/>
          <w:szCs w:val="40"/>
          <w:lang w:val="es-CO"/>
        </w:rPr>
      </w:pPr>
      <w:r w:rsidRPr="00BB03B0">
        <w:rPr>
          <w:rFonts w:ascii="Times New Roman" w:hAnsi="Times New Roman" w:cs="Times New Roman"/>
          <w:szCs w:val="40"/>
          <w:lang w:val="es-CO"/>
        </w:rPr>
        <w:t>Esta situación ha llevado la economía venezolana a una dependencia externa generada por la demanda de bienes de importación, que de cierta forma fueron generados por el mismo comercio petrolero y sus ingresos derivados, que han sido introducidos al sistema por el gobierno a través del gasto público, factores que influyeron en la valorización de la tasa de cambio real y que como antes se describió sofoco la industria local, es importante destacar que otro factor que afecto a la industria fueron las expropiaciones del gobierno en un intento de poder satisfacer la demanda interna, pero que al final fracaso, lo ha tratado el autor (</w:t>
      </w:r>
      <w:r w:rsidRPr="00BB03B0">
        <w:rPr>
          <w:rFonts w:ascii="Times New Roman" w:hAnsi="Times New Roman" w:cs="Times New Roman"/>
          <w:szCs w:val="40"/>
          <w:lang w:val="es-CO"/>
        </w:rPr>
        <w:fldChar w:fldCharType="begin" w:fldLock="1"/>
      </w:r>
      <w:r w:rsidRPr="00BB03B0">
        <w:rPr>
          <w:rFonts w:ascii="Times New Roman" w:hAnsi="Times New Roman" w:cs="Times New Roman"/>
          <w:szCs w:val="40"/>
          <w:lang w:val="es-CO"/>
        </w:rPr>
        <w:instrText>ADDIN CSL_CITATION {"citationItems":[{"id":"ITEM-1","itemData":{"ISSN":"1885-6985","author":[{"dropping-particle":"","family":"Calderón Vázquez","given":"Francisco","non-dropping-particle":"","parse-names":false,"suffix":""}],"container-title":"Entelequia: revista interdisciplinar","id":"ITEM-1","issued":{"date-parts":[["2010"]]},"title":"Círculos y Cuadraturas: Presiones inflacionarias y Enfermedad Holandesa en la Venezuela Bolivariana","type":"article-journal"},"uris":["http://www.mendeley.com/documents/?uuid=24dc3f6f-b1f8-4037-871e-0f24df2c4f6e"]}],"mendeley":{"formattedCitation":"(Calderón Vázquez, 2010)","manualFormatting":"Calderón Vázquez, 2010)","plainTextFormattedCitation":"(Calderón Vázquez, 2010)","previouslyFormattedCitation":"(Calderón Vázquez, 2010)"},"properties":{"noteIndex":0},"schema":"https://github.com/citation-style-language/schema/raw/master/csl-citation.json"}</w:instrText>
      </w:r>
      <w:r w:rsidRPr="00BB03B0">
        <w:rPr>
          <w:rFonts w:ascii="Times New Roman" w:hAnsi="Times New Roman" w:cs="Times New Roman"/>
          <w:szCs w:val="40"/>
          <w:lang w:val="es-CO"/>
        </w:rPr>
        <w:fldChar w:fldCharType="separate"/>
      </w:r>
      <w:r w:rsidRPr="00BB03B0">
        <w:rPr>
          <w:rFonts w:ascii="Times New Roman" w:hAnsi="Times New Roman" w:cs="Times New Roman"/>
          <w:noProof/>
          <w:szCs w:val="40"/>
          <w:lang w:val="es-CO"/>
        </w:rPr>
        <w:t>Calderón Vázquez, 2010)</w:t>
      </w:r>
      <w:r w:rsidRPr="00BB03B0">
        <w:rPr>
          <w:rFonts w:ascii="Times New Roman" w:hAnsi="Times New Roman" w:cs="Times New Roman"/>
          <w:szCs w:val="40"/>
          <w:lang w:val="es-CO"/>
        </w:rPr>
        <w:fldChar w:fldCharType="end"/>
      </w:r>
    </w:p>
    <w:p w:rsidR="008D06FE" w:rsidRPr="00BB03B0" w:rsidRDefault="008D06FE" w:rsidP="008D06FE">
      <w:pPr>
        <w:autoSpaceDE w:val="0"/>
        <w:autoSpaceDN w:val="0"/>
        <w:adjustRightInd w:val="0"/>
        <w:spacing w:after="0" w:line="240" w:lineRule="auto"/>
        <w:rPr>
          <w:rFonts w:ascii="Times New Roman" w:hAnsi="Times New Roman" w:cs="Times New Roman"/>
          <w:szCs w:val="40"/>
          <w:lang w:val="es-CO"/>
        </w:rPr>
      </w:pPr>
    </w:p>
    <w:p w:rsidR="008D06FE" w:rsidRPr="00BB03B0" w:rsidRDefault="008D06FE" w:rsidP="008D06FE">
      <w:pPr>
        <w:autoSpaceDE w:val="0"/>
        <w:autoSpaceDN w:val="0"/>
        <w:adjustRightInd w:val="0"/>
        <w:spacing w:after="0" w:line="240" w:lineRule="auto"/>
        <w:ind w:left="720"/>
        <w:rPr>
          <w:rFonts w:ascii="Times New Roman" w:hAnsi="Times New Roman" w:cs="Times New Roman"/>
          <w:szCs w:val="40"/>
          <w:lang w:val="es-CO"/>
        </w:rPr>
      </w:pPr>
      <w:r w:rsidRPr="00BB03B0">
        <w:rPr>
          <w:rFonts w:ascii="Times New Roman" w:hAnsi="Times New Roman" w:cs="Times New Roman"/>
          <w:szCs w:val="40"/>
          <w:lang w:val="es-CO"/>
        </w:rPr>
        <w:t xml:space="preserve">la apreciación del tipo de cambio real socava la competitividad de los productos nacionales en el extranjero y, por ende, ocasionará que las exportaciones del sector tradicional sufran una contracción, mientras que las importaciones tenderán a sustituir a la producción nacional, sin embargo, es importante destacar que el estado venezolano en su esfuerzo de lograr un desarrollo </w:t>
      </w:r>
      <w:r w:rsidRPr="00BB03B0">
        <w:rPr>
          <w:rFonts w:ascii="Times New Roman" w:hAnsi="Times New Roman" w:cs="Times New Roman"/>
          <w:szCs w:val="40"/>
          <w:lang w:val="es-CO"/>
        </w:rPr>
        <w:lastRenderedPageBreak/>
        <w:t>endógeno ha expropiado algunas empresas para establecer en ellas un fin más social, pero que a la final no fracasaron (pág.163)</w:t>
      </w:r>
    </w:p>
    <w:p w:rsidR="008D06FE" w:rsidRPr="00BB03B0" w:rsidRDefault="008D06FE" w:rsidP="008D06FE">
      <w:pPr>
        <w:autoSpaceDE w:val="0"/>
        <w:autoSpaceDN w:val="0"/>
        <w:adjustRightInd w:val="0"/>
        <w:spacing w:after="0" w:line="240" w:lineRule="auto"/>
        <w:ind w:left="720"/>
        <w:rPr>
          <w:rFonts w:ascii="Times New Roman" w:hAnsi="Times New Roman" w:cs="Times New Roman"/>
          <w:szCs w:val="40"/>
          <w:lang w:val="es-CO"/>
        </w:rPr>
      </w:pP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t>Hay otros autores que han evidenciado la misma situación, y exaltan que este fenómeno se ha presentado desde hace mucho antes, sin embargo, en los primeros periodos en los que se hace este análisis 2006-2008 se incrementó la dependencia del recurso natural por los jugosos ingresos que se recibían generados la alta valorización del petróleo, que a la final terminaban dirigidas al gasto público en formas de ayudas sociales y no en formas de potenciar la diversificación económica de la región, así fomentando la vulnerabilidad o como lo llaman otros autores rentismo, esta situación es reafirmada por el autor</w:t>
      </w:r>
      <w:r w:rsidRPr="00BB03B0">
        <w:rPr>
          <w:rFonts w:ascii="Times New Roman" w:hAnsi="Times New Roman" w:cs="Times New Roman"/>
          <w:noProof/>
          <w:szCs w:val="40"/>
          <w:lang w:val="es-CO"/>
        </w:rPr>
        <w:t xml:space="preserve"> hardy          (2019).</w:t>
      </w:r>
    </w:p>
    <w:p w:rsidR="008D06FE" w:rsidRPr="00BB03B0" w:rsidRDefault="008D06FE" w:rsidP="008D06FE">
      <w:pPr>
        <w:ind w:left="720"/>
        <w:rPr>
          <w:rFonts w:ascii="Times New Roman" w:hAnsi="Times New Roman" w:cs="Times New Roman"/>
          <w:szCs w:val="40"/>
          <w:lang w:val="es-CO"/>
        </w:rPr>
      </w:pPr>
      <w:r w:rsidRPr="00BB03B0">
        <w:rPr>
          <w:rFonts w:ascii="Times New Roman" w:hAnsi="Times New Roman" w:cs="Times New Roman"/>
          <w:szCs w:val="40"/>
          <w:lang w:val="es-CO"/>
        </w:rPr>
        <w:t>Lejos de aprovechar aquellos años de abundancia de su ingreso petrolero para desarrollar una política económica tendente a diversificar la economía, el país hizo todo lo contrario. Profundizo como nunca su dependencia con respecto a los hidrocarburos. En buena medida esto fue el resultado de políticas económicas erradas adoptadas por el gobierno, entre las cuales cabe destacar la utilización del anclaje cambiario como columna vertebral de la política antiinflacionaria. Al hacerlo resto competitividad a los productos nacionales y promovió una grave de dependencia con respecto a las importaciones de bienes de todo tipo (pág. 12)</w:t>
      </w:r>
    </w:p>
    <w:p w:rsidR="008D06FE" w:rsidRPr="00BB03B0" w:rsidRDefault="008D06FE" w:rsidP="008D06FE">
      <w:pPr>
        <w:autoSpaceDE w:val="0"/>
        <w:autoSpaceDN w:val="0"/>
        <w:adjustRightInd w:val="0"/>
        <w:spacing w:after="0" w:line="240" w:lineRule="auto"/>
        <w:rPr>
          <w:rFonts w:ascii="Times New Roman" w:hAnsi="Times New Roman" w:cs="Times New Roman"/>
          <w:szCs w:val="40"/>
          <w:lang w:val="es-CO"/>
        </w:rPr>
      </w:pPr>
      <w:r w:rsidRPr="00BB03B0">
        <w:rPr>
          <w:rFonts w:ascii="Times New Roman" w:hAnsi="Times New Roman" w:cs="Times New Roman"/>
          <w:szCs w:val="40"/>
          <w:lang w:val="es-CO"/>
        </w:rPr>
        <w:t>Ahora bien, ya hemos mencionado anteriormente algunas cuestiones sobre la tendencia alcista en los precios que son efectos del gasto público, pero hay una explicación más detallada que ha hecho el siguiente autor, en donde ha conectado la restricción de divisas con este fenómeno y ha mostrado las acciones estatales para combatir con la inflación que a larga han aumentado la problemática.</w:t>
      </w:r>
    </w:p>
    <w:p w:rsidR="008D06FE" w:rsidRPr="00BB03B0" w:rsidRDefault="008D06FE" w:rsidP="008D06FE">
      <w:pPr>
        <w:autoSpaceDE w:val="0"/>
        <w:autoSpaceDN w:val="0"/>
        <w:adjustRightInd w:val="0"/>
        <w:spacing w:after="0" w:line="240" w:lineRule="auto"/>
        <w:rPr>
          <w:rFonts w:ascii="Times New Roman" w:hAnsi="Times New Roman" w:cs="Times New Roman"/>
          <w:szCs w:val="40"/>
          <w:lang w:val="es-CO"/>
        </w:rPr>
      </w:pPr>
    </w:p>
    <w:p w:rsidR="008D06FE" w:rsidRPr="00BB03B0" w:rsidRDefault="008D06FE" w:rsidP="008D06FE">
      <w:pPr>
        <w:autoSpaceDE w:val="0"/>
        <w:autoSpaceDN w:val="0"/>
        <w:adjustRightInd w:val="0"/>
        <w:spacing w:after="0" w:line="240" w:lineRule="auto"/>
        <w:rPr>
          <w:rFonts w:ascii="Times New Roman" w:hAnsi="Times New Roman" w:cs="Times New Roman"/>
          <w:noProof/>
          <w:szCs w:val="40"/>
          <w:lang w:val="es-CO"/>
        </w:rPr>
      </w:pPr>
      <w:r w:rsidRPr="00BB03B0">
        <w:rPr>
          <w:rFonts w:ascii="Times New Roman" w:hAnsi="Times New Roman" w:cs="Times New Roman"/>
          <w:szCs w:val="40"/>
          <w:lang w:val="es-CO"/>
        </w:rPr>
        <w:t>Según el autor Pedro A. Palma en Venezuela se ha dado una inflación inercial, donde por medio de los controles cambiarios se ha afectado la oferta, pues la restricción del comercio de divisas para la importación, ha involucrado mayores costos de producción de muchas industrias (principalmente de bienes transables), y ha generado expectativas de los oferentes para elevar los precios por la imposibilidad de obtener dólares para traer materiales esenciales de la producción en el futuro.</w:t>
      </w:r>
      <w:r w:rsidRPr="00BB03B0">
        <w:rPr>
          <w:rFonts w:ascii="Times New Roman" w:hAnsi="Times New Roman" w:cs="Times New Roman"/>
          <w:noProof/>
          <w:szCs w:val="40"/>
          <w:lang w:val="es-CO"/>
        </w:rPr>
        <w:t xml:space="preserve"> Palma, (2015)</w:t>
      </w:r>
    </w:p>
    <w:p w:rsidR="008D06FE" w:rsidRPr="00BB03B0" w:rsidRDefault="008D06FE" w:rsidP="008D06FE">
      <w:pPr>
        <w:autoSpaceDE w:val="0"/>
        <w:autoSpaceDN w:val="0"/>
        <w:adjustRightInd w:val="0"/>
        <w:spacing w:after="0" w:line="240" w:lineRule="auto"/>
        <w:rPr>
          <w:rFonts w:ascii="Times New Roman" w:hAnsi="Times New Roman" w:cs="Times New Roman"/>
          <w:szCs w:val="40"/>
          <w:lang w:val="es-CO"/>
        </w:rPr>
      </w:pPr>
    </w:p>
    <w:p w:rsidR="008D06FE" w:rsidRPr="00BB03B0" w:rsidRDefault="008D06FE" w:rsidP="008D06FE">
      <w:pPr>
        <w:autoSpaceDE w:val="0"/>
        <w:autoSpaceDN w:val="0"/>
        <w:adjustRightInd w:val="0"/>
        <w:spacing w:after="0" w:line="240" w:lineRule="auto"/>
        <w:ind w:left="720"/>
        <w:rPr>
          <w:rFonts w:ascii="Times New Roman" w:hAnsi="Times New Roman" w:cs="Times New Roman"/>
          <w:noProof/>
          <w:szCs w:val="40"/>
          <w:lang w:val="es-CO"/>
        </w:rPr>
      </w:pPr>
      <w:r w:rsidRPr="00BB03B0">
        <w:rPr>
          <w:rFonts w:ascii="Times New Roman" w:hAnsi="Times New Roman" w:cs="Times New Roman"/>
          <w:szCs w:val="40"/>
          <w:lang w:val="es-CO"/>
        </w:rPr>
        <w:lastRenderedPageBreak/>
        <w:t>En el caso específico de Venezuela, la restricción cada vez mayor para acceder a las divisas preferenciales, y el convencimiento de que las importaciones futuras tendrán que ser hechas con divisas más costosas, llevan a los empresarios a elevar sus precios hoy para asegurarse de que mañana contarán con los recursos con qué comprar las divisas más caras que necesitarán para reponer los insumos foráneos que hoy están utilizando (</w:t>
      </w:r>
      <w:r w:rsidRPr="00BB03B0">
        <w:rPr>
          <w:rFonts w:ascii="Times New Roman" w:hAnsi="Times New Roman" w:cs="Times New Roman"/>
          <w:noProof/>
          <w:szCs w:val="40"/>
          <w:lang w:val="es-CO"/>
        </w:rPr>
        <w:t>pág. 154)</w:t>
      </w:r>
    </w:p>
    <w:p w:rsidR="008D06FE" w:rsidRPr="00BB03B0" w:rsidRDefault="008D06FE" w:rsidP="008D06FE">
      <w:pPr>
        <w:autoSpaceDE w:val="0"/>
        <w:autoSpaceDN w:val="0"/>
        <w:adjustRightInd w:val="0"/>
        <w:spacing w:after="0" w:line="240" w:lineRule="auto"/>
        <w:rPr>
          <w:rFonts w:ascii="Times New Roman" w:hAnsi="Times New Roman" w:cs="Times New Roman"/>
          <w:szCs w:val="40"/>
          <w:lang w:val="es-CO"/>
        </w:rPr>
      </w:pP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t xml:space="preserve"> Por otro lado, el autor hace mención especial a las medidas que el gobierno ha practicado para el control del fenómeno inflacionario, donde principalmente no ha sido con políticas monetarias sino con fijaciones de los precios y de la oferta de bienes, donde se obliga al productor a ofrecer cierta cantidad a determinado precio, casi siempre incurriendo en perdidas, y obligando a transar estos productos en mercados no oficiales, donde el precio es muy elevado en comparación con el precio fijado.</w:t>
      </w:r>
      <w:r w:rsidRPr="00BB03B0">
        <w:rPr>
          <w:rFonts w:ascii="Times New Roman" w:hAnsi="Times New Roman" w:cs="Times New Roman"/>
          <w:noProof/>
          <w:szCs w:val="40"/>
          <w:lang w:val="es-CO"/>
        </w:rPr>
        <w:t xml:space="preserve"> Palma (2015) </w:t>
      </w:r>
    </w:p>
    <w:p w:rsidR="008D06FE" w:rsidRPr="00BB03B0" w:rsidRDefault="008D06FE" w:rsidP="008D06FE">
      <w:pPr>
        <w:autoSpaceDE w:val="0"/>
        <w:autoSpaceDN w:val="0"/>
        <w:adjustRightInd w:val="0"/>
        <w:spacing w:after="0" w:line="240" w:lineRule="auto"/>
        <w:ind w:left="720"/>
        <w:rPr>
          <w:rFonts w:ascii="Times New Roman" w:hAnsi="Times New Roman" w:cs="Times New Roman"/>
          <w:szCs w:val="40"/>
          <w:lang w:val="es-CO"/>
        </w:rPr>
      </w:pPr>
      <w:r w:rsidRPr="00BB03B0">
        <w:rPr>
          <w:rFonts w:ascii="Times New Roman" w:hAnsi="Times New Roman" w:cs="Times New Roman"/>
          <w:szCs w:val="40"/>
          <w:lang w:val="es-CO"/>
        </w:rPr>
        <w:t>Los controles de precios han sido desproporcionados ya que, en muchos casos, las autoridades imponen precios que no cubren los costos, condenando a productores y distribuidores a trabajar a pérdida. Esto, obviamente, genera desabastecimiento y destrucción del aparato productivo porque, si bien algunos empresarios pueden trabajar a pérdida algunas líneas por un tiempo, sí hay otras que les generan beneficios; a la larga se produce inevitablemente desabastecimiento porque, ante los precios irreales fijados por el gobierno, muchos oferentes cesan operaciones, y la oferta que se genera es muy inferior a</w:t>
      </w:r>
    </w:p>
    <w:p w:rsidR="008D06FE" w:rsidRPr="00BB03B0" w:rsidRDefault="008D06FE" w:rsidP="008D06FE">
      <w:pPr>
        <w:ind w:left="720"/>
        <w:rPr>
          <w:rFonts w:ascii="Times New Roman" w:hAnsi="Times New Roman" w:cs="Times New Roman"/>
          <w:noProof/>
          <w:szCs w:val="40"/>
          <w:lang w:val="es-CO"/>
        </w:rPr>
      </w:pPr>
      <w:r w:rsidRPr="00BB03B0">
        <w:rPr>
          <w:rFonts w:ascii="Times New Roman" w:hAnsi="Times New Roman" w:cs="Times New Roman"/>
          <w:szCs w:val="40"/>
          <w:lang w:val="es-CO"/>
        </w:rPr>
        <w:t>la alta demanda que se realiza (</w:t>
      </w:r>
      <w:r w:rsidRPr="00BB03B0">
        <w:rPr>
          <w:rFonts w:ascii="Times New Roman" w:hAnsi="Times New Roman" w:cs="Times New Roman"/>
          <w:noProof/>
          <w:szCs w:val="40"/>
          <w:lang w:val="es-CO"/>
        </w:rPr>
        <w:t>págs. 155-156)</w:t>
      </w: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t>la razón por que el estado combate la inflación de esta manera y no del modo ortodoxo, es que, al hacerlo por medio de los métodos convencionales, estaría en contra de los lineamentos que dicta la llamada revolución bolivariana, ya que se dejarían las ayudas fiscales que tienen tendencias alcistas en los precios y, por lo tanto, se ha recurrido a estas políticas de fijaciones de precios y cantidades producidas que desfavorecen al empresario, tienden al aumento del problema.</w:t>
      </w:r>
    </w:p>
    <w:p w:rsidR="008D06FE" w:rsidRPr="008D06FE" w:rsidRDefault="008D06FE" w:rsidP="008D06FE">
      <w:pPr>
        <w:rPr>
          <w:rFonts w:ascii="Times New Roman" w:hAnsi="Times New Roman" w:cs="Times New Roman"/>
          <w:sz w:val="36"/>
          <w:szCs w:val="36"/>
          <w:lang w:val="es-CO"/>
        </w:rPr>
      </w:pPr>
      <w:r w:rsidRPr="00BB03B0">
        <w:rPr>
          <w:rFonts w:ascii="Times New Roman" w:hAnsi="Times New Roman" w:cs="Times New Roman"/>
          <w:szCs w:val="40"/>
          <w:lang w:val="es-CO"/>
        </w:rPr>
        <w:t xml:space="preserve">A modo de conclusión, ya habiendo analizado los aportes de algunos autores sobre las principales variables económicas influenciadas por el petróleo: el gasto público, las tendencias inflacionarias de la naturaleza del mismo sistema y las importaciones, es importante mencionar que estos factores son el eje </w:t>
      </w:r>
      <w:r w:rsidRPr="00BB03B0">
        <w:rPr>
          <w:rFonts w:ascii="Times New Roman" w:hAnsi="Times New Roman" w:cs="Times New Roman"/>
          <w:szCs w:val="40"/>
          <w:lang w:val="es-CO"/>
        </w:rPr>
        <w:lastRenderedPageBreak/>
        <w:t>central para identificar la correlación del precio del petróleo y los ciclos en la economía de Venezuela, ya que hacen parte fundamental de la oferta y demanda agregada</w:t>
      </w:r>
      <w:r w:rsidRPr="008D06FE">
        <w:rPr>
          <w:rFonts w:ascii="Times New Roman" w:hAnsi="Times New Roman" w:cs="Times New Roman"/>
          <w:sz w:val="36"/>
          <w:szCs w:val="36"/>
          <w:lang w:val="es-CO"/>
        </w:rPr>
        <w:t>.</w:t>
      </w:r>
    </w:p>
    <w:p w:rsidR="008D06FE" w:rsidRPr="00A25137" w:rsidRDefault="008D06FE">
      <w:pPr>
        <w:ind w:left="-5"/>
        <w:rPr>
          <w:lang w:val="es-CO"/>
        </w:rPr>
      </w:pPr>
    </w:p>
    <w:p w:rsidR="00330277" w:rsidRPr="00A25137" w:rsidRDefault="00445851">
      <w:pPr>
        <w:spacing w:after="0"/>
        <w:ind w:left="-5"/>
        <w:rPr>
          <w:lang w:val="es-CO"/>
        </w:rPr>
      </w:pPr>
      <w:r w:rsidRPr="00A25137">
        <w:rPr>
          <w:b/>
          <w:lang w:val="es-CO"/>
        </w:rPr>
        <w:t xml:space="preserve">2.4 Hipótesis o supuestos </w:t>
      </w:r>
      <w:r w:rsidRPr="00A25137">
        <w:rPr>
          <w:lang w:val="es-CO"/>
        </w:rPr>
        <w:t xml:space="preserve">(En caso de ser necesario) Explicar de qué manera se solucionará el problema identificado.  (Argumentar cuando las mismas no se requieran). </w:t>
      </w:r>
    </w:p>
    <w:p w:rsidR="008D06FE" w:rsidRDefault="00445851" w:rsidP="008D06FE">
      <w:pPr>
        <w:spacing w:after="899"/>
        <w:ind w:left="-5"/>
        <w:rPr>
          <w:lang w:val="es-CO"/>
        </w:rPr>
      </w:pPr>
      <w:r w:rsidRPr="00A25137">
        <w:rPr>
          <w:lang w:val="es-CO"/>
        </w:rPr>
        <w:t>(Máximo 150 palabras)</w:t>
      </w:r>
    </w:p>
    <w:p w:rsidR="008D06FE" w:rsidRPr="00BB03B0" w:rsidRDefault="008D06FE" w:rsidP="008D06FE">
      <w:pPr>
        <w:spacing w:after="899"/>
        <w:ind w:left="-5"/>
        <w:rPr>
          <w:szCs w:val="40"/>
          <w:lang w:val="es-CO"/>
        </w:rPr>
      </w:pPr>
      <w:r w:rsidRPr="00BB03B0">
        <w:rPr>
          <w:rFonts w:ascii="Times New Roman" w:hAnsi="Times New Roman" w:cs="Times New Roman"/>
          <w:szCs w:val="40"/>
          <w:lang w:val="es-CO"/>
        </w:rPr>
        <w:t xml:space="preserve">Hipótesis </w:t>
      </w: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t>Se espera encontrar que a través del aumento de los precios del petróleo se incremente la actividad economía, además aumentos en el gasto público, las importaciones e inflación en periodos de bonanza petrolera, sin embargo, teniendo en cuenta que en los últimos años Venezuela padece de grandes problemas macroeconómicos, se prevé que la producción no sea susceptible a las variaciones del precio de este bien, como consecuencia del desempleo y la inflación que acompañan al país.</w:t>
      </w:r>
    </w:p>
    <w:p w:rsidR="00330277" w:rsidRDefault="00445851">
      <w:pPr>
        <w:ind w:left="-5"/>
        <w:rPr>
          <w:lang w:val="es-CO"/>
        </w:rPr>
      </w:pPr>
      <w:r w:rsidRPr="00A25137">
        <w:rPr>
          <w:b/>
          <w:lang w:val="es-CO"/>
        </w:rPr>
        <w:t>3. OBJETIVOS</w:t>
      </w:r>
      <w:r w:rsidRPr="00A25137">
        <w:rPr>
          <w:lang w:val="es-CO"/>
        </w:rPr>
        <w:t xml:space="preserve"> (Se sugiere redactarlos en infinitivo, los mismos deben precisar el alcance del proyecto, derivando en una relación coherente y consecuente con el planteamiento del problema y la forma de solucionarlo. Los objetivos específicos deben responder de manera desglosada, pero coherente, al objetivo general).  (Máximo 200 palabras)</w:t>
      </w: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t>Objetivo especifico</w:t>
      </w:r>
    </w:p>
    <w:p w:rsidR="008D06FE" w:rsidRPr="00BB03B0" w:rsidRDefault="008D06FE" w:rsidP="008D06FE">
      <w:pPr>
        <w:pStyle w:val="Prrafodelista"/>
        <w:numPr>
          <w:ilvl w:val="0"/>
          <w:numId w:val="2"/>
        </w:numPr>
        <w:rPr>
          <w:rFonts w:ascii="Times New Roman" w:hAnsi="Times New Roman" w:cs="Times New Roman"/>
          <w:sz w:val="40"/>
          <w:szCs w:val="40"/>
          <w:lang w:val="es-CO"/>
        </w:rPr>
      </w:pPr>
      <w:r w:rsidRPr="00BB03B0">
        <w:rPr>
          <w:rFonts w:ascii="Times New Roman" w:hAnsi="Times New Roman" w:cs="Times New Roman"/>
          <w:sz w:val="40"/>
          <w:szCs w:val="40"/>
          <w:lang w:val="es-CO"/>
        </w:rPr>
        <w:t>Identificar como ha influido los precios del petróleo venezolano en los ciclos económicos en los años 2006-2016</w:t>
      </w:r>
    </w:p>
    <w:p w:rsidR="008D06FE" w:rsidRPr="00BB03B0" w:rsidRDefault="008D06FE" w:rsidP="008D06FE">
      <w:pPr>
        <w:ind w:left="360"/>
        <w:rPr>
          <w:rFonts w:ascii="Times New Roman" w:hAnsi="Times New Roman" w:cs="Times New Roman"/>
          <w:szCs w:val="40"/>
          <w:lang w:val="es-CO"/>
        </w:rPr>
      </w:pPr>
      <w:r w:rsidRPr="00BB03B0">
        <w:rPr>
          <w:rFonts w:ascii="Times New Roman" w:hAnsi="Times New Roman" w:cs="Times New Roman"/>
          <w:szCs w:val="40"/>
          <w:lang w:val="es-CO"/>
        </w:rPr>
        <w:t xml:space="preserve">Objetivos generales </w:t>
      </w:r>
    </w:p>
    <w:p w:rsidR="008D06FE" w:rsidRPr="00BB03B0" w:rsidRDefault="008D06FE" w:rsidP="008D06FE">
      <w:pPr>
        <w:pStyle w:val="Prrafodelista"/>
        <w:numPr>
          <w:ilvl w:val="0"/>
          <w:numId w:val="2"/>
        </w:numPr>
        <w:rPr>
          <w:rFonts w:ascii="Times New Roman" w:hAnsi="Times New Roman" w:cs="Times New Roman"/>
          <w:sz w:val="40"/>
          <w:szCs w:val="40"/>
          <w:lang w:val="es-CO"/>
        </w:rPr>
      </w:pPr>
      <w:r w:rsidRPr="00BB03B0">
        <w:rPr>
          <w:rFonts w:ascii="Times New Roman" w:hAnsi="Times New Roman" w:cs="Times New Roman"/>
          <w:sz w:val="40"/>
          <w:szCs w:val="40"/>
          <w:lang w:val="es-CO"/>
        </w:rPr>
        <w:lastRenderedPageBreak/>
        <w:t>Evidenciar los cambios en el gasto público en los periodos de auge petrolero en relación con periodos de bajo precio en el petróleo</w:t>
      </w:r>
    </w:p>
    <w:p w:rsidR="008D06FE" w:rsidRPr="00BB03B0" w:rsidRDefault="008D06FE" w:rsidP="008D06FE">
      <w:pPr>
        <w:pStyle w:val="Prrafodelista"/>
        <w:numPr>
          <w:ilvl w:val="0"/>
          <w:numId w:val="2"/>
        </w:numPr>
        <w:rPr>
          <w:rFonts w:ascii="Times New Roman" w:hAnsi="Times New Roman" w:cs="Times New Roman"/>
          <w:sz w:val="40"/>
          <w:szCs w:val="40"/>
          <w:lang w:val="es-CO"/>
        </w:rPr>
      </w:pPr>
      <w:r w:rsidRPr="00BB03B0">
        <w:rPr>
          <w:rFonts w:ascii="Times New Roman" w:hAnsi="Times New Roman" w:cs="Times New Roman"/>
          <w:sz w:val="40"/>
          <w:szCs w:val="40"/>
          <w:lang w:val="es-CO"/>
        </w:rPr>
        <w:t>Identificar los aumentos de importaciones en periodos de auge petrolero</w:t>
      </w:r>
    </w:p>
    <w:p w:rsidR="008D06FE" w:rsidRPr="006573F8" w:rsidRDefault="008D06FE" w:rsidP="008D06FE">
      <w:pPr>
        <w:pStyle w:val="Prrafodelista"/>
        <w:numPr>
          <w:ilvl w:val="0"/>
          <w:numId w:val="2"/>
        </w:numPr>
        <w:rPr>
          <w:rFonts w:ascii="Times New Roman" w:hAnsi="Times New Roman" w:cs="Times New Roman"/>
          <w:sz w:val="24"/>
          <w:szCs w:val="24"/>
          <w:lang w:val="es-CO"/>
        </w:rPr>
      </w:pPr>
      <w:r w:rsidRPr="00BB03B0">
        <w:rPr>
          <w:rFonts w:ascii="Times New Roman" w:hAnsi="Times New Roman" w:cs="Times New Roman"/>
          <w:sz w:val="40"/>
          <w:szCs w:val="40"/>
          <w:lang w:val="es-CO"/>
        </w:rPr>
        <w:t>Observar como aumento la inflación en los periodos a analizar</w:t>
      </w:r>
    </w:p>
    <w:p w:rsidR="008D06FE" w:rsidRPr="00A25137" w:rsidRDefault="008D06FE">
      <w:pPr>
        <w:ind w:left="-5"/>
        <w:rPr>
          <w:lang w:val="es-CO"/>
        </w:rPr>
      </w:pPr>
    </w:p>
    <w:p w:rsidR="00330277" w:rsidRPr="00A25137" w:rsidRDefault="00445851">
      <w:pPr>
        <w:pStyle w:val="Ttulo2"/>
        <w:spacing w:after="423"/>
        <w:ind w:left="-5"/>
        <w:rPr>
          <w:lang w:val="es-CO"/>
        </w:rPr>
      </w:pPr>
      <w:r w:rsidRPr="00A25137">
        <w:rPr>
          <w:lang w:val="es-CO"/>
        </w:rPr>
        <w:t>3.1 General 3.2 Específicos</w:t>
      </w:r>
    </w:p>
    <w:p w:rsidR="00330277" w:rsidRDefault="00445851">
      <w:pPr>
        <w:ind w:left="-5"/>
        <w:rPr>
          <w:lang w:val="es-CO"/>
        </w:rPr>
      </w:pPr>
      <w:r w:rsidRPr="00A25137">
        <w:rPr>
          <w:b/>
          <w:lang w:val="es-CO"/>
        </w:rPr>
        <w:t xml:space="preserve">4. METODOLOGÍA </w:t>
      </w:r>
      <w:r w:rsidRPr="00A25137">
        <w:rPr>
          <w:lang w:val="es-CO"/>
        </w:rPr>
        <w:t>(Contiene la descripción de la parte procedimental e instrumental del proyecto de investigación. Deberá mostrar en forma organizada, precisa y lógica la manera en que será alcanzado cada uno de los objetivos específicos planteados. Una posible ruta de presentar la metodología es detallar el método o métodos que se pretenden emplear, finalizando con la presentación de cómo se van a construir los datos y obtener la información pertinente (técnicas); así mismo, se debe explicitar de qué manera se prevé analizar, interpretar y presentar los resultados. Por último, se debe incluir la identificación inicial de los riesgos asociados a los instrumentos a utilizar en términos de limitaciones, condicionantes, seguridad y disponibilidad. (Máximo 1.000 palabras)</w:t>
      </w: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t>Marco metodológico</w:t>
      </w:r>
    </w:p>
    <w:p w:rsidR="008D06FE" w:rsidRPr="00BB03B0" w:rsidRDefault="00BB03B0" w:rsidP="00BB03B0">
      <w:pPr>
        <w:ind w:left="0" w:firstLine="0"/>
        <w:rPr>
          <w:rFonts w:ascii="Times New Roman" w:hAnsi="Times New Roman" w:cs="Times New Roman"/>
          <w:szCs w:val="40"/>
          <w:lang w:val="es-CO"/>
        </w:rPr>
      </w:pPr>
      <w:r w:rsidRPr="00BB03B0">
        <w:rPr>
          <w:rFonts w:ascii="Times New Roman" w:hAnsi="Times New Roman" w:cs="Times New Roman"/>
          <w:szCs w:val="40"/>
          <w:lang w:val="es-CO"/>
        </w:rPr>
        <w:t>S</w:t>
      </w:r>
      <w:r w:rsidR="008D06FE" w:rsidRPr="00BB03B0">
        <w:rPr>
          <w:rFonts w:ascii="Times New Roman" w:hAnsi="Times New Roman" w:cs="Times New Roman"/>
          <w:szCs w:val="40"/>
          <w:lang w:val="es-CO"/>
        </w:rPr>
        <w:t>e tratarán tres variables esenciales para el análisis de los ciclos económicos de Venezuela: el gasto público, la importación y la inflación, debido a que durante los periodos a analizar estas principales variables macroeconómicas han cambiado por las variaciones en el precio del crudo como antes se vio en el referente teórico.</w:t>
      </w: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t xml:space="preserve">La importancia del gasto público es que muestra la forma por la cual las personas reciben parte de la renta petrolera, que al final se transforma en consumo y aumentos en la demanda agregada, por supuesto se va diferenciar el gasto eficiente y el ineficiente en donde se va a excluir las diferentes las formas en las que el gobierno ha utilizado sus ingresos para hacer pagos de nómina, deuda y ayudas exteriores, en el análisis de las importaciones, nos permitirá ver que tan agudo es el grado de </w:t>
      </w:r>
      <w:r w:rsidRPr="00BB03B0">
        <w:rPr>
          <w:rFonts w:ascii="Times New Roman" w:hAnsi="Times New Roman" w:cs="Times New Roman"/>
          <w:szCs w:val="40"/>
          <w:lang w:val="es-CO"/>
        </w:rPr>
        <w:lastRenderedPageBreak/>
        <w:t>dependencia venezolano al sector externo, ya que esta variable muestra el consumo de los agentas en estos bienes, además evidencia las principales fallas productivas en los sectores productivos esto dependiendo de qué bien es importado y finalmente la inflación es un factor relevante, ya que condiciona el consumo y la oferta, esta variable ha influido sobre el aumento de los bienes importados ya que ha desincentivado al productor y lo ha vuelto menos competitivo.</w:t>
      </w: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t>Para comprobar la relación entre las variables antes mencionadas se aplicará un instrumento de tipo cuantitativo, donde se usarán datos extraídos de bancos de datos como el del fondo monetario y el banco mundial, y se usara R Project como programa estadístico para el análisis de estas variables y la aplicación del instrumento.</w:t>
      </w: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t>Por otro lado, se intentará comprobar la relación directa del gasto público y el petróleo como se mencionó en la literatura, la relación de importaciones y petróleo e inflación y petróleo, esto con el fin de ver como las valoraciones de este commodity afectan a estos elementos que son de gran peso en la oferta y demanda factores fundamentales en los ciclos económicos.</w:t>
      </w: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t>Finalmente, el instrumento a usar son regresiones lineales ya que nos permite evidenciar la relación de estas variables con el crudo, sin embargo, se debe tener en consideración que hay posibilidades de sesgos en el instrumento elegido, ya que no muestra completamente la influencia de otras variables exógenas y podría generarse un efecto espuria, además otra limitación es la indisponibilidad y veracidad de los datos, ya que desde el 2015 se dejaron de publicar datos oficiales de Venezuela.</w:t>
      </w:r>
    </w:p>
    <w:p w:rsidR="008D06FE" w:rsidRPr="00A25137" w:rsidRDefault="008D06FE">
      <w:pPr>
        <w:ind w:left="-5"/>
        <w:rPr>
          <w:lang w:val="es-CO"/>
        </w:rPr>
      </w:pPr>
    </w:p>
    <w:p w:rsidR="00330277" w:rsidRPr="00A25137" w:rsidRDefault="00445851">
      <w:pPr>
        <w:pStyle w:val="Ttulo1"/>
        <w:ind w:left="-5"/>
        <w:rPr>
          <w:lang w:val="es-CO"/>
        </w:rPr>
      </w:pPr>
      <w:r w:rsidRPr="00A25137">
        <w:rPr>
          <w:lang w:val="es-CO"/>
        </w:rPr>
        <w:t>5. BIBLIOGRAFÍA</w:t>
      </w:r>
    </w:p>
    <w:p w:rsidR="00330277" w:rsidRPr="008D06FE" w:rsidRDefault="00445851">
      <w:pPr>
        <w:pStyle w:val="Ttulo2"/>
        <w:spacing w:after="423"/>
        <w:ind w:left="-5"/>
        <w:rPr>
          <w:sz w:val="36"/>
          <w:szCs w:val="36"/>
          <w:lang w:val="es-CO"/>
        </w:rPr>
      </w:pPr>
      <w:r w:rsidRPr="00A25137">
        <w:rPr>
          <w:lang w:val="es-CO"/>
        </w:rPr>
        <w:t>5.1 Consultada y referenciada 5.2 Por consultar</w:t>
      </w:r>
    </w:p>
    <w:sdt>
      <w:sdtPr>
        <w:rPr>
          <w:rFonts w:ascii="Times New Roman" w:hAnsi="Times New Roman" w:cs="Times New Roman"/>
          <w:b w:val="0"/>
          <w:szCs w:val="40"/>
          <w:lang w:val="es-ES"/>
        </w:rPr>
        <w:id w:val="1009415633"/>
        <w:docPartObj>
          <w:docPartGallery w:val="Bibliographies"/>
          <w:docPartUnique/>
        </w:docPartObj>
      </w:sdtPr>
      <w:sdtEndPr>
        <w:rPr>
          <w:lang w:val="en-US"/>
        </w:rPr>
      </w:sdtEndPr>
      <w:sdtContent>
        <w:p w:rsidR="008D06FE" w:rsidRPr="00BB03B0" w:rsidRDefault="008D06FE" w:rsidP="008D06FE">
          <w:pPr>
            <w:pStyle w:val="Ttulo1"/>
            <w:rPr>
              <w:rFonts w:ascii="Times New Roman" w:hAnsi="Times New Roman" w:cs="Times New Roman"/>
              <w:color w:val="000000" w:themeColor="text1"/>
              <w:szCs w:val="40"/>
              <w:lang w:val="es-ES"/>
            </w:rPr>
          </w:pPr>
          <w:r w:rsidRPr="00BB03B0">
            <w:rPr>
              <w:rFonts w:ascii="Times New Roman" w:hAnsi="Times New Roman" w:cs="Times New Roman"/>
              <w:color w:val="000000" w:themeColor="text1"/>
              <w:szCs w:val="40"/>
              <w:lang w:val="es-ES"/>
            </w:rPr>
            <w:t>Bibliografía</w:t>
          </w:r>
        </w:p>
        <w:p w:rsidR="008D06FE" w:rsidRPr="00BB03B0" w:rsidRDefault="008D06FE" w:rsidP="008D06FE">
          <w:pPr>
            <w:rPr>
              <w:rFonts w:ascii="Times New Roman" w:hAnsi="Times New Roman" w:cs="Times New Roman"/>
              <w:szCs w:val="40"/>
              <w:lang w:val="es-ES"/>
            </w:rPr>
          </w:pPr>
        </w:p>
        <w:p w:rsidR="008D06FE" w:rsidRPr="00BB03B0" w:rsidRDefault="008D06FE" w:rsidP="008D06FE">
          <w:pPr>
            <w:pStyle w:val="Bibliografa"/>
            <w:ind w:left="720" w:hanging="720"/>
            <w:rPr>
              <w:rFonts w:ascii="Times New Roman" w:hAnsi="Times New Roman" w:cs="Times New Roman"/>
              <w:noProof/>
              <w:sz w:val="40"/>
              <w:szCs w:val="40"/>
              <w:lang w:val="es-ES"/>
            </w:rPr>
          </w:pPr>
          <w:r w:rsidRPr="00BB03B0">
            <w:rPr>
              <w:rFonts w:ascii="Times New Roman" w:hAnsi="Times New Roman" w:cs="Times New Roman"/>
              <w:noProof/>
              <w:sz w:val="40"/>
              <w:szCs w:val="40"/>
              <w:lang w:val="es-ES"/>
            </w:rPr>
            <w:lastRenderedPageBreak/>
            <w:t xml:space="preserve">Gutiérrez, A. (2010). EL CAPITALISMO RENTÍSTICO Y EL SISTEMA ALIMENTARIO VENEZOLANO. </w:t>
          </w:r>
          <w:r w:rsidRPr="00BB03B0">
            <w:rPr>
              <w:rFonts w:ascii="Times New Roman" w:hAnsi="Times New Roman" w:cs="Times New Roman"/>
              <w:i/>
              <w:iCs/>
              <w:noProof/>
              <w:sz w:val="40"/>
              <w:szCs w:val="40"/>
              <w:lang w:val="es-ES"/>
            </w:rPr>
            <w:t>AGROALIMENTARIA</w:t>
          </w:r>
          <w:r w:rsidRPr="00BB03B0">
            <w:rPr>
              <w:rFonts w:ascii="Times New Roman" w:hAnsi="Times New Roman" w:cs="Times New Roman"/>
              <w:noProof/>
              <w:sz w:val="40"/>
              <w:szCs w:val="40"/>
              <w:lang w:val="es-ES"/>
            </w:rPr>
            <w:t>, 133.</w:t>
          </w:r>
        </w:p>
        <w:p w:rsidR="008D06FE" w:rsidRPr="00BB03B0" w:rsidRDefault="008D06FE" w:rsidP="008D06FE">
          <w:pPr>
            <w:pStyle w:val="Bibliografa"/>
            <w:ind w:left="720" w:hanging="720"/>
            <w:rPr>
              <w:rFonts w:ascii="Times New Roman" w:hAnsi="Times New Roman" w:cs="Times New Roman"/>
              <w:noProof/>
              <w:sz w:val="40"/>
              <w:szCs w:val="40"/>
              <w:lang w:val="es-ES"/>
            </w:rPr>
          </w:pPr>
          <w:r w:rsidRPr="00BB03B0">
            <w:rPr>
              <w:rFonts w:ascii="Times New Roman" w:hAnsi="Times New Roman" w:cs="Times New Roman"/>
              <w:noProof/>
              <w:sz w:val="40"/>
              <w:szCs w:val="40"/>
              <w:lang w:val="es-ES"/>
            </w:rPr>
            <w:t xml:space="preserve">hardy, j. t. (2019). El capitalismo rentístico en venezuela: un pais petrolero. </w:t>
          </w:r>
          <w:r w:rsidRPr="00BB03B0">
            <w:rPr>
              <w:rFonts w:ascii="Times New Roman" w:hAnsi="Times New Roman" w:cs="Times New Roman"/>
              <w:i/>
              <w:iCs/>
              <w:noProof/>
              <w:sz w:val="40"/>
              <w:szCs w:val="40"/>
              <w:lang w:val="es-ES"/>
            </w:rPr>
            <w:t>Friedrich Ebert Stiftung</w:t>
          </w:r>
          <w:r w:rsidRPr="00BB03B0">
            <w:rPr>
              <w:rFonts w:ascii="Times New Roman" w:hAnsi="Times New Roman" w:cs="Times New Roman"/>
              <w:noProof/>
              <w:sz w:val="40"/>
              <w:szCs w:val="40"/>
              <w:lang w:val="es-ES"/>
            </w:rPr>
            <w:t>, 12.</w:t>
          </w:r>
        </w:p>
        <w:p w:rsidR="008D06FE" w:rsidRPr="00BB03B0" w:rsidRDefault="008D06FE" w:rsidP="008D06FE">
          <w:pPr>
            <w:pStyle w:val="Bibliografa"/>
            <w:ind w:left="720" w:hanging="720"/>
            <w:rPr>
              <w:rFonts w:ascii="Times New Roman" w:hAnsi="Times New Roman" w:cs="Times New Roman"/>
              <w:noProof/>
              <w:sz w:val="40"/>
              <w:szCs w:val="40"/>
              <w:lang w:val="es-CO"/>
            </w:rPr>
          </w:pPr>
          <w:r w:rsidRPr="00BB03B0">
            <w:rPr>
              <w:rFonts w:ascii="Times New Roman" w:hAnsi="Times New Roman" w:cs="Times New Roman"/>
              <w:noProof/>
              <w:sz w:val="40"/>
              <w:szCs w:val="40"/>
              <w:lang w:val="es-CO"/>
            </w:rPr>
            <w:t xml:space="preserve">oliveros, l. (2015). necesidad de instituciones . </w:t>
          </w:r>
          <w:r w:rsidRPr="00BB03B0">
            <w:rPr>
              <w:rFonts w:ascii="Times New Roman" w:hAnsi="Times New Roman" w:cs="Times New Roman"/>
              <w:i/>
              <w:iCs/>
              <w:noProof/>
              <w:sz w:val="40"/>
              <w:szCs w:val="40"/>
              <w:lang w:val="es-CO"/>
            </w:rPr>
            <w:t>economia politica y sociedad</w:t>
          </w:r>
          <w:r w:rsidRPr="00BB03B0">
            <w:rPr>
              <w:rFonts w:ascii="Times New Roman" w:hAnsi="Times New Roman" w:cs="Times New Roman"/>
              <w:noProof/>
              <w:sz w:val="40"/>
              <w:szCs w:val="40"/>
              <w:lang w:val="es-CO"/>
            </w:rPr>
            <w:t>, 238.</w:t>
          </w:r>
        </w:p>
        <w:p w:rsidR="008D06FE" w:rsidRPr="00BB03B0" w:rsidRDefault="008D06FE" w:rsidP="008D06FE">
          <w:pPr>
            <w:pStyle w:val="Bibliografa"/>
            <w:ind w:left="720" w:hanging="720"/>
            <w:rPr>
              <w:rFonts w:ascii="Times New Roman" w:hAnsi="Times New Roman" w:cs="Times New Roman"/>
              <w:noProof/>
              <w:sz w:val="40"/>
              <w:szCs w:val="40"/>
              <w:lang w:val="es-ES"/>
            </w:rPr>
          </w:pPr>
          <w:r w:rsidRPr="00BB03B0">
            <w:rPr>
              <w:rFonts w:ascii="Times New Roman" w:hAnsi="Times New Roman" w:cs="Times New Roman"/>
              <w:noProof/>
              <w:sz w:val="40"/>
              <w:szCs w:val="40"/>
              <w:lang w:val="es-ES"/>
            </w:rPr>
            <w:t xml:space="preserve">Palma, P. (2015). Controles de precios e inflación. </w:t>
          </w:r>
          <w:r w:rsidRPr="00BB03B0">
            <w:rPr>
              <w:rFonts w:ascii="Times New Roman" w:hAnsi="Times New Roman" w:cs="Times New Roman"/>
              <w:i/>
              <w:iCs/>
              <w:noProof/>
              <w:sz w:val="40"/>
              <w:szCs w:val="40"/>
              <w:lang w:val="es-ES"/>
            </w:rPr>
            <w:t>VENEZUELA 2015: ECONOMÍA, POLÍTICA Y SOCIEDAD</w:t>
          </w:r>
          <w:r w:rsidRPr="00BB03B0">
            <w:rPr>
              <w:rFonts w:ascii="Times New Roman" w:hAnsi="Times New Roman" w:cs="Times New Roman"/>
              <w:noProof/>
              <w:sz w:val="40"/>
              <w:szCs w:val="40"/>
              <w:lang w:val="es-ES"/>
            </w:rPr>
            <w:t>, 154.</w:t>
          </w:r>
        </w:p>
        <w:p w:rsidR="008D06FE" w:rsidRPr="00BB03B0" w:rsidRDefault="0033031B" w:rsidP="008D06FE">
          <w:pPr>
            <w:ind w:left="0"/>
            <w:rPr>
              <w:rFonts w:ascii="Times New Roman" w:hAnsi="Times New Roman" w:cs="Times New Roman"/>
              <w:szCs w:val="40"/>
            </w:rPr>
          </w:pPr>
        </w:p>
      </w:sdtContent>
    </w:sdt>
    <w:p w:rsidR="008D06FE" w:rsidRPr="00BB03B0" w:rsidRDefault="008D06FE" w:rsidP="008D06FE">
      <w:pPr>
        <w:widowControl w:val="0"/>
        <w:autoSpaceDE w:val="0"/>
        <w:autoSpaceDN w:val="0"/>
        <w:adjustRightInd w:val="0"/>
        <w:spacing w:after="160" w:line="240" w:lineRule="auto"/>
        <w:ind w:left="480" w:hanging="480"/>
        <w:rPr>
          <w:rFonts w:ascii="Times New Roman" w:hAnsi="Times New Roman" w:cs="Times New Roman"/>
          <w:noProof/>
          <w:szCs w:val="40"/>
        </w:rPr>
      </w:pPr>
      <w:r w:rsidRPr="00BB03B0">
        <w:rPr>
          <w:rFonts w:ascii="Times New Roman" w:hAnsi="Times New Roman" w:cs="Times New Roman"/>
          <w:szCs w:val="40"/>
          <w:lang w:val="es-CO"/>
        </w:rPr>
        <w:fldChar w:fldCharType="begin" w:fldLock="1"/>
      </w:r>
      <w:r w:rsidRPr="00BB03B0">
        <w:rPr>
          <w:rFonts w:ascii="Times New Roman" w:hAnsi="Times New Roman" w:cs="Times New Roman"/>
          <w:szCs w:val="40"/>
          <w:lang w:val="es-CO"/>
        </w:rPr>
        <w:instrText xml:space="preserve">ADDIN Mendeley Bibliography CSL_BIBLIOGRAPHY </w:instrText>
      </w:r>
      <w:r w:rsidRPr="00BB03B0">
        <w:rPr>
          <w:rFonts w:ascii="Times New Roman" w:hAnsi="Times New Roman" w:cs="Times New Roman"/>
          <w:szCs w:val="40"/>
          <w:lang w:val="es-CO"/>
        </w:rPr>
        <w:fldChar w:fldCharType="separate"/>
      </w:r>
      <w:r w:rsidRPr="00BB03B0">
        <w:rPr>
          <w:rFonts w:ascii="Times New Roman" w:hAnsi="Times New Roman" w:cs="Times New Roman"/>
          <w:noProof/>
          <w:szCs w:val="40"/>
          <w:lang w:val="es-CO"/>
        </w:rPr>
        <w:t xml:space="preserve">Bermúdez, Á. (2016). Cómo Venezuela pasó de la bonanza petrolera a la emergencia económica. </w:t>
      </w:r>
      <w:r w:rsidRPr="00BB03B0">
        <w:rPr>
          <w:rFonts w:ascii="Times New Roman" w:hAnsi="Times New Roman" w:cs="Times New Roman"/>
          <w:noProof/>
          <w:szCs w:val="40"/>
        </w:rPr>
        <w:t>Retrieved October 12, 2019, from https://www.bbc.com/mundo/noticias/2016/02/160219_venezuela_bonanza_petroleo_crisis_economica_ab</w:t>
      </w:r>
    </w:p>
    <w:p w:rsidR="008D06FE" w:rsidRPr="00BB03B0" w:rsidRDefault="008D06FE" w:rsidP="008D06FE">
      <w:pPr>
        <w:widowControl w:val="0"/>
        <w:autoSpaceDE w:val="0"/>
        <w:autoSpaceDN w:val="0"/>
        <w:adjustRightInd w:val="0"/>
        <w:spacing w:after="160" w:line="240" w:lineRule="auto"/>
        <w:ind w:left="480" w:hanging="480"/>
        <w:rPr>
          <w:rFonts w:ascii="Times New Roman" w:hAnsi="Times New Roman" w:cs="Times New Roman"/>
          <w:noProof/>
          <w:szCs w:val="40"/>
          <w:lang w:val="es-CO"/>
        </w:rPr>
      </w:pPr>
      <w:r w:rsidRPr="00BB03B0">
        <w:rPr>
          <w:rFonts w:ascii="Times New Roman" w:hAnsi="Times New Roman" w:cs="Times New Roman"/>
          <w:noProof/>
          <w:szCs w:val="40"/>
          <w:lang w:val="es-CO"/>
        </w:rPr>
        <w:t xml:space="preserve">Calderón Vázquez, F. (2010). Círculos y Cuadraturas: Presiones inflacionarias y Enfermedad Holandesa en la Venezuela Bolivariana. </w:t>
      </w:r>
      <w:r w:rsidRPr="00BB03B0">
        <w:rPr>
          <w:rFonts w:ascii="Times New Roman" w:hAnsi="Times New Roman" w:cs="Times New Roman"/>
          <w:i/>
          <w:iCs/>
          <w:noProof/>
          <w:szCs w:val="40"/>
          <w:lang w:val="es-CO"/>
        </w:rPr>
        <w:t>Entelequia: Revista Interdisciplinar</w:t>
      </w:r>
      <w:r w:rsidRPr="00BB03B0">
        <w:rPr>
          <w:rFonts w:ascii="Times New Roman" w:hAnsi="Times New Roman" w:cs="Times New Roman"/>
          <w:noProof/>
          <w:szCs w:val="40"/>
          <w:lang w:val="es-CO"/>
        </w:rPr>
        <w:t>.</w:t>
      </w:r>
    </w:p>
    <w:p w:rsidR="008D06FE" w:rsidRPr="00BB03B0" w:rsidRDefault="008D06FE" w:rsidP="008D06FE">
      <w:pPr>
        <w:widowControl w:val="0"/>
        <w:autoSpaceDE w:val="0"/>
        <w:autoSpaceDN w:val="0"/>
        <w:adjustRightInd w:val="0"/>
        <w:spacing w:after="160" w:line="240" w:lineRule="auto"/>
        <w:ind w:left="480" w:hanging="480"/>
        <w:rPr>
          <w:rFonts w:ascii="Times New Roman" w:hAnsi="Times New Roman" w:cs="Times New Roman"/>
          <w:noProof/>
          <w:szCs w:val="40"/>
          <w:lang w:val="es-CO"/>
        </w:rPr>
      </w:pPr>
      <w:r w:rsidRPr="00BB03B0">
        <w:rPr>
          <w:rFonts w:ascii="Times New Roman" w:hAnsi="Times New Roman" w:cs="Times New Roman"/>
          <w:noProof/>
          <w:szCs w:val="40"/>
          <w:lang w:val="es-CO"/>
        </w:rPr>
        <w:t xml:space="preserve">González Cruz, D. J. (2009). Venezuela ante la baja de los precios del petróleo. </w:t>
      </w:r>
      <w:r w:rsidRPr="00BB03B0">
        <w:rPr>
          <w:rFonts w:ascii="Times New Roman" w:hAnsi="Times New Roman" w:cs="Times New Roman"/>
          <w:i/>
          <w:iCs/>
          <w:noProof/>
          <w:szCs w:val="40"/>
          <w:lang w:val="es-CO"/>
        </w:rPr>
        <w:t>Nueva Sociedad</w:t>
      </w:r>
      <w:r w:rsidRPr="00BB03B0">
        <w:rPr>
          <w:rFonts w:ascii="Times New Roman" w:hAnsi="Times New Roman" w:cs="Times New Roman"/>
          <w:noProof/>
          <w:szCs w:val="40"/>
          <w:lang w:val="es-CO"/>
        </w:rPr>
        <w:t>.</w:t>
      </w:r>
    </w:p>
    <w:p w:rsidR="008D06FE" w:rsidRPr="00DC4347" w:rsidRDefault="008D06FE" w:rsidP="008D06FE">
      <w:pPr>
        <w:widowControl w:val="0"/>
        <w:autoSpaceDE w:val="0"/>
        <w:autoSpaceDN w:val="0"/>
        <w:adjustRightInd w:val="0"/>
        <w:spacing w:after="160" w:line="240" w:lineRule="auto"/>
        <w:ind w:left="480" w:hanging="480"/>
        <w:rPr>
          <w:rFonts w:ascii="Times New Roman" w:hAnsi="Times New Roman" w:cs="Times New Roman"/>
          <w:noProof/>
          <w:szCs w:val="40"/>
          <w:lang w:val="es-CO"/>
        </w:rPr>
      </w:pPr>
      <w:r w:rsidRPr="00BB03B0">
        <w:rPr>
          <w:rFonts w:ascii="Times New Roman" w:hAnsi="Times New Roman" w:cs="Times New Roman"/>
          <w:noProof/>
          <w:szCs w:val="40"/>
          <w:lang w:val="es-CO"/>
        </w:rPr>
        <w:t xml:space="preserve">Mora, J. (2018). Modelo teórico de oferta y demanda agregada para la economía venezolana. </w:t>
      </w:r>
      <w:r w:rsidRPr="00DC4347">
        <w:rPr>
          <w:rFonts w:ascii="Times New Roman" w:hAnsi="Times New Roman" w:cs="Times New Roman"/>
          <w:i/>
          <w:iCs/>
          <w:noProof/>
          <w:szCs w:val="40"/>
          <w:lang w:val="es-CO"/>
        </w:rPr>
        <w:t>Economía</w:t>
      </w:r>
      <w:r w:rsidRPr="00DC4347">
        <w:rPr>
          <w:rFonts w:ascii="Times New Roman" w:hAnsi="Times New Roman" w:cs="Times New Roman"/>
          <w:noProof/>
          <w:szCs w:val="40"/>
          <w:lang w:val="es-CO"/>
        </w:rPr>
        <w:t>.</w:t>
      </w: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fldChar w:fldCharType="end"/>
      </w: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t>REFERENCIAS</w:t>
      </w:r>
    </w:p>
    <w:p w:rsidR="008D06FE" w:rsidRPr="00BB03B0" w:rsidRDefault="008D06FE" w:rsidP="008D06FE">
      <w:pPr>
        <w:rPr>
          <w:rFonts w:ascii="Times New Roman" w:hAnsi="Times New Roman" w:cs="Times New Roman"/>
          <w:szCs w:val="40"/>
          <w:lang w:val="es-CO"/>
        </w:rPr>
      </w:pPr>
    </w:p>
    <w:p w:rsidR="008D06FE" w:rsidRPr="00BB03B0" w:rsidRDefault="008D06FE" w:rsidP="008D06FE">
      <w:pPr>
        <w:pStyle w:val="Bibliografa"/>
        <w:rPr>
          <w:rFonts w:ascii="Times New Roman" w:hAnsi="Times New Roman" w:cs="Times New Roman"/>
          <w:noProof/>
          <w:sz w:val="40"/>
          <w:szCs w:val="40"/>
          <w:lang w:val="es-ES"/>
        </w:rPr>
      </w:pPr>
      <w:r w:rsidRPr="00BB03B0">
        <w:rPr>
          <w:rFonts w:ascii="Times New Roman" w:hAnsi="Times New Roman" w:cs="Times New Roman"/>
          <w:noProof/>
          <w:sz w:val="40"/>
          <w:szCs w:val="40"/>
          <w:lang w:val="es-ES"/>
        </w:rPr>
        <w:t xml:space="preserve">BAPTISTA, A. ( 2005). El capitalismo rentístico. </w:t>
      </w:r>
      <w:r w:rsidRPr="00BB03B0">
        <w:rPr>
          <w:rFonts w:ascii="Times New Roman" w:hAnsi="Times New Roman" w:cs="Times New Roman"/>
          <w:i/>
          <w:iCs/>
          <w:noProof/>
          <w:sz w:val="40"/>
          <w:szCs w:val="40"/>
          <w:lang w:val="es-ES"/>
        </w:rPr>
        <w:t>CUADERNOS DEL CENDES</w:t>
      </w:r>
      <w:r w:rsidRPr="00BB03B0">
        <w:rPr>
          <w:rFonts w:ascii="Times New Roman" w:hAnsi="Times New Roman" w:cs="Times New Roman"/>
          <w:noProof/>
          <w:sz w:val="40"/>
          <w:szCs w:val="40"/>
          <w:lang w:val="es-ES"/>
        </w:rPr>
        <w:t>.</w:t>
      </w:r>
    </w:p>
    <w:p w:rsidR="008D06FE" w:rsidRPr="00BB03B0" w:rsidRDefault="008D06FE" w:rsidP="008D06FE">
      <w:pPr>
        <w:rPr>
          <w:szCs w:val="40"/>
          <w:lang w:val="es-ES"/>
        </w:rPr>
      </w:pPr>
    </w:p>
    <w:p w:rsidR="008D06FE" w:rsidRPr="00BB03B0" w:rsidRDefault="008D06FE" w:rsidP="008D06FE">
      <w:pPr>
        <w:pStyle w:val="Bibliografa"/>
        <w:ind w:left="720" w:hanging="720"/>
        <w:rPr>
          <w:rFonts w:ascii="Times New Roman" w:hAnsi="Times New Roman" w:cs="Times New Roman"/>
          <w:noProof/>
          <w:sz w:val="40"/>
          <w:szCs w:val="40"/>
          <w:lang w:val="es-ES"/>
        </w:rPr>
      </w:pPr>
      <w:r w:rsidRPr="00BB03B0">
        <w:rPr>
          <w:rFonts w:ascii="Times New Roman" w:hAnsi="Times New Roman" w:cs="Times New Roman"/>
          <w:noProof/>
          <w:sz w:val="40"/>
          <w:szCs w:val="40"/>
          <w:lang w:val="es-ES"/>
        </w:rPr>
        <w:t xml:space="preserve">Contreras, J. (2019). VENEZUELA: EL PETRÓLEO Y EL SOCIALISMO DEL SIGLO XXI. </w:t>
      </w:r>
      <w:r w:rsidRPr="00BB03B0">
        <w:rPr>
          <w:rFonts w:ascii="Times New Roman" w:hAnsi="Times New Roman" w:cs="Times New Roman"/>
          <w:i/>
          <w:iCs/>
          <w:noProof/>
          <w:sz w:val="40"/>
          <w:szCs w:val="40"/>
          <w:lang w:val="es-ES"/>
        </w:rPr>
        <w:t>Universidad de Los Andes, Mérida</w:t>
      </w:r>
      <w:r w:rsidRPr="00BB03B0">
        <w:rPr>
          <w:rFonts w:ascii="Times New Roman" w:hAnsi="Times New Roman" w:cs="Times New Roman"/>
          <w:noProof/>
          <w:sz w:val="40"/>
          <w:szCs w:val="40"/>
          <w:lang w:val="es-ES"/>
        </w:rPr>
        <w:t>.</w:t>
      </w:r>
    </w:p>
    <w:p w:rsidR="008D06FE" w:rsidRPr="00BB03B0" w:rsidRDefault="008D06FE" w:rsidP="008D06FE">
      <w:pPr>
        <w:rPr>
          <w:szCs w:val="40"/>
          <w:lang w:val="es-ES"/>
        </w:rPr>
      </w:pPr>
    </w:p>
    <w:p w:rsidR="008D06FE" w:rsidRDefault="008D06FE" w:rsidP="008D06FE">
      <w:pPr>
        <w:pStyle w:val="Bibliografa"/>
        <w:ind w:left="720" w:hanging="720"/>
        <w:rPr>
          <w:rFonts w:ascii="Times New Roman" w:hAnsi="Times New Roman" w:cs="Times New Roman"/>
          <w:noProof/>
          <w:sz w:val="40"/>
          <w:szCs w:val="40"/>
          <w:lang w:val="es-ES"/>
        </w:rPr>
      </w:pPr>
      <w:r w:rsidRPr="00BB03B0">
        <w:rPr>
          <w:rFonts w:ascii="Times New Roman" w:hAnsi="Times New Roman" w:cs="Times New Roman"/>
          <w:noProof/>
          <w:sz w:val="40"/>
          <w:szCs w:val="40"/>
          <w:lang w:val="es-ES"/>
        </w:rPr>
        <w:t xml:space="preserve">SÁEZ, F. J. (2004). PATRONES CICLICOS DE LA ECONOMÍA VENEZOLANA. </w:t>
      </w:r>
      <w:r w:rsidRPr="00BB03B0">
        <w:rPr>
          <w:rFonts w:ascii="Times New Roman" w:hAnsi="Times New Roman" w:cs="Times New Roman"/>
          <w:i/>
          <w:iCs/>
          <w:noProof/>
          <w:sz w:val="40"/>
          <w:szCs w:val="40"/>
          <w:lang w:val="es-ES"/>
        </w:rPr>
        <w:t>Banco Central de Venezuela, Colección Economía y Finanza</w:t>
      </w:r>
      <w:r w:rsidRPr="00BB03B0">
        <w:rPr>
          <w:rFonts w:ascii="Times New Roman" w:hAnsi="Times New Roman" w:cs="Times New Roman"/>
          <w:noProof/>
          <w:sz w:val="40"/>
          <w:szCs w:val="40"/>
          <w:lang w:val="es-ES"/>
        </w:rPr>
        <w:t>.</w:t>
      </w:r>
    </w:p>
    <w:p w:rsidR="00246FAE" w:rsidRPr="00246FAE" w:rsidRDefault="00246FAE" w:rsidP="00246FAE">
      <w:pPr>
        <w:rPr>
          <w:lang w:val="es-ES"/>
        </w:rPr>
      </w:pPr>
    </w:p>
    <w:p w:rsidR="00246FAE" w:rsidRPr="00246FAE" w:rsidRDefault="00246FAE" w:rsidP="00246FAE">
      <w:pPr>
        <w:widowControl w:val="0"/>
        <w:autoSpaceDE w:val="0"/>
        <w:autoSpaceDN w:val="0"/>
        <w:adjustRightInd w:val="0"/>
        <w:spacing w:after="160" w:line="240" w:lineRule="auto"/>
        <w:ind w:left="480" w:hanging="480"/>
        <w:rPr>
          <w:rFonts w:ascii="Times New Roman" w:hAnsi="Times New Roman" w:cs="Times New Roman"/>
          <w:noProof/>
          <w:szCs w:val="40"/>
        </w:rPr>
      </w:pPr>
      <w:r w:rsidRPr="00246FAE">
        <w:rPr>
          <w:rFonts w:ascii="Times New Roman" w:hAnsi="Times New Roman" w:cs="Times New Roman"/>
          <w:szCs w:val="40"/>
          <w:lang w:val="es-CO"/>
        </w:rPr>
        <w:fldChar w:fldCharType="begin" w:fldLock="1"/>
      </w:r>
      <w:r w:rsidRPr="00246FAE">
        <w:rPr>
          <w:rFonts w:ascii="Times New Roman" w:hAnsi="Times New Roman" w:cs="Times New Roman"/>
          <w:szCs w:val="40"/>
          <w:lang w:val="es-CO"/>
        </w:rPr>
        <w:instrText xml:space="preserve">ADDIN Mendeley Bibliography CSL_BIBLIOGRAPHY </w:instrText>
      </w:r>
      <w:r w:rsidRPr="00246FAE">
        <w:rPr>
          <w:rFonts w:ascii="Times New Roman" w:hAnsi="Times New Roman" w:cs="Times New Roman"/>
          <w:szCs w:val="40"/>
          <w:lang w:val="es-CO"/>
        </w:rPr>
        <w:fldChar w:fldCharType="separate"/>
      </w:r>
      <w:r w:rsidRPr="00246FAE">
        <w:rPr>
          <w:rFonts w:ascii="Times New Roman" w:hAnsi="Times New Roman" w:cs="Times New Roman"/>
          <w:noProof/>
          <w:szCs w:val="40"/>
          <w:lang w:val="es-CO"/>
        </w:rPr>
        <w:t xml:space="preserve">América Latina y el Caribe: Dejando atrás la recesión. </w:t>
      </w:r>
      <w:r w:rsidRPr="00246FAE">
        <w:rPr>
          <w:rFonts w:ascii="Times New Roman" w:hAnsi="Times New Roman" w:cs="Times New Roman"/>
          <w:noProof/>
          <w:szCs w:val="40"/>
        </w:rPr>
        <w:t>(n.d.). Retrieved October 28, 2019, from https://www.imf.org/es/News/Articles/2017/05/18/NA190517Latin-America-and-the-Caribbean-Bouncing-Back-from-Recession</w:t>
      </w:r>
    </w:p>
    <w:p w:rsidR="00246FAE" w:rsidRPr="00246FAE" w:rsidRDefault="00246FAE" w:rsidP="00246FAE">
      <w:pPr>
        <w:widowControl w:val="0"/>
        <w:autoSpaceDE w:val="0"/>
        <w:autoSpaceDN w:val="0"/>
        <w:adjustRightInd w:val="0"/>
        <w:spacing w:after="160" w:line="240" w:lineRule="auto"/>
        <w:ind w:left="480" w:hanging="480"/>
        <w:rPr>
          <w:rFonts w:ascii="Times New Roman" w:hAnsi="Times New Roman" w:cs="Times New Roman"/>
          <w:noProof/>
          <w:szCs w:val="40"/>
        </w:rPr>
      </w:pPr>
    </w:p>
    <w:p w:rsidR="00246FAE" w:rsidRDefault="00246FAE" w:rsidP="00246FAE">
      <w:pPr>
        <w:widowControl w:val="0"/>
        <w:autoSpaceDE w:val="0"/>
        <w:autoSpaceDN w:val="0"/>
        <w:adjustRightInd w:val="0"/>
        <w:spacing w:after="160" w:line="240" w:lineRule="auto"/>
        <w:ind w:left="480" w:hanging="480"/>
        <w:rPr>
          <w:rFonts w:ascii="Times New Roman" w:hAnsi="Times New Roman" w:cs="Times New Roman"/>
          <w:noProof/>
          <w:szCs w:val="40"/>
        </w:rPr>
      </w:pPr>
      <w:r w:rsidRPr="00246FAE">
        <w:rPr>
          <w:rFonts w:ascii="Times New Roman" w:hAnsi="Times New Roman" w:cs="Times New Roman"/>
          <w:noProof/>
          <w:szCs w:val="40"/>
          <w:lang w:val="es-CO"/>
        </w:rPr>
        <w:t xml:space="preserve">Crecimiento del PIB per cápita (% anual) - Venezuela, RB | Data. </w:t>
      </w:r>
      <w:r w:rsidRPr="00246FAE">
        <w:rPr>
          <w:rFonts w:ascii="Times New Roman" w:hAnsi="Times New Roman" w:cs="Times New Roman"/>
          <w:noProof/>
          <w:szCs w:val="40"/>
        </w:rPr>
        <w:t>(n.d.). Retrieved October 28, 2019, from https://datos.bancomundial.org/indicador/NY.GDP.PCAP.KD.ZG?locations=VE&amp;view=chart</w:t>
      </w:r>
    </w:p>
    <w:p w:rsidR="00246FAE" w:rsidRPr="00246FAE" w:rsidRDefault="00246FAE" w:rsidP="00246FAE">
      <w:pPr>
        <w:widowControl w:val="0"/>
        <w:autoSpaceDE w:val="0"/>
        <w:autoSpaceDN w:val="0"/>
        <w:adjustRightInd w:val="0"/>
        <w:spacing w:after="160" w:line="240" w:lineRule="auto"/>
        <w:ind w:left="480" w:hanging="480"/>
        <w:rPr>
          <w:rFonts w:ascii="Times New Roman" w:hAnsi="Times New Roman" w:cs="Times New Roman"/>
          <w:noProof/>
          <w:szCs w:val="40"/>
        </w:rPr>
      </w:pPr>
    </w:p>
    <w:p w:rsidR="00246FAE" w:rsidRPr="00246FAE" w:rsidRDefault="00246FAE" w:rsidP="00246FAE">
      <w:pPr>
        <w:widowControl w:val="0"/>
        <w:autoSpaceDE w:val="0"/>
        <w:autoSpaceDN w:val="0"/>
        <w:adjustRightInd w:val="0"/>
        <w:spacing w:after="160" w:line="240" w:lineRule="auto"/>
        <w:ind w:left="480" w:hanging="480"/>
        <w:rPr>
          <w:rFonts w:ascii="Times New Roman" w:hAnsi="Times New Roman" w:cs="Times New Roman"/>
          <w:noProof/>
          <w:szCs w:val="40"/>
        </w:rPr>
      </w:pPr>
      <w:r w:rsidRPr="00246FAE">
        <w:rPr>
          <w:rFonts w:ascii="Times New Roman" w:hAnsi="Times New Roman" w:cs="Times New Roman"/>
          <w:noProof/>
          <w:szCs w:val="40"/>
          <w:lang w:val="es-CO"/>
        </w:rPr>
        <w:t xml:space="preserve">Rentas del petróleo (% del PIB) - Venezuela, RB | Data. </w:t>
      </w:r>
      <w:r w:rsidRPr="00246FAE">
        <w:rPr>
          <w:rFonts w:ascii="Times New Roman" w:hAnsi="Times New Roman" w:cs="Times New Roman"/>
          <w:noProof/>
          <w:szCs w:val="40"/>
        </w:rPr>
        <w:t>(n.d.). Retrieved October 28, 2019, from https://datos.bancomundial.org/indicador/NY.GDP.PETR.RT.ZS?end=2014&amp;locations=VE&amp;start=2007</w:t>
      </w:r>
    </w:p>
    <w:p w:rsidR="008D06FE" w:rsidRPr="00246FAE" w:rsidRDefault="00246FAE" w:rsidP="00246FAE">
      <w:pPr>
        <w:ind w:left="0" w:firstLine="0"/>
        <w:rPr>
          <w:rFonts w:ascii="Times New Roman" w:hAnsi="Times New Roman" w:cs="Times New Roman"/>
          <w:sz w:val="24"/>
          <w:szCs w:val="24"/>
          <w:lang w:val="es-CO"/>
        </w:rPr>
      </w:pPr>
      <w:r w:rsidRPr="00246FAE">
        <w:rPr>
          <w:rFonts w:ascii="Times New Roman" w:hAnsi="Times New Roman" w:cs="Times New Roman"/>
          <w:szCs w:val="40"/>
          <w:lang w:val="es-CO"/>
        </w:rPr>
        <w:fldChar w:fldCharType="end"/>
      </w:r>
      <w:r w:rsidR="008D06FE" w:rsidRPr="00BB03B0">
        <w:rPr>
          <w:rFonts w:ascii="Times New Roman" w:hAnsi="Times New Roman" w:cs="Times New Roman"/>
          <w:szCs w:val="40"/>
          <w:lang w:val="es-CO"/>
        </w:rPr>
        <w:t xml:space="preserve">Se ve la necesidad de continuar con mas referentes para la investigación, en donde faltarían datos teóricos sobre los antecedentes y cuestiones como causas de las variaciones del petróleo a nivel internacional </w:t>
      </w:r>
    </w:p>
    <w:p w:rsidR="00330277" w:rsidRPr="00A25137" w:rsidRDefault="00445851">
      <w:pPr>
        <w:spacing w:after="173"/>
        <w:ind w:left="-5"/>
        <w:rPr>
          <w:lang w:val="es-CO"/>
        </w:rPr>
      </w:pPr>
      <w:r w:rsidRPr="00A25137">
        <w:rPr>
          <w:b/>
          <w:lang w:val="es-CO"/>
        </w:rPr>
        <w:t>6. CRONOGRAMA DE ACTIVIDADES</w:t>
      </w:r>
      <w:r w:rsidRPr="00A25137">
        <w:rPr>
          <w:lang w:val="es-CO"/>
        </w:rPr>
        <w:t xml:space="preserve"> (Establecer una relación adecuada entre actividades principales y el tiempo para su ejecución y reporte. Se entienden como actividades principales el inicio, los informes de avance, la entrega de resultados parciales, la finalización y entrega de resultados finales, así como las actividades clave identificadas como parte de la metodología para desarrollar adecuadamente el proyecto. De acuerdo con las políticas de operación de la investigación UNAULA , se deberá incorporar en el cronograma actividades de presentación, socialización y validación de los avances del proyecto, identificando de manera clara las comunidades y redes a quienes compete la investigación.</w:t>
      </w:r>
    </w:p>
    <w:p w:rsidR="00330277" w:rsidRDefault="00445851">
      <w:pPr>
        <w:spacing w:after="195" w:line="259" w:lineRule="auto"/>
        <w:ind w:left="-20" w:firstLine="0"/>
      </w:pPr>
      <w:r>
        <w:rPr>
          <w:rFonts w:ascii="Calibri" w:eastAsia="Calibri" w:hAnsi="Calibri" w:cs="Calibri"/>
          <w:noProof/>
          <w:sz w:val="22"/>
        </w:rPr>
        <mc:AlternateContent>
          <mc:Choice Requires="wpg">
            <w:drawing>
              <wp:inline distT="0" distB="0" distL="0" distR="0">
                <wp:extent cx="2933700" cy="38100"/>
                <wp:effectExtent l="0" t="0" r="0" b="0"/>
                <wp:docPr id="12356" name="Group 12356"/>
                <wp:cNvGraphicFramePr/>
                <a:graphic xmlns:a="http://schemas.openxmlformats.org/drawingml/2006/main">
                  <a:graphicData uri="http://schemas.microsoft.com/office/word/2010/wordprocessingGroup">
                    <wpg:wgp>
                      <wpg:cNvGrpSpPr/>
                      <wpg:grpSpPr>
                        <a:xfrm>
                          <a:off x="0" y="0"/>
                          <a:ext cx="2933700" cy="38100"/>
                          <a:chOff x="0" y="0"/>
                          <a:chExt cx="2933700" cy="38100"/>
                        </a:xfrm>
                      </wpg:grpSpPr>
                      <wps:wsp>
                        <wps:cNvPr id="15579" name="Shape 15579"/>
                        <wps:cNvSpPr/>
                        <wps:spPr>
                          <a:xfrm>
                            <a:off x="0" y="0"/>
                            <a:ext cx="2933700" cy="38100"/>
                          </a:xfrm>
                          <a:custGeom>
                            <a:avLst/>
                            <a:gdLst/>
                            <a:ahLst/>
                            <a:cxnLst/>
                            <a:rect l="0" t="0" r="0" b="0"/>
                            <a:pathLst>
                              <a:path w="2933700" h="38100">
                                <a:moveTo>
                                  <a:pt x="0" y="0"/>
                                </a:moveTo>
                                <a:lnTo>
                                  <a:pt x="2933700" y="0"/>
                                </a:lnTo>
                                <a:lnTo>
                                  <a:pt x="2933700" y="38100"/>
                                </a:lnTo>
                                <a:lnTo>
                                  <a:pt x="0" y="38100"/>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g:wgp>
                  </a:graphicData>
                </a:graphic>
              </wp:inline>
            </w:drawing>
          </mc:Choice>
          <mc:Fallback>
            <w:pict>
              <v:group w14:anchorId="7414A8E4" id="Group 12356" o:spid="_x0000_s1026" style="width:231pt;height:3pt;mso-position-horizontal-relative:char;mso-position-vertical-relative:line" coordsize="29337,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">
                <v:shape id="Shape 15579" o:spid="_x0000_s1027" style="position:absolute;width:29337;height:381;visibility:visible;mso-wrap-style:square;v-text-anchor:top" coordsize="2933700,3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" path="m,l2933700,r,38100l,38100,,e" fillcolor="#575455" stroked="f" strokeweight="0">
                  <v:stroke miterlimit="83231f" joinstyle="miter"/>
                  <v:path arrowok="t" textboxrect="0,0,2933700,38100"/>
                </v:shape>
                <w10:anchorlock/>
              </v:group>
            </w:pict>
          </mc:Fallback>
        </mc:AlternateContent>
      </w:r>
    </w:p>
    <w:p w:rsidR="00330277" w:rsidRPr="00A25137" w:rsidRDefault="00445851">
      <w:pPr>
        <w:spacing w:after="16"/>
        <w:ind w:left="-5"/>
        <w:rPr>
          <w:lang w:val="es-CO"/>
        </w:rPr>
      </w:pPr>
      <w:r w:rsidRPr="00A25137">
        <w:rPr>
          <w:lang w:val="es-CO"/>
        </w:rPr>
        <w:lastRenderedPageBreak/>
        <w:t>Actualmente, el Sistema de Investigación Universitario se encuentra en proceso de revisión y ajustes, lo que incluye el diseño de políticas de operación de la investigación Unaula para el aseguramiento de la calidad (proceso de certificación ISO)</w:t>
      </w:r>
    </w:p>
    <w:tbl>
      <w:tblPr>
        <w:tblStyle w:val="TableGrid"/>
        <w:tblW w:w="17042" w:type="dxa"/>
        <w:tblInd w:w="-172" w:type="dxa"/>
        <w:tblCellMar>
          <w:top w:w="185" w:type="dxa"/>
          <w:left w:w="210" w:type="dxa"/>
          <w:bottom w:w="99" w:type="dxa"/>
          <w:right w:w="115" w:type="dxa"/>
        </w:tblCellMar>
        <w:tblLook w:val="04A0" w:firstRow="1" w:lastRow="0" w:firstColumn="1" w:lastColumn="0" w:noHBand="0" w:noVBand="1"/>
      </w:tblPr>
      <w:tblGrid>
        <w:gridCol w:w="8022"/>
        <w:gridCol w:w="902"/>
        <w:gridCol w:w="902"/>
        <w:gridCol w:w="902"/>
        <w:gridCol w:w="902"/>
        <w:gridCol w:w="902"/>
        <w:gridCol w:w="902"/>
        <w:gridCol w:w="902"/>
        <w:gridCol w:w="902"/>
        <w:gridCol w:w="902"/>
        <w:gridCol w:w="902"/>
      </w:tblGrid>
      <w:tr w:rsidR="00330277" w:rsidTr="008D06FE">
        <w:trPr>
          <w:trHeight w:val="660"/>
        </w:trPr>
        <w:tc>
          <w:tcPr>
            <w:tcW w:w="8022" w:type="dxa"/>
            <w:tcBorders>
              <w:top w:val="single" w:sz="24" w:space="0" w:color="575455"/>
              <w:left w:val="single" w:sz="24" w:space="0" w:color="575455"/>
              <w:bottom w:val="single" w:sz="24" w:space="0" w:color="575455"/>
              <w:right w:val="single" w:sz="24" w:space="0" w:color="575455"/>
            </w:tcBorders>
          </w:tcPr>
          <w:p w:rsidR="00330277" w:rsidRDefault="00445851">
            <w:pPr>
              <w:spacing w:after="0" w:line="259" w:lineRule="auto"/>
              <w:ind w:left="0" w:right="255" w:firstLine="0"/>
              <w:jc w:val="center"/>
            </w:pPr>
            <w:r>
              <w:rPr>
                <w:b/>
              </w:rPr>
              <w:t>Actividades/Meses</w:t>
            </w:r>
          </w:p>
        </w:tc>
        <w:tc>
          <w:tcPr>
            <w:tcW w:w="902" w:type="dxa"/>
            <w:tcBorders>
              <w:top w:val="single" w:sz="24" w:space="0" w:color="575455"/>
              <w:left w:val="single" w:sz="24" w:space="0" w:color="575455"/>
              <w:bottom w:val="single" w:sz="24" w:space="0" w:color="575455"/>
              <w:right w:val="single" w:sz="24" w:space="0" w:color="575455"/>
            </w:tcBorders>
          </w:tcPr>
          <w:p w:rsidR="00330277" w:rsidRDefault="00445851">
            <w:pPr>
              <w:spacing w:after="0" w:line="259" w:lineRule="auto"/>
              <w:ind w:left="129" w:firstLine="0"/>
            </w:pPr>
            <w:r>
              <w:rPr>
                <w:b/>
              </w:rPr>
              <w:t>1</w:t>
            </w:r>
          </w:p>
        </w:tc>
        <w:tc>
          <w:tcPr>
            <w:tcW w:w="902" w:type="dxa"/>
            <w:tcBorders>
              <w:top w:val="single" w:sz="24" w:space="0" w:color="575455"/>
              <w:left w:val="single" w:sz="24" w:space="0" w:color="575455"/>
              <w:bottom w:val="single" w:sz="24" w:space="0" w:color="575455"/>
              <w:right w:val="single" w:sz="24" w:space="0" w:color="575455"/>
            </w:tcBorders>
          </w:tcPr>
          <w:p w:rsidR="00330277" w:rsidRDefault="00445851">
            <w:pPr>
              <w:spacing w:after="0" w:line="259" w:lineRule="auto"/>
              <w:ind w:left="127" w:firstLine="0"/>
            </w:pPr>
            <w:r>
              <w:rPr>
                <w:b/>
              </w:rPr>
              <w:t>2</w:t>
            </w:r>
          </w:p>
        </w:tc>
        <w:tc>
          <w:tcPr>
            <w:tcW w:w="902" w:type="dxa"/>
            <w:tcBorders>
              <w:top w:val="single" w:sz="24" w:space="0" w:color="575455"/>
              <w:left w:val="single" w:sz="24" w:space="0" w:color="575455"/>
              <w:bottom w:val="single" w:sz="24" w:space="0" w:color="575455"/>
              <w:right w:val="single" w:sz="24" w:space="0" w:color="575455"/>
            </w:tcBorders>
          </w:tcPr>
          <w:p w:rsidR="00330277" w:rsidRDefault="00445851">
            <w:pPr>
              <w:spacing w:after="0" w:line="259" w:lineRule="auto"/>
              <w:ind w:left="125" w:firstLine="0"/>
            </w:pPr>
            <w:r>
              <w:rPr>
                <w:b/>
              </w:rPr>
              <w:t>3</w:t>
            </w:r>
          </w:p>
        </w:tc>
        <w:tc>
          <w:tcPr>
            <w:tcW w:w="902" w:type="dxa"/>
            <w:tcBorders>
              <w:top w:val="single" w:sz="24" w:space="0" w:color="575455"/>
              <w:left w:val="single" w:sz="24" w:space="0" w:color="575455"/>
              <w:bottom w:val="single" w:sz="24" w:space="0" w:color="575455"/>
              <w:right w:val="single" w:sz="24" w:space="0" w:color="575455"/>
            </w:tcBorders>
          </w:tcPr>
          <w:p w:rsidR="00330277" w:rsidRDefault="00445851">
            <w:pPr>
              <w:spacing w:after="0" w:line="259" w:lineRule="auto"/>
              <w:ind w:left="123" w:firstLine="0"/>
            </w:pPr>
            <w:r>
              <w:rPr>
                <w:b/>
              </w:rPr>
              <w:t>4</w:t>
            </w:r>
          </w:p>
        </w:tc>
        <w:tc>
          <w:tcPr>
            <w:tcW w:w="902" w:type="dxa"/>
            <w:tcBorders>
              <w:top w:val="single" w:sz="24" w:space="0" w:color="575455"/>
              <w:left w:val="single" w:sz="24" w:space="0" w:color="575455"/>
              <w:bottom w:val="single" w:sz="24" w:space="0" w:color="575455"/>
              <w:right w:val="single" w:sz="24" w:space="0" w:color="575455"/>
            </w:tcBorders>
          </w:tcPr>
          <w:p w:rsidR="00330277" w:rsidRDefault="00445851">
            <w:pPr>
              <w:spacing w:after="0" w:line="259" w:lineRule="auto"/>
              <w:ind w:left="121" w:firstLine="0"/>
            </w:pPr>
            <w:r>
              <w:rPr>
                <w:b/>
              </w:rPr>
              <w:t>5</w:t>
            </w:r>
          </w:p>
        </w:tc>
        <w:tc>
          <w:tcPr>
            <w:tcW w:w="902" w:type="dxa"/>
            <w:tcBorders>
              <w:top w:val="single" w:sz="24" w:space="0" w:color="575455"/>
              <w:left w:val="single" w:sz="24" w:space="0" w:color="575455"/>
              <w:bottom w:val="single" w:sz="24" w:space="0" w:color="575455"/>
              <w:right w:val="single" w:sz="24" w:space="0" w:color="575455"/>
            </w:tcBorders>
          </w:tcPr>
          <w:p w:rsidR="00330277" w:rsidRDefault="00445851">
            <w:pPr>
              <w:spacing w:after="0" w:line="259" w:lineRule="auto"/>
              <w:ind w:left="119" w:firstLine="0"/>
            </w:pPr>
            <w:r>
              <w:rPr>
                <w:b/>
              </w:rPr>
              <w:t>6</w:t>
            </w:r>
          </w:p>
        </w:tc>
        <w:tc>
          <w:tcPr>
            <w:tcW w:w="902" w:type="dxa"/>
            <w:tcBorders>
              <w:top w:val="single" w:sz="24" w:space="0" w:color="575455"/>
              <w:left w:val="single" w:sz="24" w:space="0" w:color="575455"/>
              <w:bottom w:val="single" w:sz="24" w:space="0" w:color="575455"/>
              <w:right w:val="single" w:sz="24" w:space="0" w:color="575455"/>
            </w:tcBorders>
          </w:tcPr>
          <w:p w:rsidR="00330277" w:rsidRDefault="00445851">
            <w:pPr>
              <w:spacing w:after="0" w:line="259" w:lineRule="auto"/>
              <w:ind w:left="117" w:firstLine="0"/>
            </w:pPr>
            <w:r>
              <w:rPr>
                <w:b/>
              </w:rPr>
              <w:t>7</w:t>
            </w:r>
          </w:p>
        </w:tc>
        <w:tc>
          <w:tcPr>
            <w:tcW w:w="902" w:type="dxa"/>
            <w:tcBorders>
              <w:top w:val="single" w:sz="24" w:space="0" w:color="575455"/>
              <w:left w:val="single" w:sz="24" w:space="0" w:color="575455"/>
              <w:bottom w:val="single" w:sz="24" w:space="0" w:color="575455"/>
              <w:right w:val="single" w:sz="24" w:space="0" w:color="575455"/>
            </w:tcBorders>
          </w:tcPr>
          <w:p w:rsidR="00330277" w:rsidRDefault="00445851">
            <w:pPr>
              <w:spacing w:after="0" w:line="259" w:lineRule="auto"/>
              <w:ind w:left="115" w:firstLine="0"/>
            </w:pPr>
            <w:r>
              <w:rPr>
                <w:b/>
              </w:rPr>
              <w:t>8</w:t>
            </w:r>
          </w:p>
        </w:tc>
        <w:tc>
          <w:tcPr>
            <w:tcW w:w="902" w:type="dxa"/>
            <w:tcBorders>
              <w:top w:val="single" w:sz="24" w:space="0" w:color="575455"/>
              <w:left w:val="single" w:sz="24" w:space="0" w:color="575455"/>
              <w:bottom w:val="single" w:sz="24" w:space="0" w:color="575455"/>
              <w:right w:val="single" w:sz="24" w:space="0" w:color="575455"/>
            </w:tcBorders>
          </w:tcPr>
          <w:p w:rsidR="00330277" w:rsidRDefault="00445851">
            <w:pPr>
              <w:spacing w:after="0" w:line="259" w:lineRule="auto"/>
              <w:ind w:left="133" w:firstLine="0"/>
            </w:pPr>
            <w:r>
              <w:rPr>
                <w:b/>
              </w:rPr>
              <w:t>9</w:t>
            </w:r>
          </w:p>
        </w:tc>
        <w:tc>
          <w:tcPr>
            <w:tcW w:w="902" w:type="dxa"/>
            <w:tcBorders>
              <w:top w:val="single" w:sz="24" w:space="0" w:color="575455"/>
              <w:left w:val="single" w:sz="24" w:space="0" w:color="575455"/>
              <w:bottom w:val="single" w:sz="24" w:space="0" w:color="575455"/>
              <w:right w:val="single" w:sz="24" w:space="0" w:color="575455"/>
            </w:tcBorders>
          </w:tcPr>
          <w:p w:rsidR="00330277" w:rsidRDefault="00445851">
            <w:pPr>
              <w:spacing w:after="0" w:line="259" w:lineRule="auto"/>
              <w:ind w:left="20" w:firstLine="0"/>
            </w:pPr>
            <w:r>
              <w:rPr>
                <w:b/>
              </w:rPr>
              <w:t>10</w:t>
            </w:r>
          </w:p>
        </w:tc>
      </w:tr>
      <w:tr w:rsidR="00330277" w:rsidTr="008D06FE">
        <w:trPr>
          <w:trHeight w:val="851"/>
        </w:trPr>
        <w:tc>
          <w:tcPr>
            <w:tcW w:w="8022" w:type="dxa"/>
            <w:tcBorders>
              <w:top w:val="single" w:sz="24" w:space="0" w:color="575455"/>
              <w:left w:val="single" w:sz="24" w:space="0" w:color="575455"/>
              <w:bottom w:val="single" w:sz="24" w:space="0" w:color="575455"/>
              <w:right w:val="single" w:sz="24" w:space="0" w:color="575455"/>
            </w:tcBorders>
            <w:vAlign w:val="bottom"/>
          </w:tcPr>
          <w:p w:rsidR="00330277" w:rsidRDefault="00445851">
            <w:pPr>
              <w:spacing w:after="0" w:line="259" w:lineRule="auto"/>
              <w:ind w:left="0" w:firstLine="0"/>
            </w:pPr>
            <w:r>
              <w:rPr>
                <w:b/>
              </w:rPr>
              <w:t>1.</w:t>
            </w:r>
            <w:r w:rsidR="008D06FE">
              <w:rPr>
                <w:b/>
              </w:rPr>
              <w:t xml:space="preserve">ajustes del Proyecto </w:t>
            </w:r>
          </w:p>
        </w:tc>
        <w:tc>
          <w:tcPr>
            <w:tcW w:w="902" w:type="dxa"/>
            <w:tcBorders>
              <w:top w:val="single" w:sz="24" w:space="0" w:color="575455"/>
              <w:left w:val="single" w:sz="24" w:space="0" w:color="575455"/>
              <w:bottom w:val="single" w:sz="24" w:space="0" w:color="575455"/>
              <w:right w:val="single" w:sz="24" w:space="0" w:color="575455"/>
            </w:tcBorders>
          </w:tcPr>
          <w:p w:rsidR="00330277" w:rsidRDefault="008D06FE">
            <w:pPr>
              <w:spacing w:after="160" w:line="259" w:lineRule="auto"/>
              <w:ind w:left="0" w:firstLine="0"/>
            </w:pPr>
            <w:r>
              <w:t>X</w:t>
            </w: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r>
      <w:tr w:rsidR="00330277" w:rsidTr="008D06FE">
        <w:trPr>
          <w:trHeight w:val="851"/>
        </w:trPr>
        <w:tc>
          <w:tcPr>
            <w:tcW w:w="8022" w:type="dxa"/>
            <w:tcBorders>
              <w:top w:val="single" w:sz="24" w:space="0" w:color="575455"/>
              <w:left w:val="single" w:sz="24" w:space="0" w:color="575455"/>
              <w:bottom w:val="single" w:sz="24" w:space="0" w:color="575455"/>
              <w:right w:val="single" w:sz="24" w:space="0" w:color="575455"/>
            </w:tcBorders>
            <w:vAlign w:val="center"/>
          </w:tcPr>
          <w:p w:rsidR="00330277" w:rsidRDefault="00445851">
            <w:pPr>
              <w:spacing w:after="0" w:line="259" w:lineRule="auto"/>
              <w:ind w:left="0" w:firstLine="0"/>
            </w:pPr>
            <w:r>
              <w:rPr>
                <w:b/>
              </w:rPr>
              <w:t>2.</w:t>
            </w:r>
            <w:r w:rsidR="008D06FE">
              <w:rPr>
                <w:b/>
              </w:rPr>
              <w:t xml:space="preserve">pesquisa </w:t>
            </w:r>
            <w:r w:rsidR="008D06FE" w:rsidRPr="0092088F">
              <w:rPr>
                <w:b/>
                <w:lang w:val="es-ES"/>
              </w:rPr>
              <w:t>bibliografica</w:t>
            </w:r>
          </w:p>
        </w:tc>
        <w:tc>
          <w:tcPr>
            <w:tcW w:w="902" w:type="dxa"/>
            <w:tcBorders>
              <w:top w:val="single" w:sz="24" w:space="0" w:color="575455"/>
              <w:left w:val="single" w:sz="24" w:space="0" w:color="575455"/>
              <w:bottom w:val="single" w:sz="24" w:space="0" w:color="575455"/>
              <w:right w:val="single" w:sz="24" w:space="0" w:color="575455"/>
            </w:tcBorders>
          </w:tcPr>
          <w:p w:rsidR="00330277" w:rsidRDefault="008D06FE">
            <w:pPr>
              <w:spacing w:after="160" w:line="259" w:lineRule="auto"/>
              <w:ind w:left="0" w:firstLine="0"/>
            </w:pPr>
            <w:r>
              <w:t>X</w:t>
            </w: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r>
      <w:tr w:rsidR="00330277" w:rsidTr="008D06FE">
        <w:trPr>
          <w:trHeight w:val="851"/>
        </w:trPr>
        <w:tc>
          <w:tcPr>
            <w:tcW w:w="8022" w:type="dxa"/>
            <w:tcBorders>
              <w:top w:val="single" w:sz="24" w:space="0" w:color="575455"/>
              <w:left w:val="single" w:sz="24" w:space="0" w:color="575455"/>
              <w:bottom w:val="single" w:sz="24" w:space="0" w:color="575455"/>
              <w:right w:val="single" w:sz="24" w:space="0" w:color="575455"/>
            </w:tcBorders>
            <w:vAlign w:val="center"/>
          </w:tcPr>
          <w:p w:rsidR="00330277" w:rsidRPr="00246FAE" w:rsidRDefault="00445851">
            <w:pPr>
              <w:spacing w:after="0" w:line="259" w:lineRule="auto"/>
              <w:ind w:left="0" w:firstLine="0"/>
              <w:rPr>
                <w:lang w:val="es-ES"/>
              </w:rPr>
            </w:pPr>
            <w:r>
              <w:rPr>
                <w:b/>
              </w:rPr>
              <w:t>3.</w:t>
            </w:r>
            <w:r w:rsidR="008D06FE">
              <w:rPr>
                <w:b/>
              </w:rPr>
              <w:t xml:space="preserve"> ajustes</w:t>
            </w:r>
            <w:r w:rsidR="00246FAE">
              <w:rPr>
                <w:b/>
              </w:rPr>
              <w:t xml:space="preserve"> y aplicaciones metodologicas</w:t>
            </w:r>
          </w:p>
        </w:tc>
        <w:tc>
          <w:tcPr>
            <w:tcW w:w="902" w:type="dxa"/>
            <w:tcBorders>
              <w:top w:val="single" w:sz="24" w:space="0" w:color="575455"/>
              <w:left w:val="single" w:sz="24" w:space="0" w:color="575455"/>
              <w:bottom w:val="single" w:sz="24" w:space="0" w:color="575455"/>
              <w:right w:val="single" w:sz="24" w:space="0" w:color="575455"/>
            </w:tcBorders>
          </w:tcPr>
          <w:p w:rsidR="00330277" w:rsidRDefault="008D06FE">
            <w:pPr>
              <w:spacing w:after="160" w:line="259" w:lineRule="auto"/>
              <w:ind w:left="0" w:firstLine="0"/>
            </w:pPr>
            <w:r>
              <w:t>X</w:t>
            </w: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r>
      <w:tr w:rsidR="00330277" w:rsidTr="008D06FE">
        <w:trPr>
          <w:trHeight w:val="851"/>
        </w:trPr>
        <w:tc>
          <w:tcPr>
            <w:tcW w:w="8022" w:type="dxa"/>
            <w:tcBorders>
              <w:top w:val="single" w:sz="24" w:space="0" w:color="575455"/>
              <w:left w:val="single" w:sz="24" w:space="0" w:color="575455"/>
              <w:bottom w:val="single" w:sz="24" w:space="0" w:color="575455"/>
              <w:right w:val="single" w:sz="24" w:space="0" w:color="575455"/>
            </w:tcBorders>
            <w:vAlign w:val="center"/>
          </w:tcPr>
          <w:p w:rsidR="00330277" w:rsidRDefault="00445851">
            <w:pPr>
              <w:spacing w:after="0" w:line="259" w:lineRule="auto"/>
              <w:ind w:left="0" w:firstLine="0"/>
            </w:pPr>
            <w:r>
              <w:rPr>
                <w:b/>
              </w:rPr>
              <w:t>4.</w:t>
            </w:r>
            <w:r w:rsidR="008D06FE">
              <w:rPr>
                <w:b/>
              </w:rPr>
              <w:t>analisis de resultados</w:t>
            </w:r>
          </w:p>
        </w:tc>
        <w:tc>
          <w:tcPr>
            <w:tcW w:w="902" w:type="dxa"/>
            <w:tcBorders>
              <w:top w:val="single" w:sz="24" w:space="0" w:color="575455"/>
              <w:left w:val="single" w:sz="24" w:space="0" w:color="575455"/>
              <w:bottom w:val="single" w:sz="24" w:space="0" w:color="575455"/>
              <w:right w:val="single" w:sz="24" w:space="0" w:color="575455"/>
            </w:tcBorders>
          </w:tcPr>
          <w:p w:rsidR="00330277" w:rsidRDefault="008D06FE">
            <w:pPr>
              <w:spacing w:after="160" w:line="259" w:lineRule="auto"/>
              <w:ind w:left="0" w:firstLine="0"/>
            </w:pPr>
            <w:r>
              <w:t>X</w:t>
            </w:r>
          </w:p>
        </w:tc>
        <w:tc>
          <w:tcPr>
            <w:tcW w:w="902" w:type="dxa"/>
            <w:tcBorders>
              <w:top w:val="single" w:sz="24" w:space="0" w:color="575455"/>
              <w:left w:val="single" w:sz="24" w:space="0" w:color="575455"/>
              <w:bottom w:val="single" w:sz="24" w:space="0" w:color="575455"/>
              <w:right w:val="single" w:sz="24" w:space="0" w:color="575455"/>
            </w:tcBorders>
            <w:vAlign w:val="bottom"/>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r>
    </w:tbl>
    <w:p w:rsidR="00330277" w:rsidRPr="00A25137" w:rsidRDefault="00445851">
      <w:pPr>
        <w:pStyle w:val="Ttulo1"/>
        <w:ind w:left="-5"/>
        <w:rPr>
          <w:lang w:val="es-CO"/>
        </w:rPr>
      </w:pPr>
      <w:r w:rsidRPr="00A25137">
        <w:rPr>
          <w:lang w:val="es-CO"/>
        </w:rPr>
        <w:t>7. IDENTIFICACIÓN DE RESULTADOS (PRODUCCIÓN DE INVESTIGACIÓN)</w:t>
      </w:r>
      <w:r w:rsidRPr="00A25137">
        <w:rPr>
          <w:b w:val="0"/>
          <w:lang w:val="es-CO"/>
        </w:rPr>
        <w:t xml:space="preserve"> (Relacionar </w:t>
      </w:r>
    </w:p>
    <w:p w:rsidR="00330277" w:rsidRPr="00A25137" w:rsidRDefault="00445851">
      <w:pPr>
        <w:spacing w:after="564"/>
        <w:ind w:left="-5"/>
        <w:rPr>
          <w:lang w:val="es-CO"/>
        </w:rPr>
      </w:pPr>
      <w:r w:rsidRPr="00A25137">
        <w:rPr>
          <w:lang w:val="es-CO"/>
        </w:rPr>
        <w:t>el tipo y cantidad de productos resultantes del desarrollo de la investigación, con los que se comprometen los investigadores.</w:t>
      </w:r>
    </w:p>
    <w:p w:rsidR="00330277" w:rsidRPr="00A25137" w:rsidRDefault="00445851">
      <w:pPr>
        <w:spacing w:after="0" w:line="259" w:lineRule="auto"/>
        <w:ind w:left="15"/>
        <w:jc w:val="center"/>
        <w:rPr>
          <w:lang w:val="es-CO"/>
        </w:rPr>
      </w:pPr>
      <w:r w:rsidRPr="00A25137">
        <w:rPr>
          <w:b/>
          <w:lang w:val="es-CO"/>
        </w:rPr>
        <w:t xml:space="preserve">TABLA 1. TIPOLOGÍA DE LOS PRODUCTOS (Tomado del Modelo de Medición de </w:t>
      </w:r>
    </w:p>
    <w:p w:rsidR="00330277" w:rsidRPr="00A25137" w:rsidRDefault="00445851">
      <w:pPr>
        <w:spacing w:after="0" w:line="259" w:lineRule="auto"/>
        <w:ind w:left="15"/>
        <w:jc w:val="center"/>
        <w:rPr>
          <w:lang w:val="es-CO"/>
        </w:rPr>
      </w:pPr>
      <w:r w:rsidRPr="00A25137">
        <w:rPr>
          <w:b/>
          <w:lang w:val="es-CO"/>
        </w:rPr>
        <w:t>Grupos de Investigación, Desarrollo Tecnológico y/o de Innovación año 2015)</w:t>
      </w:r>
    </w:p>
    <w:tbl>
      <w:tblPr>
        <w:tblStyle w:val="TableGrid"/>
        <w:tblW w:w="16980" w:type="dxa"/>
        <w:tblInd w:w="-110" w:type="dxa"/>
        <w:tblCellMar>
          <w:top w:w="107" w:type="dxa"/>
          <w:left w:w="264" w:type="dxa"/>
          <w:right w:w="49" w:type="dxa"/>
        </w:tblCellMar>
        <w:tblLook w:val="04A0" w:firstRow="1" w:lastRow="0" w:firstColumn="1" w:lastColumn="0" w:noHBand="0" w:noVBand="1"/>
      </w:tblPr>
      <w:tblGrid>
        <w:gridCol w:w="13860"/>
        <w:gridCol w:w="3120"/>
      </w:tblGrid>
      <w:tr w:rsidR="00330277">
        <w:trPr>
          <w:trHeight w:val="124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25" w:firstLine="0"/>
              <w:jc w:val="center"/>
              <w:rPr>
                <w:lang w:val="es-CO"/>
              </w:rPr>
            </w:pPr>
            <w:r w:rsidRPr="00A25137">
              <w:rPr>
                <w:lang w:val="es-CO"/>
              </w:rPr>
              <w:t xml:space="preserve">PRODUCTOS RESULTADO DE ACTIVIDADES DE GENERACIÓN DE </w:t>
            </w:r>
          </w:p>
          <w:p w:rsidR="00330277" w:rsidRDefault="00445851">
            <w:pPr>
              <w:spacing w:after="0" w:line="259" w:lineRule="auto"/>
              <w:ind w:left="25" w:firstLine="0"/>
              <w:jc w:val="center"/>
            </w:pPr>
            <w:r>
              <w:t>NUEVO CONOCIMIENTO</w:t>
            </w:r>
          </w:p>
        </w:tc>
        <w:tc>
          <w:tcPr>
            <w:tcW w:w="3120" w:type="dxa"/>
            <w:tcBorders>
              <w:top w:val="single" w:sz="24" w:space="0" w:color="575455"/>
              <w:left w:val="single" w:sz="24" w:space="0" w:color="575455"/>
              <w:bottom w:val="single" w:sz="24" w:space="0" w:color="575455"/>
              <w:right w:val="single" w:sz="24" w:space="0" w:color="575455"/>
            </w:tcBorders>
            <w:vAlign w:val="center"/>
          </w:tcPr>
          <w:p w:rsidR="00330277" w:rsidRDefault="00445851">
            <w:pPr>
              <w:spacing w:after="0" w:line="259" w:lineRule="auto"/>
              <w:ind w:left="56" w:hanging="56"/>
            </w:pPr>
            <w:r>
              <w:t>ELECCIONE CON UNA X</w:t>
            </w:r>
          </w:p>
        </w:tc>
      </w:tr>
      <w:tr w:rsidR="00330277" w:rsidRPr="00DC4347">
        <w:trPr>
          <w:trHeight w:val="80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86" w:firstLine="0"/>
              <w:rPr>
                <w:lang w:val="es-CO"/>
              </w:rPr>
            </w:pPr>
            <w:r w:rsidRPr="00A25137">
              <w:rPr>
                <w:sz w:val="24"/>
                <w:lang w:val="es-CO"/>
              </w:rPr>
              <w:t>Artículo  A1 (Revista que se encuentra en el cuartil uno (25% superior de ISI [SCI y SSCI] o SCOPUS).</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82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86" w:firstLine="0"/>
              <w:rPr>
                <w:lang w:val="es-CO"/>
              </w:rPr>
            </w:pPr>
            <w:r w:rsidRPr="00A25137">
              <w:rPr>
                <w:sz w:val="24"/>
                <w:lang w:val="es-CO"/>
              </w:rPr>
              <w:t>Artículo A2 (Revista que se encuentra en el cuartil dos (entre el 74,9%y el 50% inferior de ISI [SCI y SSCI] o SCOPUS)</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72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86" w:firstLine="0"/>
              <w:rPr>
                <w:lang w:val="es-CO"/>
              </w:rPr>
            </w:pPr>
            <w:r w:rsidRPr="00A25137">
              <w:rPr>
                <w:sz w:val="24"/>
                <w:lang w:val="es-CO"/>
              </w:rPr>
              <w:t>Artículo B (Revista que se encuentra en el cuartil tres (entre el 49,9%y el 25% inferior de ISI [SCI y SSCI] o SCOPUS )</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740"/>
        </w:trPr>
        <w:tc>
          <w:tcPr>
            <w:tcW w:w="13860" w:type="dxa"/>
            <w:tcBorders>
              <w:top w:val="single" w:sz="24" w:space="0" w:color="575455"/>
              <w:left w:val="single" w:sz="24" w:space="0" w:color="575455"/>
              <w:bottom w:val="single" w:sz="24" w:space="0" w:color="575455"/>
              <w:right w:val="single" w:sz="24" w:space="0" w:color="575455"/>
            </w:tcBorders>
          </w:tcPr>
          <w:p w:rsidR="00330277" w:rsidRPr="00A25137" w:rsidRDefault="00445851">
            <w:pPr>
              <w:spacing w:after="0" w:line="259" w:lineRule="auto"/>
              <w:ind w:left="86" w:firstLine="0"/>
              <w:rPr>
                <w:lang w:val="es-CO"/>
              </w:rPr>
            </w:pPr>
            <w:r w:rsidRPr="00A25137">
              <w:rPr>
                <w:sz w:val="24"/>
                <w:lang w:val="es-CO"/>
              </w:rPr>
              <w:lastRenderedPageBreak/>
              <w:t>Artículo C (Revista que se encuentra en el cuartil cuatro (en el 24,9% inferior de ISI [SCI y SSCI] o SCOPUS) o aparecer indexada en los índices: Index Medicus, Psyc INFO, Arts &amp; Humanities Citation Index (A&amp;HCI).</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760"/>
        </w:trPr>
        <w:tc>
          <w:tcPr>
            <w:tcW w:w="13860" w:type="dxa"/>
            <w:tcBorders>
              <w:top w:val="single" w:sz="24" w:space="0" w:color="575455"/>
              <w:left w:val="single" w:sz="24" w:space="0" w:color="575455"/>
              <w:bottom w:val="single" w:sz="24" w:space="0" w:color="575455"/>
              <w:right w:val="single" w:sz="24" w:space="0" w:color="575455"/>
            </w:tcBorders>
          </w:tcPr>
          <w:p w:rsidR="00330277" w:rsidRPr="00A25137" w:rsidRDefault="00445851">
            <w:pPr>
              <w:spacing w:after="0" w:line="259" w:lineRule="auto"/>
              <w:ind w:left="86" w:firstLine="0"/>
              <w:rPr>
                <w:lang w:val="es-CO"/>
              </w:rPr>
            </w:pPr>
            <w:r w:rsidRPr="00A25137">
              <w:rPr>
                <w:sz w:val="24"/>
                <w:lang w:val="es-CO"/>
              </w:rPr>
              <w:t>Artículo C (Revista que se encuentra en el cuartil cuatro (en el 24,9% inferior de ISI [SCI y SSCI] o SCOPUS) o aparecer indexada en los índices: Index Medicus, Psyc INFO, Arts &amp; Humanities Citation Index (A&amp;HCI).</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740"/>
        </w:trPr>
        <w:tc>
          <w:tcPr>
            <w:tcW w:w="13860" w:type="dxa"/>
            <w:tcBorders>
              <w:top w:val="single" w:sz="24" w:space="0" w:color="575455"/>
              <w:left w:val="single" w:sz="24" w:space="0" w:color="575455"/>
              <w:bottom w:val="single" w:sz="24" w:space="0" w:color="575455"/>
              <w:right w:val="single" w:sz="24" w:space="0" w:color="575455"/>
            </w:tcBorders>
          </w:tcPr>
          <w:p w:rsidR="00330277" w:rsidRPr="00A25137" w:rsidRDefault="00445851">
            <w:pPr>
              <w:spacing w:after="0" w:line="259" w:lineRule="auto"/>
              <w:ind w:left="86" w:right="27" w:firstLine="0"/>
              <w:rPr>
                <w:lang w:val="es-CO"/>
              </w:rPr>
            </w:pPr>
            <w:r w:rsidRPr="00A25137">
              <w:rPr>
                <w:sz w:val="24"/>
                <w:lang w:val="es-CO"/>
              </w:rPr>
              <w:t>Libros resultado de investigación A1 (Libro resultado de investigación B y que además ha sido citado en revistas categoría A1, A2, B o C o en Libros categoría B).</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74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right="128" w:firstLine="0"/>
              <w:jc w:val="center"/>
              <w:rPr>
                <w:lang w:val="es-CO"/>
              </w:rPr>
            </w:pPr>
            <w:r w:rsidRPr="00A25137">
              <w:rPr>
                <w:sz w:val="24"/>
                <w:lang w:val="es-CO"/>
              </w:rPr>
              <w:t>Libros resultado de investigación A (Libro resultado de investigación B y que además ha sido citado en revistas categoría D).</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142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86" w:firstLine="0"/>
              <w:rPr>
                <w:lang w:val="es-CO"/>
              </w:rPr>
            </w:pPr>
            <w:r w:rsidRPr="00A25137">
              <w:rPr>
                <w:sz w:val="24"/>
                <w:lang w:val="es-CO"/>
              </w:rPr>
              <w:t xml:space="preserve">Libros resultado de investigación B (Libro que aparece en el Book Citation Index® (BCI) de ISI (Thomson Reuters).  </w:t>
            </w:r>
          </w:p>
          <w:p w:rsidR="00330277" w:rsidRPr="00A25137" w:rsidRDefault="00445851">
            <w:pPr>
              <w:spacing w:after="0" w:line="259" w:lineRule="auto"/>
              <w:ind w:left="86" w:firstLine="0"/>
              <w:rPr>
                <w:lang w:val="es-CO"/>
              </w:rPr>
            </w:pPr>
            <w:r w:rsidRPr="00A25137">
              <w:rPr>
                <w:sz w:val="24"/>
                <w:lang w:val="es-CO"/>
              </w:rPr>
              <w:t>Libro que ha cumplido con la totalidad de requisitos establecidos en la guía de verificación libros resultado de investigación y capítulos en libros resultado de investigación (ANEXO 5. de este Documento) y que han sido verificados por la institución que avale al Grupo de Investigación y al currículo que haya diligenciado los datos del libro en la Plataforma ScienTI).</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72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86" w:firstLine="0"/>
              <w:rPr>
                <w:lang w:val="es-CO"/>
              </w:rPr>
            </w:pPr>
            <w:r w:rsidRPr="00A25137">
              <w:rPr>
                <w:sz w:val="24"/>
                <w:lang w:val="es-CO"/>
              </w:rPr>
              <w:t>Capítulos en libros resultado de investigación A1 (capítulo de un libro resultado de investigación B y que además ha sido citado en revistas categoría A1, A2, B o C o en libros categoría B</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74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86" w:firstLine="0"/>
              <w:rPr>
                <w:lang w:val="es-CO"/>
              </w:rPr>
            </w:pPr>
            <w:r w:rsidRPr="00A25137">
              <w:rPr>
                <w:sz w:val="24"/>
                <w:lang w:val="es-CO"/>
              </w:rPr>
              <w:t>Capítulos en libros resultado de investigación A (capítulo de un libro resultado de investigación B y que además ha sido citado en revistas categoría B</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1980"/>
        </w:trPr>
        <w:tc>
          <w:tcPr>
            <w:tcW w:w="13860" w:type="dxa"/>
            <w:tcBorders>
              <w:top w:val="single" w:sz="24" w:space="0" w:color="575455"/>
              <w:left w:val="single" w:sz="24" w:space="0" w:color="575455"/>
              <w:bottom w:val="single" w:sz="24" w:space="0" w:color="575455"/>
              <w:right w:val="single" w:sz="24" w:space="0" w:color="575455"/>
            </w:tcBorders>
          </w:tcPr>
          <w:p w:rsidR="00330277" w:rsidRPr="00A25137" w:rsidRDefault="00445851">
            <w:pPr>
              <w:spacing w:after="0" w:line="244" w:lineRule="auto"/>
              <w:ind w:left="86" w:firstLine="0"/>
              <w:rPr>
                <w:lang w:val="es-CO"/>
              </w:rPr>
            </w:pPr>
            <w:r w:rsidRPr="00A25137">
              <w:rPr>
                <w:sz w:val="24"/>
                <w:lang w:val="es-CO"/>
              </w:rPr>
              <w:t>Capítulos en libros resultado de investigación B (capítulo de un libro resultado de investigación que aparece en el Book citation Index BCI de ISI Thomson  Reuters)</w:t>
            </w:r>
          </w:p>
          <w:p w:rsidR="00330277" w:rsidRPr="00A25137" w:rsidRDefault="00445851">
            <w:pPr>
              <w:spacing w:after="0" w:line="259" w:lineRule="auto"/>
              <w:ind w:left="86" w:firstLine="0"/>
              <w:rPr>
                <w:lang w:val="es-CO"/>
              </w:rPr>
            </w:pPr>
            <w:r w:rsidRPr="00A25137">
              <w:rPr>
                <w:sz w:val="24"/>
                <w:lang w:val="es-CO"/>
              </w:rPr>
              <w:t>Capítulo de un libro que ha cumplido con la totalidad de requisitos establecidos en la guía de verificación libro resultado de investigación  y capítulos en libro resultado de investigación y que han sido verificados por la institución que avale al grupo de investigación y al currículo que haya diligenciado los datos del libro en la plataforma Scienti</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bl>
    <w:p w:rsidR="00330277" w:rsidRPr="00A25137" w:rsidRDefault="00330277">
      <w:pPr>
        <w:spacing w:after="0" w:line="259" w:lineRule="auto"/>
        <w:ind w:left="-444" w:right="17140" w:firstLine="0"/>
        <w:rPr>
          <w:lang w:val="es-CO"/>
        </w:rPr>
      </w:pPr>
    </w:p>
    <w:tbl>
      <w:tblPr>
        <w:tblStyle w:val="TableGrid"/>
        <w:tblW w:w="16980" w:type="dxa"/>
        <w:tblInd w:w="-110" w:type="dxa"/>
        <w:tblCellMar>
          <w:top w:w="107" w:type="dxa"/>
          <w:left w:w="310" w:type="dxa"/>
          <w:right w:w="90" w:type="dxa"/>
        </w:tblCellMar>
        <w:tblLook w:val="04A0" w:firstRow="1" w:lastRow="0" w:firstColumn="1" w:lastColumn="0" w:noHBand="0" w:noVBand="1"/>
      </w:tblPr>
      <w:tblGrid>
        <w:gridCol w:w="13860"/>
        <w:gridCol w:w="3120"/>
      </w:tblGrid>
      <w:tr w:rsidR="00330277" w:rsidRPr="00DC4347">
        <w:trPr>
          <w:trHeight w:val="632"/>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Patentes de invención (modelo de utilidad obtenida A)</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62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Patentes de invención (modelo de utilidad solicitada y con concepto de examen B)</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60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Patentes de invención (modelo de utilidad solicitada y con contrato de explotación C)</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62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b/>
                <w:sz w:val="24"/>
                <w:lang w:val="es-CO"/>
              </w:rPr>
              <w:t xml:space="preserve">PRODUCTOS RESULTADO DE ACTIVIDADES DE DESARROLLO TECNOLÓGICO E INNOVACIÓN </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58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Registro de diseño industrial  (diseño industrial con contrato de fabricación, explotación o de comercialización)</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trPr>
          <w:trHeight w:val="62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Default="00445851">
            <w:pPr>
              <w:spacing w:after="0" w:line="259" w:lineRule="auto"/>
              <w:ind w:left="0" w:firstLine="0"/>
            </w:pPr>
            <w:r>
              <w:rPr>
                <w:sz w:val="24"/>
              </w:rPr>
              <w:t xml:space="preserve">Esquema de circuito integrado </w:t>
            </w:r>
          </w:p>
        </w:tc>
        <w:tc>
          <w:tcPr>
            <w:tcW w:w="3120"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r>
      <w:tr w:rsidR="00330277" w:rsidRPr="00DC4347">
        <w:trPr>
          <w:trHeight w:val="700"/>
        </w:trPr>
        <w:tc>
          <w:tcPr>
            <w:tcW w:w="13860" w:type="dxa"/>
            <w:tcBorders>
              <w:top w:val="single" w:sz="24" w:space="0" w:color="575455"/>
              <w:left w:val="single" w:sz="24" w:space="0" w:color="575455"/>
              <w:bottom w:val="single" w:sz="24" w:space="0" w:color="575455"/>
              <w:right w:val="single" w:sz="24" w:space="0" w:color="575455"/>
            </w:tcBorders>
          </w:tcPr>
          <w:p w:rsidR="00330277" w:rsidRPr="00A25137" w:rsidRDefault="00445851">
            <w:pPr>
              <w:spacing w:after="0" w:line="259" w:lineRule="auto"/>
              <w:ind w:left="0" w:firstLine="0"/>
              <w:rPr>
                <w:lang w:val="es-CO"/>
              </w:rPr>
            </w:pPr>
            <w:r w:rsidRPr="00A25137">
              <w:rPr>
                <w:sz w:val="24"/>
                <w:lang w:val="es-CO"/>
              </w:rPr>
              <w:lastRenderedPageBreak/>
              <w:t>Software SF_A (con certificación de la entidad productora del software en el que se haga claridad sobre el nivel de innovación)</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56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Software SF_B (producto de un proyecto de investigación financiado por Colciencias)</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trPr>
          <w:trHeight w:val="54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Default="00445851">
            <w:pPr>
              <w:spacing w:after="0" w:line="259" w:lineRule="auto"/>
              <w:ind w:left="0" w:firstLine="0"/>
            </w:pPr>
            <w:r>
              <w:rPr>
                <w:sz w:val="24"/>
              </w:rPr>
              <w:t xml:space="preserve">Planta piloto </w:t>
            </w:r>
          </w:p>
        </w:tc>
        <w:tc>
          <w:tcPr>
            <w:tcW w:w="3120"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r>
      <w:tr w:rsidR="00330277">
        <w:trPr>
          <w:trHeight w:val="50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Default="00445851">
            <w:pPr>
              <w:spacing w:after="0" w:line="259" w:lineRule="auto"/>
              <w:ind w:left="0" w:firstLine="0"/>
            </w:pPr>
            <w:r>
              <w:rPr>
                <w:sz w:val="24"/>
              </w:rPr>
              <w:t xml:space="preserve">Prototipo industrial </w:t>
            </w:r>
          </w:p>
        </w:tc>
        <w:tc>
          <w:tcPr>
            <w:tcW w:w="3120"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r>
      <w:tr w:rsidR="00330277" w:rsidRPr="00DC4347">
        <w:trPr>
          <w:trHeight w:val="50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Signos distintivos (certificado de registro de la Superintendencia de Industria y Comercio o quien haga sus veces)</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trPr>
          <w:trHeight w:val="50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Default="00445851">
            <w:pPr>
              <w:spacing w:after="0" w:line="259" w:lineRule="auto"/>
              <w:ind w:left="0" w:firstLine="0"/>
            </w:pPr>
            <w:r>
              <w:rPr>
                <w:sz w:val="24"/>
              </w:rPr>
              <w:t xml:space="preserve">Secreto empresarial </w:t>
            </w:r>
          </w:p>
        </w:tc>
        <w:tc>
          <w:tcPr>
            <w:tcW w:w="3120"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r>
      <w:tr w:rsidR="00330277" w:rsidRPr="00DC4347">
        <w:trPr>
          <w:trHeight w:val="48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 xml:space="preserve">Empresas de base tecnológica creadas (Spin–off y Start-up) </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48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Empresas creativas y culturales ICC_A (con productos o servicios en el mercado)</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50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Empresas creativas y culturales ICC_B (sin productos o servicios en el mercado)</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54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Innovaciones generadas en la gestión empresarial IG_A1 (innovaciones en el ámbito organizacional en grandes empresas)</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78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jc w:val="both"/>
              <w:rPr>
                <w:lang w:val="es-CO"/>
              </w:rPr>
            </w:pPr>
            <w:r w:rsidRPr="00A25137">
              <w:rPr>
                <w:sz w:val="24"/>
                <w:lang w:val="es-CO"/>
              </w:rPr>
              <w:t>Innovaciones generadas en la gestión empresarial IG_A2 (innovaciones en el ámbito organizacional en medianas y pequeñas empresas)</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78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Innovaciones generadas en la gestión empresarial IG_B2 (innovaciones en el ámbito de la comercialización en medianas y pequeñas empresas)</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50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 xml:space="preserve">Innovación en procedimiento y servicio </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46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 xml:space="preserve">Regulaciones, normas, reglamentos o legislaciones RNR (para el caso de la normatividad del espectro radioelectrónico) </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54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Regulaciones, normas, reglamentos o legislaciones RNL_A (implementación a nivel internacional)</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46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Regulaciones, normas, reglamentos o legislaciones RNL_B (implementación a nivel nacional)</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46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Regulaciones, normas, reglamentos o legislaciones RNT (norma técnica)</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46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lastRenderedPageBreak/>
              <w:t>Regulaciones, normas, reglamentos o legislaciones RNPC (guía de práctica clínica)</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46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Regulaciones, normas, reglamentos o legislaciones RNPL (proyecto de ley)</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72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jc w:val="both"/>
              <w:rPr>
                <w:lang w:val="es-CO"/>
              </w:rPr>
            </w:pPr>
            <w:r w:rsidRPr="00A25137">
              <w:rPr>
                <w:sz w:val="24"/>
                <w:lang w:val="es-CO"/>
              </w:rPr>
              <w:t>Consultorías e informes técnicos finales CONT_CT (consultorías científicas y tecnológicas que cumpla con los indicadores de existencia)</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bl>
    <w:p w:rsidR="00330277" w:rsidRPr="00A25137" w:rsidRDefault="00330277">
      <w:pPr>
        <w:rPr>
          <w:lang w:val="es-CO"/>
        </w:rPr>
        <w:sectPr w:rsidR="00330277" w:rsidRPr="00A25137">
          <w:headerReference w:type="even" r:id="rId9"/>
          <w:headerReference w:type="default" r:id="rId10"/>
          <w:footerReference w:type="even" r:id="rId11"/>
          <w:footerReference w:type="default" r:id="rId12"/>
          <w:headerReference w:type="first" r:id="rId13"/>
          <w:footerReference w:type="first" r:id="rId14"/>
          <w:pgSz w:w="18000" w:h="24000"/>
          <w:pgMar w:top="4615" w:right="860" w:bottom="4590" w:left="444" w:header="720" w:footer="720" w:gutter="0"/>
          <w:cols w:space="720"/>
        </w:sectPr>
      </w:pPr>
    </w:p>
    <w:p w:rsidR="00330277" w:rsidRPr="00A25137" w:rsidRDefault="00330277">
      <w:pPr>
        <w:spacing w:after="0" w:line="259" w:lineRule="auto"/>
        <w:ind w:left="-444" w:right="16985" w:firstLine="0"/>
        <w:rPr>
          <w:lang w:val="es-CO"/>
        </w:rPr>
      </w:pPr>
    </w:p>
    <w:tbl>
      <w:tblPr>
        <w:tblStyle w:val="TableGrid"/>
        <w:tblW w:w="16980" w:type="dxa"/>
        <w:tblInd w:w="-110" w:type="dxa"/>
        <w:tblCellMar>
          <w:top w:w="67" w:type="dxa"/>
          <w:left w:w="310" w:type="dxa"/>
          <w:right w:w="115" w:type="dxa"/>
        </w:tblCellMar>
        <w:tblLook w:val="04A0" w:firstRow="1" w:lastRow="0" w:firstColumn="1" w:lastColumn="0" w:noHBand="0" w:noVBand="1"/>
      </w:tblPr>
      <w:tblGrid>
        <w:gridCol w:w="13860"/>
        <w:gridCol w:w="3120"/>
      </w:tblGrid>
      <w:tr w:rsidR="00330277" w:rsidRPr="00DC4347">
        <w:trPr>
          <w:trHeight w:val="692"/>
        </w:trPr>
        <w:tc>
          <w:tcPr>
            <w:tcW w:w="13860" w:type="dxa"/>
            <w:tcBorders>
              <w:top w:val="single" w:sz="24" w:space="0" w:color="575455"/>
              <w:left w:val="single" w:sz="24" w:space="0" w:color="575455"/>
              <w:bottom w:val="single" w:sz="24" w:space="0" w:color="575455"/>
              <w:right w:val="single" w:sz="24" w:space="0" w:color="575455"/>
            </w:tcBorders>
          </w:tcPr>
          <w:p w:rsidR="00330277" w:rsidRPr="00A25137" w:rsidRDefault="00445851">
            <w:pPr>
              <w:spacing w:after="0" w:line="259" w:lineRule="auto"/>
              <w:ind w:left="0" w:right="16" w:firstLine="0"/>
              <w:rPr>
                <w:lang w:val="es-CO"/>
              </w:rPr>
            </w:pPr>
            <w:r w:rsidRPr="00A25137">
              <w:rPr>
                <w:sz w:val="24"/>
                <w:lang w:val="es-CO"/>
              </w:rPr>
              <w:t>Consultorías e informes técnicos finales CONT_AAD (consultorías en procesos de investigación-creación en arte, arquitectura y diseño que cumpla con los indicadores de existencia)</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50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 xml:space="preserve">Consultorías e informes técnicos finales INF (informes técnicos que cumpla con los indicadores de existencia) </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52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 xml:space="preserve">Consultorías e informes técnicos finales INF (informes técnicos que cumpla con los indicadores de existencia) </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54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b/>
                <w:sz w:val="24"/>
                <w:lang w:val="es-CO"/>
              </w:rPr>
              <w:t>PRODUCTOS RESULTADO DE ACTIVIDADES DE APROPIACIÓN SOCIAL DEL CONOCIMIENTO</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80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Participación ciudadana en proyectos de CTeI PPC (constancia de la participación o aval de dicha comunidad para su inclusión en el proyecto de CTI</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82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 xml:space="preserve">Espacios de participación ciudadana en CTeI EPC (constancia de participación o aval de dicha comunidad para su inclusión en el espacio/encuentro de CTI </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78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Estrategias pedagógicas para el fomento a la CTeI EPA (certificado expedido por la institución especificando el tipo de participación del grupo de investigación en el programa/estrategia pedagógica del fomento a la CTeI  (semilleros)</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100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Estrategias de comunicación del conocimiento en CTeI PCC (certificación firmada por el representante legal de la institución que se vinculó a la estrategia y por el líder de la comunidad participante de la estrategia especificando los datos básicos de la estrategia realizada)</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700"/>
        </w:trPr>
        <w:tc>
          <w:tcPr>
            <w:tcW w:w="13860" w:type="dxa"/>
            <w:tcBorders>
              <w:top w:val="single" w:sz="24" w:space="0" w:color="575455"/>
              <w:left w:val="single" w:sz="24" w:space="0" w:color="575455"/>
              <w:bottom w:val="single" w:sz="24" w:space="0" w:color="575455"/>
              <w:right w:val="single" w:sz="24" w:space="0" w:color="575455"/>
            </w:tcBorders>
          </w:tcPr>
          <w:p w:rsidR="00330277" w:rsidRPr="00A25137" w:rsidRDefault="00445851">
            <w:pPr>
              <w:spacing w:after="0" w:line="259" w:lineRule="auto"/>
              <w:ind w:left="0" w:firstLine="0"/>
              <w:rPr>
                <w:lang w:val="es-CO"/>
              </w:rPr>
            </w:pPr>
            <w:r w:rsidRPr="00A25137">
              <w:rPr>
                <w:sz w:val="24"/>
                <w:lang w:val="es-CO"/>
              </w:rPr>
              <w:t>Generación de contenidos en CTeI  GC (libro de divulgación, artículo, cartilla o manual, contenido multimedia, contenidos virtuales)</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8D06FE">
            <w:pPr>
              <w:spacing w:after="160" w:line="259" w:lineRule="auto"/>
              <w:ind w:left="0" w:firstLine="0"/>
              <w:rPr>
                <w:lang w:val="es-CO"/>
              </w:rPr>
            </w:pPr>
            <w:r>
              <w:rPr>
                <w:lang w:val="es-CO"/>
              </w:rPr>
              <w:t>X</w:t>
            </w:r>
          </w:p>
        </w:tc>
      </w:tr>
      <w:tr w:rsidR="00330277" w:rsidRPr="00DC4347">
        <w:trPr>
          <w:trHeight w:val="720"/>
        </w:trPr>
        <w:tc>
          <w:tcPr>
            <w:tcW w:w="13860" w:type="dxa"/>
            <w:tcBorders>
              <w:top w:val="single" w:sz="24" w:space="0" w:color="575455"/>
              <w:left w:val="single" w:sz="24" w:space="0" w:color="575455"/>
              <w:bottom w:val="single" w:sz="24" w:space="0" w:color="575455"/>
              <w:right w:val="single" w:sz="24" w:space="0" w:color="575455"/>
            </w:tcBorders>
          </w:tcPr>
          <w:p w:rsidR="00330277" w:rsidRPr="00A25137" w:rsidRDefault="00445851">
            <w:pPr>
              <w:spacing w:after="0" w:line="259" w:lineRule="auto"/>
              <w:ind w:left="0" w:firstLine="0"/>
              <w:rPr>
                <w:lang w:val="es-CO"/>
              </w:rPr>
            </w:pPr>
            <w:r w:rsidRPr="00A25137">
              <w:rPr>
                <w:sz w:val="24"/>
                <w:lang w:val="es-CO"/>
              </w:rPr>
              <w:t>Eventos científicos EC_A (presentación de ponencia en evento científico o tecnológico), (participación con un “poster” en evento científico o tecnológico), (capítulo en memorias de congreso editadas como libro o revista)</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50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Eventos científicos EC_B (organización del evento científico o tecnológico)</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48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Red de conocimiento especializado RC_A (el grupo creó y lidera la red)</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46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Red de conocimiento especializado RC_B (el grupo aportó a las actividades de la red como participante)</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78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Talleres de creación (laboratorios especializados en desarrollo de iniciativas creativas que potencian las aptitudes del creador y le permite encontrar diversos caminos experimentales) Work shop, symposium o laboratorio.</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48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Eventos culturales y artísticos ECA</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48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 xml:space="preserve">Documentos de trabajo (Working papers) WP </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8D06FE">
            <w:pPr>
              <w:spacing w:after="160" w:line="259" w:lineRule="auto"/>
              <w:ind w:left="0" w:firstLine="0"/>
              <w:rPr>
                <w:lang w:val="es-CO"/>
              </w:rPr>
            </w:pPr>
            <w:r>
              <w:rPr>
                <w:lang w:val="es-CO"/>
              </w:rPr>
              <w:t>X</w:t>
            </w:r>
          </w:p>
        </w:tc>
      </w:tr>
      <w:tr w:rsidR="00330277" w:rsidRPr="00DC4347">
        <w:trPr>
          <w:trHeight w:val="46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lastRenderedPageBreak/>
              <w:t>Boletines divulgativos de resultado de investigación BOL</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48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Ediciones de revista científica o de libros resultado de investigación ERL</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50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Informes finales de investigación  IFI</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50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b/>
                <w:sz w:val="24"/>
                <w:lang w:val="es-CO"/>
              </w:rPr>
              <w:t xml:space="preserve">PRODUCTOS DE ACTIVIDADES RELACIONADAS CON LA FORMACIÓN DE RECURSO HUMANO PARA LA CTeI </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trPr>
          <w:trHeight w:val="46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Default="00445851">
            <w:pPr>
              <w:spacing w:after="0" w:line="259" w:lineRule="auto"/>
              <w:ind w:left="0" w:firstLine="0"/>
            </w:pPr>
            <w:r>
              <w:rPr>
                <w:sz w:val="24"/>
              </w:rPr>
              <w:t xml:space="preserve">Tesis de Doctorado  </w:t>
            </w:r>
          </w:p>
        </w:tc>
        <w:tc>
          <w:tcPr>
            <w:tcW w:w="3120"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r>
      <w:tr w:rsidR="00330277" w:rsidRPr="00DC4347">
        <w:trPr>
          <w:trHeight w:val="420"/>
        </w:trPr>
        <w:tc>
          <w:tcPr>
            <w:tcW w:w="13860" w:type="dxa"/>
            <w:tcBorders>
              <w:top w:val="single" w:sz="24" w:space="0" w:color="575455"/>
              <w:left w:val="single" w:sz="24" w:space="0" w:color="575455"/>
              <w:bottom w:val="single" w:sz="24" w:space="0" w:color="575455"/>
              <w:right w:val="single" w:sz="24" w:space="0" w:color="575455"/>
            </w:tcBorders>
          </w:tcPr>
          <w:p w:rsidR="00330277" w:rsidRPr="00A25137" w:rsidRDefault="00445851">
            <w:pPr>
              <w:spacing w:after="0" w:line="259" w:lineRule="auto"/>
              <w:ind w:left="0" w:firstLine="0"/>
              <w:rPr>
                <w:lang w:val="es-CO"/>
              </w:rPr>
            </w:pPr>
            <w:r w:rsidRPr="00A25137">
              <w:rPr>
                <w:sz w:val="24"/>
                <w:lang w:val="es-CO"/>
              </w:rPr>
              <w:t>Trabajo de grado de Maestría</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440"/>
        </w:trPr>
        <w:tc>
          <w:tcPr>
            <w:tcW w:w="13860" w:type="dxa"/>
            <w:tcBorders>
              <w:top w:val="single" w:sz="24" w:space="0" w:color="575455"/>
              <w:left w:val="single" w:sz="24" w:space="0" w:color="575455"/>
              <w:bottom w:val="single" w:sz="24" w:space="0" w:color="575455"/>
              <w:right w:val="single" w:sz="24" w:space="0" w:color="575455"/>
            </w:tcBorders>
          </w:tcPr>
          <w:p w:rsidR="00330277" w:rsidRPr="00A25137" w:rsidRDefault="00445851">
            <w:pPr>
              <w:spacing w:after="0" w:line="259" w:lineRule="auto"/>
              <w:ind w:left="0" w:firstLine="0"/>
              <w:rPr>
                <w:lang w:val="es-CO"/>
              </w:rPr>
            </w:pPr>
            <w:r w:rsidRPr="00A25137">
              <w:rPr>
                <w:sz w:val="24"/>
                <w:lang w:val="es-CO"/>
              </w:rPr>
              <w:t xml:space="preserve">Trabajo de grado de Pregrado </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8D06FE">
            <w:pPr>
              <w:spacing w:after="160" w:line="259" w:lineRule="auto"/>
              <w:ind w:left="0" w:firstLine="0"/>
              <w:rPr>
                <w:lang w:val="es-CO"/>
              </w:rPr>
            </w:pPr>
            <w:r>
              <w:rPr>
                <w:lang w:val="es-CO"/>
              </w:rPr>
              <w:t>X</w:t>
            </w:r>
          </w:p>
        </w:tc>
      </w:tr>
      <w:tr w:rsidR="00330277" w:rsidRPr="00DC4347">
        <w:trPr>
          <w:trHeight w:val="48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Proyectos de Investigación y Desarrollo PID_A (financiación externa internacional)</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60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Proyectos de Investigación y Desarrollo PID_B (financiación externa nacional)</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600"/>
        </w:trPr>
        <w:tc>
          <w:tcPr>
            <w:tcW w:w="13860" w:type="dxa"/>
            <w:tcBorders>
              <w:top w:val="single" w:sz="24" w:space="0" w:color="575455"/>
              <w:left w:val="single" w:sz="24" w:space="0" w:color="575455"/>
              <w:bottom w:val="single" w:sz="24" w:space="0" w:color="575455"/>
              <w:right w:val="single" w:sz="24" w:space="0" w:color="575455"/>
            </w:tcBorders>
            <w:vAlign w:val="bottom"/>
          </w:tcPr>
          <w:p w:rsidR="00330277" w:rsidRPr="00A25137" w:rsidRDefault="00445851">
            <w:pPr>
              <w:spacing w:after="0" w:line="259" w:lineRule="auto"/>
              <w:ind w:left="0" w:firstLine="0"/>
              <w:rPr>
                <w:lang w:val="es-CO"/>
              </w:rPr>
            </w:pPr>
            <w:r w:rsidRPr="00A25137">
              <w:rPr>
                <w:sz w:val="24"/>
                <w:lang w:val="es-CO"/>
              </w:rPr>
              <w:t>Proyectos de Investigación y Desarrollo PID_C (financiación interna por parte de la institución que avala el grupo)</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48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 xml:space="preserve">Proyectos de ID+I con formación </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46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Proyecto de extensión y responsabilidad social en CTI PE</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48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Apoyo a programa o curso de formación de investigadores AP_A (apoyo a creación de programa de doctorado)</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50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Apoyo a programa o curso de formación de investigadores AP_B (apoyo a creación de programa de maestría)</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48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Apoyo a programa o curso de formación de investigadores AP_C (apoyo a creación de cursos de doctorado)</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440"/>
        </w:trPr>
        <w:tc>
          <w:tcPr>
            <w:tcW w:w="13860" w:type="dxa"/>
            <w:tcBorders>
              <w:top w:val="single" w:sz="24" w:space="0" w:color="575455"/>
              <w:left w:val="single" w:sz="24" w:space="0" w:color="575455"/>
              <w:bottom w:val="single" w:sz="24" w:space="0" w:color="575455"/>
              <w:right w:val="single" w:sz="24" w:space="0" w:color="575455"/>
            </w:tcBorders>
          </w:tcPr>
          <w:p w:rsidR="00330277" w:rsidRPr="00A25137" w:rsidRDefault="00445851">
            <w:pPr>
              <w:spacing w:after="0" w:line="259" w:lineRule="auto"/>
              <w:ind w:left="0" w:firstLine="0"/>
              <w:rPr>
                <w:lang w:val="es-CO"/>
              </w:rPr>
            </w:pPr>
            <w:r w:rsidRPr="00A25137">
              <w:rPr>
                <w:sz w:val="24"/>
                <w:lang w:val="es-CO"/>
              </w:rPr>
              <w:t>Apoyo a programa o curso de formación de investigadores AP_D (apoyo a creación de cursos de maestría)</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DC4347">
        <w:trPr>
          <w:trHeight w:val="467"/>
        </w:trPr>
        <w:tc>
          <w:tcPr>
            <w:tcW w:w="13860" w:type="dxa"/>
            <w:tcBorders>
              <w:top w:val="single" w:sz="24" w:space="0" w:color="575455"/>
              <w:left w:val="single" w:sz="24" w:space="0" w:color="575455"/>
              <w:bottom w:val="single" w:sz="24" w:space="0" w:color="575455"/>
              <w:right w:val="single" w:sz="24" w:space="0" w:color="575455"/>
            </w:tcBorders>
          </w:tcPr>
          <w:p w:rsidR="00330277" w:rsidRPr="00A25137" w:rsidRDefault="00445851">
            <w:pPr>
              <w:spacing w:after="0" w:line="259" w:lineRule="auto"/>
              <w:ind w:left="0" w:firstLine="0"/>
              <w:rPr>
                <w:lang w:val="es-CO"/>
              </w:rPr>
            </w:pPr>
            <w:r w:rsidRPr="00A25137">
              <w:rPr>
                <w:sz w:val="24"/>
                <w:lang w:val="es-CO"/>
              </w:rPr>
              <w:t>Acompañamientos y asesorías de línea temática del Programa Ondas APO</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bl>
    <w:p w:rsidR="008D06FE" w:rsidRDefault="00445851" w:rsidP="008D06FE">
      <w:pPr>
        <w:numPr>
          <w:ilvl w:val="0"/>
          <w:numId w:val="1"/>
        </w:numPr>
        <w:rPr>
          <w:lang w:val="es-CO"/>
        </w:rPr>
      </w:pPr>
      <w:r w:rsidRPr="00A25137">
        <w:rPr>
          <w:b/>
          <w:lang w:val="es-CO"/>
        </w:rPr>
        <w:t xml:space="preserve">IMPACTOS ESPERADOS A PARTIR DEL USO DE LOS RESULTADOS </w:t>
      </w:r>
      <w:r w:rsidRPr="00A25137">
        <w:rPr>
          <w:lang w:val="es-CO"/>
        </w:rPr>
        <w:t xml:space="preserve"> (Los impactos pueden ser diversos en alcance, ámbitos, sectores e incluso en el tiempo. Es importante </w:t>
      </w:r>
      <w:r w:rsidRPr="00A25137">
        <w:rPr>
          <w:lang w:val="es-CO"/>
        </w:rPr>
        <w:lastRenderedPageBreak/>
        <w:t>describir qué impacto producen los resultados de la investigación en comunidades sociales, empresariales, gubernamentales, o en indicadores tecnológicos, económicos, ambientales, entre otros. Asimismo, es necesario incorporar la relación de tiempo (plazos) estimados para generar los impactos que se relacionen y hacer explícito cuáles son los beneficios (institucionales, sociales, económicos, etc.) que podría obtener la Universidad en caso de financiar la investigación propuesta. Cuando no se trata de áreas de ciencias básicas e ingeniería, es necesario especificar instrumentos e indicadores para medir los impactos de la investigación. Asimismo, en esta sección se debe indicar si la ejecución del proyecto tiene implicaciones de carácter ético que deban ser consideradas, anunciadas y tratadas de cara a las poblaciones objeto u otros públicos relacionados).</w:t>
      </w:r>
    </w:p>
    <w:tbl>
      <w:tblPr>
        <w:tblStyle w:val="TableGrid"/>
        <w:tblpPr w:vertAnchor="page" w:horzAnchor="margin" w:tblpY="10711"/>
        <w:tblOverlap w:val="never"/>
        <w:tblW w:w="16980" w:type="dxa"/>
        <w:tblInd w:w="0" w:type="dxa"/>
        <w:tblCellMar>
          <w:top w:w="85" w:type="dxa"/>
          <w:left w:w="317" w:type="dxa"/>
          <w:right w:w="115" w:type="dxa"/>
        </w:tblCellMar>
        <w:tblLook w:val="04A0" w:firstRow="1" w:lastRow="0" w:firstColumn="1" w:lastColumn="0" w:noHBand="0" w:noVBand="1"/>
      </w:tblPr>
      <w:tblGrid>
        <w:gridCol w:w="3380"/>
        <w:gridCol w:w="3060"/>
        <w:gridCol w:w="3920"/>
        <w:gridCol w:w="3060"/>
        <w:gridCol w:w="3560"/>
      </w:tblGrid>
      <w:tr w:rsidR="008D06FE" w:rsidTr="008D06FE">
        <w:trPr>
          <w:trHeight w:val="640"/>
        </w:trPr>
        <w:tc>
          <w:tcPr>
            <w:tcW w:w="3380" w:type="dxa"/>
            <w:tcBorders>
              <w:top w:val="single" w:sz="24" w:space="0" w:color="575455"/>
              <w:left w:val="single" w:sz="24" w:space="0" w:color="575455"/>
              <w:bottom w:val="single" w:sz="24" w:space="0" w:color="575455"/>
              <w:right w:val="single" w:sz="24" w:space="0" w:color="575455"/>
            </w:tcBorders>
          </w:tcPr>
          <w:p w:rsidR="008D06FE" w:rsidRDefault="008D06FE" w:rsidP="008D06FE">
            <w:pPr>
              <w:spacing w:after="0" w:line="259" w:lineRule="auto"/>
              <w:ind w:left="0" w:firstLine="0"/>
            </w:pPr>
            <w:r>
              <w:rPr>
                <w:b/>
              </w:rPr>
              <w:t>Actividades</w:t>
            </w:r>
          </w:p>
        </w:tc>
        <w:tc>
          <w:tcPr>
            <w:tcW w:w="3060" w:type="dxa"/>
            <w:tcBorders>
              <w:top w:val="single" w:sz="24" w:space="0" w:color="575455"/>
              <w:left w:val="single" w:sz="24" w:space="0" w:color="575455"/>
              <w:bottom w:val="single" w:sz="24" w:space="0" w:color="575455"/>
              <w:right w:val="single" w:sz="24" w:space="0" w:color="575455"/>
            </w:tcBorders>
          </w:tcPr>
          <w:p w:rsidR="008D06FE" w:rsidRDefault="008D06FE" w:rsidP="008D06FE">
            <w:pPr>
              <w:spacing w:after="0" w:line="259" w:lineRule="auto"/>
              <w:ind w:left="0" w:right="182" w:firstLine="0"/>
              <w:jc w:val="center"/>
            </w:pPr>
            <w:r>
              <w:rPr>
                <w:b/>
              </w:rPr>
              <w:t>Plazo</w:t>
            </w:r>
          </w:p>
        </w:tc>
        <w:tc>
          <w:tcPr>
            <w:tcW w:w="3920" w:type="dxa"/>
            <w:tcBorders>
              <w:top w:val="single" w:sz="24" w:space="0" w:color="575455"/>
              <w:left w:val="single" w:sz="24" w:space="0" w:color="575455"/>
              <w:bottom w:val="single" w:sz="24" w:space="0" w:color="575455"/>
              <w:right w:val="single" w:sz="24" w:space="0" w:color="575455"/>
            </w:tcBorders>
          </w:tcPr>
          <w:p w:rsidR="008D06FE" w:rsidRDefault="008D06FE" w:rsidP="008D06FE">
            <w:pPr>
              <w:spacing w:after="0" w:line="259" w:lineRule="auto"/>
              <w:ind w:left="0" w:right="202" w:firstLine="0"/>
              <w:jc w:val="center"/>
            </w:pPr>
            <w:r>
              <w:rPr>
                <w:b/>
              </w:rPr>
              <w:t>Resultado</w:t>
            </w:r>
          </w:p>
        </w:tc>
        <w:tc>
          <w:tcPr>
            <w:tcW w:w="3060" w:type="dxa"/>
            <w:tcBorders>
              <w:top w:val="single" w:sz="24" w:space="0" w:color="575455"/>
              <w:left w:val="single" w:sz="24" w:space="0" w:color="575455"/>
              <w:bottom w:val="single" w:sz="24" w:space="0" w:color="575455"/>
              <w:right w:val="single" w:sz="24" w:space="0" w:color="575455"/>
            </w:tcBorders>
          </w:tcPr>
          <w:p w:rsidR="008D06FE" w:rsidRDefault="008D06FE" w:rsidP="008D06FE">
            <w:pPr>
              <w:spacing w:after="0" w:line="259" w:lineRule="auto"/>
              <w:ind w:left="0" w:right="222" w:firstLine="0"/>
              <w:jc w:val="center"/>
            </w:pPr>
            <w:r>
              <w:rPr>
                <w:b/>
              </w:rPr>
              <w:t>Impacto</w:t>
            </w:r>
          </w:p>
        </w:tc>
        <w:tc>
          <w:tcPr>
            <w:tcW w:w="3560" w:type="dxa"/>
            <w:tcBorders>
              <w:top w:val="single" w:sz="24" w:space="0" w:color="575455"/>
              <w:left w:val="single" w:sz="24" w:space="0" w:color="575455"/>
              <w:bottom w:val="single" w:sz="24" w:space="0" w:color="575455"/>
              <w:right w:val="single" w:sz="24" w:space="0" w:color="575455"/>
            </w:tcBorders>
          </w:tcPr>
          <w:p w:rsidR="008D06FE" w:rsidRDefault="008D06FE" w:rsidP="008D06FE">
            <w:pPr>
              <w:spacing w:after="0" w:line="259" w:lineRule="auto"/>
              <w:ind w:left="118" w:firstLine="0"/>
              <w:jc w:val="center"/>
            </w:pPr>
            <w:r>
              <w:rPr>
                <w:b/>
              </w:rPr>
              <w:t>Beneficiarios</w:t>
            </w:r>
          </w:p>
        </w:tc>
      </w:tr>
      <w:tr w:rsidR="008D06FE" w:rsidRPr="00000349" w:rsidTr="008D06FE">
        <w:trPr>
          <w:trHeight w:val="640"/>
        </w:trPr>
        <w:tc>
          <w:tcPr>
            <w:tcW w:w="3380" w:type="dxa"/>
            <w:tcBorders>
              <w:top w:val="single" w:sz="24" w:space="0" w:color="575455"/>
              <w:left w:val="single" w:sz="24" w:space="0" w:color="575455"/>
              <w:bottom w:val="single" w:sz="24" w:space="0" w:color="575455"/>
              <w:right w:val="single" w:sz="24" w:space="0" w:color="575455"/>
            </w:tcBorders>
          </w:tcPr>
          <w:p w:rsidR="008D06FE" w:rsidRPr="00000349" w:rsidRDefault="009545BD" w:rsidP="008D06FE">
            <w:pPr>
              <w:spacing w:after="160" w:line="259" w:lineRule="auto"/>
              <w:ind w:left="0" w:firstLine="0"/>
              <w:rPr>
                <w:lang w:val="es-CO"/>
              </w:rPr>
            </w:pPr>
            <w:r>
              <w:rPr>
                <w:lang w:val="es-CO"/>
              </w:rPr>
              <w:t>Aplicar el instrumento estadístico propuesto al gasto publico</w:t>
            </w:r>
          </w:p>
        </w:tc>
        <w:tc>
          <w:tcPr>
            <w:tcW w:w="3060" w:type="dxa"/>
            <w:tcBorders>
              <w:top w:val="single" w:sz="24" w:space="0" w:color="575455"/>
              <w:left w:val="single" w:sz="24" w:space="0" w:color="575455"/>
              <w:bottom w:val="single" w:sz="24" w:space="0" w:color="575455"/>
              <w:right w:val="single" w:sz="24" w:space="0" w:color="575455"/>
            </w:tcBorders>
          </w:tcPr>
          <w:p w:rsidR="008D06FE" w:rsidRPr="00000349" w:rsidRDefault="00C922D2" w:rsidP="008D06FE">
            <w:pPr>
              <w:spacing w:after="160" w:line="259" w:lineRule="auto"/>
              <w:ind w:left="0" w:firstLine="0"/>
              <w:rPr>
                <w:lang w:val="es-CO"/>
              </w:rPr>
            </w:pPr>
            <w:r>
              <w:rPr>
                <w:lang w:val="es-CO"/>
              </w:rPr>
              <w:t>1</w:t>
            </w:r>
            <w:r w:rsidR="009545BD">
              <w:rPr>
                <w:lang w:val="es-CO"/>
              </w:rPr>
              <w:t xml:space="preserve"> </w:t>
            </w:r>
            <w:r>
              <w:rPr>
                <w:lang w:val="es-CO"/>
              </w:rPr>
              <w:t>día</w:t>
            </w:r>
            <w:r w:rsidR="009545BD">
              <w:rPr>
                <w:lang w:val="es-CO"/>
              </w:rPr>
              <w:t xml:space="preserve"> </w:t>
            </w:r>
          </w:p>
        </w:tc>
        <w:tc>
          <w:tcPr>
            <w:tcW w:w="3920" w:type="dxa"/>
            <w:tcBorders>
              <w:top w:val="single" w:sz="24" w:space="0" w:color="575455"/>
              <w:left w:val="single" w:sz="24" w:space="0" w:color="575455"/>
              <w:bottom w:val="single" w:sz="24" w:space="0" w:color="575455"/>
              <w:right w:val="single" w:sz="24" w:space="0" w:color="575455"/>
            </w:tcBorders>
          </w:tcPr>
          <w:p w:rsidR="008D06FE" w:rsidRPr="00000349" w:rsidRDefault="00D50E4E" w:rsidP="008D06FE">
            <w:pPr>
              <w:spacing w:after="160" w:line="259" w:lineRule="auto"/>
              <w:ind w:left="0" w:firstLine="0"/>
              <w:rPr>
                <w:lang w:val="es-CO"/>
              </w:rPr>
            </w:pPr>
            <w:r>
              <w:rPr>
                <w:lang w:val="es-CO"/>
              </w:rPr>
              <w:t xml:space="preserve">Comprobación de la relación del gasto y el petróleo </w:t>
            </w:r>
          </w:p>
        </w:tc>
        <w:tc>
          <w:tcPr>
            <w:tcW w:w="3060" w:type="dxa"/>
            <w:tcBorders>
              <w:top w:val="single" w:sz="24" w:space="0" w:color="575455"/>
              <w:left w:val="single" w:sz="24" w:space="0" w:color="575455"/>
              <w:bottom w:val="single" w:sz="24" w:space="0" w:color="575455"/>
              <w:right w:val="single" w:sz="24" w:space="0" w:color="575455"/>
            </w:tcBorders>
          </w:tcPr>
          <w:p w:rsidR="008D06FE" w:rsidRPr="00000349" w:rsidRDefault="009545BD" w:rsidP="008D06FE">
            <w:pPr>
              <w:spacing w:after="160" w:line="259" w:lineRule="auto"/>
              <w:ind w:left="0" w:firstLine="0"/>
              <w:rPr>
                <w:lang w:val="es-CO"/>
              </w:rPr>
            </w:pPr>
            <w:r>
              <w:rPr>
                <w:lang w:val="es-CO"/>
              </w:rPr>
              <w:t>Económico-político</w:t>
            </w:r>
          </w:p>
        </w:tc>
        <w:tc>
          <w:tcPr>
            <w:tcW w:w="3560" w:type="dxa"/>
            <w:tcBorders>
              <w:top w:val="single" w:sz="24" w:space="0" w:color="575455"/>
              <w:left w:val="single" w:sz="24" w:space="0" w:color="575455"/>
              <w:bottom w:val="single" w:sz="24" w:space="0" w:color="575455"/>
              <w:right w:val="single" w:sz="24" w:space="0" w:color="575455"/>
            </w:tcBorders>
          </w:tcPr>
          <w:p w:rsidR="008D06FE" w:rsidRPr="00000349" w:rsidRDefault="00D50E4E" w:rsidP="008D06FE">
            <w:pPr>
              <w:spacing w:after="160" w:line="259" w:lineRule="auto"/>
              <w:ind w:left="0" w:firstLine="0"/>
              <w:rPr>
                <w:lang w:val="es-CO"/>
              </w:rPr>
            </w:pPr>
            <w:r>
              <w:rPr>
                <w:lang w:val="es-CO"/>
              </w:rPr>
              <w:t>Venezolanos y académicos</w:t>
            </w:r>
          </w:p>
        </w:tc>
      </w:tr>
      <w:tr w:rsidR="008D06FE" w:rsidRPr="00000349" w:rsidTr="008D06FE">
        <w:trPr>
          <w:trHeight w:val="640"/>
        </w:trPr>
        <w:tc>
          <w:tcPr>
            <w:tcW w:w="3380" w:type="dxa"/>
            <w:tcBorders>
              <w:top w:val="single" w:sz="24" w:space="0" w:color="575455"/>
              <w:left w:val="single" w:sz="24" w:space="0" w:color="575455"/>
              <w:bottom w:val="single" w:sz="24" w:space="0" w:color="575455"/>
              <w:right w:val="single" w:sz="24" w:space="0" w:color="575455"/>
            </w:tcBorders>
          </w:tcPr>
          <w:p w:rsidR="008D06FE" w:rsidRPr="00000349" w:rsidRDefault="009545BD" w:rsidP="008D06FE">
            <w:pPr>
              <w:spacing w:after="160" w:line="259" w:lineRule="auto"/>
              <w:ind w:left="0" w:firstLine="0"/>
              <w:rPr>
                <w:lang w:val="es-CO"/>
              </w:rPr>
            </w:pPr>
            <w:r>
              <w:rPr>
                <w:lang w:val="es-CO"/>
              </w:rPr>
              <w:t xml:space="preserve">Aplicar el instrumento estadístico propuesto a la inflación </w:t>
            </w:r>
          </w:p>
        </w:tc>
        <w:tc>
          <w:tcPr>
            <w:tcW w:w="3060" w:type="dxa"/>
            <w:tcBorders>
              <w:top w:val="single" w:sz="24" w:space="0" w:color="575455"/>
              <w:left w:val="single" w:sz="24" w:space="0" w:color="575455"/>
              <w:bottom w:val="single" w:sz="24" w:space="0" w:color="575455"/>
              <w:right w:val="single" w:sz="24" w:space="0" w:color="575455"/>
            </w:tcBorders>
          </w:tcPr>
          <w:p w:rsidR="008D06FE" w:rsidRPr="00000349" w:rsidRDefault="00C922D2" w:rsidP="008D06FE">
            <w:pPr>
              <w:spacing w:after="160" w:line="259" w:lineRule="auto"/>
              <w:ind w:left="0" w:firstLine="0"/>
              <w:rPr>
                <w:lang w:val="es-CO"/>
              </w:rPr>
            </w:pPr>
            <w:r>
              <w:rPr>
                <w:lang w:val="es-CO"/>
              </w:rPr>
              <w:t>1</w:t>
            </w:r>
            <w:r w:rsidR="009545BD">
              <w:rPr>
                <w:lang w:val="es-CO"/>
              </w:rPr>
              <w:t xml:space="preserve"> </w:t>
            </w:r>
            <w:r>
              <w:rPr>
                <w:lang w:val="es-CO"/>
              </w:rPr>
              <w:t>día</w:t>
            </w:r>
            <w:r w:rsidR="009545BD">
              <w:rPr>
                <w:lang w:val="es-CO"/>
              </w:rPr>
              <w:t xml:space="preserve"> </w:t>
            </w:r>
          </w:p>
        </w:tc>
        <w:tc>
          <w:tcPr>
            <w:tcW w:w="3920" w:type="dxa"/>
            <w:tcBorders>
              <w:top w:val="single" w:sz="24" w:space="0" w:color="575455"/>
              <w:left w:val="single" w:sz="24" w:space="0" w:color="575455"/>
              <w:bottom w:val="single" w:sz="24" w:space="0" w:color="575455"/>
              <w:right w:val="single" w:sz="24" w:space="0" w:color="575455"/>
            </w:tcBorders>
          </w:tcPr>
          <w:p w:rsidR="008D06FE" w:rsidRPr="00000349" w:rsidRDefault="009545BD" w:rsidP="008D06FE">
            <w:pPr>
              <w:spacing w:after="160" w:line="259" w:lineRule="auto"/>
              <w:ind w:left="0" w:firstLine="0"/>
              <w:rPr>
                <w:lang w:val="es-CO"/>
              </w:rPr>
            </w:pPr>
            <w:r>
              <w:rPr>
                <w:lang w:val="es-CO"/>
              </w:rPr>
              <w:t xml:space="preserve">Comprobación de la veracidad propuesta en el marco teórico sobre inflación </w:t>
            </w:r>
          </w:p>
        </w:tc>
        <w:tc>
          <w:tcPr>
            <w:tcW w:w="3060" w:type="dxa"/>
            <w:tcBorders>
              <w:top w:val="single" w:sz="24" w:space="0" w:color="575455"/>
              <w:left w:val="single" w:sz="24" w:space="0" w:color="575455"/>
              <w:bottom w:val="single" w:sz="24" w:space="0" w:color="575455"/>
              <w:right w:val="single" w:sz="24" w:space="0" w:color="575455"/>
            </w:tcBorders>
          </w:tcPr>
          <w:p w:rsidR="008D06FE" w:rsidRPr="00000349" w:rsidRDefault="00D50E4E" w:rsidP="008D06FE">
            <w:pPr>
              <w:spacing w:after="160" w:line="259" w:lineRule="auto"/>
              <w:ind w:left="0" w:firstLine="0"/>
              <w:rPr>
                <w:lang w:val="es-CO"/>
              </w:rPr>
            </w:pPr>
            <w:r>
              <w:rPr>
                <w:lang w:val="es-CO"/>
              </w:rPr>
              <w:t>Económico-político</w:t>
            </w:r>
          </w:p>
        </w:tc>
        <w:tc>
          <w:tcPr>
            <w:tcW w:w="3560" w:type="dxa"/>
            <w:tcBorders>
              <w:top w:val="single" w:sz="24" w:space="0" w:color="575455"/>
              <w:left w:val="single" w:sz="24" w:space="0" w:color="575455"/>
              <w:bottom w:val="single" w:sz="24" w:space="0" w:color="575455"/>
              <w:right w:val="single" w:sz="24" w:space="0" w:color="575455"/>
            </w:tcBorders>
          </w:tcPr>
          <w:p w:rsidR="008D06FE" w:rsidRPr="00000349" w:rsidRDefault="00D50E4E" w:rsidP="008D06FE">
            <w:pPr>
              <w:spacing w:after="160" w:line="259" w:lineRule="auto"/>
              <w:ind w:left="0" w:firstLine="0"/>
              <w:rPr>
                <w:lang w:val="es-CO"/>
              </w:rPr>
            </w:pPr>
            <w:r>
              <w:rPr>
                <w:lang w:val="es-CO"/>
              </w:rPr>
              <w:t>Venezolanos y académicos</w:t>
            </w:r>
          </w:p>
        </w:tc>
      </w:tr>
      <w:tr w:rsidR="008D06FE" w:rsidRPr="00000349" w:rsidTr="009545BD">
        <w:trPr>
          <w:trHeight w:val="1998"/>
        </w:trPr>
        <w:tc>
          <w:tcPr>
            <w:tcW w:w="3380" w:type="dxa"/>
            <w:tcBorders>
              <w:top w:val="single" w:sz="24" w:space="0" w:color="575455"/>
              <w:left w:val="single" w:sz="24" w:space="0" w:color="575455"/>
              <w:bottom w:val="single" w:sz="24" w:space="0" w:color="575455"/>
              <w:right w:val="single" w:sz="24" w:space="0" w:color="575455"/>
            </w:tcBorders>
          </w:tcPr>
          <w:p w:rsidR="008D06FE" w:rsidRPr="00000349" w:rsidRDefault="009545BD" w:rsidP="008D06FE">
            <w:pPr>
              <w:spacing w:after="160" w:line="259" w:lineRule="auto"/>
              <w:ind w:left="0" w:firstLine="0"/>
              <w:rPr>
                <w:lang w:val="es-CO"/>
              </w:rPr>
            </w:pPr>
            <w:r>
              <w:rPr>
                <w:lang w:val="es-CO"/>
              </w:rPr>
              <w:t xml:space="preserve">Aplicar el instrumento estadístico </w:t>
            </w:r>
            <w:r>
              <w:rPr>
                <w:lang w:val="es-CO"/>
              </w:rPr>
              <w:lastRenderedPageBreak/>
              <w:t>propuesto a las importaciones</w:t>
            </w:r>
          </w:p>
        </w:tc>
        <w:tc>
          <w:tcPr>
            <w:tcW w:w="3060" w:type="dxa"/>
            <w:tcBorders>
              <w:top w:val="single" w:sz="24" w:space="0" w:color="575455"/>
              <w:left w:val="single" w:sz="24" w:space="0" w:color="575455"/>
              <w:bottom w:val="single" w:sz="24" w:space="0" w:color="575455"/>
              <w:right w:val="single" w:sz="24" w:space="0" w:color="575455"/>
            </w:tcBorders>
          </w:tcPr>
          <w:p w:rsidR="00C922D2" w:rsidRPr="00000349" w:rsidRDefault="00C922D2" w:rsidP="008D06FE">
            <w:pPr>
              <w:spacing w:after="160" w:line="259" w:lineRule="auto"/>
              <w:ind w:left="0" w:firstLine="0"/>
              <w:rPr>
                <w:lang w:val="es-CO"/>
              </w:rPr>
            </w:pPr>
            <w:r>
              <w:rPr>
                <w:lang w:val="es-CO"/>
              </w:rPr>
              <w:lastRenderedPageBreak/>
              <w:t>1</w:t>
            </w:r>
            <w:r w:rsidR="009545BD">
              <w:rPr>
                <w:lang w:val="es-CO"/>
              </w:rPr>
              <w:t xml:space="preserve"> </w:t>
            </w:r>
            <w:r>
              <w:rPr>
                <w:lang w:val="es-CO"/>
              </w:rPr>
              <w:t>día</w:t>
            </w:r>
          </w:p>
        </w:tc>
        <w:tc>
          <w:tcPr>
            <w:tcW w:w="3920" w:type="dxa"/>
            <w:tcBorders>
              <w:top w:val="single" w:sz="24" w:space="0" w:color="575455"/>
              <w:left w:val="single" w:sz="24" w:space="0" w:color="575455"/>
              <w:bottom w:val="single" w:sz="24" w:space="0" w:color="575455"/>
              <w:right w:val="single" w:sz="24" w:space="0" w:color="575455"/>
            </w:tcBorders>
          </w:tcPr>
          <w:p w:rsidR="008D06FE" w:rsidRPr="00000349" w:rsidRDefault="00D50E4E" w:rsidP="008D06FE">
            <w:pPr>
              <w:spacing w:after="160" w:line="259" w:lineRule="auto"/>
              <w:ind w:left="0" w:firstLine="0"/>
              <w:rPr>
                <w:lang w:val="es-CO"/>
              </w:rPr>
            </w:pPr>
            <w:r>
              <w:rPr>
                <w:lang w:val="es-CO"/>
              </w:rPr>
              <w:t xml:space="preserve">Identificar la veracidad de la teoría y de la </w:t>
            </w:r>
            <w:r>
              <w:rPr>
                <w:lang w:val="es-CO"/>
              </w:rPr>
              <w:lastRenderedPageBreak/>
              <w:t>dependencia del sector externo</w:t>
            </w:r>
          </w:p>
        </w:tc>
        <w:tc>
          <w:tcPr>
            <w:tcW w:w="3060" w:type="dxa"/>
            <w:tcBorders>
              <w:top w:val="single" w:sz="24" w:space="0" w:color="575455"/>
              <w:left w:val="single" w:sz="24" w:space="0" w:color="575455"/>
              <w:bottom w:val="single" w:sz="24" w:space="0" w:color="575455"/>
              <w:right w:val="single" w:sz="24" w:space="0" w:color="575455"/>
            </w:tcBorders>
          </w:tcPr>
          <w:p w:rsidR="008D06FE" w:rsidRPr="00000349" w:rsidRDefault="00D50E4E" w:rsidP="008D06FE">
            <w:pPr>
              <w:spacing w:after="160" w:line="259" w:lineRule="auto"/>
              <w:ind w:left="0" w:firstLine="0"/>
              <w:rPr>
                <w:lang w:val="es-CO"/>
              </w:rPr>
            </w:pPr>
            <w:r>
              <w:rPr>
                <w:lang w:val="es-CO"/>
              </w:rPr>
              <w:lastRenderedPageBreak/>
              <w:t>Económico-político</w:t>
            </w:r>
          </w:p>
        </w:tc>
        <w:tc>
          <w:tcPr>
            <w:tcW w:w="3560" w:type="dxa"/>
            <w:tcBorders>
              <w:top w:val="single" w:sz="24" w:space="0" w:color="575455"/>
              <w:left w:val="single" w:sz="24" w:space="0" w:color="575455"/>
              <w:bottom w:val="single" w:sz="24" w:space="0" w:color="575455"/>
              <w:right w:val="single" w:sz="24" w:space="0" w:color="575455"/>
            </w:tcBorders>
          </w:tcPr>
          <w:p w:rsidR="008D06FE" w:rsidRPr="00000349" w:rsidRDefault="00D50E4E" w:rsidP="008D06FE">
            <w:pPr>
              <w:spacing w:after="160" w:line="259" w:lineRule="auto"/>
              <w:ind w:left="0" w:firstLine="0"/>
              <w:rPr>
                <w:lang w:val="es-CO"/>
              </w:rPr>
            </w:pPr>
            <w:r>
              <w:rPr>
                <w:lang w:val="es-CO"/>
              </w:rPr>
              <w:t>Venezolanos y académicos</w:t>
            </w:r>
          </w:p>
        </w:tc>
      </w:tr>
    </w:tbl>
    <w:p w:rsidR="008D06FE" w:rsidRDefault="008D06FE" w:rsidP="008D06FE">
      <w:pPr>
        <w:spacing w:after="1364"/>
        <w:ind w:left="0" w:firstLine="0"/>
        <w:rPr>
          <w:lang w:val="es-CO"/>
        </w:rPr>
      </w:pPr>
    </w:p>
    <w:p w:rsidR="008D06FE" w:rsidRPr="008D06FE" w:rsidRDefault="008D06FE" w:rsidP="001D5F22">
      <w:pPr>
        <w:ind w:left="0" w:firstLine="0"/>
        <w:rPr>
          <w:szCs w:val="40"/>
          <w:lang w:val="es-CO"/>
        </w:rPr>
      </w:pPr>
    </w:p>
    <w:p w:rsidR="008D06FE" w:rsidRDefault="008D06FE" w:rsidP="008D06FE">
      <w:pPr>
        <w:pStyle w:val="Prrafodelista"/>
        <w:numPr>
          <w:ilvl w:val="0"/>
          <w:numId w:val="1"/>
        </w:numPr>
        <w:spacing w:after="1364"/>
        <w:rPr>
          <w:rFonts w:ascii="Arial" w:hAnsi="Arial" w:cs="Arial"/>
          <w:sz w:val="40"/>
          <w:szCs w:val="40"/>
          <w:lang w:val="es-CO"/>
        </w:rPr>
      </w:pPr>
      <w:r w:rsidRPr="008D06FE">
        <w:rPr>
          <w:rFonts w:ascii="Arial" w:hAnsi="Arial" w:cs="Arial"/>
          <w:b/>
          <w:sz w:val="40"/>
          <w:szCs w:val="40"/>
          <w:lang w:val="es-CO"/>
        </w:rPr>
        <w:t xml:space="preserve">CONSIDERACIONES ÉTICAS </w:t>
      </w:r>
      <w:r w:rsidRPr="008D06FE">
        <w:rPr>
          <w:rFonts w:ascii="Arial" w:hAnsi="Arial" w:cs="Arial"/>
          <w:sz w:val="40"/>
          <w:szCs w:val="40"/>
          <w:lang w:val="es-CO"/>
        </w:rPr>
        <w:t>(El equipo de investigacion debe especificar aspectos que van a ser utilizados para desarrollar la investigación y las consideraciones con respecto a la relación con las poblaciones o comunidades con quienes se tendrá interacción o serán sujetos de la investigación, la realización de la toma del consentimiento informado, si fuera el caso). (Máximo 500 palabras)</w:t>
      </w:r>
    </w:p>
    <w:p w:rsidR="00EC4256" w:rsidRDefault="00EC4256" w:rsidP="00EC4256">
      <w:pPr>
        <w:pStyle w:val="Prrafodelista"/>
        <w:spacing w:after="1364"/>
        <w:ind w:left="10"/>
        <w:rPr>
          <w:rFonts w:ascii="Arial" w:hAnsi="Arial" w:cs="Arial"/>
          <w:b/>
          <w:sz w:val="40"/>
          <w:szCs w:val="40"/>
          <w:lang w:val="es-CO"/>
        </w:rPr>
      </w:pPr>
    </w:p>
    <w:p w:rsidR="008D06FE" w:rsidRDefault="00EC4256" w:rsidP="00164733">
      <w:pPr>
        <w:pStyle w:val="Prrafodelista"/>
        <w:spacing w:after="1364"/>
        <w:ind w:left="10"/>
        <w:rPr>
          <w:rFonts w:ascii="Times New Roman" w:hAnsi="Times New Roman" w:cs="Times New Roman"/>
          <w:sz w:val="40"/>
          <w:szCs w:val="40"/>
          <w:lang w:val="es-CO"/>
        </w:rPr>
      </w:pPr>
      <w:r w:rsidRPr="00BB03B0">
        <w:rPr>
          <w:rFonts w:ascii="Times New Roman" w:hAnsi="Times New Roman" w:cs="Times New Roman"/>
          <w:sz w:val="40"/>
          <w:szCs w:val="40"/>
          <w:lang w:val="es-CO"/>
        </w:rPr>
        <w:t>Esta investigación se realizará única y exclusivamente con fines académicos, además se garantiza discreción de los datos obtenidos para el desarrollo de la misma, donde se velará por la veracidad de la información para garantizar verdaderos resultados y poder validar la investigación, y así que pueda ser usada como referente en próximas investigaciones sobre este tema.</w:t>
      </w:r>
    </w:p>
    <w:p w:rsidR="00DC4347" w:rsidRDefault="00DC4347" w:rsidP="00164733">
      <w:pPr>
        <w:pStyle w:val="Prrafodelista"/>
        <w:spacing w:after="1364"/>
        <w:ind w:left="10"/>
        <w:rPr>
          <w:rFonts w:ascii="Times New Roman" w:hAnsi="Times New Roman" w:cs="Times New Roman"/>
          <w:sz w:val="40"/>
          <w:szCs w:val="40"/>
          <w:lang w:val="es-CO"/>
        </w:rPr>
      </w:pPr>
    </w:p>
    <w:p w:rsidR="00DC4347" w:rsidRDefault="00DC4347" w:rsidP="00164733">
      <w:pPr>
        <w:pStyle w:val="Prrafodelista"/>
        <w:spacing w:after="1364"/>
        <w:ind w:left="10"/>
        <w:rPr>
          <w:rFonts w:ascii="Times New Roman" w:hAnsi="Times New Roman" w:cs="Times New Roman"/>
          <w:sz w:val="40"/>
          <w:szCs w:val="40"/>
          <w:lang w:val="es-CO"/>
        </w:rPr>
      </w:pPr>
    </w:p>
    <w:p w:rsidR="00DC4347" w:rsidRDefault="00DC4347" w:rsidP="00DC4347">
      <w:pPr>
        <w:pStyle w:val="Prrafodelista"/>
        <w:numPr>
          <w:ilvl w:val="0"/>
          <w:numId w:val="1"/>
        </w:numPr>
        <w:rPr>
          <w:rFonts w:ascii="Arial" w:hAnsi="Arial" w:cs="Arial"/>
          <w:b/>
          <w:sz w:val="40"/>
          <w:szCs w:val="40"/>
          <w:lang w:val="es-CO"/>
        </w:rPr>
      </w:pPr>
      <w:r w:rsidRPr="00DC4347">
        <w:rPr>
          <w:rFonts w:ascii="Arial" w:hAnsi="Arial" w:cs="Arial"/>
          <w:b/>
          <w:sz w:val="40"/>
          <w:szCs w:val="40"/>
          <w:lang w:val="es-CO"/>
        </w:rPr>
        <w:t xml:space="preserve">POSIBLES COSTOS PARA LA INVESTIGACIÓN </w:t>
      </w:r>
    </w:p>
    <w:p w:rsidR="00DC4347" w:rsidRDefault="00DC4347" w:rsidP="00DC4347">
      <w:pPr>
        <w:rPr>
          <w:b/>
          <w:szCs w:val="40"/>
          <w:lang w:val="es-CO"/>
        </w:rPr>
      </w:pPr>
    </w:p>
    <w:p w:rsidR="00DC4347" w:rsidRPr="00DC4347" w:rsidRDefault="00DC4347" w:rsidP="00DC4347">
      <w:pPr>
        <w:rPr>
          <w:b/>
          <w:szCs w:val="40"/>
          <w:lang w:val="es-CO"/>
        </w:rPr>
      </w:pPr>
    </w:p>
    <w:p w:rsidR="00DC4347" w:rsidRDefault="00DC4347" w:rsidP="00DC4347"/>
    <w:p w:rsidR="00DC4347" w:rsidRDefault="00DC4347" w:rsidP="00DC4347">
      <w:pPr>
        <w:pStyle w:val="Ttulo1"/>
        <w:ind w:left="0" w:firstLine="0"/>
        <w:rPr>
          <w:lang w:val="es-CO"/>
        </w:rPr>
      </w:pPr>
    </w:p>
    <w:tbl>
      <w:tblPr>
        <w:tblStyle w:val="Tablaconcuadrcula"/>
        <w:tblpPr w:leftFromText="180" w:rightFromText="180" w:vertAnchor="text" w:horzAnchor="page" w:tblpX="1741" w:tblpY="42"/>
        <w:tblW w:w="13717" w:type="dxa"/>
        <w:tblLook w:val="04A0" w:firstRow="1" w:lastRow="0" w:firstColumn="1" w:lastColumn="0" w:noHBand="0" w:noVBand="1"/>
      </w:tblPr>
      <w:tblGrid>
        <w:gridCol w:w="4643"/>
        <w:gridCol w:w="4593"/>
        <w:gridCol w:w="4481"/>
      </w:tblGrid>
      <w:tr w:rsidR="00DC4347" w:rsidTr="00EB4A6B">
        <w:trPr>
          <w:trHeight w:val="957"/>
        </w:trPr>
        <w:tc>
          <w:tcPr>
            <w:tcW w:w="4643" w:type="dxa"/>
          </w:tcPr>
          <w:p w:rsidR="00DC4347" w:rsidRDefault="00DC4347" w:rsidP="00EB4A6B">
            <w:r>
              <w:t>TIPO DE GASTO</w:t>
            </w:r>
          </w:p>
        </w:tc>
        <w:tc>
          <w:tcPr>
            <w:tcW w:w="4593" w:type="dxa"/>
          </w:tcPr>
          <w:p w:rsidR="00DC4347" w:rsidRDefault="00DC4347" w:rsidP="00EB4A6B">
            <w:r>
              <w:t>GASTO</w:t>
            </w:r>
          </w:p>
        </w:tc>
        <w:tc>
          <w:tcPr>
            <w:tcW w:w="4481" w:type="dxa"/>
          </w:tcPr>
          <w:p w:rsidR="00DC4347" w:rsidRDefault="00DC4347" w:rsidP="00EB4A6B">
            <w:r>
              <w:t>Gasto total</w:t>
            </w:r>
          </w:p>
        </w:tc>
      </w:tr>
      <w:tr w:rsidR="00DC4347" w:rsidTr="00EB4A6B">
        <w:trPr>
          <w:trHeight w:val="905"/>
        </w:trPr>
        <w:tc>
          <w:tcPr>
            <w:tcW w:w="4643" w:type="dxa"/>
          </w:tcPr>
          <w:p w:rsidR="00DC4347" w:rsidRPr="00DC4347" w:rsidRDefault="00DC4347" w:rsidP="00EB4A6B">
            <w:pPr>
              <w:rPr>
                <w:lang w:val="es-CO"/>
              </w:rPr>
            </w:pPr>
            <w:r w:rsidRPr="00DC4347">
              <w:rPr>
                <w:lang w:val="es-CO"/>
              </w:rPr>
              <w:t>Compra de datos en el Instituto nacional de Estadística venezolano I.N.E</w:t>
            </w:r>
          </w:p>
        </w:tc>
        <w:tc>
          <w:tcPr>
            <w:tcW w:w="4593" w:type="dxa"/>
          </w:tcPr>
          <w:p w:rsidR="00DC4347" w:rsidRPr="00DC4347" w:rsidRDefault="00DC4347" w:rsidP="00EB4A6B">
            <w:pPr>
              <w:rPr>
                <w:lang w:val="es-CO"/>
              </w:rPr>
            </w:pPr>
          </w:p>
          <w:p w:rsidR="00DC4347" w:rsidRDefault="00DC4347" w:rsidP="00EB4A6B">
            <w:pPr>
              <w:spacing w:after="0" w:line="240" w:lineRule="auto"/>
              <w:ind w:left="0"/>
            </w:pPr>
            <w:r>
              <w:t>-950.000</w:t>
            </w:r>
          </w:p>
        </w:tc>
        <w:tc>
          <w:tcPr>
            <w:tcW w:w="4481" w:type="dxa"/>
          </w:tcPr>
          <w:p w:rsidR="00DC4347" w:rsidRDefault="00DC4347" w:rsidP="00EB4A6B">
            <w:r>
              <w:t>3´550.000</w:t>
            </w:r>
          </w:p>
        </w:tc>
      </w:tr>
      <w:tr w:rsidR="00DC4347" w:rsidTr="00EB4A6B">
        <w:trPr>
          <w:trHeight w:val="957"/>
        </w:trPr>
        <w:tc>
          <w:tcPr>
            <w:tcW w:w="4643" w:type="dxa"/>
          </w:tcPr>
          <w:p w:rsidR="00DC4347" w:rsidRDefault="00DC4347" w:rsidP="00EB4A6B">
            <w:r>
              <w:t xml:space="preserve">Investigadores asistentes </w:t>
            </w:r>
          </w:p>
        </w:tc>
        <w:tc>
          <w:tcPr>
            <w:tcW w:w="4593" w:type="dxa"/>
          </w:tcPr>
          <w:p w:rsidR="00DC4347" w:rsidRDefault="00DC4347" w:rsidP="00EB4A6B"/>
          <w:p w:rsidR="00DC4347" w:rsidRDefault="00DC4347" w:rsidP="00EB4A6B">
            <w:r>
              <w:t>-600.000</w:t>
            </w:r>
          </w:p>
        </w:tc>
        <w:tc>
          <w:tcPr>
            <w:tcW w:w="4481" w:type="dxa"/>
          </w:tcPr>
          <w:p w:rsidR="00DC4347" w:rsidRDefault="00DC4347" w:rsidP="00EB4A6B">
            <w:r>
              <w:t>3´550.000</w:t>
            </w:r>
          </w:p>
        </w:tc>
      </w:tr>
      <w:tr w:rsidR="00DC4347" w:rsidTr="00EB4A6B">
        <w:trPr>
          <w:trHeight w:val="905"/>
        </w:trPr>
        <w:tc>
          <w:tcPr>
            <w:tcW w:w="4643" w:type="dxa"/>
          </w:tcPr>
          <w:p w:rsidR="00DC4347" w:rsidRDefault="00DC4347" w:rsidP="00EB4A6B">
            <w:r>
              <w:t>Equipos y paquetes estadísticos</w:t>
            </w:r>
          </w:p>
        </w:tc>
        <w:tc>
          <w:tcPr>
            <w:tcW w:w="4593" w:type="dxa"/>
          </w:tcPr>
          <w:p w:rsidR="00DC4347" w:rsidRDefault="00DC4347" w:rsidP="00EB4A6B"/>
          <w:p w:rsidR="00DC4347" w:rsidRDefault="00DC4347" w:rsidP="00EB4A6B">
            <w:r>
              <w:t>-2´000.000</w:t>
            </w:r>
          </w:p>
        </w:tc>
        <w:tc>
          <w:tcPr>
            <w:tcW w:w="4481" w:type="dxa"/>
          </w:tcPr>
          <w:p w:rsidR="00DC4347" w:rsidRDefault="00DC4347" w:rsidP="00EB4A6B">
            <w:r>
              <w:t>3´550.000</w:t>
            </w:r>
          </w:p>
        </w:tc>
      </w:tr>
    </w:tbl>
    <w:p w:rsidR="00DC4347" w:rsidRDefault="00DC4347">
      <w:pPr>
        <w:pStyle w:val="Ttulo1"/>
        <w:ind w:left="-5"/>
        <w:rPr>
          <w:lang w:val="es-CO"/>
        </w:rPr>
      </w:pPr>
    </w:p>
    <w:p w:rsidR="00DC4347" w:rsidRDefault="00DC4347">
      <w:pPr>
        <w:pStyle w:val="Ttulo1"/>
        <w:ind w:left="-5"/>
        <w:rPr>
          <w:lang w:val="es-CO"/>
        </w:rPr>
      </w:pPr>
    </w:p>
    <w:p w:rsidR="00DC4347" w:rsidRDefault="00DC4347">
      <w:pPr>
        <w:pStyle w:val="Ttulo1"/>
        <w:ind w:left="-5"/>
        <w:rPr>
          <w:lang w:val="es-CO"/>
        </w:rPr>
      </w:pPr>
    </w:p>
    <w:p w:rsidR="00DC4347" w:rsidRDefault="00DC4347">
      <w:pPr>
        <w:pStyle w:val="Ttulo1"/>
        <w:ind w:left="-5"/>
        <w:rPr>
          <w:lang w:val="es-CO"/>
        </w:rPr>
      </w:pPr>
    </w:p>
    <w:p w:rsidR="00DC4347" w:rsidRDefault="00DC4347">
      <w:pPr>
        <w:pStyle w:val="Ttulo1"/>
        <w:ind w:left="-5"/>
        <w:rPr>
          <w:lang w:val="es-CO"/>
        </w:rPr>
      </w:pPr>
    </w:p>
    <w:p w:rsidR="00DC4347" w:rsidRDefault="00DC4347">
      <w:pPr>
        <w:pStyle w:val="Ttulo1"/>
        <w:ind w:left="-5"/>
        <w:rPr>
          <w:lang w:val="es-CO"/>
        </w:rPr>
      </w:pPr>
    </w:p>
    <w:p w:rsidR="00DC4347" w:rsidRDefault="00DC4347">
      <w:pPr>
        <w:pStyle w:val="Ttulo1"/>
        <w:ind w:left="-5"/>
        <w:rPr>
          <w:lang w:val="es-CO"/>
        </w:rPr>
      </w:pPr>
    </w:p>
    <w:p w:rsidR="00DC4347" w:rsidRDefault="00DC4347">
      <w:pPr>
        <w:pStyle w:val="Ttulo1"/>
        <w:ind w:left="-5"/>
        <w:rPr>
          <w:lang w:val="es-CO"/>
        </w:rPr>
      </w:pPr>
    </w:p>
    <w:p w:rsidR="00DC4347" w:rsidRDefault="00DC4347">
      <w:pPr>
        <w:pStyle w:val="Ttulo1"/>
        <w:ind w:left="-5"/>
        <w:rPr>
          <w:lang w:val="es-CO"/>
        </w:rPr>
      </w:pPr>
    </w:p>
    <w:p w:rsidR="00DC4347" w:rsidRDefault="00DC4347">
      <w:pPr>
        <w:pStyle w:val="Ttulo1"/>
        <w:ind w:left="-5"/>
        <w:rPr>
          <w:lang w:val="es-CO"/>
        </w:rPr>
      </w:pPr>
    </w:p>
    <w:p w:rsidR="00DC4347" w:rsidRDefault="00DC4347">
      <w:pPr>
        <w:pStyle w:val="Ttulo1"/>
        <w:ind w:left="-5"/>
        <w:rPr>
          <w:lang w:val="es-CO"/>
        </w:rPr>
      </w:pPr>
    </w:p>
    <w:p w:rsidR="00DC4347" w:rsidRDefault="00DC4347">
      <w:pPr>
        <w:pStyle w:val="Ttulo1"/>
        <w:ind w:left="-5"/>
        <w:rPr>
          <w:lang w:val="es-CO"/>
        </w:rPr>
      </w:pPr>
    </w:p>
    <w:p w:rsidR="00DC4347" w:rsidRDefault="00DC4347">
      <w:pPr>
        <w:pStyle w:val="Ttulo1"/>
        <w:ind w:left="-5"/>
        <w:rPr>
          <w:lang w:val="es-CO"/>
        </w:rPr>
      </w:pPr>
    </w:p>
    <w:p w:rsidR="00DC4347" w:rsidRDefault="00DC4347">
      <w:pPr>
        <w:pStyle w:val="Ttulo1"/>
        <w:ind w:left="-5"/>
        <w:rPr>
          <w:lang w:val="es-CO"/>
        </w:rPr>
      </w:pPr>
    </w:p>
    <w:p w:rsidR="00DC4347" w:rsidRDefault="00DC4347">
      <w:pPr>
        <w:pStyle w:val="Ttulo1"/>
        <w:ind w:left="-5"/>
        <w:rPr>
          <w:lang w:val="es-CO"/>
        </w:rPr>
      </w:pPr>
    </w:p>
    <w:p w:rsidR="00DC4347" w:rsidRDefault="00DC4347">
      <w:pPr>
        <w:pStyle w:val="Ttulo1"/>
        <w:ind w:left="-5"/>
        <w:rPr>
          <w:lang w:val="es-CO"/>
        </w:rPr>
      </w:pPr>
    </w:p>
    <w:p w:rsidR="00330277" w:rsidRDefault="00445851">
      <w:pPr>
        <w:pStyle w:val="Ttulo1"/>
        <w:ind w:left="-5"/>
        <w:rPr>
          <w:lang w:val="es-CO"/>
        </w:rPr>
      </w:pPr>
      <w:r w:rsidRPr="00A25137">
        <w:rPr>
          <w:lang w:val="es-CO"/>
        </w:rPr>
        <w:t>FIRMA Y CÉDULA DEL INVESTIGADOR PRINCIPAL</w:t>
      </w:r>
    </w:p>
    <w:p w:rsidR="00DC4347" w:rsidRDefault="00DC4347" w:rsidP="00DC4347">
      <w:pPr>
        <w:rPr>
          <w:lang w:val="es-CO"/>
        </w:rPr>
      </w:pPr>
    </w:p>
    <w:p w:rsidR="00DC4347" w:rsidRPr="00DC4347" w:rsidRDefault="00DC4347" w:rsidP="00DC4347">
      <w:pPr>
        <w:rPr>
          <w:lang w:val="es-CO"/>
        </w:rPr>
      </w:pPr>
      <w:r>
        <w:rPr>
          <w:lang w:val="es-CO"/>
        </w:rPr>
        <w:t>C.c 1000870887</w:t>
      </w:r>
      <w:bookmarkStart w:id="0" w:name="_GoBack"/>
      <w:bookmarkEnd w:id="0"/>
    </w:p>
    <w:sectPr w:rsidR="00DC4347" w:rsidRPr="00DC4347">
      <w:headerReference w:type="even" r:id="rId15"/>
      <w:headerReference w:type="default" r:id="rId16"/>
      <w:footerReference w:type="even" r:id="rId17"/>
      <w:footerReference w:type="default" r:id="rId18"/>
      <w:headerReference w:type="first" r:id="rId19"/>
      <w:footerReference w:type="first" r:id="rId20"/>
      <w:pgSz w:w="18000" w:h="24000"/>
      <w:pgMar w:top="4790" w:right="1015" w:bottom="4590" w:left="444" w:header="720" w:footer="720"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3031B" w:rsidRDefault="0033031B">
      <w:pPr>
        <w:spacing w:after="0" w:line="240" w:lineRule="auto"/>
      </w:pPr>
      <w:r>
        <w:separator/>
      </w:r>
    </w:p>
  </w:endnote>
  <w:endnote w:type="continuationSeparator" w:id="0">
    <w:p w:rsidR="0033031B" w:rsidRDefault="003303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0277" w:rsidRDefault="00445851">
    <w:pPr>
      <w:spacing w:after="0" w:line="259" w:lineRule="auto"/>
      <w:ind w:left="-444" w:right="17140" w:firstLine="0"/>
    </w:pPr>
    <w:r>
      <w:rPr>
        <w:rFonts w:ascii="Calibri" w:eastAsia="Calibri" w:hAnsi="Calibri" w:cs="Calibri"/>
        <w:noProof/>
        <w:sz w:val="22"/>
      </w:rPr>
      <mc:AlternateContent>
        <mc:Choice Requires="wpg">
          <w:drawing>
            <wp:anchor distT="0" distB="0" distL="114300" distR="114300" simplePos="0" relativeHeight="251667456" behindDoc="0" locked="0" layoutInCell="1" allowOverlap="1">
              <wp:simplePos x="0" y="0"/>
              <wp:positionH relativeFrom="page">
                <wp:posOffset>0</wp:posOffset>
              </wp:positionH>
              <wp:positionV relativeFrom="page">
                <wp:posOffset>14332090</wp:posOffset>
              </wp:positionV>
              <wp:extent cx="11424450" cy="907911"/>
              <wp:effectExtent l="0" t="0" r="0" b="0"/>
              <wp:wrapSquare wrapText="bothSides"/>
              <wp:docPr id="14292" name="Group 14292"/>
              <wp:cNvGraphicFramePr/>
              <a:graphic xmlns:a="http://schemas.openxmlformats.org/drawingml/2006/main">
                <a:graphicData uri="http://schemas.microsoft.com/office/word/2010/wordprocessingGroup">
                  <wpg:wgp>
                    <wpg:cNvGrpSpPr/>
                    <wpg:grpSpPr>
                      <a:xfrm>
                        <a:off x="0" y="0"/>
                        <a:ext cx="11424450" cy="907911"/>
                        <a:chOff x="0" y="0"/>
                        <a:chExt cx="11424450" cy="907911"/>
                      </a:xfrm>
                    </wpg:grpSpPr>
                    <wps:wsp>
                      <wps:cNvPr id="15773" name="Shape 15773"/>
                      <wps:cNvSpPr/>
                      <wps:spPr>
                        <a:xfrm>
                          <a:off x="0" y="822807"/>
                          <a:ext cx="11424450" cy="85103"/>
                        </a:xfrm>
                        <a:custGeom>
                          <a:avLst/>
                          <a:gdLst/>
                          <a:ahLst/>
                          <a:cxnLst/>
                          <a:rect l="0" t="0" r="0" b="0"/>
                          <a:pathLst>
                            <a:path w="11424450" h="85103">
                              <a:moveTo>
                                <a:pt x="0" y="0"/>
                              </a:moveTo>
                              <a:lnTo>
                                <a:pt x="11424450" y="0"/>
                              </a:lnTo>
                              <a:lnTo>
                                <a:pt x="11424450" y="85103"/>
                              </a:lnTo>
                              <a:lnTo>
                                <a:pt x="0" y="85103"/>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s:wsp>
                      <wps:cNvPr id="14294" name="Shape 14294"/>
                      <wps:cNvSpPr/>
                      <wps:spPr>
                        <a:xfrm>
                          <a:off x="78364" y="9348"/>
                          <a:ext cx="643547" cy="643700"/>
                        </a:xfrm>
                        <a:custGeom>
                          <a:avLst/>
                          <a:gdLst/>
                          <a:ahLst/>
                          <a:cxnLst/>
                          <a:rect l="0" t="0" r="0" b="0"/>
                          <a:pathLst>
                            <a:path w="643547" h="643700">
                              <a:moveTo>
                                <a:pt x="321793" y="0"/>
                              </a:moveTo>
                              <a:cubicBezTo>
                                <a:pt x="498996" y="0"/>
                                <a:pt x="643547" y="144577"/>
                                <a:pt x="643547" y="321844"/>
                              </a:cubicBezTo>
                              <a:cubicBezTo>
                                <a:pt x="643547" y="499123"/>
                                <a:pt x="498996" y="643700"/>
                                <a:pt x="321793" y="643700"/>
                              </a:cubicBezTo>
                              <a:cubicBezTo>
                                <a:pt x="144551" y="643700"/>
                                <a:pt x="0" y="499123"/>
                                <a:pt x="0" y="321844"/>
                              </a:cubicBezTo>
                              <a:cubicBezTo>
                                <a:pt x="0" y="144577"/>
                                <a:pt x="144551" y="0"/>
                                <a:pt x="321793" y="0"/>
                              </a:cubicBezTo>
                              <a:close/>
                            </a:path>
                          </a:pathLst>
                        </a:custGeom>
                        <a:ln w="0" cap="flat">
                          <a:miter lim="127000"/>
                        </a:ln>
                      </wps:spPr>
                      <wps:style>
                        <a:lnRef idx="0">
                          <a:srgbClr val="000000">
                            <a:alpha val="0"/>
                          </a:srgbClr>
                        </a:lnRef>
                        <a:fillRef idx="1">
                          <a:srgbClr val="F3A62B"/>
                        </a:fillRef>
                        <a:effectRef idx="0">
                          <a:scrgbClr r="0" g="0" b="0"/>
                        </a:effectRef>
                        <a:fontRef idx="none"/>
                      </wps:style>
                      <wps:bodyPr/>
                    </wps:wsp>
                    <wps:wsp>
                      <wps:cNvPr id="14295" name="Shape 14295"/>
                      <wps:cNvSpPr/>
                      <wps:spPr>
                        <a:xfrm>
                          <a:off x="68941" y="3"/>
                          <a:ext cx="331191" cy="662388"/>
                        </a:xfrm>
                        <a:custGeom>
                          <a:avLst/>
                          <a:gdLst/>
                          <a:ahLst/>
                          <a:cxnLst/>
                          <a:rect l="0" t="0" r="0" b="0"/>
                          <a:pathLst>
                            <a:path w="331191" h="662388">
                              <a:moveTo>
                                <a:pt x="331191" y="0"/>
                              </a:moveTo>
                              <a:lnTo>
                                <a:pt x="331191" y="18693"/>
                              </a:lnTo>
                              <a:lnTo>
                                <a:pt x="268343" y="25050"/>
                              </a:lnTo>
                              <a:cubicBezTo>
                                <a:pt x="126138" y="54239"/>
                                <a:pt x="18860" y="180414"/>
                                <a:pt x="18860" y="331188"/>
                              </a:cubicBezTo>
                              <a:cubicBezTo>
                                <a:pt x="18860" y="481972"/>
                                <a:pt x="126138" y="608158"/>
                                <a:pt x="268343" y="637349"/>
                              </a:cubicBezTo>
                              <a:lnTo>
                                <a:pt x="331191" y="643706"/>
                              </a:lnTo>
                              <a:lnTo>
                                <a:pt x="331191" y="662388"/>
                              </a:lnTo>
                              <a:lnTo>
                                <a:pt x="264547" y="655650"/>
                              </a:lnTo>
                              <a:cubicBezTo>
                                <a:pt x="113754" y="624714"/>
                                <a:pt x="0" y="490986"/>
                                <a:pt x="0" y="331188"/>
                              </a:cubicBezTo>
                              <a:cubicBezTo>
                                <a:pt x="0" y="171400"/>
                                <a:pt x="113754" y="37674"/>
                                <a:pt x="264547" y="6738"/>
                              </a:cubicBezTo>
                              <a:lnTo>
                                <a:pt x="331191"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296" name="Shape 14296"/>
                      <wps:cNvSpPr/>
                      <wps:spPr>
                        <a:xfrm>
                          <a:off x="400131" y="0"/>
                          <a:ext cx="331203" cy="662394"/>
                        </a:xfrm>
                        <a:custGeom>
                          <a:avLst/>
                          <a:gdLst/>
                          <a:ahLst/>
                          <a:cxnLst/>
                          <a:rect l="0" t="0" r="0" b="0"/>
                          <a:pathLst>
                            <a:path w="331203" h="662394">
                              <a:moveTo>
                                <a:pt x="25" y="0"/>
                              </a:moveTo>
                              <a:cubicBezTo>
                                <a:pt x="182626" y="0"/>
                                <a:pt x="331203" y="148577"/>
                                <a:pt x="331203" y="331191"/>
                              </a:cubicBezTo>
                              <a:cubicBezTo>
                                <a:pt x="331203" y="513817"/>
                                <a:pt x="182626" y="662394"/>
                                <a:pt x="25" y="662394"/>
                              </a:cubicBezTo>
                              <a:lnTo>
                                <a:pt x="0" y="662391"/>
                              </a:lnTo>
                              <a:lnTo>
                                <a:pt x="0" y="643710"/>
                              </a:lnTo>
                              <a:lnTo>
                                <a:pt x="25" y="643713"/>
                              </a:lnTo>
                              <a:cubicBezTo>
                                <a:pt x="172237" y="643713"/>
                                <a:pt x="312331" y="503517"/>
                                <a:pt x="312331" y="331191"/>
                              </a:cubicBezTo>
                              <a:cubicBezTo>
                                <a:pt x="312331" y="158877"/>
                                <a:pt x="172237" y="18693"/>
                                <a:pt x="25" y="18693"/>
                              </a:cubicBezTo>
                              <a:lnTo>
                                <a:pt x="0" y="18697"/>
                              </a:lnTo>
                              <a:lnTo>
                                <a:pt x="0" y="3"/>
                              </a:lnTo>
                              <a:lnTo>
                                <a:pt x="2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297" name="Shape 14297"/>
                      <wps:cNvSpPr/>
                      <wps:spPr>
                        <a:xfrm>
                          <a:off x="288199" y="182783"/>
                          <a:ext cx="69228" cy="228135"/>
                        </a:xfrm>
                        <a:custGeom>
                          <a:avLst/>
                          <a:gdLst/>
                          <a:ahLst/>
                          <a:cxnLst/>
                          <a:rect l="0" t="0" r="0" b="0"/>
                          <a:pathLst>
                            <a:path w="69228" h="228135">
                              <a:moveTo>
                                <a:pt x="0" y="0"/>
                              </a:moveTo>
                              <a:lnTo>
                                <a:pt x="38900" y="0"/>
                              </a:lnTo>
                              <a:lnTo>
                                <a:pt x="38900" y="178180"/>
                              </a:lnTo>
                              <a:lnTo>
                                <a:pt x="69228" y="178180"/>
                              </a:lnTo>
                              <a:lnTo>
                                <a:pt x="69228" y="228135"/>
                              </a:lnTo>
                              <a:lnTo>
                                <a:pt x="8903" y="203085"/>
                              </a:lnTo>
                              <a:cubicBezTo>
                                <a:pt x="2438" y="196151"/>
                                <a:pt x="165" y="191960"/>
                                <a:pt x="0" y="179857"/>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298" name="Shape 14298"/>
                      <wps:cNvSpPr/>
                      <wps:spPr>
                        <a:xfrm>
                          <a:off x="112532" y="46730"/>
                          <a:ext cx="244894" cy="568917"/>
                        </a:xfrm>
                        <a:custGeom>
                          <a:avLst/>
                          <a:gdLst/>
                          <a:ahLst/>
                          <a:cxnLst/>
                          <a:rect l="0" t="0" r="0" b="0"/>
                          <a:pathLst>
                            <a:path w="244894" h="568917">
                              <a:moveTo>
                                <a:pt x="244894" y="0"/>
                              </a:moveTo>
                              <a:lnTo>
                                <a:pt x="244894" y="12943"/>
                              </a:lnTo>
                              <a:lnTo>
                                <a:pt x="232245" y="15199"/>
                              </a:lnTo>
                              <a:lnTo>
                                <a:pt x="218961" y="18259"/>
                              </a:lnTo>
                              <a:lnTo>
                                <a:pt x="205905" y="21980"/>
                              </a:lnTo>
                              <a:lnTo>
                                <a:pt x="193167" y="26298"/>
                              </a:lnTo>
                              <a:lnTo>
                                <a:pt x="180708" y="31200"/>
                              </a:lnTo>
                              <a:lnTo>
                                <a:pt x="168516" y="36712"/>
                              </a:lnTo>
                              <a:lnTo>
                                <a:pt x="156705" y="42769"/>
                              </a:lnTo>
                              <a:lnTo>
                                <a:pt x="145186" y="49412"/>
                              </a:lnTo>
                              <a:lnTo>
                                <a:pt x="134049" y="56550"/>
                              </a:lnTo>
                              <a:lnTo>
                                <a:pt x="123279" y="64195"/>
                              </a:lnTo>
                              <a:lnTo>
                                <a:pt x="112890" y="72349"/>
                              </a:lnTo>
                              <a:lnTo>
                                <a:pt x="102921" y="80997"/>
                              </a:lnTo>
                              <a:lnTo>
                                <a:pt x="93370" y="90103"/>
                              </a:lnTo>
                              <a:lnTo>
                                <a:pt x="84290" y="99653"/>
                              </a:lnTo>
                              <a:lnTo>
                                <a:pt x="75654" y="109635"/>
                              </a:lnTo>
                              <a:lnTo>
                                <a:pt x="67488" y="120011"/>
                              </a:lnTo>
                              <a:lnTo>
                                <a:pt x="59830" y="130781"/>
                              </a:lnTo>
                              <a:lnTo>
                                <a:pt x="52667" y="141931"/>
                              </a:lnTo>
                              <a:lnTo>
                                <a:pt x="46063" y="153437"/>
                              </a:lnTo>
                              <a:lnTo>
                                <a:pt x="40005" y="165300"/>
                              </a:lnTo>
                              <a:lnTo>
                                <a:pt x="34493" y="177467"/>
                              </a:lnTo>
                              <a:lnTo>
                                <a:pt x="29566" y="189950"/>
                              </a:lnTo>
                              <a:lnTo>
                                <a:pt x="25260" y="202713"/>
                              </a:lnTo>
                              <a:lnTo>
                                <a:pt x="21552" y="215757"/>
                              </a:lnTo>
                              <a:lnTo>
                                <a:pt x="18453" y="229040"/>
                              </a:lnTo>
                              <a:lnTo>
                                <a:pt x="16078" y="242591"/>
                              </a:lnTo>
                              <a:lnTo>
                                <a:pt x="14313" y="256333"/>
                              </a:lnTo>
                              <a:lnTo>
                                <a:pt x="13233" y="270290"/>
                              </a:lnTo>
                              <a:lnTo>
                                <a:pt x="12878" y="284463"/>
                              </a:lnTo>
                              <a:lnTo>
                                <a:pt x="13233" y="298638"/>
                              </a:lnTo>
                              <a:lnTo>
                                <a:pt x="14313" y="312581"/>
                              </a:lnTo>
                              <a:lnTo>
                                <a:pt x="16078" y="326335"/>
                              </a:lnTo>
                              <a:lnTo>
                                <a:pt x="18453" y="339886"/>
                              </a:lnTo>
                              <a:lnTo>
                                <a:pt x="21552" y="353171"/>
                              </a:lnTo>
                              <a:lnTo>
                                <a:pt x="25260" y="366201"/>
                              </a:lnTo>
                              <a:lnTo>
                                <a:pt x="29566" y="378964"/>
                              </a:lnTo>
                              <a:lnTo>
                                <a:pt x="34442" y="391309"/>
                              </a:lnTo>
                              <a:lnTo>
                                <a:pt x="244894" y="391309"/>
                              </a:lnTo>
                              <a:lnTo>
                                <a:pt x="244894" y="425827"/>
                              </a:lnTo>
                              <a:lnTo>
                                <a:pt x="236690" y="425827"/>
                              </a:lnTo>
                              <a:lnTo>
                                <a:pt x="208267" y="498408"/>
                              </a:lnTo>
                              <a:lnTo>
                                <a:pt x="223888" y="498408"/>
                              </a:lnTo>
                              <a:lnTo>
                                <a:pt x="229908" y="481910"/>
                              </a:lnTo>
                              <a:lnTo>
                                <a:pt x="244894" y="481910"/>
                              </a:lnTo>
                              <a:lnTo>
                                <a:pt x="244894" y="568917"/>
                              </a:lnTo>
                              <a:lnTo>
                                <a:pt x="243802" y="568779"/>
                              </a:lnTo>
                              <a:lnTo>
                                <a:pt x="229667" y="566226"/>
                              </a:lnTo>
                              <a:lnTo>
                                <a:pt x="215722" y="563026"/>
                              </a:lnTo>
                              <a:lnTo>
                                <a:pt x="202095" y="559152"/>
                              </a:lnTo>
                              <a:lnTo>
                                <a:pt x="188735" y="554631"/>
                              </a:lnTo>
                              <a:lnTo>
                                <a:pt x="175666" y="549463"/>
                              </a:lnTo>
                              <a:lnTo>
                                <a:pt x="162916" y="543709"/>
                              </a:lnTo>
                              <a:lnTo>
                                <a:pt x="150495" y="537346"/>
                              </a:lnTo>
                              <a:lnTo>
                                <a:pt x="138481" y="530425"/>
                              </a:lnTo>
                              <a:lnTo>
                                <a:pt x="126784" y="522931"/>
                              </a:lnTo>
                              <a:lnTo>
                                <a:pt x="115507" y="514917"/>
                              </a:lnTo>
                              <a:lnTo>
                                <a:pt x="104661" y="506371"/>
                              </a:lnTo>
                              <a:lnTo>
                                <a:pt x="94209" y="497328"/>
                              </a:lnTo>
                              <a:lnTo>
                                <a:pt x="84252" y="487817"/>
                              </a:lnTo>
                              <a:lnTo>
                                <a:pt x="74701" y="477820"/>
                              </a:lnTo>
                              <a:lnTo>
                                <a:pt x="65659" y="467395"/>
                              </a:lnTo>
                              <a:lnTo>
                                <a:pt x="57137" y="456524"/>
                              </a:lnTo>
                              <a:lnTo>
                                <a:pt x="49124" y="445233"/>
                              </a:lnTo>
                              <a:lnTo>
                                <a:pt x="41631" y="433561"/>
                              </a:lnTo>
                              <a:lnTo>
                                <a:pt x="34709" y="421536"/>
                              </a:lnTo>
                              <a:lnTo>
                                <a:pt x="28334" y="409127"/>
                              </a:lnTo>
                              <a:lnTo>
                                <a:pt x="22581" y="396363"/>
                              </a:lnTo>
                              <a:lnTo>
                                <a:pt x="17437" y="383333"/>
                              </a:lnTo>
                              <a:lnTo>
                                <a:pt x="12929" y="369973"/>
                              </a:lnTo>
                              <a:lnTo>
                                <a:pt x="9042" y="356321"/>
                              </a:lnTo>
                              <a:lnTo>
                                <a:pt x="5855" y="342388"/>
                              </a:lnTo>
                              <a:lnTo>
                                <a:pt x="3302" y="328240"/>
                              </a:lnTo>
                              <a:lnTo>
                                <a:pt x="1486" y="313838"/>
                              </a:lnTo>
                              <a:lnTo>
                                <a:pt x="368" y="299234"/>
                              </a:lnTo>
                              <a:lnTo>
                                <a:pt x="0" y="284463"/>
                              </a:lnTo>
                              <a:lnTo>
                                <a:pt x="368" y="269694"/>
                              </a:lnTo>
                              <a:lnTo>
                                <a:pt x="1486" y="255088"/>
                              </a:lnTo>
                              <a:lnTo>
                                <a:pt x="3302" y="240686"/>
                              </a:lnTo>
                              <a:lnTo>
                                <a:pt x="5855" y="226552"/>
                              </a:lnTo>
                              <a:lnTo>
                                <a:pt x="9042" y="212620"/>
                              </a:lnTo>
                              <a:lnTo>
                                <a:pt x="12929" y="198968"/>
                              </a:lnTo>
                              <a:lnTo>
                                <a:pt x="17437" y="185595"/>
                              </a:lnTo>
                              <a:lnTo>
                                <a:pt x="22581" y="172551"/>
                              </a:lnTo>
                              <a:lnTo>
                                <a:pt x="28334" y="159801"/>
                              </a:lnTo>
                              <a:lnTo>
                                <a:pt x="34709" y="147393"/>
                              </a:lnTo>
                              <a:lnTo>
                                <a:pt x="41631" y="135365"/>
                              </a:lnTo>
                              <a:lnTo>
                                <a:pt x="49124" y="123695"/>
                              </a:lnTo>
                              <a:lnTo>
                                <a:pt x="57137" y="112404"/>
                              </a:lnTo>
                              <a:lnTo>
                                <a:pt x="65659" y="101533"/>
                              </a:lnTo>
                              <a:lnTo>
                                <a:pt x="74701" y="91106"/>
                              </a:lnTo>
                              <a:lnTo>
                                <a:pt x="84252" y="81111"/>
                              </a:lnTo>
                              <a:lnTo>
                                <a:pt x="94209" y="71586"/>
                              </a:lnTo>
                              <a:lnTo>
                                <a:pt x="104661" y="62570"/>
                              </a:lnTo>
                              <a:lnTo>
                                <a:pt x="115507" y="54009"/>
                              </a:lnTo>
                              <a:lnTo>
                                <a:pt x="126784" y="45996"/>
                              </a:lnTo>
                              <a:lnTo>
                                <a:pt x="138481" y="38503"/>
                              </a:lnTo>
                              <a:lnTo>
                                <a:pt x="150495" y="31569"/>
                              </a:lnTo>
                              <a:lnTo>
                                <a:pt x="162916" y="25206"/>
                              </a:lnTo>
                              <a:lnTo>
                                <a:pt x="175666" y="19453"/>
                              </a:lnTo>
                              <a:lnTo>
                                <a:pt x="188735" y="14297"/>
                              </a:lnTo>
                              <a:lnTo>
                                <a:pt x="202095" y="9762"/>
                              </a:lnTo>
                              <a:lnTo>
                                <a:pt x="215722" y="5914"/>
                              </a:lnTo>
                              <a:lnTo>
                                <a:pt x="229667" y="2688"/>
                              </a:lnTo>
                              <a:lnTo>
                                <a:pt x="243802" y="136"/>
                              </a:lnTo>
                              <a:lnTo>
                                <a:pt x="244894"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299" name="Shape 14299"/>
                      <wps:cNvSpPr/>
                      <wps:spPr>
                        <a:xfrm>
                          <a:off x="357426" y="132832"/>
                          <a:ext cx="95790" cy="486004"/>
                        </a:xfrm>
                        <a:custGeom>
                          <a:avLst/>
                          <a:gdLst/>
                          <a:ahLst/>
                          <a:cxnLst/>
                          <a:rect l="0" t="0" r="0" b="0"/>
                          <a:pathLst>
                            <a:path w="95790" h="486004">
                              <a:moveTo>
                                <a:pt x="24422" y="0"/>
                              </a:moveTo>
                              <a:lnTo>
                                <a:pt x="63322" y="0"/>
                              </a:lnTo>
                              <a:lnTo>
                                <a:pt x="63322" y="228130"/>
                              </a:lnTo>
                              <a:lnTo>
                                <a:pt x="95790" y="228130"/>
                              </a:lnTo>
                              <a:lnTo>
                                <a:pt x="95790" y="277206"/>
                              </a:lnTo>
                              <a:lnTo>
                                <a:pt x="63322" y="289472"/>
                              </a:lnTo>
                              <a:lnTo>
                                <a:pt x="63322" y="305208"/>
                              </a:lnTo>
                              <a:lnTo>
                                <a:pt x="95790" y="305208"/>
                              </a:lnTo>
                              <a:lnTo>
                                <a:pt x="95790" y="400064"/>
                              </a:lnTo>
                              <a:lnTo>
                                <a:pt x="84823" y="400064"/>
                              </a:lnTo>
                              <a:lnTo>
                                <a:pt x="84823" y="340309"/>
                              </a:lnTo>
                              <a:lnTo>
                                <a:pt x="70091" y="340309"/>
                              </a:lnTo>
                              <a:lnTo>
                                <a:pt x="70091" y="412307"/>
                              </a:lnTo>
                              <a:lnTo>
                                <a:pt x="95790" y="412307"/>
                              </a:lnTo>
                              <a:lnTo>
                                <a:pt x="95790" y="481002"/>
                              </a:lnTo>
                              <a:lnTo>
                                <a:pt x="86500" y="482678"/>
                              </a:lnTo>
                              <a:lnTo>
                                <a:pt x="72123" y="484493"/>
                              </a:lnTo>
                              <a:lnTo>
                                <a:pt x="57506" y="485611"/>
                              </a:lnTo>
                              <a:lnTo>
                                <a:pt x="42710" y="486004"/>
                              </a:lnTo>
                              <a:lnTo>
                                <a:pt x="27915" y="485611"/>
                              </a:lnTo>
                              <a:lnTo>
                                <a:pt x="13322" y="484493"/>
                              </a:lnTo>
                              <a:lnTo>
                                <a:pt x="0" y="482816"/>
                              </a:lnTo>
                              <a:lnTo>
                                <a:pt x="0" y="395808"/>
                              </a:lnTo>
                              <a:lnTo>
                                <a:pt x="14199" y="395808"/>
                              </a:lnTo>
                              <a:lnTo>
                                <a:pt x="20561" y="412307"/>
                              </a:lnTo>
                              <a:lnTo>
                                <a:pt x="36627" y="412307"/>
                              </a:lnTo>
                              <a:lnTo>
                                <a:pt x="7391" y="339725"/>
                              </a:lnTo>
                              <a:lnTo>
                                <a:pt x="0" y="339725"/>
                              </a:lnTo>
                              <a:lnTo>
                                <a:pt x="0" y="305208"/>
                              </a:lnTo>
                              <a:lnTo>
                                <a:pt x="24422" y="305208"/>
                              </a:lnTo>
                              <a:lnTo>
                                <a:pt x="24422" y="288227"/>
                              </a:lnTo>
                              <a:lnTo>
                                <a:pt x="0" y="278085"/>
                              </a:lnTo>
                              <a:lnTo>
                                <a:pt x="0" y="228130"/>
                              </a:lnTo>
                              <a:lnTo>
                                <a:pt x="24422" y="228130"/>
                              </a:lnTo>
                              <a:lnTo>
                                <a:pt x="2442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00" name="Shape 14300"/>
                      <wps:cNvSpPr/>
                      <wps:spPr>
                        <a:xfrm>
                          <a:off x="357426" y="43565"/>
                          <a:ext cx="95790" cy="17954"/>
                        </a:xfrm>
                        <a:custGeom>
                          <a:avLst/>
                          <a:gdLst/>
                          <a:ahLst/>
                          <a:cxnLst/>
                          <a:rect l="0" t="0" r="0" b="0"/>
                          <a:pathLst>
                            <a:path w="95790" h="17954">
                              <a:moveTo>
                                <a:pt x="42710" y="0"/>
                              </a:moveTo>
                              <a:lnTo>
                                <a:pt x="57506" y="394"/>
                              </a:lnTo>
                              <a:lnTo>
                                <a:pt x="72123" y="1499"/>
                              </a:lnTo>
                              <a:lnTo>
                                <a:pt x="86500" y="3302"/>
                              </a:lnTo>
                              <a:lnTo>
                                <a:pt x="95790" y="4978"/>
                              </a:lnTo>
                              <a:lnTo>
                                <a:pt x="95790" y="17954"/>
                              </a:lnTo>
                              <a:lnTo>
                                <a:pt x="84531" y="15951"/>
                              </a:lnTo>
                              <a:lnTo>
                                <a:pt x="70802" y="14199"/>
                              </a:lnTo>
                              <a:lnTo>
                                <a:pt x="56858" y="13131"/>
                              </a:lnTo>
                              <a:lnTo>
                                <a:pt x="42710" y="12788"/>
                              </a:lnTo>
                              <a:lnTo>
                                <a:pt x="28562" y="13131"/>
                              </a:lnTo>
                              <a:lnTo>
                                <a:pt x="14618" y="14199"/>
                              </a:lnTo>
                              <a:lnTo>
                                <a:pt x="889" y="15951"/>
                              </a:lnTo>
                              <a:lnTo>
                                <a:pt x="0" y="16109"/>
                              </a:lnTo>
                              <a:lnTo>
                                <a:pt x="0" y="3166"/>
                              </a:lnTo>
                              <a:lnTo>
                                <a:pt x="13322" y="1499"/>
                              </a:lnTo>
                              <a:lnTo>
                                <a:pt x="27915" y="394"/>
                              </a:lnTo>
                              <a:lnTo>
                                <a:pt x="4271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01" name="Shape 14301"/>
                      <wps:cNvSpPr/>
                      <wps:spPr>
                        <a:xfrm>
                          <a:off x="453216" y="182783"/>
                          <a:ext cx="61195" cy="227256"/>
                        </a:xfrm>
                        <a:custGeom>
                          <a:avLst/>
                          <a:gdLst/>
                          <a:ahLst/>
                          <a:cxnLst/>
                          <a:rect l="0" t="0" r="0" b="0"/>
                          <a:pathLst>
                            <a:path w="61195" h="227256">
                              <a:moveTo>
                                <a:pt x="22282" y="0"/>
                              </a:moveTo>
                              <a:lnTo>
                                <a:pt x="61195" y="0"/>
                              </a:lnTo>
                              <a:lnTo>
                                <a:pt x="61195" y="179857"/>
                              </a:lnTo>
                              <a:lnTo>
                                <a:pt x="61144" y="179857"/>
                              </a:lnTo>
                              <a:cubicBezTo>
                                <a:pt x="60801" y="192506"/>
                                <a:pt x="59049" y="201485"/>
                                <a:pt x="50133" y="208318"/>
                              </a:cubicBezTo>
                              <a:lnTo>
                                <a:pt x="0" y="227256"/>
                              </a:lnTo>
                              <a:lnTo>
                                <a:pt x="0" y="178180"/>
                              </a:lnTo>
                              <a:lnTo>
                                <a:pt x="22282" y="178180"/>
                              </a:lnTo>
                              <a:lnTo>
                                <a:pt x="222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02" name="Shape 14302"/>
                      <wps:cNvSpPr/>
                      <wps:spPr>
                        <a:xfrm>
                          <a:off x="453216" y="48543"/>
                          <a:ext cx="234512" cy="565291"/>
                        </a:xfrm>
                        <a:custGeom>
                          <a:avLst/>
                          <a:gdLst/>
                          <a:ahLst/>
                          <a:cxnLst/>
                          <a:rect l="0" t="0" r="0" b="0"/>
                          <a:pathLst>
                            <a:path w="234512" h="565291">
                              <a:moveTo>
                                <a:pt x="0" y="0"/>
                              </a:moveTo>
                              <a:lnTo>
                                <a:pt x="4858" y="876"/>
                              </a:lnTo>
                              <a:lnTo>
                                <a:pt x="18802" y="4102"/>
                              </a:lnTo>
                              <a:lnTo>
                                <a:pt x="32442" y="7950"/>
                              </a:lnTo>
                              <a:lnTo>
                                <a:pt x="45803" y="12485"/>
                              </a:lnTo>
                              <a:lnTo>
                                <a:pt x="58871" y="17641"/>
                              </a:lnTo>
                              <a:lnTo>
                                <a:pt x="71609" y="23394"/>
                              </a:lnTo>
                              <a:lnTo>
                                <a:pt x="84030" y="29756"/>
                              </a:lnTo>
                              <a:lnTo>
                                <a:pt x="96056" y="36691"/>
                              </a:lnTo>
                              <a:lnTo>
                                <a:pt x="107740" y="44183"/>
                              </a:lnTo>
                              <a:lnTo>
                                <a:pt x="119018" y="52197"/>
                              </a:lnTo>
                              <a:lnTo>
                                <a:pt x="129864" y="60758"/>
                              </a:lnTo>
                              <a:lnTo>
                                <a:pt x="140329" y="69774"/>
                              </a:lnTo>
                              <a:lnTo>
                                <a:pt x="150285" y="79299"/>
                              </a:lnTo>
                              <a:lnTo>
                                <a:pt x="159823" y="89294"/>
                              </a:lnTo>
                              <a:lnTo>
                                <a:pt x="168866" y="99721"/>
                              </a:lnTo>
                              <a:lnTo>
                                <a:pt x="177400" y="110592"/>
                              </a:lnTo>
                              <a:lnTo>
                                <a:pt x="185401" y="121882"/>
                              </a:lnTo>
                              <a:lnTo>
                                <a:pt x="192894" y="133553"/>
                              </a:lnTo>
                              <a:lnTo>
                                <a:pt x="199815" y="145580"/>
                              </a:lnTo>
                              <a:lnTo>
                                <a:pt x="206178" y="157989"/>
                              </a:lnTo>
                              <a:lnTo>
                                <a:pt x="211931" y="170738"/>
                              </a:lnTo>
                              <a:lnTo>
                                <a:pt x="217075" y="183783"/>
                              </a:lnTo>
                              <a:lnTo>
                                <a:pt x="221596" y="197155"/>
                              </a:lnTo>
                              <a:lnTo>
                                <a:pt x="225482" y="210807"/>
                              </a:lnTo>
                              <a:lnTo>
                                <a:pt x="228683" y="224740"/>
                              </a:lnTo>
                              <a:lnTo>
                                <a:pt x="231235" y="238874"/>
                              </a:lnTo>
                              <a:lnTo>
                                <a:pt x="233039" y="253276"/>
                              </a:lnTo>
                              <a:lnTo>
                                <a:pt x="234156" y="267881"/>
                              </a:lnTo>
                              <a:lnTo>
                                <a:pt x="234512" y="282651"/>
                              </a:lnTo>
                              <a:lnTo>
                                <a:pt x="234156" y="297422"/>
                              </a:lnTo>
                              <a:lnTo>
                                <a:pt x="233039" y="312026"/>
                              </a:lnTo>
                              <a:lnTo>
                                <a:pt x="231235" y="326428"/>
                              </a:lnTo>
                              <a:lnTo>
                                <a:pt x="228683" y="340576"/>
                              </a:lnTo>
                              <a:lnTo>
                                <a:pt x="225482" y="354509"/>
                              </a:lnTo>
                              <a:lnTo>
                                <a:pt x="221596" y="368160"/>
                              </a:lnTo>
                              <a:lnTo>
                                <a:pt x="217075" y="381521"/>
                              </a:lnTo>
                              <a:lnTo>
                                <a:pt x="211931" y="394551"/>
                              </a:lnTo>
                              <a:lnTo>
                                <a:pt x="206178" y="407315"/>
                              </a:lnTo>
                              <a:lnTo>
                                <a:pt x="199815" y="419723"/>
                              </a:lnTo>
                              <a:lnTo>
                                <a:pt x="192894" y="431749"/>
                              </a:lnTo>
                              <a:lnTo>
                                <a:pt x="185401" y="443421"/>
                              </a:lnTo>
                              <a:lnTo>
                                <a:pt x="177400" y="454712"/>
                              </a:lnTo>
                              <a:lnTo>
                                <a:pt x="168866" y="465582"/>
                              </a:lnTo>
                              <a:lnTo>
                                <a:pt x="159823" y="476008"/>
                              </a:lnTo>
                              <a:lnTo>
                                <a:pt x="150285" y="486004"/>
                              </a:lnTo>
                              <a:lnTo>
                                <a:pt x="140329" y="495516"/>
                              </a:lnTo>
                              <a:lnTo>
                                <a:pt x="129864" y="504558"/>
                              </a:lnTo>
                              <a:lnTo>
                                <a:pt x="119018" y="513105"/>
                              </a:lnTo>
                              <a:lnTo>
                                <a:pt x="107740" y="521119"/>
                              </a:lnTo>
                              <a:lnTo>
                                <a:pt x="96056" y="528613"/>
                              </a:lnTo>
                              <a:lnTo>
                                <a:pt x="84030" y="535533"/>
                              </a:lnTo>
                              <a:lnTo>
                                <a:pt x="71609" y="541897"/>
                              </a:lnTo>
                              <a:lnTo>
                                <a:pt x="58871" y="547650"/>
                              </a:lnTo>
                              <a:lnTo>
                                <a:pt x="45803" y="552819"/>
                              </a:lnTo>
                              <a:lnTo>
                                <a:pt x="32442" y="557340"/>
                              </a:lnTo>
                              <a:lnTo>
                                <a:pt x="18802" y="561214"/>
                              </a:lnTo>
                              <a:lnTo>
                                <a:pt x="4858" y="564414"/>
                              </a:lnTo>
                              <a:lnTo>
                                <a:pt x="0" y="565291"/>
                              </a:lnTo>
                              <a:lnTo>
                                <a:pt x="0" y="496596"/>
                              </a:lnTo>
                              <a:lnTo>
                                <a:pt x="25698" y="496596"/>
                              </a:lnTo>
                              <a:lnTo>
                                <a:pt x="25698" y="484353"/>
                              </a:lnTo>
                              <a:lnTo>
                                <a:pt x="0" y="484353"/>
                              </a:lnTo>
                              <a:lnTo>
                                <a:pt x="0" y="389497"/>
                              </a:lnTo>
                              <a:lnTo>
                                <a:pt x="200082" y="389497"/>
                              </a:lnTo>
                              <a:lnTo>
                                <a:pt x="204972" y="377152"/>
                              </a:lnTo>
                              <a:lnTo>
                                <a:pt x="209277" y="364389"/>
                              </a:lnTo>
                              <a:lnTo>
                                <a:pt x="212960" y="351358"/>
                              </a:lnTo>
                              <a:lnTo>
                                <a:pt x="216059" y="338074"/>
                              </a:lnTo>
                              <a:lnTo>
                                <a:pt x="218459" y="324523"/>
                              </a:lnTo>
                              <a:lnTo>
                                <a:pt x="220212" y="310769"/>
                              </a:lnTo>
                              <a:lnTo>
                                <a:pt x="221278" y="296825"/>
                              </a:lnTo>
                              <a:lnTo>
                                <a:pt x="221634" y="282651"/>
                              </a:lnTo>
                              <a:lnTo>
                                <a:pt x="221278" y="268478"/>
                              </a:lnTo>
                              <a:lnTo>
                                <a:pt x="220212" y="254521"/>
                              </a:lnTo>
                              <a:lnTo>
                                <a:pt x="218459" y="240779"/>
                              </a:lnTo>
                              <a:lnTo>
                                <a:pt x="216059" y="227228"/>
                              </a:lnTo>
                              <a:lnTo>
                                <a:pt x="212960" y="213945"/>
                              </a:lnTo>
                              <a:lnTo>
                                <a:pt x="209277" y="200901"/>
                              </a:lnTo>
                              <a:lnTo>
                                <a:pt x="204972" y="188137"/>
                              </a:lnTo>
                              <a:lnTo>
                                <a:pt x="200019" y="175654"/>
                              </a:lnTo>
                              <a:lnTo>
                                <a:pt x="194507" y="163488"/>
                              </a:lnTo>
                              <a:lnTo>
                                <a:pt x="188462" y="151625"/>
                              </a:lnTo>
                              <a:lnTo>
                                <a:pt x="181845" y="140119"/>
                              </a:lnTo>
                              <a:lnTo>
                                <a:pt x="174708" y="128969"/>
                              </a:lnTo>
                              <a:lnTo>
                                <a:pt x="167049" y="118199"/>
                              </a:lnTo>
                              <a:lnTo>
                                <a:pt x="158871" y="107823"/>
                              </a:lnTo>
                              <a:lnTo>
                                <a:pt x="150235" y="97841"/>
                              </a:lnTo>
                              <a:lnTo>
                                <a:pt x="141141" y="88291"/>
                              </a:lnTo>
                              <a:lnTo>
                                <a:pt x="131591" y="79184"/>
                              </a:lnTo>
                              <a:lnTo>
                                <a:pt x="121647" y="70537"/>
                              </a:lnTo>
                              <a:lnTo>
                                <a:pt x="111246" y="62382"/>
                              </a:lnTo>
                              <a:lnTo>
                                <a:pt x="100463" y="54738"/>
                              </a:lnTo>
                              <a:lnTo>
                                <a:pt x="89364" y="47600"/>
                              </a:lnTo>
                              <a:lnTo>
                                <a:pt x="77819" y="40957"/>
                              </a:lnTo>
                              <a:lnTo>
                                <a:pt x="65996" y="34900"/>
                              </a:lnTo>
                              <a:lnTo>
                                <a:pt x="53829" y="29387"/>
                              </a:lnTo>
                              <a:lnTo>
                                <a:pt x="41370" y="24485"/>
                              </a:lnTo>
                              <a:lnTo>
                                <a:pt x="28607" y="20168"/>
                              </a:lnTo>
                              <a:lnTo>
                                <a:pt x="15564" y="16447"/>
                              </a:lnTo>
                              <a:lnTo>
                                <a:pt x="2305" y="13387"/>
                              </a:lnTo>
                              <a:lnTo>
                                <a:pt x="0" y="12976"/>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03" name="Shape 14303"/>
                      <wps:cNvSpPr/>
                      <wps:spPr>
                        <a:xfrm>
                          <a:off x="346987" y="489488"/>
                          <a:ext cx="19926" cy="26936"/>
                        </a:xfrm>
                        <a:custGeom>
                          <a:avLst/>
                          <a:gdLst/>
                          <a:ahLst/>
                          <a:cxnLst/>
                          <a:rect l="0" t="0" r="0" b="0"/>
                          <a:pathLst>
                            <a:path w="19926" h="26936">
                              <a:moveTo>
                                <a:pt x="9868" y="0"/>
                              </a:moveTo>
                              <a:lnTo>
                                <a:pt x="19926" y="26936"/>
                              </a:lnTo>
                              <a:lnTo>
                                <a:pt x="0" y="26936"/>
                              </a:lnTo>
                              <a:lnTo>
                                <a:pt x="9868"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62" name="Shape 14362"/>
                      <wps:cNvSpPr/>
                      <wps:spPr>
                        <a:xfrm>
                          <a:off x="2734203" y="91331"/>
                          <a:ext cx="12567" cy="31674"/>
                        </a:xfrm>
                        <a:custGeom>
                          <a:avLst/>
                          <a:gdLst/>
                          <a:ahLst/>
                          <a:cxnLst/>
                          <a:rect l="0" t="0" r="0" b="0"/>
                          <a:pathLst>
                            <a:path w="12567" h="31674">
                              <a:moveTo>
                                <a:pt x="11811" y="0"/>
                              </a:moveTo>
                              <a:lnTo>
                                <a:pt x="12567" y="74"/>
                              </a:lnTo>
                              <a:lnTo>
                                <a:pt x="12567" y="6204"/>
                              </a:lnTo>
                              <a:lnTo>
                                <a:pt x="11252" y="5271"/>
                              </a:lnTo>
                              <a:cubicBezTo>
                                <a:pt x="9360" y="5271"/>
                                <a:pt x="8065" y="5448"/>
                                <a:pt x="7315" y="5626"/>
                              </a:cubicBezTo>
                              <a:lnTo>
                                <a:pt x="7315" y="14427"/>
                              </a:lnTo>
                              <a:lnTo>
                                <a:pt x="10681" y="14427"/>
                              </a:lnTo>
                              <a:lnTo>
                                <a:pt x="12567" y="14033"/>
                              </a:lnTo>
                              <a:lnTo>
                                <a:pt x="12567" y="21025"/>
                              </a:lnTo>
                              <a:lnTo>
                                <a:pt x="10490" y="19495"/>
                              </a:lnTo>
                              <a:lnTo>
                                <a:pt x="7137" y="19495"/>
                              </a:lnTo>
                              <a:lnTo>
                                <a:pt x="7137" y="31674"/>
                              </a:lnTo>
                              <a:lnTo>
                                <a:pt x="0" y="31674"/>
                              </a:lnTo>
                              <a:lnTo>
                                <a:pt x="0" y="939"/>
                              </a:lnTo>
                              <a:cubicBezTo>
                                <a:pt x="2807" y="558"/>
                                <a:pt x="6744" y="0"/>
                                <a:pt x="11811"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63" name="Shape 14363"/>
                      <wps:cNvSpPr/>
                      <wps:spPr>
                        <a:xfrm>
                          <a:off x="2714531" y="76332"/>
                          <a:ext cx="32239" cy="61672"/>
                        </a:xfrm>
                        <a:custGeom>
                          <a:avLst/>
                          <a:gdLst/>
                          <a:ahLst/>
                          <a:cxnLst/>
                          <a:rect l="0" t="0" r="0" b="0"/>
                          <a:pathLst>
                            <a:path w="32239" h="61672">
                              <a:moveTo>
                                <a:pt x="31852" y="0"/>
                              </a:moveTo>
                              <a:lnTo>
                                <a:pt x="32239" y="74"/>
                              </a:lnTo>
                              <a:lnTo>
                                <a:pt x="32239" y="6507"/>
                              </a:lnTo>
                              <a:lnTo>
                                <a:pt x="31483" y="6186"/>
                              </a:lnTo>
                              <a:cubicBezTo>
                                <a:pt x="18186" y="6186"/>
                                <a:pt x="7874" y="17247"/>
                                <a:pt x="7874" y="30747"/>
                              </a:cubicBezTo>
                              <a:cubicBezTo>
                                <a:pt x="7874" y="44438"/>
                                <a:pt x="18186" y="55308"/>
                                <a:pt x="31852" y="55308"/>
                              </a:cubicBezTo>
                              <a:lnTo>
                                <a:pt x="32239" y="55144"/>
                              </a:lnTo>
                              <a:lnTo>
                                <a:pt x="32239" y="61565"/>
                              </a:lnTo>
                              <a:lnTo>
                                <a:pt x="31686" y="61672"/>
                              </a:lnTo>
                              <a:cubicBezTo>
                                <a:pt x="14059" y="61672"/>
                                <a:pt x="0" y="48006"/>
                                <a:pt x="0" y="30747"/>
                              </a:cubicBezTo>
                              <a:cubicBezTo>
                                <a:pt x="0" y="13488"/>
                                <a:pt x="14059" y="0"/>
                                <a:pt x="31852"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64" name="Shape 14364"/>
                      <wps:cNvSpPr/>
                      <wps:spPr>
                        <a:xfrm>
                          <a:off x="2746770" y="91405"/>
                          <a:ext cx="14256" cy="31600"/>
                        </a:xfrm>
                        <a:custGeom>
                          <a:avLst/>
                          <a:gdLst/>
                          <a:ahLst/>
                          <a:cxnLst/>
                          <a:rect l="0" t="0" r="0" b="0"/>
                          <a:pathLst>
                            <a:path w="14256" h="31600">
                              <a:moveTo>
                                <a:pt x="0" y="0"/>
                              </a:moveTo>
                              <a:lnTo>
                                <a:pt x="5901" y="584"/>
                              </a:lnTo>
                              <a:cubicBezTo>
                                <a:pt x="7541" y="1008"/>
                                <a:pt x="8712" y="1622"/>
                                <a:pt x="9747" y="2377"/>
                              </a:cubicBezTo>
                              <a:cubicBezTo>
                                <a:pt x="11614" y="3673"/>
                                <a:pt x="12922" y="5921"/>
                                <a:pt x="12922" y="8930"/>
                              </a:cubicBezTo>
                              <a:cubicBezTo>
                                <a:pt x="12922" y="12663"/>
                                <a:pt x="10115" y="15101"/>
                                <a:pt x="6559" y="16246"/>
                              </a:cubicBezTo>
                              <a:lnTo>
                                <a:pt x="6559" y="16601"/>
                              </a:lnTo>
                              <a:cubicBezTo>
                                <a:pt x="9544" y="17540"/>
                                <a:pt x="11055" y="19991"/>
                                <a:pt x="11995" y="24119"/>
                              </a:cubicBezTo>
                              <a:cubicBezTo>
                                <a:pt x="12922" y="28767"/>
                                <a:pt x="13672" y="30482"/>
                                <a:pt x="14256" y="31600"/>
                              </a:cubicBezTo>
                              <a:lnTo>
                                <a:pt x="6737" y="31600"/>
                              </a:lnTo>
                              <a:cubicBezTo>
                                <a:pt x="5810" y="30482"/>
                                <a:pt x="5251" y="27865"/>
                                <a:pt x="4299" y="24119"/>
                              </a:cubicBezTo>
                              <a:lnTo>
                                <a:pt x="0" y="20951"/>
                              </a:lnTo>
                              <a:lnTo>
                                <a:pt x="0" y="13959"/>
                              </a:lnTo>
                              <a:lnTo>
                                <a:pt x="3164" y="13300"/>
                              </a:lnTo>
                              <a:cubicBezTo>
                                <a:pt x="4455" y="12574"/>
                                <a:pt x="5251" y="11450"/>
                                <a:pt x="5251" y="9857"/>
                              </a:cubicBezTo>
                              <a:lnTo>
                                <a:pt x="0" y="613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65" name="Shape 14365"/>
                      <wps:cNvSpPr/>
                      <wps:spPr>
                        <a:xfrm>
                          <a:off x="2746770" y="76406"/>
                          <a:ext cx="30931" cy="61491"/>
                        </a:xfrm>
                        <a:custGeom>
                          <a:avLst/>
                          <a:gdLst/>
                          <a:ahLst/>
                          <a:cxnLst/>
                          <a:rect l="0" t="0" r="0" b="0"/>
                          <a:pathLst>
                            <a:path w="30931" h="61491">
                              <a:moveTo>
                                <a:pt x="0" y="0"/>
                              </a:moveTo>
                              <a:lnTo>
                                <a:pt x="11862" y="2302"/>
                              </a:lnTo>
                              <a:cubicBezTo>
                                <a:pt x="23123" y="6905"/>
                                <a:pt x="30931" y="17728"/>
                                <a:pt x="30931" y="30673"/>
                              </a:cubicBezTo>
                              <a:cubicBezTo>
                                <a:pt x="30931" y="43617"/>
                                <a:pt x="23123" y="54541"/>
                                <a:pt x="11793" y="59193"/>
                              </a:cubicBezTo>
                              <a:lnTo>
                                <a:pt x="0" y="61491"/>
                              </a:lnTo>
                              <a:lnTo>
                                <a:pt x="0" y="55070"/>
                              </a:lnTo>
                              <a:lnTo>
                                <a:pt x="16320" y="48174"/>
                              </a:lnTo>
                              <a:cubicBezTo>
                                <a:pt x="20514" y="43748"/>
                                <a:pt x="23044" y="37613"/>
                                <a:pt x="23044" y="30863"/>
                              </a:cubicBezTo>
                              <a:cubicBezTo>
                                <a:pt x="23044" y="24019"/>
                                <a:pt x="20514" y="17830"/>
                                <a:pt x="16273" y="13353"/>
                              </a:cubicBezTo>
                              <a:lnTo>
                                <a:pt x="0" y="6432"/>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04" name="Shape 14304"/>
                      <wps:cNvSpPr/>
                      <wps:spPr>
                        <a:xfrm>
                          <a:off x="839794" y="83663"/>
                          <a:ext cx="265836" cy="339128"/>
                        </a:xfrm>
                        <a:custGeom>
                          <a:avLst/>
                          <a:gdLst/>
                          <a:ahLst/>
                          <a:cxnLst/>
                          <a:rect l="0" t="0" r="0" b="0"/>
                          <a:pathLst>
                            <a:path w="265836" h="339128">
                              <a:moveTo>
                                <a:pt x="0" y="0"/>
                              </a:moveTo>
                              <a:lnTo>
                                <a:pt x="67297" y="0"/>
                              </a:lnTo>
                              <a:lnTo>
                                <a:pt x="67297" y="180581"/>
                              </a:lnTo>
                              <a:cubicBezTo>
                                <a:pt x="67297" y="209232"/>
                                <a:pt x="68148" y="227876"/>
                                <a:pt x="69774" y="236334"/>
                              </a:cubicBezTo>
                              <a:cubicBezTo>
                                <a:pt x="72669" y="250000"/>
                                <a:pt x="79553" y="260934"/>
                                <a:pt x="90373" y="269163"/>
                              </a:cubicBezTo>
                              <a:cubicBezTo>
                                <a:pt x="101219" y="277470"/>
                                <a:pt x="116065" y="281597"/>
                                <a:pt x="134849" y="281597"/>
                              </a:cubicBezTo>
                              <a:cubicBezTo>
                                <a:pt x="153924" y="281597"/>
                                <a:pt x="168389" y="277724"/>
                                <a:pt x="178105" y="269875"/>
                              </a:cubicBezTo>
                              <a:cubicBezTo>
                                <a:pt x="187795" y="262116"/>
                                <a:pt x="193612" y="252501"/>
                                <a:pt x="195567" y="241148"/>
                              </a:cubicBezTo>
                              <a:cubicBezTo>
                                <a:pt x="197574" y="229755"/>
                                <a:pt x="198514" y="210858"/>
                                <a:pt x="198514" y="184480"/>
                              </a:cubicBezTo>
                              <a:lnTo>
                                <a:pt x="198514" y="0"/>
                              </a:lnTo>
                              <a:lnTo>
                                <a:pt x="265836" y="0"/>
                              </a:lnTo>
                              <a:lnTo>
                                <a:pt x="265836" y="175158"/>
                              </a:lnTo>
                              <a:cubicBezTo>
                                <a:pt x="265836" y="215215"/>
                                <a:pt x="264020" y="243472"/>
                                <a:pt x="260388" y="260007"/>
                              </a:cubicBezTo>
                              <a:cubicBezTo>
                                <a:pt x="256718" y="276555"/>
                                <a:pt x="250063" y="290437"/>
                                <a:pt x="240259" y="301853"/>
                              </a:cubicBezTo>
                              <a:cubicBezTo>
                                <a:pt x="230480" y="313195"/>
                                <a:pt x="217373" y="322275"/>
                                <a:pt x="201066" y="329045"/>
                              </a:cubicBezTo>
                              <a:cubicBezTo>
                                <a:pt x="184683" y="335775"/>
                                <a:pt x="163258" y="339128"/>
                                <a:pt x="136881" y="339128"/>
                              </a:cubicBezTo>
                              <a:cubicBezTo>
                                <a:pt x="105029" y="339128"/>
                                <a:pt x="80874" y="335457"/>
                                <a:pt x="64440" y="328079"/>
                              </a:cubicBezTo>
                              <a:cubicBezTo>
                                <a:pt x="47968" y="320714"/>
                                <a:pt x="35027" y="311175"/>
                                <a:pt x="25463" y="299453"/>
                              </a:cubicBezTo>
                              <a:cubicBezTo>
                                <a:pt x="15913" y="287744"/>
                                <a:pt x="9614" y="275386"/>
                                <a:pt x="6579" y="262510"/>
                              </a:cubicBezTo>
                              <a:cubicBezTo>
                                <a:pt x="2172" y="243408"/>
                                <a:pt x="0" y="215215"/>
                                <a:pt x="0" y="177876"/>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05" name="Shape 14305"/>
                      <wps:cNvSpPr/>
                      <wps:spPr>
                        <a:xfrm>
                          <a:off x="1177277" y="83668"/>
                          <a:ext cx="264566" cy="333463"/>
                        </a:xfrm>
                        <a:custGeom>
                          <a:avLst/>
                          <a:gdLst/>
                          <a:ahLst/>
                          <a:cxnLst/>
                          <a:rect l="0" t="0" r="0" b="0"/>
                          <a:pathLst>
                            <a:path w="264566" h="333463">
                              <a:moveTo>
                                <a:pt x="0" y="0"/>
                              </a:moveTo>
                              <a:lnTo>
                                <a:pt x="65507" y="0"/>
                              </a:lnTo>
                              <a:lnTo>
                                <a:pt x="202006" y="222669"/>
                              </a:lnTo>
                              <a:lnTo>
                                <a:pt x="202006" y="0"/>
                              </a:lnTo>
                              <a:lnTo>
                                <a:pt x="264566" y="0"/>
                              </a:lnTo>
                              <a:lnTo>
                                <a:pt x="264566" y="333463"/>
                              </a:lnTo>
                              <a:lnTo>
                                <a:pt x="196939" y="333463"/>
                              </a:lnTo>
                              <a:lnTo>
                                <a:pt x="62560" y="116015"/>
                              </a:lnTo>
                              <a:lnTo>
                                <a:pt x="62560" y="333463"/>
                              </a:lnTo>
                              <a:lnTo>
                                <a:pt x="0" y="333463"/>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06" name="Shape 14306"/>
                      <wps:cNvSpPr/>
                      <wps:spPr>
                        <a:xfrm>
                          <a:off x="1475198" y="83663"/>
                          <a:ext cx="165100" cy="333463"/>
                        </a:xfrm>
                        <a:custGeom>
                          <a:avLst/>
                          <a:gdLst/>
                          <a:ahLst/>
                          <a:cxnLst/>
                          <a:rect l="0" t="0" r="0" b="0"/>
                          <a:pathLst>
                            <a:path w="165100" h="333463">
                              <a:moveTo>
                                <a:pt x="129883" y="0"/>
                              </a:moveTo>
                              <a:lnTo>
                                <a:pt x="165100" y="0"/>
                              </a:lnTo>
                              <a:lnTo>
                                <a:pt x="165100" y="79040"/>
                              </a:lnTo>
                              <a:lnTo>
                                <a:pt x="164630" y="77775"/>
                              </a:lnTo>
                              <a:lnTo>
                                <a:pt x="119609" y="201561"/>
                              </a:lnTo>
                              <a:lnTo>
                                <a:pt x="165100" y="201561"/>
                              </a:lnTo>
                              <a:lnTo>
                                <a:pt x="165100" y="257684"/>
                              </a:lnTo>
                              <a:lnTo>
                                <a:pt x="98882" y="257684"/>
                              </a:lnTo>
                              <a:lnTo>
                                <a:pt x="71425" y="333463"/>
                              </a:lnTo>
                              <a:lnTo>
                                <a:pt x="0" y="333463"/>
                              </a:lnTo>
                              <a:lnTo>
                                <a:pt x="129883"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07" name="Shape 14307"/>
                      <wps:cNvSpPr/>
                      <wps:spPr>
                        <a:xfrm>
                          <a:off x="1640298" y="83663"/>
                          <a:ext cx="169494" cy="333463"/>
                        </a:xfrm>
                        <a:custGeom>
                          <a:avLst/>
                          <a:gdLst/>
                          <a:ahLst/>
                          <a:cxnLst/>
                          <a:rect l="0" t="0" r="0" b="0"/>
                          <a:pathLst>
                            <a:path w="169494" h="333463">
                              <a:moveTo>
                                <a:pt x="0" y="0"/>
                              </a:moveTo>
                              <a:lnTo>
                                <a:pt x="35966" y="0"/>
                              </a:lnTo>
                              <a:lnTo>
                                <a:pt x="169494" y="333463"/>
                              </a:lnTo>
                              <a:lnTo>
                                <a:pt x="96215" y="333463"/>
                              </a:lnTo>
                              <a:lnTo>
                                <a:pt x="67081" y="257684"/>
                              </a:lnTo>
                              <a:lnTo>
                                <a:pt x="0" y="257684"/>
                              </a:lnTo>
                              <a:lnTo>
                                <a:pt x="0" y="201561"/>
                              </a:lnTo>
                              <a:lnTo>
                                <a:pt x="45491" y="201561"/>
                              </a:lnTo>
                              <a:lnTo>
                                <a:pt x="0" y="7904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08" name="Shape 14308"/>
                      <wps:cNvSpPr/>
                      <wps:spPr>
                        <a:xfrm>
                          <a:off x="1841153" y="83663"/>
                          <a:ext cx="265836" cy="339128"/>
                        </a:xfrm>
                        <a:custGeom>
                          <a:avLst/>
                          <a:gdLst/>
                          <a:ahLst/>
                          <a:cxnLst/>
                          <a:rect l="0" t="0" r="0" b="0"/>
                          <a:pathLst>
                            <a:path w="265836" h="339128">
                              <a:moveTo>
                                <a:pt x="0" y="0"/>
                              </a:moveTo>
                              <a:lnTo>
                                <a:pt x="67323" y="0"/>
                              </a:lnTo>
                              <a:lnTo>
                                <a:pt x="67323" y="180581"/>
                              </a:lnTo>
                              <a:cubicBezTo>
                                <a:pt x="67323" y="209232"/>
                                <a:pt x="68174" y="227876"/>
                                <a:pt x="69799" y="236334"/>
                              </a:cubicBezTo>
                              <a:cubicBezTo>
                                <a:pt x="72695" y="250000"/>
                                <a:pt x="79578" y="260934"/>
                                <a:pt x="90373" y="269163"/>
                              </a:cubicBezTo>
                              <a:cubicBezTo>
                                <a:pt x="101257" y="277470"/>
                                <a:pt x="116065" y="281597"/>
                                <a:pt x="134849" y="281597"/>
                              </a:cubicBezTo>
                              <a:cubicBezTo>
                                <a:pt x="153962" y="281597"/>
                                <a:pt x="168389" y="277724"/>
                                <a:pt x="178105" y="269875"/>
                              </a:cubicBezTo>
                              <a:cubicBezTo>
                                <a:pt x="187795" y="262116"/>
                                <a:pt x="193637" y="252501"/>
                                <a:pt x="195567" y="241148"/>
                              </a:cubicBezTo>
                              <a:cubicBezTo>
                                <a:pt x="197599" y="229755"/>
                                <a:pt x="198514" y="210858"/>
                                <a:pt x="198514" y="184480"/>
                              </a:cubicBezTo>
                              <a:lnTo>
                                <a:pt x="198514" y="0"/>
                              </a:lnTo>
                              <a:lnTo>
                                <a:pt x="265836" y="0"/>
                              </a:lnTo>
                              <a:lnTo>
                                <a:pt x="265836" y="175158"/>
                              </a:lnTo>
                              <a:cubicBezTo>
                                <a:pt x="265836" y="215215"/>
                                <a:pt x="264046" y="243472"/>
                                <a:pt x="260388" y="260007"/>
                              </a:cubicBezTo>
                              <a:cubicBezTo>
                                <a:pt x="256743" y="276555"/>
                                <a:pt x="250063" y="290437"/>
                                <a:pt x="240284" y="301853"/>
                              </a:cubicBezTo>
                              <a:cubicBezTo>
                                <a:pt x="230505" y="313195"/>
                                <a:pt x="217373" y="322275"/>
                                <a:pt x="201105" y="329045"/>
                              </a:cubicBezTo>
                              <a:cubicBezTo>
                                <a:pt x="184709" y="335775"/>
                                <a:pt x="163297" y="339128"/>
                                <a:pt x="136881" y="339128"/>
                              </a:cubicBezTo>
                              <a:cubicBezTo>
                                <a:pt x="105054" y="339128"/>
                                <a:pt x="80924" y="335457"/>
                                <a:pt x="64440" y="328079"/>
                              </a:cubicBezTo>
                              <a:cubicBezTo>
                                <a:pt x="47968" y="320714"/>
                                <a:pt x="35027" y="311175"/>
                                <a:pt x="25476" y="299453"/>
                              </a:cubicBezTo>
                              <a:cubicBezTo>
                                <a:pt x="15913" y="287744"/>
                                <a:pt x="9639" y="275386"/>
                                <a:pt x="6604" y="262510"/>
                              </a:cubicBezTo>
                              <a:cubicBezTo>
                                <a:pt x="2172" y="243408"/>
                                <a:pt x="0" y="215215"/>
                                <a:pt x="0" y="177876"/>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09" name="Shape 14309"/>
                      <wps:cNvSpPr/>
                      <wps:spPr>
                        <a:xfrm>
                          <a:off x="2187644" y="86398"/>
                          <a:ext cx="234671" cy="330733"/>
                        </a:xfrm>
                        <a:custGeom>
                          <a:avLst/>
                          <a:gdLst/>
                          <a:ahLst/>
                          <a:cxnLst/>
                          <a:rect l="0" t="0" r="0" b="0"/>
                          <a:pathLst>
                            <a:path w="234671" h="330733">
                              <a:moveTo>
                                <a:pt x="0" y="0"/>
                              </a:moveTo>
                              <a:lnTo>
                                <a:pt x="67297" y="0"/>
                              </a:lnTo>
                              <a:lnTo>
                                <a:pt x="67297" y="274523"/>
                              </a:lnTo>
                              <a:lnTo>
                                <a:pt x="234671" y="274523"/>
                              </a:lnTo>
                              <a:lnTo>
                                <a:pt x="234671" y="330733"/>
                              </a:lnTo>
                              <a:lnTo>
                                <a:pt x="0" y="330733"/>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10" name="Shape 14310"/>
                      <wps:cNvSpPr/>
                      <wps:spPr>
                        <a:xfrm>
                          <a:off x="2435143" y="83663"/>
                          <a:ext cx="165119" cy="333463"/>
                        </a:xfrm>
                        <a:custGeom>
                          <a:avLst/>
                          <a:gdLst/>
                          <a:ahLst/>
                          <a:cxnLst/>
                          <a:rect l="0" t="0" r="0" b="0"/>
                          <a:pathLst>
                            <a:path w="165119" h="333463">
                              <a:moveTo>
                                <a:pt x="129883" y="0"/>
                              </a:moveTo>
                              <a:lnTo>
                                <a:pt x="165119" y="0"/>
                              </a:lnTo>
                              <a:lnTo>
                                <a:pt x="165119" y="78989"/>
                              </a:lnTo>
                              <a:lnTo>
                                <a:pt x="164668" y="77775"/>
                              </a:lnTo>
                              <a:lnTo>
                                <a:pt x="119609" y="201561"/>
                              </a:lnTo>
                              <a:lnTo>
                                <a:pt x="165119" y="201561"/>
                              </a:lnTo>
                              <a:lnTo>
                                <a:pt x="165119" y="257684"/>
                              </a:lnTo>
                              <a:lnTo>
                                <a:pt x="98908" y="257684"/>
                              </a:lnTo>
                              <a:lnTo>
                                <a:pt x="71425" y="333463"/>
                              </a:lnTo>
                              <a:lnTo>
                                <a:pt x="0" y="333463"/>
                              </a:lnTo>
                              <a:lnTo>
                                <a:pt x="129883"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11" name="Shape 14311"/>
                      <wps:cNvSpPr/>
                      <wps:spPr>
                        <a:xfrm>
                          <a:off x="2600262" y="83663"/>
                          <a:ext cx="169475" cy="333463"/>
                        </a:xfrm>
                        <a:custGeom>
                          <a:avLst/>
                          <a:gdLst/>
                          <a:ahLst/>
                          <a:cxnLst/>
                          <a:rect l="0" t="0" r="0" b="0"/>
                          <a:pathLst>
                            <a:path w="169475" h="333463">
                              <a:moveTo>
                                <a:pt x="0" y="0"/>
                              </a:moveTo>
                              <a:lnTo>
                                <a:pt x="35947" y="0"/>
                              </a:lnTo>
                              <a:lnTo>
                                <a:pt x="169475" y="333463"/>
                              </a:lnTo>
                              <a:lnTo>
                                <a:pt x="96196" y="333463"/>
                              </a:lnTo>
                              <a:lnTo>
                                <a:pt x="67088" y="257684"/>
                              </a:lnTo>
                              <a:lnTo>
                                <a:pt x="0" y="257684"/>
                              </a:lnTo>
                              <a:lnTo>
                                <a:pt x="0" y="201561"/>
                              </a:lnTo>
                              <a:lnTo>
                                <a:pt x="45511" y="201561"/>
                              </a:lnTo>
                              <a:lnTo>
                                <a:pt x="0" y="7898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12" name="Shape 14312"/>
                      <wps:cNvSpPr/>
                      <wps:spPr>
                        <a:xfrm>
                          <a:off x="839744" y="486132"/>
                          <a:ext cx="48070" cy="61303"/>
                        </a:xfrm>
                        <a:custGeom>
                          <a:avLst/>
                          <a:gdLst/>
                          <a:ahLst/>
                          <a:cxnLst/>
                          <a:rect l="0" t="0" r="0" b="0"/>
                          <a:pathLst>
                            <a:path w="48070" h="61303">
                              <a:moveTo>
                                <a:pt x="0" y="0"/>
                              </a:moveTo>
                              <a:lnTo>
                                <a:pt x="12179" y="0"/>
                              </a:lnTo>
                              <a:lnTo>
                                <a:pt x="12179" y="32638"/>
                              </a:lnTo>
                              <a:cubicBezTo>
                                <a:pt x="12179" y="37833"/>
                                <a:pt x="12332" y="41187"/>
                                <a:pt x="12624" y="42711"/>
                              </a:cubicBezTo>
                              <a:cubicBezTo>
                                <a:pt x="13145" y="45186"/>
                                <a:pt x="14389" y="47168"/>
                                <a:pt x="16345" y="48654"/>
                              </a:cubicBezTo>
                              <a:cubicBezTo>
                                <a:pt x="18301" y="50152"/>
                                <a:pt x="20980" y="50902"/>
                                <a:pt x="24384" y="50902"/>
                              </a:cubicBezTo>
                              <a:cubicBezTo>
                                <a:pt x="27838" y="50902"/>
                                <a:pt x="30442" y="50191"/>
                                <a:pt x="32195" y="48780"/>
                              </a:cubicBezTo>
                              <a:cubicBezTo>
                                <a:pt x="33960" y="47383"/>
                                <a:pt x="35014" y="45644"/>
                                <a:pt x="35357" y="43586"/>
                              </a:cubicBezTo>
                              <a:cubicBezTo>
                                <a:pt x="35725" y="41529"/>
                                <a:pt x="35903" y="38112"/>
                                <a:pt x="35903" y="33338"/>
                              </a:cubicBezTo>
                              <a:lnTo>
                                <a:pt x="35903" y="0"/>
                              </a:lnTo>
                              <a:lnTo>
                                <a:pt x="48070" y="0"/>
                              </a:lnTo>
                              <a:lnTo>
                                <a:pt x="48070" y="31662"/>
                              </a:lnTo>
                              <a:cubicBezTo>
                                <a:pt x="48070" y="38900"/>
                                <a:pt x="47739" y="44005"/>
                                <a:pt x="47079" y="46989"/>
                              </a:cubicBezTo>
                              <a:cubicBezTo>
                                <a:pt x="46418" y="49988"/>
                                <a:pt x="45212" y="52502"/>
                                <a:pt x="43447" y="54559"/>
                              </a:cubicBezTo>
                              <a:cubicBezTo>
                                <a:pt x="41669" y="56617"/>
                                <a:pt x="39319" y="58255"/>
                                <a:pt x="36347" y="59474"/>
                              </a:cubicBezTo>
                              <a:cubicBezTo>
                                <a:pt x="33388" y="60694"/>
                                <a:pt x="29527" y="61303"/>
                                <a:pt x="24752" y="61303"/>
                              </a:cubicBezTo>
                              <a:cubicBezTo>
                                <a:pt x="18999" y="61303"/>
                                <a:pt x="14630" y="60643"/>
                                <a:pt x="11659" y="59310"/>
                              </a:cubicBezTo>
                              <a:cubicBezTo>
                                <a:pt x="8687" y="57989"/>
                                <a:pt x="6337" y="56262"/>
                                <a:pt x="4610" y="54127"/>
                              </a:cubicBezTo>
                              <a:cubicBezTo>
                                <a:pt x="2883" y="52006"/>
                                <a:pt x="1753" y="49785"/>
                                <a:pt x="1194" y="47447"/>
                              </a:cubicBezTo>
                              <a:cubicBezTo>
                                <a:pt x="394" y="43993"/>
                                <a:pt x="0" y="38900"/>
                                <a:pt x="0" y="32144"/>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13" name="Shape 14313"/>
                      <wps:cNvSpPr/>
                      <wps:spPr>
                        <a:xfrm>
                          <a:off x="900764"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774" name="Shape 15774"/>
                      <wps:cNvSpPr/>
                      <wps:spPr>
                        <a:xfrm>
                          <a:off x="961073"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15" name="Shape 14315"/>
                      <wps:cNvSpPr/>
                      <wps:spPr>
                        <a:xfrm>
                          <a:off x="978680" y="486133"/>
                          <a:ext cx="56121" cy="60274"/>
                        </a:xfrm>
                        <a:custGeom>
                          <a:avLst/>
                          <a:gdLst/>
                          <a:ahLst/>
                          <a:cxnLst/>
                          <a:rect l="0" t="0" r="0" b="0"/>
                          <a:pathLst>
                            <a:path w="56121" h="60274">
                              <a:moveTo>
                                <a:pt x="0" y="0"/>
                              </a:moveTo>
                              <a:lnTo>
                                <a:pt x="13195" y="0"/>
                              </a:lnTo>
                              <a:lnTo>
                                <a:pt x="28448" y="44614"/>
                              </a:lnTo>
                              <a:lnTo>
                                <a:pt x="43205" y="0"/>
                              </a:lnTo>
                              <a:lnTo>
                                <a:pt x="56121" y="0"/>
                              </a:lnTo>
                              <a:lnTo>
                                <a:pt x="34531" y="60274"/>
                              </a:lnTo>
                              <a:lnTo>
                                <a:pt x="21539"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16" name="Shape 14316"/>
                      <wps:cNvSpPr/>
                      <wps:spPr>
                        <a:xfrm>
                          <a:off x="1041010" y="486133"/>
                          <a:ext cx="45847" cy="60274"/>
                        </a:xfrm>
                        <a:custGeom>
                          <a:avLst/>
                          <a:gdLst/>
                          <a:ahLst/>
                          <a:cxnLst/>
                          <a:rect l="0" t="0" r="0" b="0"/>
                          <a:pathLst>
                            <a:path w="45847" h="60274">
                              <a:moveTo>
                                <a:pt x="0" y="0"/>
                              </a:moveTo>
                              <a:lnTo>
                                <a:pt x="44704" y="0"/>
                              </a:lnTo>
                              <a:lnTo>
                                <a:pt x="44704" y="10198"/>
                              </a:lnTo>
                              <a:lnTo>
                                <a:pt x="12167" y="10198"/>
                              </a:lnTo>
                              <a:lnTo>
                                <a:pt x="12167" y="23546"/>
                              </a:lnTo>
                              <a:lnTo>
                                <a:pt x="42431" y="23546"/>
                              </a:lnTo>
                              <a:lnTo>
                                <a:pt x="42431" y="33705"/>
                              </a:lnTo>
                              <a:lnTo>
                                <a:pt x="12167" y="33705"/>
                              </a:lnTo>
                              <a:lnTo>
                                <a:pt x="12167" y="50113"/>
                              </a:lnTo>
                              <a:lnTo>
                                <a:pt x="45847" y="50113"/>
                              </a:lnTo>
                              <a:lnTo>
                                <a:pt x="45847"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17" name="Shape 14317"/>
                      <wps:cNvSpPr/>
                      <wps:spPr>
                        <a:xfrm>
                          <a:off x="1097218" y="486133"/>
                          <a:ext cx="24473" cy="60274"/>
                        </a:xfrm>
                        <a:custGeom>
                          <a:avLst/>
                          <a:gdLst/>
                          <a:ahLst/>
                          <a:cxnLst/>
                          <a:rect l="0" t="0" r="0" b="0"/>
                          <a:pathLst>
                            <a:path w="24473" h="60274">
                              <a:moveTo>
                                <a:pt x="0" y="0"/>
                              </a:moveTo>
                              <a:lnTo>
                                <a:pt x="24473" y="0"/>
                              </a:lnTo>
                              <a:lnTo>
                                <a:pt x="24473" y="10261"/>
                              </a:lnTo>
                              <a:lnTo>
                                <a:pt x="21666" y="10198"/>
                              </a:lnTo>
                              <a:lnTo>
                                <a:pt x="12179" y="10198"/>
                              </a:lnTo>
                              <a:lnTo>
                                <a:pt x="12179" y="25488"/>
                              </a:lnTo>
                              <a:lnTo>
                                <a:pt x="21184" y="25488"/>
                              </a:lnTo>
                              <a:lnTo>
                                <a:pt x="24473" y="25267"/>
                              </a:lnTo>
                              <a:lnTo>
                                <a:pt x="24473" y="38356"/>
                              </a:lnTo>
                              <a:lnTo>
                                <a:pt x="24435" y="38303"/>
                              </a:lnTo>
                              <a:cubicBezTo>
                                <a:pt x="23279" y="37083"/>
                                <a:pt x="22047" y="36246"/>
                                <a:pt x="20777" y="35789"/>
                              </a:cubicBezTo>
                              <a:cubicBezTo>
                                <a:pt x="19482" y="35331"/>
                                <a:pt x="17437" y="35116"/>
                                <a:pt x="14643" y="35116"/>
                              </a:cubicBezTo>
                              <a:lnTo>
                                <a:pt x="12179" y="35116"/>
                              </a:lnTo>
                              <a:lnTo>
                                <a:pt x="12179"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18" name="Shape 14318"/>
                      <wps:cNvSpPr/>
                      <wps:spPr>
                        <a:xfrm>
                          <a:off x="1121691" y="486133"/>
                          <a:ext cx="29731" cy="60274"/>
                        </a:xfrm>
                        <a:custGeom>
                          <a:avLst/>
                          <a:gdLst/>
                          <a:ahLst/>
                          <a:cxnLst/>
                          <a:rect l="0" t="0" r="0" b="0"/>
                          <a:pathLst>
                            <a:path w="29731" h="60274">
                              <a:moveTo>
                                <a:pt x="0" y="0"/>
                              </a:moveTo>
                              <a:lnTo>
                                <a:pt x="1156" y="0"/>
                              </a:lnTo>
                              <a:cubicBezTo>
                                <a:pt x="7582" y="0"/>
                                <a:pt x="12268" y="533"/>
                                <a:pt x="15189" y="1625"/>
                              </a:cubicBezTo>
                              <a:cubicBezTo>
                                <a:pt x="18110" y="2705"/>
                                <a:pt x="20447" y="4623"/>
                                <a:pt x="22200" y="7404"/>
                              </a:cubicBezTo>
                              <a:cubicBezTo>
                                <a:pt x="23952" y="10173"/>
                                <a:pt x="24829" y="13334"/>
                                <a:pt x="24829" y="16890"/>
                              </a:cubicBezTo>
                              <a:cubicBezTo>
                                <a:pt x="24829" y="21425"/>
                                <a:pt x="23495" y="25146"/>
                                <a:pt x="20841" y="28105"/>
                              </a:cubicBezTo>
                              <a:cubicBezTo>
                                <a:pt x="18174" y="31038"/>
                                <a:pt x="14211" y="32905"/>
                                <a:pt x="8915" y="33668"/>
                              </a:cubicBezTo>
                              <a:cubicBezTo>
                                <a:pt x="11544" y="35204"/>
                                <a:pt x="13729" y="36894"/>
                                <a:pt x="15443" y="38734"/>
                              </a:cubicBezTo>
                              <a:cubicBezTo>
                                <a:pt x="17145" y="40563"/>
                                <a:pt x="19456" y="43827"/>
                                <a:pt x="22365" y="48513"/>
                              </a:cubicBezTo>
                              <a:lnTo>
                                <a:pt x="29731" y="60274"/>
                              </a:lnTo>
                              <a:lnTo>
                                <a:pt x="15164" y="60274"/>
                              </a:lnTo>
                              <a:lnTo>
                                <a:pt x="6375" y="47155"/>
                              </a:lnTo>
                              <a:lnTo>
                                <a:pt x="0" y="38356"/>
                              </a:lnTo>
                              <a:lnTo>
                                <a:pt x="0" y="25267"/>
                              </a:lnTo>
                              <a:lnTo>
                                <a:pt x="7645" y="24752"/>
                              </a:lnTo>
                              <a:cubicBezTo>
                                <a:pt x="9093" y="24256"/>
                                <a:pt x="10224" y="23406"/>
                                <a:pt x="11062" y="22199"/>
                              </a:cubicBezTo>
                              <a:cubicBezTo>
                                <a:pt x="11875" y="20993"/>
                                <a:pt x="12294" y="19481"/>
                                <a:pt x="12294" y="17678"/>
                              </a:cubicBezTo>
                              <a:cubicBezTo>
                                <a:pt x="12294" y="15646"/>
                                <a:pt x="11748" y="14021"/>
                                <a:pt x="10668" y="12764"/>
                              </a:cubicBezTo>
                              <a:cubicBezTo>
                                <a:pt x="9589" y="11519"/>
                                <a:pt x="8052" y="10731"/>
                                <a:pt x="6083" y="10401"/>
                              </a:cubicBezTo>
                              <a:lnTo>
                                <a:pt x="0" y="1026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19" name="Shape 14319"/>
                      <wps:cNvSpPr/>
                      <wps:spPr>
                        <a:xfrm>
                          <a:off x="1154901" y="485105"/>
                          <a:ext cx="49009" cy="62370"/>
                        </a:xfrm>
                        <a:custGeom>
                          <a:avLst/>
                          <a:gdLst/>
                          <a:ahLst/>
                          <a:cxnLst/>
                          <a:rect l="0" t="0" r="0" b="0"/>
                          <a:pathLst>
                            <a:path w="49009" h="62370">
                              <a:moveTo>
                                <a:pt x="24181" y="0"/>
                              </a:moveTo>
                              <a:cubicBezTo>
                                <a:pt x="31750" y="0"/>
                                <a:pt x="37440" y="1663"/>
                                <a:pt x="41262" y="4966"/>
                              </a:cubicBezTo>
                              <a:cubicBezTo>
                                <a:pt x="45098" y="8293"/>
                                <a:pt x="47092" y="12712"/>
                                <a:pt x="47295" y="18250"/>
                              </a:cubicBezTo>
                              <a:lnTo>
                                <a:pt x="35128" y="18783"/>
                              </a:lnTo>
                              <a:cubicBezTo>
                                <a:pt x="34607" y="15684"/>
                                <a:pt x="33477" y="13461"/>
                                <a:pt x="31763" y="12103"/>
                              </a:cubicBezTo>
                              <a:cubicBezTo>
                                <a:pt x="30048" y="10744"/>
                                <a:pt x="27483" y="10071"/>
                                <a:pt x="24066" y="10071"/>
                              </a:cubicBezTo>
                              <a:cubicBezTo>
                                <a:pt x="20523" y="10071"/>
                                <a:pt x="17742" y="10795"/>
                                <a:pt x="15748" y="12255"/>
                              </a:cubicBezTo>
                              <a:cubicBezTo>
                                <a:pt x="14465" y="13182"/>
                                <a:pt x="13818" y="14439"/>
                                <a:pt x="13818" y="16002"/>
                              </a:cubicBezTo>
                              <a:cubicBezTo>
                                <a:pt x="13818" y="17424"/>
                                <a:pt x="14427" y="18644"/>
                                <a:pt x="15621" y="19659"/>
                              </a:cubicBezTo>
                              <a:cubicBezTo>
                                <a:pt x="17170" y="20941"/>
                                <a:pt x="20891" y="22289"/>
                                <a:pt x="26810" y="23685"/>
                              </a:cubicBezTo>
                              <a:cubicBezTo>
                                <a:pt x="32728" y="25070"/>
                                <a:pt x="37109" y="26530"/>
                                <a:pt x="39954" y="28015"/>
                              </a:cubicBezTo>
                              <a:cubicBezTo>
                                <a:pt x="42786" y="29514"/>
                                <a:pt x="45009" y="31547"/>
                                <a:pt x="46609" y="34137"/>
                              </a:cubicBezTo>
                              <a:cubicBezTo>
                                <a:pt x="48209" y="36728"/>
                                <a:pt x="49009" y="39928"/>
                                <a:pt x="49009" y="43738"/>
                              </a:cubicBezTo>
                              <a:cubicBezTo>
                                <a:pt x="49009" y="47205"/>
                                <a:pt x="48057" y="50431"/>
                                <a:pt x="46139" y="53454"/>
                              </a:cubicBezTo>
                              <a:cubicBezTo>
                                <a:pt x="44209" y="56463"/>
                                <a:pt x="41516" y="58711"/>
                                <a:pt x="37998" y="60172"/>
                              </a:cubicBezTo>
                              <a:cubicBezTo>
                                <a:pt x="34493" y="61632"/>
                                <a:pt x="30112" y="62370"/>
                                <a:pt x="24879" y="62370"/>
                              </a:cubicBezTo>
                              <a:cubicBezTo>
                                <a:pt x="17259" y="62370"/>
                                <a:pt x="11405" y="60604"/>
                                <a:pt x="7315" y="57086"/>
                              </a:cubicBezTo>
                              <a:cubicBezTo>
                                <a:pt x="3238" y="53569"/>
                                <a:pt x="787" y="48425"/>
                                <a:pt x="0" y="41694"/>
                              </a:cubicBezTo>
                              <a:lnTo>
                                <a:pt x="11849" y="40539"/>
                              </a:lnTo>
                              <a:cubicBezTo>
                                <a:pt x="12560" y="44514"/>
                                <a:pt x="14008" y="47434"/>
                                <a:pt x="16180" y="49301"/>
                              </a:cubicBezTo>
                              <a:cubicBezTo>
                                <a:pt x="18364" y="51155"/>
                                <a:pt x="21311" y="52082"/>
                                <a:pt x="25006" y="52082"/>
                              </a:cubicBezTo>
                              <a:cubicBezTo>
                                <a:pt x="28918" y="52082"/>
                                <a:pt x="31877" y="51270"/>
                                <a:pt x="33858" y="49606"/>
                              </a:cubicBezTo>
                              <a:cubicBezTo>
                                <a:pt x="35852" y="47941"/>
                                <a:pt x="36843" y="46011"/>
                                <a:pt x="36843" y="43790"/>
                              </a:cubicBezTo>
                              <a:cubicBezTo>
                                <a:pt x="36843" y="42366"/>
                                <a:pt x="36424" y="41148"/>
                                <a:pt x="35598" y="40145"/>
                              </a:cubicBezTo>
                              <a:cubicBezTo>
                                <a:pt x="34747" y="39154"/>
                                <a:pt x="33299" y="38264"/>
                                <a:pt x="31217" y="37540"/>
                              </a:cubicBezTo>
                              <a:cubicBezTo>
                                <a:pt x="29794" y="37046"/>
                                <a:pt x="26543" y="36156"/>
                                <a:pt x="21463" y="34911"/>
                              </a:cubicBezTo>
                              <a:cubicBezTo>
                                <a:pt x="14948" y="33286"/>
                                <a:pt x="10363" y="31305"/>
                                <a:pt x="7734" y="28942"/>
                              </a:cubicBezTo>
                              <a:cubicBezTo>
                                <a:pt x="4026" y="25615"/>
                                <a:pt x="2184" y="21577"/>
                                <a:pt x="2184" y="16814"/>
                              </a:cubicBezTo>
                              <a:cubicBezTo>
                                <a:pt x="2184" y="13740"/>
                                <a:pt x="3048" y="10871"/>
                                <a:pt x="4801" y="8192"/>
                              </a:cubicBezTo>
                              <a:cubicBezTo>
                                <a:pt x="6540" y="5524"/>
                                <a:pt x="9042" y="3491"/>
                                <a:pt x="12319" y="2094"/>
                              </a:cubicBezTo>
                              <a:cubicBezTo>
                                <a:pt x="15596" y="685"/>
                                <a:pt x="19545" y="0"/>
                                <a:pt x="24181"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775" name="Shape 15775"/>
                      <wps:cNvSpPr/>
                      <wps:spPr>
                        <a:xfrm>
                          <a:off x="1213777"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21" name="Shape 14321"/>
                      <wps:cNvSpPr/>
                      <wps:spPr>
                        <a:xfrm>
                          <a:off x="1237513" y="486132"/>
                          <a:ext cx="25057" cy="60274"/>
                        </a:xfrm>
                        <a:custGeom>
                          <a:avLst/>
                          <a:gdLst/>
                          <a:ahLst/>
                          <a:cxnLst/>
                          <a:rect l="0" t="0" r="0" b="0"/>
                          <a:pathLst>
                            <a:path w="25057" h="60274">
                              <a:moveTo>
                                <a:pt x="0" y="0"/>
                              </a:moveTo>
                              <a:lnTo>
                                <a:pt x="22238" y="0"/>
                              </a:lnTo>
                              <a:lnTo>
                                <a:pt x="25057" y="284"/>
                              </a:lnTo>
                              <a:lnTo>
                                <a:pt x="25057" y="10623"/>
                              </a:lnTo>
                              <a:lnTo>
                                <a:pt x="17640" y="10198"/>
                              </a:lnTo>
                              <a:lnTo>
                                <a:pt x="12167" y="10198"/>
                              </a:lnTo>
                              <a:lnTo>
                                <a:pt x="12167" y="50115"/>
                              </a:lnTo>
                              <a:lnTo>
                                <a:pt x="21260" y="50115"/>
                              </a:lnTo>
                              <a:lnTo>
                                <a:pt x="25057" y="49819"/>
                              </a:lnTo>
                              <a:lnTo>
                                <a:pt x="25057" y="60020"/>
                              </a:lnTo>
                              <a:lnTo>
                                <a:pt x="22898"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22" name="Shape 14322"/>
                      <wps:cNvSpPr/>
                      <wps:spPr>
                        <a:xfrm>
                          <a:off x="1262571" y="486415"/>
                          <a:ext cx="25476" cy="59736"/>
                        </a:xfrm>
                        <a:custGeom>
                          <a:avLst/>
                          <a:gdLst/>
                          <a:ahLst/>
                          <a:cxnLst/>
                          <a:rect l="0" t="0" r="0" b="0"/>
                          <a:pathLst>
                            <a:path w="25476" h="59736">
                              <a:moveTo>
                                <a:pt x="0" y="0"/>
                              </a:moveTo>
                              <a:lnTo>
                                <a:pt x="8649" y="871"/>
                              </a:lnTo>
                              <a:cubicBezTo>
                                <a:pt x="12192" y="1913"/>
                                <a:pt x="15215" y="3755"/>
                                <a:pt x="17742" y="6409"/>
                              </a:cubicBezTo>
                              <a:cubicBezTo>
                                <a:pt x="20257" y="9077"/>
                                <a:pt x="22187" y="12328"/>
                                <a:pt x="23495" y="16188"/>
                              </a:cubicBezTo>
                              <a:cubicBezTo>
                                <a:pt x="24816" y="20036"/>
                                <a:pt x="25476" y="24786"/>
                                <a:pt x="25476" y="30425"/>
                              </a:cubicBezTo>
                              <a:cubicBezTo>
                                <a:pt x="25476" y="35390"/>
                                <a:pt x="24854" y="39670"/>
                                <a:pt x="23622" y="43264"/>
                              </a:cubicBezTo>
                              <a:cubicBezTo>
                                <a:pt x="22111" y="47647"/>
                                <a:pt x="19964" y="51202"/>
                                <a:pt x="17158" y="53907"/>
                              </a:cubicBezTo>
                              <a:cubicBezTo>
                                <a:pt x="15049" y="55964"/>
                                <a:pt x="12205" y="57565"/>
                                <a:pt x="8611" y="58720"/>
                              </a:cubicBezTo>
                              <a:lnTo>
                                <a:pt x="0" y="59736"/>
                              </a:lnTo>
                              <a:lnTo>
                                <a:pt x="0" y="49535"/>
                              </a:lnTo>
                              <a:lnTo>
                                <a:pt x="3556" y="49259"/>
                              </a:lnTo>
                              <a:cubicBezTo>
                                <a:pt x="5524" y="48764"/>
                                <a:pt x="7163" y="47938"/>
                                <a:pt x="8471" y="46744"/>
                              </a:cubicBezTo>
                              <a:cubicBezTo>
                                <a:pt x="9766" y="45563"/>
                                <a:pt x="10833" y="43633"/>
                                <a:pt x="11659" y="40928"/>
                              </a:cubicBezTo>
                              <a:cubicBezTo>
                                <a:pt x="12484" y="38235"/>
                                <a:pt x="12890" y="34553"/>
                                <a:pt x="12890" y="29891"/>
                              </a:cubicBezTo>
                              <a:cubicBezTo>
                                <a:pt x="12890" y="25243"/>
                                <a:pt x="12484" y="21662"/>
                                <a:pt x="11659" y="19160"/>
                              </a:cubicBezTo>
                              <a:cubicBezTo>
                                <a:pt x="10833" y="16670"/>
                                <a:pt x="9677" y="14728"/>
                                <a:pt x="8204" y="13319"/>
                              </a:cubicBezTo>
                              <a:cubicBezTo>
                                <a:pt x="6718" y="11922"/>
                                <a:pt x="4839" y="10981"/>
                                <a:pt x="2578" y="10486"/>
                              </a:cubicBezTo>
                              <a:lnTo>
                                <a:pt x="0" y="1033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23" name="Shape 14323"/>
                      <wps:cNvSpPr/>
                      <wps:spPr>
                        <a:xfrm>
                          <a:off x="1292228"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24" name="Shape 14324"/>
                      <wps:cNvSpPr/>
                      <wps:spPr>
                        <a:xfrm>
                          <a:off x="1322079"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25" name="Shape 14325"/>
                      <wps:cNvSpPr/>
                      <wps:spPr>
                        <a:xfrm>
                          <a:off x="1359130" y="486132"/>
                          <a:ext cx="25057" cy="60274"/>
                        </a:xfrm>
                        <a:custGeom>
                          <a:avLst/>
                          <a:gdLst/>
                          <a:ahLst/>
                          <a:cxnLst/>
                          <a:rect l="0" t="0" r="0" b="0"/>
                          <a:pathLst>
                            <a:path w="25057" h="60274">
                              <a:moveTo>
                                <a:pt x="0" y="0"/>
                              </a:moveTo>
                              <a:lnTo>
                                <a:pt x="22238" y="0"/>
                              </a:lnTo>
                              <a:lnTo>
                                <a:pt x="25057" y="284"/>
                              </a:lnTo>
                              <a:lnTo>
                                <a:pt x="25057" y="10623"/>
                              </a:lnTo>
                              <a:lnTo>
                                <a:pt x="17640" y="10198"/>
                              </a:lnTo>
                              <a:lnTo>
                                <a:pt x="12167" y="10198"/>
                              </a:lnTo>
                              <a:lnTo>
                                <a:pt x="12167" y="50115"/>
                              </a:lnTo>
                              <a:lnTo>
                                <a:pt x="21260" y="50115"/>
                              </a:lnTo>
                              <a:lnTo>
                                <a:pt x="25057" y="49819"/>
                              </a:lnTo>
                              <a:lnTo>
                                <a:pt x="25057" y="60020"/>
                              </a:lnTo>
                              <a:lnTo>
                                <a:pt x="22898"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26" name="Shape 14326"/>
                      <wps:cNvSpPr/>
                      <wps:spPr>
                        <a:xfrm>
                          <a:off x="1384187" y="486415"/>
                          <a:ext cx="25463" cy="59736"/>
                        </a:xfrm>
                        <a:custGeom>
                          <a:avLst/>
                          <a:gdLst/>
                          <a:ahLst/>
                          <a:cxnLst/>
                          <a:rect l="0" t="0" r="0" b="0"/>
                          <a:pathLst>
                            <a:path w="25463" h="59736">
                              <a:moveTo>
                                <a:pt x="0" y="0"/>
                              </a:moveTo>
                              <a:lnTo>
                                <a:pt x="8649" y="871"/>
                              </a:lnTo>
                              <a:cubicBezTo>
                                <a:pt x="12192" y="1913"/>
                                <a:pt x="15215" y="3755"/>
                                <a:pt x="17742" y="6409"/>
                              </a:cubicBezTo>
                              <a:cubicBezTo>
                                <a:pt x="20257" y="9077"/>
                                <a:pt x="22187" y="12328"/>
                                <a:pt x="23495" y="16188"/>
                              </a:cubicBezTo>
                              <a:cubicBezTo>
                                <a:pt x="24816" y="20036"/>
                                <a:pt x="25463" y="24786"/>
                                <a:pt x="25463" y="30425"/>
                              </a:cubicBezTo>
                              <a:cubicBezTo>
                                <a:pt x="25463" y="35390"/>
                                <a:pt x="24854" y="39670"/>
                                <a:pt x="23622" y="43264"/>
                              </a:cubicBezTo>
                              <a:cubicBezTo>
                                <a:pt x="22111" y="47647"/>
                                <a:pt x="19964" y="51202"/>
                                <a:pt x="17158" y="53907"/>
                              </a:cubicBezTo>
                              <a:cubicBezTo>
                                <a:pt x="15049" y="55964"/>
                                <a:pt x="12205" y="57565"/>
                                <a:pt x="8611" y="58720"/>
                              </a:cubicBezTo>
                              <a:lnTo>
                                <a:pt x="0" y="59736"/>
                              </a:lnTo>
                              <a:lnTo>
                                <a:pt x="0" y="49535"/>
                              </a:lnTo>
                              <a:lnTo>
                                <a:pt x="3556" y="49259"/>
                              </a:lnTo>
                              <a:cubicBezTo>
                                <a:pt x="5524" y="48764"/>
                                <a:pt x="7163" y="47938"/>
                                <a:pt x="8471" y="46744"/>
                              </a:cubicBezTo>
                              <a:cubicBezTo>
                                <a:pt x="9766" y="45563"/>
                                <a:pt x="10833" y="43633"/>
                                <a:pt x="11659" y="40928"/>
                              </a:cubicBezTo>
                              <a:cubicBezTo>
                                <a:pt x="12484" y="38235"/>
                                <a:pt x="12890" y="34553"/>
                                <a:pt x="12890" y="29891"/>
                              </a:cubicBezTo>
                              <a:cubicBezTo>
                                <a:pt x="12890" y="25243"/>
                                <a:pt x="12484" y="21662"/>
                                <a:pt x="11659" y="19160"/>
                              </a:cubicBezTo>
                              <a:cubicBezTo>
                                <a:pt x="10833" y="16670"/>
                                <a:pt x="9677" y="14728"/>
                                <a:pt x="8204" y="13319"/>
                              </a:cubicBezTo>
                              <a:cubicBezTo>
                                <a:pt x="6718" y="11922"/>
                                <a:pt x="4839" y="10981"/>
                                <a:pt x="2578" y="10486"/>
                              </a:cubicBezTo>
                              <a:lnTo>
                                <a:pt x="0" y="1033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27" name="Shape 14327"/>
                      <wps:cNvSpPr/>
                      <wps:spPr>
                        <a:xfrm>
                          <a:off x="1434111"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28" name="Shape 14328"/>
                      <wps:cNvSpPr/>
                      <wps:spPr>
                        <a:xfrm>
                          <a:off x="1463962"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29" name="Shape 14329"/>
                      <wps:cNvSpPr/>
                      <wps:spPr>
                        <a:xfrm>
                          <a:off x="1500963" y="486132"/>
                          <a:ext cx="48070" cy="61303"/>
                        </a:xfrm>
                        <a:custGeom>
                          <a:avLst/>
                          <a:gdLst/>
                          <a:ahLst/>
                          <a:cxnLst/>
                          <a:rect l="0" t="0" r="0" b="0"/>
                          <a:pathLst>
                            <a:path w="48070" h="61303">
                              <a:moveTo>
                                <a:pt x="0" y="0"/>
                              </a:moveTo>
                              <a:lnTo>
                                <a:pt x="12179" y="0"/>
                              </a:lnTo>
                              <a:lnTo>
                                <a:pt x="12179" y="32638"/>
                              </a:lnTo>
                              <a:cubicBezTo>
                                <a:pt x="12179" y="37833"/>
                                <a:pt x="12332" y="41187"/>
                                <a:pt x="12624" y="42711"/>
                              </a:cubicBezTo>
                              <a:cubicBezTo>
                                <a:pt x="13145" y="45186"/>
                                <a:pt x="14389" y="47168"/>
                                <a:pt x="16345" y="48654"/>
                              </a:cubicBezTo>
                              <a:cubicBezTo>
                                <a:pt x="18301" y="50152"/>
                                <a:pt x="20980" y="50902"/>
                                <a:pt x="24384" y="50902"/>
                              </a:cubicBezTo>
                              <a:cubicBezTo>
                                <a:pt x="27838" y="50902"/>
                                <a:pt x="30442" y="50191"/>
                                <a:pt x="32195" y="48780"/>
                              </a:cubicBezTo>
                              <a:cubicBezTo>
                                <a:pt x="33960" y="47383"/>
                                <a:pt x="35014" y="45644"/>
                                <a:pt x="35357" y="43586"/>
                              </a:cubicBezTo>
                              <a:cubicBezTo>
                                <a:pt x="35725" y="41529"/>
                                <a:pt x="35903" y="38112"/>
                                <a:pt x="35903" y="33338"/>
                              </a:cubicBezTo>
                              <a:lnTo>
                                <a:pt x="35903" y="0"/>
                              </a:lnTo>
                              <a:lnTo>
                                <a:pt x="48070" y="0"/>
                              </a:lnTo>
                              <a:lnTo>
                                <a:pt x="48070" y="31662"/>
                              </a:lnTo>
                              <a:cubicBezTo>
                                <a:pt x="48070" y="38900"/>
                                <a:pt x="47739" y="44005"/>
                                <a:pt x="47079" y="46989"/>
                              </a:cubicBezTo>
                              <a:cubicBezTo>
                                <a:pt x="46418" y="49988"/>
                                <a:pt x="45212" y="52502"/>
                                <a:pt x="43447" y="54559"/>
                              </a:cubicBezTo>
                              <a:cubicBezTo>
                                <a:pt x="41669" y="56617"/>
                                <a:pt x="39319" y="58255"/>
                                <a:pt x="36347" y="59474"/>
                              </a:cubicBezTo>
                              <a:cubicBezTo>
                                <a:pt x="33388" y="60694"/>
                                <a:pt x="29527" y="61303"/>
                                <a:pt x="24752" y="61303"/>
                              </a:cubicBezTo>
                              <a:cubicBezTo>
                                <a:pt x="18999" y="61303"/>
                                <a:pt x="14630" y="60643"/>
                                <a:pt x="11659" y="59310"/>
                              </a:cubicBezTo>
                              <a:cubicBezTo>
                                <a:pt x="8687" y="57989"/>
                                <a:pt x="6337" y="56262"/>
                                <a:pt x="4610" y="54127"/>
                              </a:cubicBezTo>
                              <a:cubicBezTo>
                                <a:pt x="2883" y="52006"/>
                                <a:pt x="1753" y="49785"/>
                                <a:pt x="1194" y="47447"/>
                              </a:cubicBezTo>
                              <a:cubicBezTo>
                                <a:pt x="394" y="43993"/>
                                <a:pt x="0" y="38900"/>
                                <a:pt x="0" y="32144"/>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30" name="Shape 14330"/>
                      <wps:cNvSpPr/>
                      <wps:spPr>
                        <a:xfrm>
                          <a:off x="1557546" y="486133"/>
                          <a:ext cx="47892" cy="60274"/>
                        </a:xfrm>
                        <a:custGeom>
                          <a:avLst/>
                          <a:gdLst/>
                          <a:ahLst/>
                          <a:cxnLst/>
                          <a:rect l="0" t="0" r="0" b="0"/>
                          <a:pathLst>
                            <a:path w="47892" h="60274">
                              <a:moveTo>
                                <a:pt x="0" y="0"/>
                              </a:moveTo>
                              <a:lnTo>
                                <a:pt x="47892" y="0"/>
                              </a:lnTo>
                              <a:lnTo>
                                <a:pt x="47892" y="10198"/>
                              </a:lnTo>
                              <a:lnTo>
                                <a:pt x="30048" y="10198"/>
                              </a:lnTo>
                              <a:lnTo>
                                <a:pt x="30048" y="60274"/>
                              </a:lnTo>
                              <a:lnTo>
                                <a:pt x="17882" y="60274"/>
                              </a:lnTo>
                              <a:lnTo>
                                <a:pt x="17882" y="10198"/>
                              </a:lnTo>
                              <a:lnTo>
                                <a:pt x="0" y="10198"/>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31" name="Shape 14331"/>
                      <wps:cNvSpPr/>
                      <wps:spPr>
                        <a:xfrm>
                          <a:off x="1610824" y="485107"/>
                          <a:ext cx="29210" cy="62289"/>
                        </a:xfrm>
                        <a:custGeom>
                          <a:avLst/>
                          <a:gdLst/>
                          <a:ahLst/>
                          <a:cxnLst/>
                          <a:rect l="0" t="0" r="0" b="0"/>
                          <a:pathLst>
                            <a:path w="29210" h="62289">
                              <a:moveTo>
                                <a:pt x="29159" y="0"/>
                              </a:moveTo>
                              <a:lnTo>
                                <a:pt x="29210" y="20"/>
                              </a:lnTo>
                              <a:lnTo>
                                <a:pt x="29210" y="10435"/>
                              </a:lnTo>
                              <a:lnTo>
                                <a:pt x="17158" y="15557"/>
                              </a:lnTo>
                              <a:cubicBezTo>
                                <a:pt x="14072" y="18999"/>
                                <a:pt x="12535" y="24181"/>
                                <a:pt x="12535" y="31128"/>
                              </a:cubicBezTo>
                              <a:cubicBezTo>
                                <a:pt x="12535" y="37948"/>
                                <a:pt x="14110" y="43117"/>
                                <a:pt x="17259" y="46634"/>
                              </a:cubicBezTo>
                              <a:lnTo>
                                <a:pt x="29210" y="51884"/>
                              </a:lnTo>
                              <a:lnTo>
                                <a:pt x="29210" y="62289"/>
                              </a:lnTo>
                              <a:lnTo>
                                <a:pt x="7938" y="54115"/>
                              </a:lnTo>
                              <a:cubicBezTo>
                                <a:pt x="2642" y="48667"/>
                                <a:pt x="0" y="41123"/>
                                <a:pt x="0" y="31535"/>
                              </a:cubicBezTo>
                              <a:cubicBezTo>
                                <a:pt x="0" y="25400"/>
                                <a:pt x="914" y="20231"/>
                                <a:pt x="2756" y="16066"/>
                              </a:cubicBezTo>
                              <a:cubicBezTo>
                                <a:pt x="4127" y="13005"/>
                                <a:pt x="6007" y="10249"/>
                                <a:pt x="8369" y="7810"/>
                              </a:cubicBezTo>
                              <a:cubicBezTo>
                                <a:pt x="10744" y="5359"/>
                                <a:pt x="13335" y="3556"/>
                                <a:pt x="16154" y="2375"/>
                              </a:cubicBezTo>
                              <a:cubicBezTo>
                                <a:pt x="19914" y="788"/>
                                <a:pt x="24244" y="0"/>
                                <a:pt x="29159"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32" name="Shape 14332"/>
                      <wps:cNvSpPr/>
                      <wps:spPr>
                        <a:xfrm>
                          <a:off x="1632579" y="470376"/>
                          <a:ext cx="7455" cy="12292"/>
                        </a:xfrm>
                        <a:custGeom>
                          <a:avLst/>
                          <a:gdLst/>
                          <a:ahLst/>
                          <a:cxnLst/>
                          <a:rect l="0" t="0" r="0" b="0"/>
                          <a:pathLst>
                            <a:path w="7455" h="12292">
                              <a:moveTo>
                                <a:pt x="5664" y="0"/>
                              </a:moveTo>
                              <a:lnTo>
                                <a:pt x="7455" y="0"/>
                              </a:lnTo>
                              <a:lnTo>
                                <a:pt x="7455" y="12140"/>
                              </a:lnTo>
                              <a:lnTo>
                                <a:pt x="7315" y="12292"/>
                              </a:lnTo>
                              <a:lnTo>
                                <a:pt x="0" y="12292"/>
                              </a:lnTo>
                              <a:lnTo>
                                <a:pt x="5664"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33" name="Shape 14333"/>
                      <wps:cNvSpPr/>
                      <wps:spPr>
                        <a:xfrm>
                          <a:off x="1640034" y="485127"/>
                          <a:ext cx="29261" cy="62312"/>
                        </a:xfrm>
                        <a:custGeom>
                          <a:avLst/>
                          <a:gdLst/>
                          <a:ahLst/>
                          <a:cxnLst/>
                          <a:rect l="0" t="0" r="0" b="0"/>
                          <a:pathLst>
                            <a:path w="29261" h="62312">
                              <a:moveTo>
                                <a:pt x="0" y="0"/>
                              </a:moveTo>
                              <a:lnTo>
                                <a:pt x="21273" y="8235"/>
                              </a:lnTo>
                              <a:cubicBezTo>
                                <a:pt x="26581" y="13760"/>
                                <a:pt x="29261" y="21405"/>
                                <a:pt x="29261" y="31223"/>
                              </a:cubicBezTo>
                              <a:cubicBezTo>
                                <a:pt x="29261" y="40951"/>
                                <a:pt x="26619" y="48571"/>
                                <a:pt x="21323" y="54057"/>
                              </a:cubicBezTo>
                              <a:cubicBezTo>
                                <a:pt x="16040" y="59556"/>
                                <a:pt x="8966" y="62312"/>
                                <a:pt x="114" y="62312"/>
                              </a:cubicBezTo>
                              <a:lnTo>
                                <a:pt x="0" y="62269"/>
                              </a:lnTo>
                              <a:lnTo>
                                <a:pt x="0" y="51864"/>
                              </a:lnTo>
                              <a:lnTo>
                                <a:pt x="76" y="51898"/>
                              </a:lnTo>
                              <a:cubicBezTo>
                                <a:pt x="4928" y="51898"/>
                                <a:pt x="8903" y="50158"/>
                                <a:pt x="12014" y="46653"/>
                              </a:cubicBezTo>
                              <a:cubicBezTo>
                                <a:pt x="15113" y="43173"/>
                                <a:pt x="16675" y="37928"/>
                                <a:pt x="16675" y="30930"/>
                              </a:cubicBezTo>
                              <a:cubicBezTo>
                                <a:pt x="16675" y="24022"/>
                                <a:pt x="15164" y="18878"/>
                                <a:pt x="12141" y="15475"/>
                              </a:cubicBezTo>
                              <a:cubicBezTo>
                                <a:pt x="9106" y="12083"/>
                                <a:pt x="5080" y="10382"/>
                                <a:pt x="76" y="10382"/>
                              </a:cubicBezTo>
                              <a:lnTo>
                                <a:pt x="0" y="10415"/>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34" name="Shape 14334"/>
                      <wps:cNvSpPr/>
                      <wps:spPr>
                        <a:xfrm>
                          <a:off x="1640034" y="470376"/>
                          <a:ext cx="11176" cy="12140"/>
                        </a:xfrm>
                        <a:custGeom>
                          <a:avLst/>
                          <a:gdLst/>
                          <a:ahLst/>
                          <a:cxnLst/>
                          <a:rect l="0" t="0" r="0" b="0"/>
                          <a:pathLst>
                            <a:path w="11176" h="12140">
                              <a:moveTo>
                                <a:pt x="0" y="0"/>
                              </a:moveTo>
                              <a:lnTo>
                                <a:pt x="11176" y="0"/>
                              </a:lnTo>
                              <a:lnTo>
                                <a:pt x="0" y="1214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35" name="Shape 14335"/>
                      <wps:cNvSpPr/>
                      <wps:spPr>
                        <a:xfrm>
                          <a:off x="1678912"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36" name="Shape 14336"/>
                      <wps:cNvSpPr/>
                      <wps:spPr>
                        <a:xfrm>
                          <a:off x="1737129" y="485107"/>
                          <a:ext cx="29210" cy="62289"/>
                        </a:xfrm>
                        <a:custGeom>
                          <a:avLst/>
                          <a:gdLst/>
                          <a:ahLst/>
                          <a:cxnLst/>
                          <a:rect l="0" t="0" r="0" b="0"/>
                          <a:pathLst>
                            <a:path w="29210" h="62289">
                              <a:moveTo>
                                <a:pt x="29159" y="0"/>
                              </a:moveTo>
                              <a:lnTo>
                                <a:pt x="29210" y="20"/>
                              </a:lnTo>
                              <a:lnTo>
                                <a:pt x="29210" y="10435"/>
                              </a:lnTo>
                              <a:lnTo>
                                <a:pt x="17158" y="15557"/>
                              </a:lnTo>
                              <a:cubicBezTo>
                                <a:pt x="14072" y="18999"/>
                                <a:pt x="12535" y="24181"/>
                                <a:pt x="12535" y="31128"/>
                              </a:cubicBezTo>
                              <a:cubicBezTo>
                                <a:pt x="12535" y="37948"/>
                                <a:pt x="14110" y="43117"/>
                                <a:pt x="17259" y="46634"/>
                              </a:cubicBezTo>
                              <a:lnTo>
                                <a:pt x="29210" y="51884"/>
                              </a:lnTo>
                              <a:lnTo>
                                <a:pt x="29210" y="62289"/>
                              </a:lnTo>
                              <a:lnTo>
                                <a:pt x="7938" y="54115"/>
                              </a:lnTo>
                              <a:cubicBezTo>
                                <a:pt x="2642" y="48667"/>
                                <a:pt x="0" y="41123"/>
                                <a:pt x="0" y="31535"/>
                              </a:cubicBezTo>
                              <a:cubicBezTo>
                                <a:pt x="0" y="25400"/>
                                <a:pt x="914" y="20231"/>
                                <a:pt x="2756" y="16066"/>
                              </a:cubicBezTo>
                              <a:cubicBezTo>
                                <a:pt x="4127" y="13005"/>
                                <a:pt x="6007" y="10249"/>
                                <a:pt x="8369" y="7810"/>
                              </a:cubicBezTo>
                              <a:cubicBezTo>
                                <a:pt x="10744" y="5359"/>
                                <a:pt x="13335" y="3556"/>
                                <a:pt x="16154" y="2375"/>
                              </a:cubicBezTo>
                              <a:cubicBezTo>
                                <a:pt x="19914" y="788"/>
                                <a:pt x="24244" y="0"/>
                                <a:pt x="29159"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37" name="Shape 14337"/>
                      <wps:cNvSpPr/>
                      <wps:spPr>
                        <a:xfrm>
                          <a:off x="1766339" y="485127"/>
                          <a:ext cx="29248" cy="62312"/>
                        </a:xfrm>
                        <a:custGeom>
                          <a:avLst/>
                          <a:gdLst/>
                          <a:ahLst/>
                          <a:cxnLst/>
                          <a:rect l="0" t="0" r="0" b="0"/>
                          <a:pathLst>
                            <a:path w="29248" h="62312">
                              <a:moveTo>
                                <a:pt x="0" y="0"/>
                              </a:moveTo>
                              <a:lnTo>
                                <a:pt x="21273" y="8235"/>
                              </a:lnTo>
                              <a:cubicBezTo>
                                <a:pt x="26581" y="13760"/>
                                <a:pt x="29248" y="21405"/>
                                <a:pt x="29248" y="31223"/>
                              </a:cubicBezTo>
                              <a:cubicBezTo>
                                <a:pt x="29248" y="40951"/>
                                <a:pt x="26607" y="48571"/>
                                <a:pt x="21323" y="54057"/>
                              </a:cubicBezTo>
                              <a:cubicBezTo>
                                <a:pt x="16040" y="59556"/>
                                <a:pt x="8966" y="62312"/>
                                <a:pt x="114" y="62312"/>
                              </a:cubicBezTo>
                              <a:lnTo>
                                <a:pt x="0" y="62269"/>
                              </a:lnTo>
                              <a:lnTo>
                                <a:pt x="0" y="51864"/>
                              </a:lnTo>
                              <a:lnTo>
                                <a:pt x="76" y="51898"/>
                              </a:lnTo>
                              <a:cubicBezTo>
                                <a:pt x="4928" y="51898"/>
                                <a:pt x="8903" y="50158"/>
                                <a:pt x="12014" y="46653"/>
                              </a:cubicBezTo>
                              <a:cubicBezTo>
                                <a:pt x="15113" y="43173"/>
                                <a:pt x="16675" y="37928"/>
                                <a:pt x="16675" y="30930"/>
                              </a:cubicBezTo>
                              <a:cubicBezTo>
                                <a:pt x="16675" y="24022"/>
                                <a:pt x="15164" y="18878"/>
                                <a:pt x="12141" y="15475"/>
                              </a:cubicBezTo>
                              <a:cubicBezTo>
                                <a:pt x="9106" y="12083"/>
                                <a:pt x="5080" y="10382"/>
                                <a:pt x="76" y="10382"/>
                              </a:cubicBezTo>
                              <a:lnTo>
                                <a:pt x="0" y="10415"/>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38" name="Shape 14338"/>
                      <wps:cNvSpPr/>
                      <wps:spPr>
                        <a:xfrm>
                          <a:off x="1804933" y="486133"/>
                          <a:ext cx="58217" cy="60274"/>
                        </a:xfrm>
                        <a:custGeom>
                          <a:avLst/>
                          <a:gdLst/>
                          <a:ahLst/>
                          <a:cxnLst/>
                          <a:rect l="0" t="0" r="0" b="0"/>
                          <a:pathLst>
                            <a:path w="58217" h="60274">
                              <a:moveTo>
                                <a:pt x="0" y="0"/>
                              </a:moveTo>
                              <a:lnTo>
                                <a:pt x="18212" y="0"/>
                              </a:lnTo>
                              <a:lnTo>
                                <a:pt x="29146" y="41109"/>
                              </a:lnTo>
                              <a:lnTo>
                                <a:pt x="39954" y="0"/>
                              </a:lnTo>
                              <a:lnTo>
                                <a:pt x="58217" y="0"/>
                              </a:lnTo>
                              <a:lnTo>
                                <a:pt x="58217" y="60274"/>
                              </a:lnTo>
                              <a:lnTo>
                                <a:pt x="46901" y="60274"/>
                              </a:lnTo>
                              <a:lnTo>
                                <a:pt x="46901" y="12827"/>
                              </a:lnTo>
                              <a:lnTo>
                                <a:pt x="34950" y="60274"/>
                              </a:lnTo>
                              <a:lnTo>
                                <a:pt x="23228" y="60274"/>
                              </a:lnTo>
                              <a:lnTo>
                                <a:pt x="11303" y="12827"/>
                              </a:lnTo>
                              <a:lnTo>
                                <a:pt x="11303"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39" name="Shape 14339"/>
                      <wps:cNvSpPr/>
                      <wps:spPr>
                        <a:xfrm>
                          <a:off x="1869111"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40" name="Shape 14340"/>
                      <wps:cNvSpPr/>
                      <wps:spPr>
                        <a:xfrm>
                          <a:off x="1898962"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41" name="Shape 14341"/>
                      <wps:cNvSpPr/>
                      <wps:spPr>
                        <a:xfrm>
                          <a:off x="1956638" y="486628"/>
                          <a:ext cx="42443" cy="59779"/>
                        </a:xfrm>
                        <a:custGeom>
                          <a:avLst/>
                          <a:gdLst/>
                          <a:ahLst/>
                          <a:cxnLst/>
                          <a:rect l="0" t="0" r="0" b="0"/>
                          <a:pathLst>
                            <a:path w="42443" h="59779">
                              <a:moveTo>
                                <a:pt x="0" y="0"/>
                              </a:moveTo>
                              <a:lnTo>
                                <a:pt x="12179" y="0"/>
                              </a:lnTo>
                              <a:lnTo>
                                <a:pt x="12179" y="49619"/>
                              </a:lnTo>
                              <a:lnTo>
                                <a:pt x="42443" y="49619"/>
                              </a:lnTo>
                              <a:lnTo>
                                <a:pt x="42443" y="59779"/>
                              </a:lnTo>
                              <a:lnTo>
                                <a:pt x="0" y="5977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42" name="Shape 14342"/>
                      <wps:cNvSpPr/>
                      <wps:spPr>
                        <a:xfrm>
                          <a:off x="2001618"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82"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43" name="Shape 14343"/>
                      <wps:cNvSpPr/>
                      <wps:spPr>
                        <a:xfrm>
                          <a:off x="2031469"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44" name="Shape 14344"/>
                      <wps:cNvSpPr/>
                      <wps:spPr>
                        <a:xfrm>
                          <a:off x="2057993" y="486133"/>
                          <a:ext cx="47892" cy="60274"/>
                        </a:xfrm>
                        <a:custGeom>
                          <a:avLst/>
                          <a:gdLst/>
                          <a:ahLst/>
                          <a:cxnLst/>
                          <a:rect l="0" t="0" r="0" b="0"/>
                          <a:pathLst>
                            <a:path w="47892" h="60274">
                              <a:moveTo>
                                <a:pt x="0" y="0"/>
                              </a:moveTo>
                              <a:lnTo>
                                <a:pt x="47892" y="0"/>
                              </a:lnTo>
                              <a:lnTo>
                                <a:pt x="47892" y="10198"/>
                              </a:lnTo>
                              <a:lnTo>
                                <a:pt x="30048" y="10198"/>
                              </a:lnTo>
                              <a:lnTo>
                                <a:pt x="30048" y="60274"/>
                              </a:lnTo>
                              <a:lnTo>
                                <a:pt x="17882" y="60274"/>
                              </a:lnTo>
                              <a:lnTo>
                                <a:pt x="17882" y="10198"/>
                              </a:lnTo>
                              <a:lnTo>
                                <a:pt x="0" y="10198"/>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776" name="Shape 15776"/>
                      <wps:cNvSpPr/>
                      <wps:spPr>
                        <a:xfrm>
                          <a:off x="2113369"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46" name="Shape 14346"/>
                      <wps:cNvSpPr/>
                      <wps:spPr>
                        <a:xfrm>
                          <a:off x="2137254"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47" name="Shape 14347"/>
                      <wps:cNvSpPr/>
                      <wps:spPr>
                        <a:xfrm>
                          <a:off x="2195469" y="485107"/>
                          <a:ext cx="29210" cy="62289"/>
                        </a:xfrm>
                        <a:custGeom>
                          <a:avLst/>
                          <a:gdLst/>
                          <a:ahLst/>
                          <a:cxnLst/>
                          <a:rect l="0" t="0" r="0" b="0"/>
                          <a:pathLst>
                            <a:path w="29210" h="62289">
                              <a:moveTo>
                                <a:pt x="29159" y="0"/>
                              </a:moveTo>
                              <a:lnTo>
                                <a:pt x="29210" y="20"/>
                              </a:lnTo>
                              <a:lnTo>
                                <a:pt x="29210" y="10435"/>
                              </a:lnTo>
                              <a:lnTo>
                                <a:pt x="17158" y="15557"/>
                              </a:lnTo>
                              <a:cubicBezTo>
                                <a:pt x="14072" y="18999"/>
                                <a:pt x="12535" y="24181"/>
                                <a:pt x="12535" y="31128"/>
                              </a:cubicBezTo>
                              <a:cubicBezTo>
                                <a:pt x="12535" y="37948"/>
                                <a:pt x="14110" y="43117"/>
                                <a:pt x="17259" y="46634"/>
                              </a:cubicBezTo>
                              <a:lnTo>
                                <a:pt x="29210" y="51884"/>
                              </a:lnTo>
                              <a:lnTo>
                                <a:pt x="29210" y="62289"/>
                              </a:lnTo>
                              <a:lnTo>
                                <a:pt x="7938" y="54115"/>
                              </a:lnTo>
                              <a:cubicBezTo>
                                <a:pt x="2642" y="48667"/>
                                <a:pt x="0" y="41123"/>
                                <a:pt x="0" y="31535"/>
                              </a:cubicBezTo>
                              <a:cubicBezTo>
                                <a:pt x="0" y="25400"/>
                                <a:pt x="914" y="20231"/>
                                <a:pt x="2756" y="16066"/>
                              </a:cubicBezTo>
                              <a:cubicBezTo>
                                <a:pt x="4127" y="13005"/>
                                <a:pt x="6007" y="10249"/>
                                <a:pt x="8369" y="7810"/>
                              </a:cubicBezTo>
                              <a:cubicBezTo>
                                <a:pt x="10744" y="5359"/>
                                <a:pt x="13335" y="3556"/>
                                <a:pt x="16167" y="2375"/>
                              </a:cubicBezTo>
                              <a:cubicBezTo>
                                <a:pt x="19914" y="788"/>
                                <a:pt x="24244" y="0"/>
                                <a:pt x="29159"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48" name="Shape 14348"/>
                      <wps:cNvSpPr/>
                      <wps:spPr>
                        <a:xfrm>
                          <a:off x="2224679" y="485127"/>
                          <a:ext cx="29261" cy="62312"/>
                        </a:xfrm>
                        <a:custGeom>
                          <a:avLst/>
                          <a:gdLst/>
                          <a:ahLst/>
                          <a:cxnLst/>
                          <a:rect l="0" t="0" r="0" b="0"/>
                          <a:pathLst>
                            <a:path w="29261" h="62312">
                              <a:moveTo>
                                <a:pt x="0" y="0"/>
                              </a:moveTo>
                              <a:lnTo>
                                <a:pt x="21273" y="8235"/>
                              </a:lnTo>
                              <a:cubicBezTo>
                                <a:pt x="26594" y="13760"/>
                                <a:pt x="29261" y="21405"/>
                                <a:pt x="29261" y="31223"/>
                              </a:cubicBezTo>
                              <a:cubicBezTo>
                                <a:pt x="29261" y="40951"/>
                                <a:pt x="26619" y="48571"/>
                                <a:pt x="21323" y="54057"/>
                              </a:cubicBezTo>
                              <a:cubicBezTo>
                                <a:pt x="16040" y="59556"/>
                                <a:pt x="8966" y="62312"/>
                                <a:pt x="114" y="62312"/>
                              </a:cubicBezTo>
                              <a:lnTo>
                                <a:pt x="0" y="62269"/>
                              </a:lnTo>
                              <a:lnTo>
                                <a:pt x="0" y="51864"/>
                              </a:lnTo>
                              <a:lnTo>
                                <a:pt x="76" y="51898"/>
                              </a:lnTo>
                              <a:cubicBezTo>
                                <a:pt x="4928" y="51898"/>
                                <a:pt x="8903" y="50158"/>
                                <a:pt x="12014" y="46653"/>
                              </a:cubicBezTo>
                              <a:cubicBezTo>
                                <a:pt x="15113" y="43173"/>
                                <a:pt x="16675" y="37928"/>
                                <a:pt x="16675" y="30930"/>
                              </a:cubicBezTo>
                              <a:cubicBezTo>
                                <a:pt x="16675" y="24022"/>
                                <a:pt x="15164" y="18878"/>
                                <a:pt x="12141" y="15475"/>
                              </a:cubicBezTo>
                              <a:cubicBezTo>
                                <a:pt x="9106" y="12083"/>
                                <a:pt x="5080" y="10382"/>
                                <a:pt x="76" y="10382"/>
                              </a:cubicBezTo>
                              <a:lnTo>
                                <a:pt x="0" y="10415"/>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49" name="Shape 14349"/>
                      <wps:cNvSpPr/>
                      <wps:spPr>
                        <a:xfrm>
                          <a:off x="2257304" y="486133"/>
                          <a:ext cx="29851" cy="60274"/>
                        </a:xfrm>
                        <a:custGeom>
                          <a:avLst/>
                          <a:gdLst/>
                          <a:ahLst/>
                          <a:cxnLst/>
                          <a:rect l="0" t="0" r="0" b="0"/>
                          <a:pathLst>
                            <a:path w="29851" h="60274">
                              <a:moveTo>
                                <a:pt x="23482" y="0"/>
                              </a:moveTo>
                              <a:lnTo>
                                <a:pt x="29851" y="0"/>
                              </a:lnTo>
                              <a:lnTo>
                                <a:pt x="29851" y="14281"/>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50" name="Shape 14350"/>
                      <wps:cNvSpPr/>
                      <wps:spPr>
                        <a:xfrm>
                          <a:off x="2287156"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51" name="Shape 14351"/>
                      <wps:cNvSpPr/>
                      <wps:spPr>
                        <a:xfrm>
                          <a:off x="2324082" y="486133"/>
                          <a:ext cx="58217" cy="60274"/>
                        </a:xfrm>
                        <a:custGeom>
                          <a:avLst/>
                          <a:gdLst/>
                          <a:ahLst/>
                          <a:cxnLst/>
                          <a:rect l="0" t="0" r="0" b="0"/>
                          <a:pathLst>
                            <a:path w="58217" h="60274">
                              <a:moveTo>
                                <a:pt x="0" y="0"/>
                              </a:moveTo>
                              <a:lnTo>
                                <a:pt x="18212" y="0"/>
                              </a:lnTo>
                              <a:lnTo>
                                <a:pt x="29146" y="41109"/>
                              </a:lnTo>
                              <a:lnTo>
                                <a:pt x="39954" y="0"/>
                              </a:lnTo>
                              <a:lnTo>
                                <a:pt x="58217" y="0"/>
                              </a:lnTo>
                              <a:lnTo>
                                <a:pt x="58217" y="60274"/>
                              </a:lnTo>
                              <a:lnTo>
                                <a:pt x="46901" y="60274"/>
                              </a:lnTo>
                              <a:lnTo>
                                <a:pt x="46901" y="12827"/>
                              </a:lnTo>
                              <a:lnTo>
                                <a:pt x="34950" y="60274"/>
                              </a:lnTo>
                              <a:lnTo>
                                <a:pt x="23228" y="60274"/>
                              </a:lnTo>
                              <a:lnTo>
                                <a:pt x="11303" y="12827"/>
                              </a:lnTo>
                              <a:lnTo>
                                <a:pt x="11303"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52" name="Shape 14352"/>
                      <wps:cNvSpPr/>
                      <wps:spPr>
                        <a:xfrm>
                          <a:off x="2394391" y="486133"/>
                          <a:ext cx="45847" cy="60274"/>
                        </a:xfrm>
                        <a:custGeom>
                          <a:avLst/>
                          <a:gdLst/>
                          <a:ahLst/>
                          <a:cxnLst/>
                          <a:rect l="0" t="0" r="0" b="0"/>
                          <a:pathLst>
                            <a:path w="45847" h="60274">
                              <a:moveTo>
                                <a:pt x="0" y="0"/>
                              </a:moveTo>
                              <a:lnTo>
                                <a:pt x="44704" y="0"/>
                              </a:lnTo>
                              <a:lnTo>
                                <a:pt x="44704" y="10198"/>
                              </a:lnTo>
                              <a:lnTo>
                                <a:pt x="12167" y="10198"/>
                              </a:lnTo>
                              <a:lnTo>
                                <a:pt x="12167" y="23546"/>
                              </a:lnTo>
                              <a:lnTo>
                                <a:pt x="42431" y="23546"/>
                              </a:lnTo>
                              <a:lnTo>
                                <a:pt x="42431" y="33705"/>
                              </a:lnTo>
                              <a:lnTo>
                                <a:pt x="12167" y="33705"/>
                              </a:lnTo>
                              <a:lnTo>
                                <a:pt x="12167" y="50113"/>
                              </a:lnTo>
                              <a:lnTo>
                                <a:pt x="45847" y="50113"/>
                              </a:lnTo>
                              <a:lnTo>
                                <a:pt x="45847"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53" name="Shape 14353"/>
                      <wps:cNvSpPr/>
                      <wps:spPr>
                        <a:xfrm>
                          <a:off x="2450598" y="486133"/>
                          <a:ext cx="24467" cy="60274"/>
                        </a:xfrm>
                        <a:custGeom>
                          <a:avLst/>
                          <a:gdLst/>
                          <a:ahLst/>
                          <a:cxnLst/>
                          <a:rect l="0" t="0" r="0" b="0"/>
                          <a:pathLst>
                            <a:path w="24467" h="60274">
                              <a:moveTo>
                                <a:pt x="0" y="0"/>
                              </a:moveTo>
                              <a:lnTo>
                                <a:pt x="24467" y="0"/>
                              </a:lnTo>
                              <a:lnTo>
                                <a:pt x="24467" y="10261"/>
                              </a:lnTo>
                              <a:lnTo>
                                <a:pt x="21666" y="10198"/>
                              </a:lnTo>
                              <a:lnTo>
                                <a:pt x="12179" y="10198"/>
                              </a:lnTo>
                              <a:lnTo>
                                <a:pt x="12179" y="25488"/>
                              </a:lnTo>
                              <a:lnTo>
                                <a:pt x="21184" y="25488"/>
                              </a:lnTo>
                              <a:lnTo>
                                <a:pt x="24467" y="25267"/>
                              </a:lnTo>
                              <a:lnTo>
                                <a:pt x="24467" y="38346"/>
                              </a:lnTo>
                              <a:lnTo>
                                <a:pt x="24435" y="38303"/>
                              </a:lnTo>
                              <a:cubicBezTo>
                                <a:pt x="23279" y="37083"/>
                                <a:pt x="22047" y="36246"/>
                                <a:pt x="20777" y="35789"/>
                              </a:cubicBezTo>
                              <a:cubicBezTo>
                                <a:pt x="19482" y="35331"/>
                                <a:pt x="17437" y="35116"/>
                                <a:pt x="14643" y="35116"/>
                              </a:cubicBezTo>
                              <a:lnTo>
                                <a:pt x="12179" y="35116"/>
                              </a:lnTo>
                              <a:lnTo>
                                <a:pt x="12179"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54" name="Shape 14354"/>
                      <wps:cNvSpPr/>
                      <wps:spPr>
                        <a:xfrm>
                          <a:off x="2475065" y="486133"/>
                          <a:ext cx="29737" cy="60274"/>
                        </a:xfrm>
                        <a:custGeom>
                          <a:avLst/>
                          <a:gdLst/>
                          <a:ahLst/>
                          <a:cxnLst/>
                          <a:rect l="0" t="0" r="0" b="0"/>
                          <a:pathLst>
                            <a:path w="29737" h="60274">
                              <a:moveTo>
                                <a:pt x="0" y="0"/>
                              </a:moveTo>
                              <a:lnTo>
                                <a:pt x="1162" y="0"/>
                              </a:lnTo>
                              <a:cubicBezTo>
                                <a:pt x="7588" y="0"/>
                                <a:pt x="12275" y="533"/>
                                <a:pt x="15196" y="1625"/>
                              </a:cubicBezTo>
                              <a:cubicBezTo>
                                <a:pt x="18104" y="2705"/>
                                <a:pt x="20453" y="4623"/>
                                <a:pt x="22206" y="7404"/>
                              </a:cubicBezTo>
                              <a:cubicBezTo>
                                <a:pt x="23959" y="10173"/>
                                <a:pt x="24835" y="13334"/>
                                <a:pt x="24835" y="16890"/>
                              </a:cubicBezTo>
                              <a:cubicBezTo>
                                <a:pt x="24835" y="21425"/>
                                <a:pt x="23501" y="25146"/>
                                <a:pt x="20847" y="28105"/>
                              </a:cubicBezTo>
                              <a:cubicBezTo>
                                <a:pt x="18180" y="31038"/>
                                <a:pt x="14218" y="32905"/>
                                <a:pt x="8922" y="33668"/>
                              </a:cubicBezTo>
                              <a:cubicBezTo>
                                <a:pt x="11551" y="35204"/>
                                <a:pt x="13735" y="36894"/>
                                <a:pt x="15450" y="38734"/>
                              </a:cubicBezTo>
                              <a:cubicBezTo>
                                <a:pt x="17151" y="40563"/>
                                <a:pt x="19463" y="43827"/>
                                <a:pt x="22371" y="48513"/>
                              </a:cubicBezTo>
                              <a:lnTo>
                                <a:pt x="29737" y="60274"/>
                              </a:lnTo>
                              <a:lnTo>
                                <a:pt x="15170" y="60274"/>
                              </a:lnTo>
                              <a:lnTo>
                                <a:pt x="6382" y="47155"/>
                              </a:lnTo>
                              <a:lnTo>
                                <a:pt x="0" y="38346"/>
                              </a:lnTo>
                              <a:lnTo>
                                <a:pt x="0" y="25267"/>
                              </a:lnTo>
                              <a:lnTo>
                                <a:pt x="7652" y="24752"/>
                              </a:lnTo>
                              <a:cubicBezTo>
                                <a:pt x="9112" y="24256"/>
                                <a:pt x="10230" y="23406"/>
                                <a:pt x="11068" y="22199"/>
                              </a:cubicBezTo>
                              <a:cubicBezTo>
                                <a:pt x="11881" y="20993"/>
                                <a:pt x="12287" y="19481"/>
                                <a:pt x="12287" y="17678"/>
                              </a:cubicBezTo>
                              <a:cubicBezTo>
                                <a:pt x="12287" y="15646"/>
                                <a:pt x="11754" y="14021"/>
                                <a:pt x="10674" y="12764"/>
                              </a:cubicBezTo>
                              <a:cubicBezTo>
                                <a:pt x="9595" y="11519"/>
                                <a:pt x="8058" y="10731"/>
                                <a:pt x="6090" y="10401"/>
                              </a:cubicBezTo>
                              <a:lnTo>
                                <a:pt x="0" y="1026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777" name="Shape 15777"/>
                      <wps:cNvSpPr/>
                      <wps:spPr>
                        <a:xfrm>
                          <a:off x="2510993"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56" name="Shape 14356"/>
                      <wps:cNvSpPr/>
                      <wps:spPr>
                        <a:xfrm>
                          <a:off x="2532629" y="485102"/>
                          <a:ext cx="52502" cy="62333"/>
                        </a:xfrm>
                        <a:custGeom>
                          <a:avLst/>
                          <a:gdLst/>
                          <a:ahLst/>
                          <a:cxnLst/>
                          <a:rect l="0" t="0" r="0" b="0"/>
                          <a:pathLst>
                            <a:path w="52502" h="62333">
                              <a:moveTo>
                                <a:pt x="28207" y="0"/>
                              </a:moveTo>
                              <a:cubicBezTo>
                                <a:pt x="35573" y="0"/>
                                <a:pt x="41554" y="2184"/>
                                <a:pt x="46177" y="6541"/>
                              </a:cubicBezTo>
                              <a:cubicBezTo>
                                <a:pt x="48908" y="9119"/>
                                <a:pt x="50965" y="12815"/>
                                <a:pt x="52337" y="17641"/>
                              </a:cubicBezTo>
                              <a:lnTo>
                                <a:pt x="40297" y="20510"/>
                              </a:lnTo>
                              <a:cubicBezTo>
                                <a:pt x="39573" y="17387"/>
                                <a:pt x="38087" y="14923"/>
                                <a:pt x="35827" y="13106"/>
                              </a:cubicBezTo>
                              <a:cubicBezTo>
                                <a:pt x="33566" y="11316"/>
                                <a:pt x="30823" y="10402"/>
                                <a:pt x="27584" y="10402"/>
                              </a:cubicBezTo>
                              <a:cubicBezTo>
                                <a:pt x="23114" y="10402"/>
                                <a:pt x="19495" y="12002"/>
                                <a:pt x="16701" y="15215"/>
                              </a:cubicBezTo>
                              <a:cubicBezTo>
                                <a:pt x="13932" y="18416"/>
                                <a:pt x="12535" y="23609"/>
                                <a:pt x="12535" y="30798"/>
                              </a:cubicBezTo>
                              <a:cubicBezTo>
                                <a:pt x="12535" y="38418"/>
                                <a:pt x="13907" y="43841"/>
                                <a:pt x="16637" y="47079"/>
                              </a:cubicBezTo>
                              <a:cubicBezTo>
                                <a:pt x="19380" y="50318"/>
                                <a:pt x="22962" y="51930"/>
                                <a:pt x="27331" y="51930"/>
                              </a:cubicBezTo>
                              <a:cubicBezTo>
                                <a:pt x="30569" y="51930"/>
                                <a:pt x="33350" y="50902"/>
                                <a:pt x="35674" y="48845"/>
                              </a:cubicBezTo>
                              <a:cubicBezTo>
                                <a:pt x="38011" y="46800"/>
                                <a:pt x="39688" y="43562"/>
                                <a:pt x="40704" y="39142"/>
                              </a:cubicBezTo>
                              <a:lnTo>
                                <a:pt x="52502" y="42889"/>
                              </a:lnTo>
                              <a:cubicBezTo>
                                <a:pt x="50686" y="49454"/>
                                <a:pt x="47689" y="54344"/>
                                <a:pt x="43472" y="57544"/>
                              </a:cubicBezTo>
                              <a:cubicBezTo>
                                <a:pt x="39268" y="60731"/>
                                <a:pt x="33934" y="62333"/>
                                <a:pt x="27457" y="62333"/>
                              </a:cubicBezTo>
                              <a:cubicBezTo>
                                <a:pt x="19456" y="62333"/>
                                <a:pt x="12878" y="59589"/>
                                <a:pt x="7722" y="54128"/>
                              </a:cubicBezTo>
                              <a:cubicBezTo>
                                <a:pt x="2565" y="48667"/>
                                <a:pt x="0" y="41187"/>
                                <a:pt x="0" y="31699"/>
                              </a:cubicBezTo>
                              <a:cubicBezTo>
                                <a:pt x="0" y="21667"/>
                                <a:pt x="2578" y="13881"/>
                                <a:pt x="7760" y="8319"/>
                              </a:cubicBezTo>
                              <a:cubicBezTo>
                                <a:pt x="12941" y="2781"/>
                                <a:pt x="19761" y="0"/>
                                <a:pt x="28207"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57" name="Shape 14357"/>
                      <wps:cNvSpPr/>
                      <wps:spPr>
                        <a:xfrm>
                          <a:off x="2589439" y="486133"/>
                          <a:ext cx="29851" cy="60274"/>
                        </a:xfrm>
                        <a:custGeom>
                          <a:avLst/>
                          <a:gdLst/>
                          <a:ahLst/>
                          <a:cxnLst/>
                          <a:rect l="0" t="0" r="0" b="0"/>
                          <a:pathLst>
                            <a:path w="29851" h="60274">
                              <a:moveTo>
                                <a:pt x="23482" y="0"/>
                              </a:moveTo>
                              <a:lnTo>
                                <a:pt x="29851" y="0"/>
                              </a:lnTo>
                              <a:lnTo>
                                <a:pt x="29851" y="14281"/>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58" name="Shape 14358"/>
                      <wps:cNvSpPr/>
                      <wps:spPr>
                        <a:xfrm>
                          <a:off x="2619290"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59" name="Shape 14359"/>
                      <wps:cNvSpPr/>
                      <wps:spPr>
                        <a:xfrm>
                          <a:off x="2656502"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60" name="Shape 14360"/>
                      <wps:cNvSpPr/>
                      <wps:spPr>
                        <a:xfrm>
                          <a:off x="2711056"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61" name="Shape 14361"/>
                      <wps:cNvSpPr/>
                      <wps:spPr>
                        <a:xfrm>
                          <a:off x="2740908"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w:pict>
            <v:group w14:anchorId="7338C726" id="Group 14292" o:spid="_x0000_s1026" style="position:absolute;margin-left:0;margin-top:1128.5pt;width:899.55pt;height:71.5pt;z-index:251667456;mso-position-horizontal-relative:page;mso-position-vertical-relative:page" coordsize="114244,90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">
              <v:shape id="Shape 15773" o:spid="_x0000_s1027" style="position:absolute;top:8228;width:114244;height:851;visibility:visible;mso-wrap-style:square;v-text-anchor:top" coordsize="11424450,851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" path="m,l11424450,r,85103l,85103,,e" fillcolor="#575455" stroked="f" strokeweight="0">
                <v:stroke miterlimit="83231f" joinstyle="miter"/>
                <v:path arrowok="t" textboxrect="0,0,11424450,85103"/>
              </v:shape>
              <v:shape id="Shape 14294" o:spid="_x0000_s1028" style="position:absolute;left:783;top:93;width:6436;height:6437;visibility:visible;mso-wrap-style:square;v-text-anchor:top" coordsize="643547,643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" path="m321793,c498996,,643547,144577,643547,321844v,177279,-144551,321856,-321754,321856c144551,643700,,499123,,321844,,144577,144551,,321793,xe" fillcolor="#f3a62b" stroked="f" strokeweight="0">
                <v:stroke miterlimit="83231f" joinstyle="miter"/>
                <v:path arrowok="t" textboxrect="0,0,643547,643700"/>
              </v:shape>
              <v:shape id="Shape 14295" o:spid="_x0000_s1029" style="position:absolute;left:689;width:3312;height:6623;visibility:visible;mso-wrap-style:square;v-text-anchor:top" coordsize="331191,66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" path="m331191,r,18693l268343,25050c126138,54239,18860,180414,18860,331188v,150784,107278,276970,249483,306161l331191,643706r,18682l264547,655650c113754,624714,,490986,,331188,,171400,113754,37674,264547,6738l331191,xe" fillcolor="black" stroked="f" strokeweight="0">
                <v:stroke miterlimit="83231f" joinstyle="miter"/>
                <v:path arrowok="t" textboxrect="0,0,331191,662388"/>
              </v:shape>
              <v:shape id="Shape 14296" o:spid="_x0000_s1030" style="position:absolute;left:4001;width:3312;height:6623;visibility:visible;mso-wrap-style:square;v-text-anchor:top" coordsize="331203,6623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" path="m25,c182626,,331203,148577,331203,331191,331203,513817,182626,662394,25,662394r-25,-3l,643710r25,3c172237,643713,312331,503517,312331,331191,312331,158877,172237,18693,25,18693r-25,4l,3,25,xe" fillcolor="black" stroked="f" strokeweight="0">
                <v:stroke miterlimit="83231f" joinstyle="miter"/>
                <v:path arrowok="t" textboxrect="0,0,331203,662394"/>
              </v:shape>
              <v:shape id="Shape 14297" o:spid="_x0000_s1031" style="position:absolute;left:2881;top:1827;width:693;height:2282;visibility:visible;mso-wrap-style:square;v-text-anchor:top" coordsize="69228,228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" path="m,l38900,r,178180l69228,178180r,49955l8903,203085c2438,196151,165,191960,,179857l,xe" fillcolor="black" stroked="f" strokeweight="0">
                <v:stroke miterlimit="83231f" joinstyle="miter"/>
                <v:path arrowok="t" textboxrect="0,0,69228,228135"/>
              </v:shape>
              <v:shape id="Shape 14298" o:spid="_x0000_s1032" style="position:absolute;left:1125;top:467;width:2449;height:5689;visibility:visible;mso-wrap-style:square;v-text-anchor:top" coordsize="244894,568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" path="m244894,r,12943l232245,15199r-13284,3060l205905,21980r-12738,4318l180708,31200r-12192,5512l156705,42769r-11519,6643l134049,56550r-10770,7645l112890,72349r-9969,8648l93370,90103r-9080,9550l75654,109635r-8166,10376l59830,130781r-7163,11150l46063,153437r-6058,11863l34493,177467r-4927,12483l25260,202713r-3708,13044l18453,229040r-2375,13551l14313,256333r-1080,13957l12878,284463r355,14175l14313,312581r1765,13754l18453,339886r3099,13285l25260,366201r4306,12763l34442,391309r210452,l244894,425827r-8204,l208267,498408r15621,l229908,481910r14986,l244894,568917r-1092,-138l229667,566226r-13945,-3200l202095,559152r-13360,-4521l175666,549463r-12750,-5754l150495,537346r-12014,-6921l126784,522931r-11277,-8014l104661,506371,94209,497328r-9957,-9511l74701,477820,65659,467395,57137,456524,49124,445233,41631,433561,34709,421536,28334,409127,22581,396363,17437,383333,12929,369973,9042,356321,5855,342388,3302,328240,1486,313838,368,299234,,284463,368,269694,1486,255088,3302,240686,5855,226552,9042,212620r3887,-13652l17437,185595r5144,-13044l28334,159801r6375,-12408l41631,135365r7493,-11670l57137,112404r8522,-10871l74701,91106r9551,-9995l94209,71586r10452,-9016l115507,54009r11277,-8013l138481,38503r12014,-6934l162916,25206r12750,-5753l188735,14297,202095,9762,215722,5914,229667,2688,243802,136,244894,xe" fillcolor="black" stroked="f" strokeweight="0">
                <v:stroke miterlimit="83231f" joinstyle="miter"/>
                <v:path arrowok="t" textboxrect="0,0,244894,568917"/>
              </v:shape>
              <v:shape id="Shape 14299" o:spid="_x0000_s1033" style="position:absolute;left:3574;top:1328;width:958;height:4860;visibility:visible;mso-wrap-style:square;v-text-anchor:top" coordsize="95790,486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" path="m24422,l63322,r,228130l95790,228130r,49076l63322,289472r,15736l95790,305208r,94856l84823,400064r,-59755l70091,340309r,71998l95790,412307r,68695l86500,482678r-14377,1815l57506,485611r-14796,393l27915,485611,13322,484493,,482816,,395808r14199,l20561,412307r16066,l7391,339725r-7391,l,305208r24422,l24422,288227,,278085,,228130r24422,l24422,xe" fillcolor="black" stroked="f" strokeweight="0">
                <v:stroke miterlimit="83231f" joinstyle="miter"/>
                <v:path arrowok="t" textboxrect="0,0,95790,486004"/>
              </v:shape>
              <v:shape id="Shape 14300" o:spid="_x0000_s1034" style="position:absolute;left:3574;top:435;width:958;height:180;visibility:visible;mso-wrap-style:square;v-text-anchor:top" coordsize="95790,17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" path="m42710,l57506,394,72123,1499,86500,3302r9290,1676l95790,17954,84531,15951,70802,14199,56858,13131,42710,12788r-14148,343l14618,14199,889,15951,,16109,,3166,13322,1499,27915,394,42710,xe" fillcolor="black" stroked="f" strokeweight="0">
                <v:stroke miterlimit="83231f" joinstyle="miter"/>
                <v:path arrowok="t" textboxrect="0,0,95790,17954"/>
              </v:shape>
              <v:shape id="Shape 14301" o:spid="_x0000_s1035" style="position:absolute;left:4532;top:1827;width:612;height:2273;visibility:visible;mso-wrap-style:square;v-text-anchor:top" coordsize="61195,227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" path="m22282,l61195,r,179857l61144,179857v-343,12649,-2095,21628,-11011,28461l,227256,,178180r22282,l22282,xe" fillcolor="black" stroked="f" strokeweight="0">
                <v:stroke miterlimit="83231f" joinstyle="miter"/>
                <v:path arrowok="t" textboxrect="0,0,61195,227256"/>
              </v:shape>
              <v:shape id="Shape 14302" o:spid="_x0000_s1036" style="position:absolute;left:4532;top:485;width:2345;height:5653;visibility:visible;mso-wrap-style:square;v-text-anchor:top" coordsize="234512,5652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" path="m,l4858,876,18802,4102,32442,7950r13361,4535l58871,17641r12738,5753l84030,29756r12026,6935l107740,44183r11278,8014l129864,60758r10465,9016l150285,79299r9538,9995l168866,99721r8534,10871l185401,121882r7493,11671l199815,145580r6363,12409l211931,170738r5144,13045l221596,197155r3886,13652l228683,224740r2552,14134l233039,253276r1117,14605l234512,282651r-356,14771l233039,312026r-1804,14402l228683,340576r-3201,13933l221596,368160r-4521,13361l211931,394551r-5753,12764l199815,419723r-6921,12026l185401,443421r-8001,11291l168866,465582r-9043,10426l150285,486004r-9956,9512l129864,504558r-10846,8547l107740,521119r-11684,7494l84030,535533r-12421,6364l58871,547650r-13068,5169l32442,557340r-13640,3874l4858,564414,,565291,,496596r25698,l25698,484353,,484353,,389497r200082,l204972,377152r4305,-12763l212960,351358r3099,-13284l218459,324523r1753,-13754l221278,296825r356,-14174l221278,268478r-1066,-13957l218459,240779r-2400,-13551l212960,213945r-3683,-13044l204972,188137r-4953,-12483l194507,163488r-6045,-11863l181845,140119r-7137,-11150l167049,118199r-8178,-10376l150235,97841r-9094,-9550l131591,79184r-9944,-8647l111246,62382,100463,54738,89364,47600,77819,40957,65996,34900,53829,29387,41370,24485,28607,20168,15564,16447,2305,13387,,12976,,xe" fillcolor="black" stroked="f" strokeweight="0">
                <v:stroke miterlimit="83231f" joinstyle="miter"/>
                <v:path arrowok="t" textboxrect="0,0,234512,565291"/>
              </v:shape>
              <v:shape id="Shape 14303" o:spid="_x0000_s1037" style="position:absolute;left:3469;top:4894;width:200;height:270;visibility:visible;mso-wrap-style:square;v-text-anchor:top" coordsize="19926,269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" path="m9868,l19926,26936,,26936,9868,xe" fillcolor="black" stroked="f" strokeweight="0">
                <v:stroke miterlimit="83231f" joinstyle="miter"/>
                <v:path arrowok="t" textboxrect="0,0,19926,26936"/>
              </v:shape>
              <v:shape id="Shape 14362" o:spid="_x0000_s1038" style="position:absolute;left:27342;top:913;width:125;height:317;visibility:visible;mso-wrap-style:square;v-text-anchor:top" coordsize="12567,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" path="m11811,r756,74l12567,6204,11252,5271v-1892,,-3187,177,-3937,355l7315,14427r3366,l12567,14033r,6992l10490,19495r-3353,l7137,31674,,31674,,939c2807,558,6744,,11811,xe" fillcolor="black" stroked="f" strokeweight="0">
                <v:stroke miterlimit="83231f" joinstyle="miter"/>
                <v:path arrowok="t" textboxrect="0,0,12567,31674"/>
              </v:shape>
              <v:shape id="Shape 14363" o:spid="_x0000_s1039" style="position:absolute;left:27145;top:763;width:322;height:617;visibility:visible;mso-wrap-style:square;v-text-anchor:top" coordsize="32239,616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" path="m31852,r387,74l32239,6507r-756,-321c18186,6186,7874,17247,7874,30747v,13691,10312,24561,23978,24561l32239,55144r,6421l31686,61672c14059,61672,,48006,,30747,,13488,14059,,31852,xe" fillcolor="black" stroked="f" strokeweight="0">
                <v:stroke miterlimit="83231f" joinstyle="miter"/>
                <v:path arrowok="t" textboxrect="0,0,32239,61672"/>
              </v:shape>
              <v:shape id="Shape 14364" o:spid="_x0000_s1040" style="position:absolute;left:27467;top:914;width:143;height:316;visibility:visible;mso-wrap-style:square;v-text-anchor:top" coordsize="14256,3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" path="m,l5901,584v1640,424,2811,1038,3846,1793c11614,3673,12922,5921,12922,8930v,3733,-2807,6171,-6363,7316l6559,16601v2985,939,4496,3390,5436,7518c12922,28767,13672,30482,14256,31600r-7519,c5810,30482,5251,27865,4299,24119l,20951,,13959r3164,-659c4455,12574,5251,11450,5251,9857l,6130,,xe" fillcolor="black" stroked="f" strokeweight="0">
                <v:stroke miterlimit="83231f" joinstyle="miter"/>
                <v:path arrowok="t" textboxrect="0,0,14256,31600"/>
              </v:shape>
              <v:shape id="Shape 14365" o:spid="_x0000_s1041" style="position:absolute;left:27467;top:764;width:310;height:614;visibility:visible;mso-wrap-style:square;v-text-anchor:top" coordsize="30931,614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" path="m,l11862,2302c23123,6905,30931,17728,30931,30673v,12944,-7808,23868,-19138,28520l,61491,,55070,16320,48174v4194,-4426,6724,-10561,6724,-17311c23044,24019,20514,17830,16273,13353l,6432,,xe" fillcolor="black" stroked="f" strokeweight="0">
                <v:stroke miterlimit="83231f" joinstyle="miter"/>
                <v:path arrowok="t" textboxrect="0,0,30931,61491"/>
              </v:shape>
              <v:shape id="Shape 14304" o:spid="_x0000_s1042" style="position:absolute;left:8397;top:836;width:2659;height:3391;visibility:visible;mso-wrap-style:square;v-text-anchor:top" coordsize="265836,339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" path="m,l67297,r,180581c67297,209232,68148,227876,69774,236334v2895,13666,9779,24600,20599,32829c101219,277470,116065,281597,134849,281597v19075,,33540,-3873,43256,-11722c187795,262116,193612,252501,195567,241148v2007,-11393,2947,-30290,2947,-56668l198514,r67322,l265836,175158v,40057,-1816,68314,-5448,84849c256718,276555,250063,290437,240259,301853v-9779,11342,-22886,20422,-39193,27192c184683,335775,163258,339128,136881,339128v-31852,,-56007,-3671,-72441,-11049c47968,320714,35027,311175,25463,299453,15913,287744,9614,275386,6579,262510,2172,243408,,215215,,177876l,xe" fillcolor="black" stroked="f" strokeweight="0">
                <v:stroke miterlimit="83231f" joinstyle="miter"/>
                <v:path arrowok="t" textboxrect="0,0,265836,339128"/>
              </v:shape>
              <v:shape id="Shape 14305" o:spid="_x0000_s1043" style="position:absolute;left:11772;top:836;width:2646;height:3335;visibility:visible;mso-wrap-style:square;v-text-anchor:top" coordsize="264566,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" path="m,l65507,,202006,222669,202006,r62560,l264566,333463r-67627,l62560,116015r,217448l,333463,,xe" fillcolor="black" stroked="f" strokeweight="0">
                <v:stroke miterlimit="83231f" joinstyle="miter"/>
                <v:path arrowok="t" textboxrect="0,0,264566,333463"/>
              </v:shape>
              <v:shape id="Shape 14306" o:spid="_x0000_s1044" style="position:absolute;left:14751;top:836;width:1651;height:3335;visibility:visible;mso-wrap-style:square;v-text-anchor:top" coordsize="165100,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" path="m129883,r35217,l165100,79040r-470,-1265l119609,201561r45491,l165100,257684r-66218,l71425,333463,,333463,129883,xe" fillcolor="black" stroked="f" strokeweight="0">
                <v:stroke miterlimit="83231f" joinstyle="miter"/>
                <v:path arrowok="t" textboxrect="0,0,165100,333463"/>
              </v:shape>
              <v:shape id="Shape 14307" o:spid="_x0000_s1045" style="position:absolute;left:16402;top:836;width:1695;height:3335;visibility:visible;mso-wrap-style:square;v-text-anchor:top" coordsize="169494,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" path="m,l35966,,169494,333463r-73279,l67081,257684,,257684,,201561r45491,l,79040,,xe" fillcolor="black" stroked="f" strokeweight="0">
                <v:stroke miterlimit="83231f" joinstyle="miter"/>
                <v:path arrowok="t" textboxrect="0,0,169494,333463"/>
              </v:shape>
              <v:shape id="Shape 14308" o:spid="_x0000_s1046" style="position:absolute;left:18411;top:836;width:2658;height:3391;visibility:visible;mso-wrap-style:square;v-text-anchor:top" coordsize="265836,339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" path="m,l67323,r,180581c67323,209232,68174,227876,69799,236334v2896,13666,9779,24600,20574,32829c101257,277470,116065,281597,134849,281597v19113,,33540,-3873,43256,-11722c187795,262116,193637,252501,195567,241148v2032,-11393,2947,-30290,2947,-56668l198514,r67322,l265836,175158v,40057,-1790,68314,-5448,84849c256743,276555,250063,290437,240284,301853v-9779,11342,-22911,20422,-39179,27192c184709,335775,163297,339128,136881,339128v-31827,,-55957,-3671,-72441,-11049c47968,320714,35027,311175,25476,299453,15913,287744,9639,275386,6604,262510,2172,243408,,215215,,177876l,xe" fillcolor="black" stroked="f" strokeweight="0">
                <v:stroke miterlimit="83231f" joinstyle="miter"/>
                <v:path arrowok="t" textboxrect="0,0,265836,339128"/>
              </v:shape>
              <v:shape id="Shape 14309" o:spid="_x0000_s1047" style="position:absolute;left:21876;top:863;width:2347;height:3308;visibility:visible;mso-wrap-style:square;v-text-anchor:top" coordsize="234671,330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" path="m,l67297,r,274523l234671,274523r,56210l,330733,,xe" fillcolor="black" stroked="f" strokeweight="0">
                <v:stroke miterlimit="83231f" joinstyle="miter"/>
                <v:path arrowok="t" textboxrect="0,0,234671,330733"/>
              </v:shape>
              <v:shape id="Shape 14310" o:spid="_x0000_s1048" style="position:absolute;left:24351;top:836;width:1651;height:3335;visibility:visible;mso-wrap-style:square;v-text-anchor:top" coordsize="165119,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" path="m129883,r35236,l165119,78989r-451,-1214l119609,201561r45510,l165119,257684r-66211,l71425,333463,,333463,129883,xe" fillcolor="black" stroked="f" strokeweight="0">
                <v:stroke miterlimit="83231f" joinstyle="miter"/>
                <v:path arrowok="t" textboxrect="0,0,165119,333463"/>
              </v:shape>
              <v:shape id="Shape 14311" o:spid="_x0000_s1049" style="position:absolute;left:26002;top:836;width:1695;height:3335;visibility:visible;mso-wrap-style:square;v-text-anchor:top" coordsize="169475,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" path="m,l35947,,169475,333463r-73279,l67088,257684,,257684,,201561r45511,l,78989,,xe" fillcolor="black" stroked="f" strokeweight="0">
                <v:stroke miterlimit="83231f" joinstyle="miter"/>
                <v:path arrowok="t" textboxrect="0,0,169475,333463"/>
              </v:shape>
              <v:shape id="Shape 14312" o:spid="_x0000_s1050" style="position:absolute;left:8397;top:4861;width:481;height:613;visibility:visible;mso-wrap-style:square;v-text-anchor:top" coordsize="48070,613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" path="m,l12179,r,32638c12179,37833,12332,41187,12624,42711v521,2475,1765,4457,3721,5943c18301,50152,20980,50902,24384,50902v3454,,6058,-711,7811,-2122c33960,47383,35014,45644,35357,43586v368,-2057,546,-5474,546,-10248l35903,,48070,r,31662c48070,38900,47739,44005,47079,46989v-661,2999,-1867,5513,-3632,7570c41669,56617,39319,58255,36347,59474v-2959,1220,-6820,1829,-11595,1829c18999,61303,14630,60643,11659,59310,8687,57989,6337,56262,4610,54127,2883,52006,1753,49785,1194,47447,394,43993,,38900,,32144l,xe" fillcolor="black" stroked="f" strokeweight="0">
                <v:stroke miterlimit="83231f" joinstyle="miter"/>
                <v:path arrowok="t" textboxrect="0,0,48070,61303"/>
              </v:shape>
              <v:shape id="Shape 14313" o:spid="_x0000_s1051" style="position:absolute;left:9007;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" path="m,l11849,,36513,40246,36513,,47828,r,60274l35611,60274,11316,20968r,39306l,60274,,xe" fillcolor="black" stroked="f" strokeweight="0">
                <v:stroke miterlimit="83231f" joinstyle="miter"/>
                <v:path arrowok="t" textboxrect="0,0,47828,60274"/>
              </v:shape>
              <v:shape id="Shape 15774" o:spid="_x0000_s1052" style="position:absolute;left:9610;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" path="m,l12167,r,60274l,60274,,e" fillcolor="black" stroked="f" strokeweight="0">
                <v:stroke miterlimit="83231f" joinstyle="miter"/>
                <v:path arrowok="t" textboxrect="0,0,12167,60274"/>
              </v:shape>
              <v:shape id="Shape 14315" o:spid="_x0000_s1053" style="position:absolute;left:9786;top:4861;width:562;height:603;visibility:visible;mso-wrap-style:square;v-text-anchor:top" coordsize="5612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" path="m,l13195,,28448,44614,43205,,56121,,34531,60274r-12992,l,xe" fillcolor="black" stroked="f" strokeweight="0">
                <v:stroke miterlimit="83231f" joinstyle="miter"/>
                <v:path arrowok="t" textboxrect="0,0,56121,60274"/>
              </v:shape>
              <v:shape id="Shape 14316" o:spid="_x0000_s1054" style="position:absolute;left:10410;top:4861;width:458;height:603;visibility:visible;mso-wrap-style:square;v-text-anchor:top" coordsize="4584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" path="m,l44704,r,10198l12167,10198r,13348l42431,23546r,10159l12167,33705r,16408l45847,50113r,10161l,60274,,xe" fillcolor="black" stroked="f" strokeweight="0">
                <v:stroke miterlimit="83231f" joinstyle="miter"/>
                <v:path arrowok="t" textboxrect="0,0,45847,60274"/>
              </v:shape>
              <v:shape id="Shape 14317" o:spid="_x0000_s1055" style="position:absolute;left:10972;top:4861;width:244;height:603;visibility:visible;mso-wrap-style:square;v-text-anchor:top" coordsize="24473,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" path="m,l24473,r,10261l21666,10198r-9487,l12179,25488r9005,l24473,25267r,13089l24435,38303c23279,37083,22047,36246,20777,35789v-1295,-458,-3340,-673,-6134,-673l12179,35116r,25158l,60274,,xe" fillcolor="black" stroked="f" strokeweight="0">
                <v:stroke miterlimit="83231f" joinstyle="miter"/>
                <v:path arrowok="t" textboxrect="0,0,24473,60274"/>
              </v:shape>
              <v:shape id="Shape 14318" o:spid="_x0000_s1056" style="position:absolute;left:11216;top:4861;width:298;height:603;visibility:visible;mso-wrap-style:square;v-text-anchor:top" coordsize="2973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" path="m,l1156,c7582,,12268,533,15189,1625v2921,1080,5258,2998,7011,5779c23952,10173,24829,13334,24829,16890v,4535,-1334,8256,-3988,11215c18174,31038,14211,32905,8915,33668v2629,1536,4814,3226,6528,5066c17145,40563,19456,43827,22365,48513r7366,11761l15164,60274,6375,47155,,38356,,25267r7645,-515c9093,24256,10224,23406,11062,22199v813,-1206,1232,-2718,1232,-4521c12294,15646,11748,14021,10668,12764,9589,11519,8052,10731,6083,10401l,10261,,xe" fillcolor="black" stroked="f" strokeweight="0">
                <v:stroke miterlimit="83231f" joinstyle="miter"/>
                <v:path arrowok="t" textboxrect="0,0,29731,60274"/>
              </v:shape>
              <v:shape id="Shape 14319" o:spid="_x0000_s1057" style="position:absolute;left:11549;top:4851;width:490;height:623;visibility:visible;mso-wrap-style:square;v-text-anchor:top" coordsize="49009,623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" path="m24181,v7569,,13259,1663,17081,4966c45098,8293,47092,12712,47295,18250r-12167,533c34607,15684,33477,13461,31763,12103,30048,10744,27483,10071,24066,10071v-3543,,-6324,724,-8318,2184c14465,13182,13818,14439,13818,16002v,1422,609,2642,1803,3657c17170,20941,20891,22289,26810,23685v5918,1385,10299,2845,13144,4330c42786,29514,45009,31547,46609,34137v1600,2591,2400,5791,2400,9601c49009,47205,48057,50431,46139,53454v-1930,3009,-4623,5257,-8141,6718c34493,61632,30112,62370,24879,62370v-7620,,-13474,-1766,-17564,-5284c3238,53569,787,48425,,41694l11849,40539v711,3975,2159,6895,4331,8762c18364,51155,21311,52082,25006,52082v3912,,6871,-812,8852,-2476c35852,47941,36843,46011,36843,43790v,-1424,-419,-2642,-1245,-3645c34747,39154,33299,38264,31217,37540v-1423,-494,-4674,-1384,-9754,-2629c14948,33286,10363,31305,7734,28942,4026,25615,2184,21577,2184,16814v,-3074,864,-5943,2617,-8622c6540,5524,9042,3491,12319,2094,15596,685,19545,,24181,xe" fillcolor="black" stroked="f" strokeweight="0">
                <v:stroke miterlimit="83231f" joinstyle="miter"/>
                <v:path arrowok="t" textboxrect="0,0,49009,62370"/>
              </v:shape>
              <v:shape id="Shape 15775" o:spid="_x0000_s1058" style="position:absolute;left:12137;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" path="m,l12167,r,60274l,60274,,e" fillcolor="black" stroked="f" strokeweight="0">
                <v:stroke miterlimit="83231f" joinstyle="miter"/>
                <v:path arrowok="t" textboxrect="0,0,12167,60274"/>
              </v:shape>
              <v:shape id="Shape 14321" o:spid="_x0000_s1059" style="position:absolute;left:12375;top:4861;width:250;height:603;visibility:visible;mso-wrap-style:square;v-text-anchor:top" coordsize="2505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" path="m,l22238,r2819,284l25057,10623r-7417,-425l12167,10198r,39917l21260,50115r3797,-296l25057,60020r-2159,254l,60274,,xe" fillcolor="black" stroked="f" strokeweight="0">
                <v:stroke miterlimit="83231f" joinstyle="miter"/>
                <v:path arrowok="t" textboxrect="0,0,25057,60274"/>
              </v:shape>
              <v:shape id="Shape 14322" o:spid="_x0000_s1060" style="position:absolute;left:12625;top:4864;width:255;height:597;visibility:visible;mso-wrap-style:square;v-text-anchor:top" coordsize="25476,59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" path="m,l8649,871v3543,1042,6566,2884,9093,5538c20257,9077,22187,12328,23495,16188v1321,3848,1981,8598,1981,14237c25476,35390,24854,39670,23622,43264v-1511,4383,-3658,7938,-6464,10643c15049,55964,12205,57565,8611,58720l,59736,,49535r3556,-276c5524,48764,7163,47938,8471,46744v1295,-1181,2362,-3111,3188,-5816c12484,38235,12890,34553,12890,29891v,-4648,-406,-8229,-1231,-10731c10833,16670,9677,14728,8204,13319,6718,11922,4839,10981,2578,10486l,10339,,xe" fillcolor="black" stroked="f" strokeweight="0">
                <v:stroke miterlimit="83231f" joinstyle="miter"/>
                <v:path arrowok="t" textboxrect="0,0,25476,59736"/>
              </v:shape>
              <v:shape id="Shape 14323" o:spid="_x0000_s1061" style="position:absolute;left:12922;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" path="m23482,r6369,l29851,14280r-82,-222l21628,36423r8223,l29851,46583r-11957,l12916,60274,,60274,23482,xe" fillcolor="black" stroked="f" strokeweight="0">
                <v:stroke miterlimit="83231f" joinstyle="miter"/>
                <v:path arrowok="t" textboxrect="0,0,29851,60274"/>
              </v:shape>
              <v:shape id="Shape 14324" o:spid="_x0000_s1062" style="position:absolute;left:13220;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" path="m,l6509,,30639,60274r-13246,l12135,46583,,46583,,36423r8223,l,14280,,xe" fillcolor="black" stroked="f" strokeweight="0">
                <v:stroke miterlimit="83231f" joinstyle="miter"/>
                <v:path arrowok="t" textboxrect="0,0,30639,60274"/>
              </v:shape>
              <v:shape id="Shape 14325" o:spid="_x0000_s1063" style="position:absolute;left:13591;top:4861;width:250;height:603;visibility:visible;mso-wrap-style:square;v-text-anchor:top" coordsize="2505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" path="m,l22238,r2819,284l25057,10623r-7417,-425l12167,10198r,39917l21260,50115r3797,-296l25057,60020r-2159,254l,60274,,xe" fillcolor="black" stroked="f" strokeweight="0">
                <v:stroke miterlimit="83231f" joinstyle="miter"/>
                <v:path arrowok="t" textboxrect="0,0,25057,60274"/>
              </v:shape>
              <v:shape id="Shape 14326" o:spid="_x0000_s1064" style="position:absolute;left:13841;top:4864;width:255;height:597;visibility:visible;mso-wrap-style:square;v-text-anchor:top" coordsize="25463,59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" path="m,l8649,871v3543,1042,6566,2884,9093,5538c20257,9077,22187,12328,23495,16188v1321,3848,1968,8598,1968,14237c25463,35390,24854,39670,23622,43264v-1511,4383,-3658,7938,-6464,10643c15049,55964,12205,57565,8611,58720l,59736,,49535r3556,-276c5524,48764,7163,47938,8471,46744v1295,-1181,2362,-3111,3188,-5816c12484,38235,12890,34553,12890,29891v,-4648,-406,-8229,-1231,-10731c10833,16670,9677,14728,8204,13319,6718,11922,4839,10981,2578,10486l,10339,,xe" fillcolor="black" stroked="f" strokeweight="0">
                <v:stroke miterlimit="83231f" joinstyle="miter"/>
                <v:path arrowok="t" textboxrect="0,0,25463,59736"/>
              </v:shape>
              <v:shape id="Shape 14327" o:spid="_x0000_s1065" style="position:absolute;left:14341;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" path="m23482,r6369,l29851,14280r-82,-222l21628,36423r8223,l29851,46583r-11957,l12916,60274,,60274,23482,xe" fillcolor="black" stroked="f" strokeweight="0">
                <v:stroke miterlimit="83231f" joinstyle="miter"/>
                <v:path arrowok="t" textboxrect="0,0,29851,60274"/>
              </v:shape>
              <v:shape id="Shape 14328" o:spid="_x0000_s1066" style="position:absolute;left:14639;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" path="m,l6509,,30639,60274r-13246,l12135,46583,,46583,,36423r8223,l,14280,,xe" fillcolor="black" stroked="f" strokeweight="0">
                <v:stroke miterlimit="83231f" joinstyle="miter"/>
                <v:path arrowok="t" textboxrect="0,0,30639,60274"/>
              </v:shape>
              <v:shape id="Shape 14329" o:spid="_x0000_s1067" style="position:absolute;left:15009;top:4861;width:481;height:613;visibility:visible;mso-wrap-style:square;v-text-anchor:top" coordsize="48070,613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" path="m,l12179,r,32638c12179,37833,12332,41187,12624,42711v521,2475,1765,4457,3721,5943c18301,50152,20980,50902,24384,50902v3454,,6058,-711,7811,-2122c33960,47383,35014,45644,35357,43586v368,-2057,546,-5474,546,-10248l35903,,48070,r,31662c48070,38900,47739,44005,47079,46989v-661,2999,-1867,5513,-3632,7570c41669,56617,39319,58255,36347,59474v-2959,1220,-6820,1829,-11595,1829c18999,61303,14630,60643,11659,59310,8687,57989,6337,56262,4610,54127,2883,52006,1753,49785,1194,47447,394,43993,,38900,,32144l,xe" fillcolor="black" stroked="f" strokeweight="0">
                <v:stroke miterlimit="83231f" joinstyle="miter"/>
                <v:path arrowok="t" textboxrect="0,0,48070,61303"/>
              </v:shape>
              <v:shape id="Shape 14330" o:spid="_x0000_s1068" style="position:absolute;left:15575;top:4861;width:479;height:603;visibility:visible;mso-wrap-style:square;v-text-anchor:top" coordsize="47892,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" path="m,l47892,r,10198l30048,10198r,50076l17882,60274r,-50076l,10198,,xe" fillcolor="black" stroked="f" strokeweight="0">
                <v:stroke miterlimit="83231f" joinstyle="miter"/>
                <v:path arrowok="t" textboxrect="0,0,47892,60274"/>
              </v:shape>
              <v:shape id="Shape 14331" o:spid="_x0000_s1069" style="position:absolute;left:16108;top:4851;width:292;height:622;visibility:visible;mso-wrap-style:square;v-text-anchor:top" coordsize="29210,6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" path="m29159,r51,20l29210,10435,17158,15557v-3086,3442,-4623,8624,-4623,15571c12535,37948,14110,43117,17259,46634r11951,5250l29210,62289,7938,54115c2642,48667,,41123,,31535,,25400,914,20231,2756,16066,4127,13005,6007,10249,8369,7810,10744,5359,13335,3556,16154,2375,19914,788,24244,,29159,xe" fillcolor="black" stroked="f" strokeweight="0">
                <v:stroke miterlimit="83231f" joinstyle="miter"/>
                <v:path arrowok="t" textboxrect="0,0,29210,62289"/>
              </v:shape>
              <v:shape id="Shape 14332" o:spid="_x0000_s1070" style="position:absolute;left:16325;top:4703;width:75;height:123;visibility:visible;mso-wrap-style:square;v-text-anchor:top" coordsize="7455,12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" path="m5664,l7455,r,12140l7315,12292,,12292,5664,xe" fillcolor="black" stroked="f" strokeweight="0">
                <v:stroke miterlimit="83231f" joinstyle="miter"/>
                <v:path arrowok="t" textboxrect="0,0,7455,12292"/>
              </v:shape>
              <v:shape id="Shape 14333" o:spid="_x0000_s1071" style="position:absolute;left:16400;top:4851;width:292;height:623;visibility:visible;mso-wrap-style:square;v-text-anchor:top" coordsize="29261,62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" path="m,l21273,8235v5308,5525,7988,13170,7988,22988c29261,40951,26619,48571,21323,54057,16040,59556,8966,62312,114,62312l,62269,,51864r76,34c4928,51898,8903,50158,12014,46653v3099,-3480,4661,-8725,4661,-15723c16675,24022,15164,18878,12141,15475,9106,12083,5080,10382,76,10382l,10415,,xe" fillcolor="black" stroked="f" strokeweight="0">
                <v:stroke miterlimit="83231f" joinstyle="miter"/>
                <v:path arrowok="t" textboxrect="0,0,29261,62312"/>
              </v:shape>
              <v:shape id="Shape 14334" o:spid="_x0000_s1072" style="position:absolute;left:16400;top:4703;width:112;height:122;visibility:visible;mso-wrap-style:square;v-text-anchor:top" coordsize="11176,1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" path="m,l11176,,,12140,,xe" fillcolor="black" stroked="f" strokeweight="0">
                <v:stroke miterlimit="83231f" joinstyle="miter"/>
                <v:path arrowok="t" textboxrect="0,0,11176,12140"/>
              </v:shape>
              <v:shape id="Shape 14335" o:spid="_x0000_s1073" style="position:absolute;left:16789;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" path="m,l11849,,36513,40246,36513,,47828,r,60274l35611,60274,11316,20968r,39306l,60274,,xe" fillcolor="black" stroked="f" strokeweight="0">
                <v:stroke miterlimit="83231f" joinstyle="miter"/>
                <v:path arrowok="t" textboxrect="0,0,47828,60274"/>
              </v:shape>
              <v:shape id="Shape 14336" o:spid="_x0000_s1074" style="position:absolute;left:17371;top:4851;width:292;height:622;visibility:visible;mso-wrap-style:square;v-text-anchor:top" coordsize="29210,6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" path="m29159,r51,20l29210,10435,17158,15557v-3086,3442,-4623,8624,-4623,15571c12535,37948,14110,43117,17259,46634r11951,5250l29210,62289,7938,54115c2642,48667,,41123,,31535,,25400,914,20231,2756,16066,4127,13005,6007,10249,8369,7810,10744,5359,13335,3556,16154,2375,19914,788,24244,,29159,xe" fillcolor="black" stroked="f" strokeweight="0">
                <v:stroke miterlimit="83231f" joinstyle="miter"/>
                <v:path arrowok="t" textboxrect="0,0,29210,62289"/>
              </v:shape>
              <v:shape id="Shape 14337" o:spid="_x0000_s1075" style="position:absolute;left:17663;top:4851;width:292;height:623;visibility:visible;mso-wrap-style:square;v-text-anchor:top" coordsize="29248,62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" path="m,l21273,8235v5308,5525,7975,13170,7975,22988c29248,40951,26607,48571,21323,54057,16040,59556,8966,62312,114,62312l,62269,,51864r76,34c4928,51898,8903,50158,12014,46653v3099,-3480,4661,-8725,4661,-15723c16675,24022,15164,18878,12141,15475,9106,12083,5080,10382,76,10382l,10415,,xe" fillcolor="black" stroked="f" strokeweight="0">
                <v:stroke miterlimit="83231f" joinstyle="miter"/>
                <v:path arrowok="t" textboxrect="0,0,29248,62312"/>
              </v:shape>
              <v:shape id="Shape 14338" o:spid="_x0000_s1076" style="position:absolute;left:18049;top:4861;width:582;height:603;visibility:visible;mso-wrap-style:square;v-text-anchor:top" coordsize="5821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" path="m,l18212,,29146,41109,39954,,58217,r,60274l46901,60274r,-47447l34950,60274r-11722,l11303,12827r,47447l,60274,,xe" fillcolor="black" stroked="f" strokeweight="0">
                <v:stroke miterlimit="83231f" joinstyle="miter"/>
                <v:path arrowok="t" textboxrect="0,0,58217,60274"/>
              </v:shape>
              <v:shape id="Shape 14339" o:spid="_x0000_s1077" style="position:absolute;left:18691;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" path="m23482,r6369,l29851,14280r-82,-222l21628,36423r8223,l29851,46583r-11957,l12916,60274,,60274,23482,xe" fillcolor="black" stroked="f" strokeweight="0">
                <v:stroke miterlimit="83231f" joinstyle="miter"/>
                <v:path arrowok="t" textboxrect="0,0,29851,60274"/>
              </v:shape>
              <v:shape id="Shape 14340" o:spid="_x0000_s1078" style="position:absolute;left:18989;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" path="m,l6509,,30639,60274r-13246,l12135,46583,,46583,,36423r8223,l,14280,,xe" fillcolor="black" stroked="f" strokeweight="0">
                <v:stroke miterlimit="83231f" joinstyle="miter"/>
                <v:path arrowok="t" textboxrect="0,0,30639,60274"/>
              </v:shape>
              <v:shape id="Shape 14341" o:spid="_x0000_s1079" style="position:absolute;left:19566;top:4866;width:424;height:598;visibility:visible;mso-wrap-style:square;v-text-anchor:top" coordsize="42443,59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" path="m,l12179,r,49619l42443,49619r,10160l,59779,,xe" fillcolor="black" stroked="f" strokeweight="0">
                <v:stroke miterlimit="83231f" joinstyle="miter"/>
                <v:path arrowok="t" textboxrect="0,0,42443,59779"/>
              </v:shape>
              <v:shape id="Shape 14342" o:spid="_x0000_s1080" style="position:absolute;left:20016;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" path="m23482,r6369,l29851,14280r-82,-222l21628,36423r8223,l29851,46583r-11969,l12916,60274,,60274,23482,xe" fillcolor="black" stroked="f" strokeweight="0">
                <v:stroke miterlimit="83231f" joinstyle="miter"/>
                <v:path arrowok="t" textboxrect="0,0,29851,60274"/>
              </v:shape>
              <v:shape id="Shape 14343" o:spid="_x0000_s1081" style="position:absolute;left:20314;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" path="m,l6509,,30639,60274r-13246,l12135,46583,,46583,,36423r8223,l,14280,,xe" fillcolor="black" stroked="f" strokeweight="0">
                <v:stroke miterlimit="83231f" joinstyle="miter"/>
                <v:path arrowok="t" textboxrect="0,0,30639,60274"/>
              </v:shape>
              <v:shape id="Shape 14344" o:spid="_x0000_s1082" style="position:absolute;left:20579;top:4861;width:479;height:603;visibility:visible;mso-wrap-style:square;v-text-anchor:top" coordsize="47892,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" path="m,l47892,r,10198l30048,10198r,50076l17882,60274r,-50076l,10198,,xe" fillcolor="black" stroked="f" strokeweight="0">
                <v:stroke miterlimit="83231f" joinstyle="miter"/>
                <v:path arrowok="t" textboxrect="0,0,47892,60274"/>
              </v:shape>
              <v:shape id="Shape 15776" o:spid="_x0000_s1083" style="position:absolute;left:21133;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" path="m,l12167,r,60274l,60274,,e" fillcolor="black" stroked="f" strokeweight="0">
                <v:stroke miterlimit="83231f" joinstyle="miter"/>
                <v:path arrowok="t" textboxrect="0,0,12167,60274"/>
              </v:shape>
              <v:shape id="Shape 14346" o:spid="_x0000_s1084" style="position:absolute;left:21372;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" path="m,l11849,,36513,40246,36513,,47828,r,60274l35611,60274,11316,20968r,39306l,60274,,xe" fillcolor="black" stroked="f" strokeweight="0">
                <v:stroke miterlimit="83231f" joinstyle="miter"/>
                <v:path arrowok="t" textboxrect="0,0,47828,60274"/>
              </v:shape>
              <v:shape id="Shape 14347" o:spid="_x0000_s1085" style="position:absolute;left:21954;top:4851;width:292;height:622;visibility:visible;mso-wrap-style:square;v-text-anchor:top" coordsize="29210,6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" path="m29159,r51,20l29210,10435,17158,15557v-3086,3442,-4623,8624,-4623,15571c12535,37948,14110,43117,17259,46634r11951,5250l29210,62289,7938,54115c2642,48667,,41123,,31535,,25400,914,20231,2756,16066,4127,13005,6007,10249,8369,7810,10744,5359,13335,3556,16167,2375,19914,788,24244,,29159,xe" fillcolor="black" stroked="f" strokeweight="0">
                <v:stroke miterlimit="83231f" joinstyle="miter"/>
                <v:path arrowok="t" textboxrect="0,0,29210,62289"/>
              </v:shape>
              <v:shape id="Shape 14348" o:spid="_x0000_s1086" style="position:absolute;left:22246;top:4851;width:293;height:623;visibility:visible;mso-wrap-style:square;v-text-anchor:top" coordsize="29261,62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" path="m,l21273,8235v5321,5525,7988,13170,7988,22988c29261,40951,26619,48571,21323,54057,16040,59556,8966,62312,114,62312l,62269,,51864r76,34c4928,51898,8903,50158,12014,46653v3099,-3480,4661,-8725,4661,-15723c16675,24022,15164,18878,12141,15475,9106,12083,5080,10382,76,10382l,10415,,xe" fillcolor="black" stroked="f" strokeweight="0">
                <v:stroke miterlimit="83231f" joinstyle="miter"/>
                <v:path arrowok="t" textboxrect="0,0,29261,62312"/>
              </v:shape>
              <v:shape id="Shape 14349" o:spid="_x0000_s1087" style="position:absolute;left:22573;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" path="m23482,r6369,l29851,14281r-82,-223l21628,36423r8223,l29851,46583r-11957,l12916,60274,,60274,23482,xe" fillcolor="black" stroked="f" strokeweight="0">
                <v:stroke miterlimit="83231f" joinstyle="miter"/>
                <v:path arrowok="t" textboxrect="0,0,29851,60274"/>
              </v:shape>
              <v:shape id="Shape 14350" o:spid="_x0000_s1088" style="position:absolute;left:22871;top:4861;width:306;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" path="m,l6509,,30639,60274r-13246,l12135,46583,,46583,,36423r8223,l,14281,,xe" fillcolor="black" stroked="f" strokeweight="0">
                <v:stroke miterlimit="83231f" joinstyle="miter"/>
                <v:path arrowok="t" textboxrect="0,0,30639,60274"/>
              </v:shape>
              <v:shape id="Shape 14351" o:spid="_x0000_s1089" style="position:absolute;left:23240;top:4861;width:582;height:603;visibility:visible;mso-wrap-style:square;v-text-anchor:top" coordsize="5821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" path="m,l18212,,29146,41109,39954,,58217,r,60274l46901,60274r,-47447l34950,60274r-11722,l11303,12827r,47447l,60274,,xe" fillcolor="black" stroked="f" strokeweight="0">
                <v:stroke miterlimit="83231f" joinstyle="miter"/>
                <v:path arrowok="t" textboxrect="0,0,58217,60274"/>
              </v:shape>
              <v:shape id="Shape 14352" o:spid="_x0000_s1090" style="position:absolute;left:23943;top:4861;width:459;height:603;visibility:visible;mso-wrap-style:square;v-text-anchor:top" coordsize="4584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" path="m,l44704,r,10198l12167,10198r,13348l42431,23546r,10159l12167,33705r,16408l45847,50113r,10161l,60274,,xe" fillcolor="black" stroked="f" strokeweight="0">
                <v:stroke miterlimit="83231f" joinstyle="miter"/>
                <v:path arrowok="t" textboxrect="0,0,45847,60274"/>
              </v:shape>
              <v:shape id="Shape 14353" o:spid="_x0000_s1091" style="position:absolute;left:24505;top:4861;width:245;height:603;visibility:visible;mso-wrap-style:square;v-text-anchor:top" coordsize="244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" path="m,l24467,r,10261l21666,10198r-9487,l12179,25488r9005,l24467,25267r,13079l24435,38303c23279,37083,22047,36246,20777,35789v-1295,-458,-3340,-673,-6134,-673l12179,35116r,25158l,60274,,xe" fillcolor="black" stroked="f" strokeweight="0">
                <v:stroke miterlimit="83231f" joinstyle="miter"/>
                <v:path arrowok="t" textboxrect="0,0,24467,60274"/>
              </v:shape>
              <v:shape id="Shape 14354" o:spid="_x0000_s1092" style="position:absolute;left:24750;top:4861;width:298;height:603;visibility:visible;mso-wrap-style:square;v-text-anchor:top" coordsize="2973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" path="m,l1162,c7588,,12275,533,15196,1625v2908,1080,5257,2998,7010,5779c23959,10173,24835,13334,24835,16890v,4535,-1334,8256,-3988,11215c18180,31038,14218,32905,8922,33668v2629,1536,4813,3226,6528,5066c17151,40563,19463,43827,22371,48513r7366,11761l15170,60274,6382,47155,,38346,,25267r7652,-515c9112,24256,10230,23406,11068,22199v813,-1206,1219,-2718,1219,-4521c12287,15646,11754,14021,10674,12764,9595,11519,8058,10731,6090,10401l,10261,,xe" fillcolor="black" stroked="f" strokeweight="0">
                <v:stroke miterlimit="83231f" joinstyle="miter"/>
                <v:path arrowok="t" textboxrect="0,0,29737,60274"/>
              </v:shape>
              <v:shape id="Shape 15777" o:spid="_x0000_s1093" style="position:absolute;left:25109;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" path="m,l12167,r,60274l,60274,,e" fillcolor="black" stroked="f" strokeweight="0">
                <v:stroke miterlimit="83231f" joinstyle="miter"/>
                <v:path arrowok="t" textboxrect="0,0,12167,60274"/>
              </v:shape>
              <v:shape id="Shape 14356" o:spid="_x0000_s1094" style="position:absolute;left:25326;top:4851;width:525;height:623;visibility:visible;mso-wrap-style:square;v-text-anchor:top" coordsize="52502,62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" path="m28207,v7366,,13347,2184,17970,6541c48908,9119,50965,12815,52337,17641l40297,20510v-724,-3123,-2210,-5587,-4470,-7404c33566,11316,30823,10402,27584,10402v-4470,,-8089,1600,-10883,4813c13932,18416,12535,23609,12535,30798v,7620,1372,13043,4102,16281c19380,50318,22962,51930,27331,51930v3238,,6019,-1028,8343,-3085c38011,46800,39688,43562,40704,39142r11798,3747c50686,49454,47689,54344,43472,57544v-4204,3187,-9538,4789,-16015,4789c19456,62333,12878,59589,7722,54128,2565,48667,,41187,,31699,,21667,2578,13881,7760,8319,12941,2781,19761,,28207,xe" fillcolor="black" stroked="f" strokeweight="0">
                <v:stroke miterlimit="83231f" joinstyle="miter"/>
                <v:path arrowok="t" textboxrect="0,0,52502,62333"/>
              </v:shape>
              <v:shape id="Shape 14357" o:spid="_x0000_s1095" style="position:absolute;left:25894;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" path="m23482,r6369,l29851,14281r-82,-223l21628,36423r8223,l29851,46583r-11957,l12916,60274,,60274,23482,xe" fillcolor="black" stroked="f" strokeweight="0">
                <v:stroke miterlimit="83231f" joinstyle="miter"/>
                <v:path arrowok="t" textboxrect="0,0,29851,60274"/>
              </v:shape>
              <v:shape id="Shape 14358" o:spid="_x0000_s1096" style="position:absolute;left:26192;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" path="m,l6509,,30639,60274r-13246,l12135,46583,,46583,,36423r8223,l,14281,,xe" fillcolor="black" stroked="f" strokeweight="0">
                <v:stroke miterlimit="83231f" joinstyle="miter"/>
                <v:path arrowok="t" textboxrect="0,0,30639,60274"/>
              </v:shape>
              <v:shape id="Shape 14359" o:spid="_x0000_s1097" style="position:absolute;left:26565;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" path="m,l11849,,36513,40246,36513,,47828,r,60274l35611,60274,11316,20968r,39306l,60274,,xe" fillcolor="black" stroked="f" strokeweight="0">
                <v:stroke miterlimit="83231f" joinstyle="miter"/>
                <v:path arrowok="t" textboxrect="0,0,47828,60274"/>
              </v:shape>
              <v:shape id="Shape 14360" o:spid="_x0000_s1098" style="position:absolute;left:27110;top:4861;width:299;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" path="m23482,r6369,l29851,14280r-82,-222l21628,36423r8223,l29851,46583r-11957,l12916,60274,,60274,23482,xe" fillcolor="black" stroked="f" strokeweight="0">
                <v:stroke miterlimit="83231f" joinstyle="miter"/>
                <v:path arrowok="t" textboxrect="0,0,29851,60274"/>
              </v:shape>
              <v:shape id="Shape 14361" o:spid="_x0000_s1099" style="position:absolute;left:27409;top:4861;width:306;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" path="m,l6509,,30639,60274r-13246,l12135,46583,,46583,,36423r8223,l,14280,,xe" fillcolor="black" stroked="f" strokeweight="0">
                <v:stroke miterlimit="83231f" joinstyle="miter"/>
                <v:path arrowok="t" textboxrect="0,0,30639,60274"/>
              </v:shape>
              <w10:wrap type="square" anchorx="page" anchory="page"/>
            </v:group>
          </w:pict>
        </mc:Fallback>
      </mc:AlternateConten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0277" w:rsidRDefault="00445851">
    <w:pPr>
      <w:spacing w:after="0" w:line="259" w:lineRule="auto"/>
      <w:ind w:left="-444" w:right="17140" w:firstLine="0"/>
    </w:pPr>
    <w:r>
      <w:rPr>
        <w:rFonts w:ascii="Calibri" w:eastAsia="Calibri" w:hAnsi="Calibri" w:cs="Calibri"/>
        <w:noProof/>
        <w:sz w:val="22"/>
      </w:rPr>
      <mc:AlternateContent>
        <mc:Choice Requires="wpg">
          <w:drawing>
            <wp:anchor distT="0" distB="0" distL="114300" distR="114300" simplePos="0" relativeHeight="251668480" behindDoc="0" locked="0" layoutInCell="1" allowOverlap="1">
              <wp:simplePos x="0" y="0"/>
              <wp:positionH relativeFrom="page">
                <wp:posOffset>0</wp:posOffset>
              </wp:positionH>
              <wp:positionV relativeFrom="page">
                <wp:posOffset>14332090</wp:posOffset>
              </wp:positionV>
              <wp:extent cx="11424450" cy="907911"/>
              <wp:effectExtent l="0" t="0" r="0" b="0"/>
              <wp:wrapSquare wrapText="bothSides"/>
              <wp:docPr id="14061" name="Group 14061"/>
              <wp:cNvGraphicFramePr/>
              <a:graphic xmlns:a="http://schemas.openxmlformats.org/drawingml/2006/main">
                <a:graphicData uri="http://schemas.microsoft.com/office/word/2010/wordprocessingGroup">
                  <wpg:wgp>
                    <wpg:cNvGrpSpPr/>
                    <wpg:grpSpPr>
                      <a:xfrm>
                        <a:off x="0" y="0"/>
                        <a:ext cx="11424450" cy="907911"/>
                        <a:chOff x="0" y="0"/>
                        <a:chExt cx="11424450" cy="907911"/>
                      </a:xfrm>
                    </wpg:grpSpPr>
                    <wps:wsp>
                      <wps:cNvPr id="15763" name="Shape 15763"/>
                      <wps:cNvSpPr/>
                      <wps:spPr>
                        <a:xfrm>
                          <a:off x="0" y="822807"/>
                          <a:ext cx="11424450" cy="85103"/>
                        </a:xfrm>
                        <a:custGeom>
                          <a:avLst/>
                          <a:gdLst/>
                          <a:ahLst/>
                          <a:cxnLst/>
                          <a:rect l="0" t="0" r="0" b="0"/>
                          <a:pathLst>
                            <a:path w="11424450" h="85103">
                              <a:moveTo>
                                <a:pt x="0" y="0"/>
                              </a:moveTo>
                              <a:lnTo>
                                <a:pt x="11424450" y="0"/>
                              </a:lnTo>
                              <a:lnTo>
                                <a:pt x="11424450" y="85103"/>
                              </a:lnTo>
                              <a:lnTo>
                                <a:pt x="0" y="85103"/>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s:wsp>
                      <wps:cNvPr id="14063" name="Shape 14063"/>
                      <wps:cNvSpPr/>
                      <wps:spPr>
                        <a:xfrm>
                          <a:off x="78364" y="9348"/>
                          <a:ext cx="643547" cy="643700"/>
                        </a:xfrm>
                        <a:custGeom>
                          <a:avLst/>
                          <a:gdLst/>
                          <a:ahLst/>
                          <a:cxnLst/>
                          <a:rect l="0" t="0" r="0" b="0"/>
                          <a:pathLst>
                            <a:path w="643547" h="643700">
                              <a:moveTo>
                                <a:pt x="321793" y="0"/>
                              </a:moveTo>
                              <a:cubicBezTo>
                                <a:pt x="498996" y="0"/>
                                <a:pt x="643547" y="144577"/>
                                <a:pt x="643547" y="321844"/>
                              </a:cubicBezTo>
                              <a:cubicBezTo>
                                <a:pt x="643547" y="499123"/>
                                <a:pt x="498996" y="643700"/>
                                <a:pt x="321793" y="643700"/>
                              </a:cubicBezTo>
                              <a:cubicBezTo>
                                <a:pt x="144551" y="643700"/>
                                <a:pt x="0" y="499123"/>
                                <a:pt x="0" y="321844"/>
                              </a:cubicBezTo>
                              <a:cubicBezTo>
                                <a:pt x="0" y="144577"/>
                                <a:pt x="144551" y="0"/>
                                <a:pt x="321793" y="0"/>
                              </a:cubicBezTo>
                              <a:close/>
                            </a:path>
                          </a:pathLst>
                        </a:custGeom>
                        <a:ln w="0" cap="flat">
                          <a:miter lim="127000"/>
                        </a:ln>
                      </wps:spPr>
                      <wps:style>
                        <a:lnRef idx="0">
                          <a:srgbClr val="000000">
                            <a:alpha val="0"/>
                          </a:srgbClr>
                        </a:lnRef>
                        <a:fillRef idx="1">
                          <a:srgbClr val="F3A62B"/>
                        </a:fillRef>
                        <a:effectRef idx="0">
                          <a:scrgbClr r="0" g="0" b="0"/>
                        </a:effectRef>
                        <a:fontRef idx="none"/>
                      </wps:style>
                      <wps:bodyPr/>
                    </wps:wsp>
                    <wps:wsp>
                      <wps:cNvPr id="14064" name="Shape 14064"/>
                      <wps:cNvSpPr/>
                      <wps:spPr>
                        <a:xfrm>
                          <a:off x="68941" y="3"/>
                          <a:ext cx="331191" cy="662388"/>
                        </a:xfrm>
                        <a:custGeom>
                          <a:avLst/>
                          <a:gdLst/>
                          <a:ahLst/>
                          <a:cxnLst/>
                          <a:rect l="0" t="0" r="0" b="0"/>
                          <a:pathLst>
                            <a:path w="331191" h="662388">
                              <a:moveTo>
                                <a:pt x="331191" y="0"/>
                              </a:moveTo>
                              <a:lnTo>
                                <a:pt x="331191" y="18693"/>
                              </a:lnTo>
                              <a:lnTo>
                                <a:pt x="268343" y="25050"/>
                              </a:lnTo>
                              <a:cubicBezTo>
                                <a:pt x="126138" y="54239"/>
                                <a:pt x="18860" y="180414"/>
                                <a:pt x="18860" y="331188"/>
                              </a:cubicBezTo>
                              <a:cubicBezTo>
                                <a:pt x="18860" y="481972"/>
                                <a:pt x="126138" y="608158"/>
                                <a:pt x="268343" y="637349"/>
                              </a:cubicBezTo>
                              <a:lnTo>
                                <a:pt x="331191" y="643706"/>
                              </a:lnTo>
                              <a:lnTo>
                                <a:pt x="331191" y="662388"/>
                              </a:lnTo>
                              <a:lnTo>
                                <a:pt x="264547" y="655650"/>
                              </a:lnTo>
                              <a:cubicBezTo>
                                <a:pt x="113754" y="624714"/>
                                <a:pt x="0" y="490986"/>
                                <a:pt x="0" y="331188"/>
                              </a:cubicBezTo>
                              <a:cubicBezTo>
                                <a:pt x="0" y="171400"/>
                                <a:pt x="113754" y="37674"/>
                                <a:pt x="264547" y="6738"/>
                              </a:cubicBezTo>
                              <a:lnTo>
                                <a:pt x="331191"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65" name="Shape 14065"/>
                      <wps:cNvSpPr/>
                      <wps:spPr>
                        <a:xfrm>
                          <a:off x="400131" y="0"/>
                          <a:ext cx="331203" cy="662394"/>
                        </a:xfrm>
                        <a:custGeom>
                          <a:avLst/>
                          <a:gdLst/>
                          <a:ahLst/>
                          <a:cxnLst/>
                          <a:rect l="0" t="0" r="0" b="0"/>
                          <a:pathLst>
                            <a:path w="331203" h="662394">
                              <a:moveTo>
                                <a:pt x="25" y="0"/>
                              </a:moveTo>
                              <a:cubicBezTo>
                                <a:pt x="182626" y="0"/>
                                <a:pt x="331203" y="148577"/>
                                <a:pt x="331203" y="331191"/>
                              </a:cubicBezTo>
                              <a:cubicBezTo>
                                <a:pt x="331203" y="513817"/>
                                <a:pt x="182626" y="662394"/>
                                <a:pt x="25" y="662394"/>
                              </a:cubicBezTo>
                              <a:lnTo>
                                <a:pt x="0" y="662391"/>
                              </a:lnTo>
                              <a:lnTo>
                                <a:pt x="0" y="643710"/>
                              </a:lnTo>
                              <a:lnTo>
                                <a:pt x="25" y="643713"/>
                              </a:lnTo>
                              <a:cubicBezTo>
                                <a:pt x="172237" y="643713"/>
                                <a:pt x="312331" y="503517"/>
                                <a:pt x="312331" y="331191"/>
                              </a:cubicBezTo>
                              <a:cubicBezTo>
                                <a:pt x="312331" y="158877"/>
                                <a:pt x="172237" y="18693"/>
                                <a:pt x="25" y="18693"/>
                              </a:cubicBezTo>
                              <a:lnTo>
                                <a:pt x="0" y="18697"/>
                              </a:lnTo>
                              <a:lnTo>
                                <a:pt x="0" y="3"/>
                              </a:lnTo>
                              <a:lnTo>
                                <a:pt x="2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66" name="Shape 14066"/>
                      <wps:cNvSpPr/>
                      <wps:spPr>
                        <a:xfrm>
                          <a:off x="288199" y="182783"/>
                          <a:ext cx="69228" cy="228135"/>
                        </a:xfrm>
                        <a:custGeom>
                          <a:avLst/>
                          <a:gdLst/>
                          <a:ahLst/>
                          <a:cxnLst/>
                          <a:rect l="0" t="0" r="0" b="0"/>
                          <a:pathLst>
                            <a:path w="69228" h="228135">
                              <a:moveTo>
                                <a:pt x="0" y="0"/>
                              </a:moveTo>
                              <a:lnTo>
                                <a:pt x="38900" y="0"/>
                              </a:lnTo>
                              <a:lnTo>
                                <a:pt x="38900" y="178180"/>
                              </a:lnTo>
                              <a:lnTo>
                                <a:pt x="69228" y="178180"/>
                              </a:lnTo>
                              <a:lnTo>
                                <a:pt x="69228" y="228135"/>
                              </a:lnTo>
                              <a:lnTo>
                                <a:pt x="8903" y="203085"/>
                              </a:lnTo>
                              <a:cubicBezTo>
                                <a:pt x="2438" y="196151"/>
                                <a:pt x="165" y="191960"/>
                                <a:pt x="0" y="179857"/>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67" name="Shape 14067"/>
                      <wps:cNvSpPr/>
                      <wps:spPr>
                        <a:xfrm>
                          <a:off x="112532" y="46730"/>
                          <a:ext cx="244894" cy="568917"/>
                        </a:xfrm>
                        <a:custGeom>
                          <a:avLst/>
                          <a:gdLst/>
                          <a:ahLst/>
                          <a:cxnLst/>
                          <a:rect l="0" t="0" r="0" b="0"/>
                          <a:pathLst>
                            <a:path w="244894" h="568917">
                              <a:moveTo>
                                <a:pt x="244894" y="0"/>
                              </a:moveTo>
                              <a:lnTo>
                                <a:pt x="244894" y="12943"/>
                              </a:lnTo>
                              <a:lnTo>
                                <a:pt x="232245" y="15199"/>
                              </a:lnTo>
                              <a:lnTo>
                                <a:pt x="218961" y="18259"/>
                              </a:lnTo>
                              <a:lnTo>
                                <a:pt x="205905" y="21980"/>
                              </a:lnTo>
                              <a:lnTo>
                                <a:pt x="193167" y="26298"/>
                              </a:lnTo>
                              <a:lnTo>
                                <a:pt x="180708" y="31200"/>
                              </a:lnTo>
                              <a:lnTo>
                                <a:pt x="168516" y="36712"/>
                              </a:lnTo>
                              <a:lnTo>
                                <a:pt x="156705" y="42769"/>
                              </a:lnTo>
                              <a:lnTo>
                                <a:pt x="145186" y="49412"/>
                              </a:lnTo>
                              <a:lnTo>
                                <a:pt x="134049" y="56550"/>
                              </a:lnTo>
                              <a:lnTo>
                                <a:pt x="123279" y="64195"/>
                              </a:lnTo>
                              <a:lnTo>
                                <a:pt x="112890" y="72349"/>
                              </a:lnTo>
                              <a:lnTo>
                                <a:pt x="102921" y="80997"/>
                              </a:lnTo>
                              <a:lnTo>
                                <a:pt x="93370" y="90103"/>
                              </a:lnTo>
                              <a:lnTo>
                                <a:pt x="84290" y="99653"/>
                              </a:lnTo>
                              <a:lnTo>
                                <a:pt x="75654" y="109635"/>
                              </a:lnTo>
                              <a:lnTo>
                                <a:pt x="67488" y="120011"/>
                              </a:lnTo>
                              <a:lnTo>
                                <a:pt x="59830" y="130781"/>
                              </a:lnTo>
                              <a:lnTo>
                                <a:pt x="52667" y="141931"/>
                              </a:lnTo>
                              <a:lnTo>
                                <a:pt x="46063" y="153437"/>
                              </a:lnTo>
                              <a:lnTo>
                                <a:pt x="40005" y="165300"/>
                              </a:lnTo>
                              <a:lnTo>
                                <a:pt x="34493" y="177467"/>
                              </a:lnTo>
                              <a:lnTo>
                                <a:pt x="29566" y="189950"/>
                              </a:lnTo>
                              <a:lnTo>
                                <a:pt x="25260" y="202713"/>
                              </a:lnTo>
                              <a:lnTo>
                                <a:pt x="21552" y="215757"/>
                              </a:lnTo>
                              <a:lnTo>
                                <a:pt x="18453" y="229040"/>
                              </a:lnTo>
                              <a:lnTo>
                                <a:pt x="16078" y="242591"/>
                              </a:lnTo>
                              <a:lnTo>
                                <a:pt x="14313" y="256333"/>
                              </a:lnTo>
                              <a:lnTo>
                                <a:pt x="13233" y="270290"/>
                              </a:lnTo>
                              <a:lnTo>
                                <a:pt x="12878" y="284463"/>
                              </a:lnTo>
                              <a:lnTo>
                                <a:pt x="13233" y="298638"/>
                              </a:lnTo>
                              <a:lnTo>
                                <a:pt x="14313" y="312581"/>
                              </a:lnTo>
                              <a:lnTo>
                                <a:pt x="16078" y="326335"/>
                              </a:lnTo>
                              <a:lnTo>
                                <a:pt x="18453" y="339886"/>
                              </a:lnTo>
                              <a:lnTo>
                                <a:pt x="21552" y="353171"/>
                              </a:lnTo>
                              <a:lnTo>
                                <a:pt x="25260" y="366201"/>
                              </a:lnTo>
                              <a:lnTo>
                                <a:pt x="29566" y="378964"/>
                              </a:lnTo>
                              <a:lnTo>
                                <a:pt x="34442" y="391309"/>
                              </a:lnTo>
                              <a:lnTo>
                                <a:pt x="244894" y="391309"/>
                              </a:lnTo>
                              <a:lnTo>
                                <a:pt x="244894" y="425827"/>
                              </a:lnTo>
                              <a:lnTo>
                                <a:pt x="236690" y="425827"/>
                              </a:lnTo>
                              <a:lnTo>
                                <a:pt x="208267" y="498408"/>
                              </a:lnTo>
                              <a:lnTo>
                                <a:pt x="223888" y="498408"/>
                              </a:lnTo>
                              <a:lnTo>
                                <a:pt x="229908" y="481910"/>
                              </a:lnTo>
                              <a:lnTo>
                                <a:pt x="244894" y="481910"/>
                              </a:lnTo>
                              <a:lnTo>
                                <a:pt x="244894" y="568917"/>
                              </a:lnTo>
                              <a:lnTo>
                                <a:pt x="243802" y="568779"/>
                              </a:lnTo>
                              <a:lnTo>
                                <a:pt x="229667" y="566226"/>
                              </a:lnTo>
                              <a:lnTo>
                                <a:pt x="215722" y="563026"/>
                              </a:lnTo>
                              <a:lnTo>
                                <a:pt x="202095" y="559152"/>
                              </a:lnTo>
                              <a:lnTo>
                                <a:pt x="188735" y="554631"/>
                              </a:lnTo>
                              <a:lnTo>
                                <a:pt x="175666" y="549463"/>
                              </a:lnTo>
                              <a:lnTo>
                                <a:pt x="162916" y="543709"/>
                              </a:lnTo>
                              <a:lnTo>
                                <a:pt x="150495" y="537346"/>
                              </a:lnTo>
                              <a:lnTo>
                                <a:pt x="138481" y="530425"/>
                              </a:lnTo>
                              <a:lnTo>
                                <a:pt x="126784" y="522931"/>
                              </a:lnTo>
                              <a:lnTo>
                                <a:pt x="115507" y="514917"/>
                              </a:lnTo>
                              <a:lnTo>
                                <a:pt x="104661" y="506371"/>
                              </a:lnTo>
                              <a:lnTo>
                                <a:pt x="94209" y="497328"/>
                              </a:lnTo>
                              <a:lnTo>
                                <a:pt x="84252" y="487817"/>
                              </a:lnTo>
                              <a:lnTo>
                                <a:pt x="74701" y="477820"/>
                              </a:lnTo>
                              <a:lnTo>
                                <a:pt x="65659" y="467395"/>
                              </a:lnTo>
                              <a:lnTo>
                                <a:pt x="57137" y="456524"/>
                              </a:lnTo>
                              <a:lnTo>
                                <a:pt x="49124" y="445233"/>
                              </a:lnTo>
                              <a:lnTo>
                                <a:pt x="41631" y="433561"/>
                              </a:lnTo>
                              <a:lnTo>
                                <a:pt x="34709" y="421536"/>
                              </a:lnTo>
                              <a:lnTo>
                                <a:pt x="28334" y="409127"/>
                              </a:lnTo>
                              <a:lnTo>
                                <a:pt x="22581" y="396363"/>
                              </a:lnTo>
                              <a:lnTo>
                                <a:pt x="17437" y="383333"/>
                              </a:lnTo>
                              <a:lnTo>
                                <a:pt x="12929" y="369973"/>
                              </a:lnTo>
                              <a:lnTo>
                                <a:pt x="9042" y="356321"/>
                              </a:lnTo>
                              <a:lnTo>
                                <a:pt x="5855" y="342388"/>
                              </a:lnTo>
                              <a:lnTo>
                                <a:pt x="3302" y="328240"/>
                              </a:lnTo>
                              <a:lnTo>
                                <a:pt x="1486" y="313838"/>
                              </a:lnTo>
                              <a:lnTo>
                                <a:pt x="368" y="299234"/>
                              </a:lnTo>
                              <a:lnTo>
                                <a:pt x="0" y="284463"/>
                              </a:lnTo>
                              <a:lnTo>
                                <a:pt x="368" y="269694"/>
                              </a:lnTo>
                              <a:lnTo>
                                <a:pt x="1486" y="255088"/>
                              </a:lnTo>
                              <a:lnTo>
                                <a:pt x="3302" y="240686"/>
                              </a:lnTo>
                              <a:lnTo>
                                <a:pt x="5855" y="226552"/>
                              </a:lnTo>
                              <a:lnTo>
                                <a:pt x="9042" y="212620"/>
                              </a:lnTo>
                              <a:lnTo>
                                <a:pt x="12929" y="198968"/>
                              </a:lnTo>
                              <a:lnTo>
                                <a:pt x="17437" y="185595"/>
                              </a:lnTo>
                              <a:lnTo>
                                <a:pt x="22581" y="172551"/>
                              </a:lnTo>
                              <a:lnTo>
                                <a:pt x="28334" y="159801"/>
                              </a:lnTo>
                              <a:lnTo>
                                <a:pt x="34709" y="147393"/>
                              </a:lnTo>
                              <a:lnTo>
                                <a:pt x="41631" y="135365"/>
                              </a:lnTo>
                              <a:lnTo>
                                <a:pt x="49124" y="123695"/>
                              </a:lnTo>
                              <a:lnTo>
                                <a:pt x="57137" y="112404"/>
                              </a:lnTo>
                              <a:lnTo>
                                <a:pt x="65659" y="101533"/>
                              </a:lnTo>
                              <a:lnTo>
                                <a:pt x="74701" y="91106"/>
                              </a:lnTo>
                              <a:lnTo>
                                <a:pt x="84252" y="81111"/>
                              </a:lnTo>
                              <a:lnTo>
                                <a:pt x="94209" y="71586"/>
                              </a:lnTo>
                              <a:lnTo>
                                <a:pt x="104661" y="62570"/>
                              </a:lnTo>
                              <a:lnTo>
                                <a:pt x="115507" y="54009"/>
                              </a:lnTo>
                              <a:lnTo>
                                <a:pt x="126784" y="45996"/>
                              </a:lnTo>
                              <a:lnTo>
                                <a:pt x="138481" y="38503"/>
                              </a:lnTo>
                              <a:lnTo>
                                <a:pt x="150495" y="31569"/>
                              </a:lnTo>
                              <a:lnTo>
                                <a:pt x="162916" y="25206"/>
                              </a:lnTo>
                              <a:lnTo>
                                <a:pt x="175666" y="19453"/>
                              </a:lnTo>
                              <a:lnTo>
                                <a:pt x="188735" y="14297"/>
                              </a:lnTo>
                              <a:lnTo>
                                <a:pt x="202095" y="9762"/>
                              </a:lnTo>
                              <a:lnTo>
                                <a:pt x="215722" y="5914"/>
                              </a:lnTo>
                              <a:lnTo>
                                <a:pt x="229667" y="2688"/>
                              </a:lnTo>
                              <a:lnTo>
                                <a:pt x="243802" y="136"/>
                              </a:lnTo>
                              <a:lnTo>
                                <a:pt x="244894"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68" name="Shape 14068"/>
                      <wps:cNvSpPr/>
                      <wps:spPr>
                        <a:xfrm>
                          <a:off x="357426" y="132832"/>
                          <a:ext cx="95790" cy="486004"/>
                        </a:xfrm>
                        <a:custGeom>
                          <a:avLst/>
                          <a:gdLst/>
                          <a:ahLst/>
                          <a:cxnLst/>
                          <a:rect l="0" t="0" r="0" b="0"/>
                          <a:pathLst>
                            <a:path w="95790" h="486004">
                              <a:moveTo>
                                <a:pt x="24422" y="0"/>
                              </a:moveTo>
                              <a:lnTo>
                                <a:pt x="63322" y="0"/>
                              </a:lnTo>
                              <a:lnTo>
                                <a:pt x="63322" y="228130"/>
                              </a:lnTo>
                              <a:lnTo>
                                <a:pt x="95790" y="228130"/>
                              </a:lnTo>
                              <a:lnTo>
                                <a:pt x="95790" y="277206"/>
                              </a:lnTo>
                              <a:lnTo>
                                <a:pt x="63322" y="289472"/>
                              </a:lnTo>
                              <a:lnTo>
                                <a:pt x="63322" y="305208"/>
                              </a:lnTo>
                              <a:lnTo>
                                <a:pt x="95790" y="305208"/>
                              </a:lnTo>
                              <a:lnTo>
                                <a:pt x="95790" y="400064"/>
                              </a:lnTo>
                              <a:lnTo>
                                <a:pt x="84823" y="400064"/>
                              </a:lnTo>
                              <a:lnTo>
                                <a:pt x="84823" y="340309"/>
                              </a:lnTo>
                              <a:lnTo>
                                <a:pt x="70091" y="340309"/>
                              </a:lnTo>
                              <a:lnTo>
                                <a:pt x="70091" y="412307"/>
                              </a:lnTo>
                              <a:lnTo>
                                <a:pt x="95790" y="412307"/>
                              </a:lnTo>
                              <a:lnTo>
                                <a:pt x="95790" y="481002"/>
                              </a:lnTo>
                              <a:lnTo>
                                <a:pt x="86500" y="482678"/>
                              </a:lnTo>
                              <a:lnTo>
                                <a:pt x="72123" y="484493"/>
                              </a:lnTo>
                              <a:lnTo>
                                <a:pt x="57506" y="485611"/>
                              </a:lnTo>
                              <a:lnTo>
                                <a:pt x="42710" y="486004"/>
                              </a:lnTo>
                              <a:lnTo>
                                <a:pt x="27915" y="485611"/>
                              </a:lnTo>
                              <a:lnTo>
                                <a:pt x="13322" y="484493"/>
                              </a:lnTo>
                              <a:lnTo>
                                <a:pt x="0" y="482816"/>
                              </a:lnTo>
                              <a:lnTo>
                                <a:pt x="0" y="395808"/>
                              </a:lnTo>
                              <a:lnTo>
                                <a:pt x="14199" y="395808"/>
                              </a:lnTo>
                              <a:lnTo>
                                <a:pt x="20561" y="412307"/>
                              </a:lnTo>
                              <a:lnTo>
                                <a:pt x="36627" y="412307"/>
                              </a:lnTo>
                              <a:lnTo>
                                <a:pt x="7391" y="339725"/>
                              </a:lnTo>
                              <a:lnTo>
                                <a:pt x="0" y="339725"/>
                              </a:lnTo>
                              <a:lnTo>
                                <a:pt x="0" y="305208"/>
                              </a:lnTo>
                              <a:lnTo>
                                <a:pt x="24422" y="305208"/>
                              </a:lnTo>
                              <a:lnTo>
                                <a:pt x="24422" y="288227"/>
                              </a:lnTo>
                              <a:lnTo>
                                <a:pt x="0" y="278085"/>
                              </a:lnTo>
                              <a:lnTo>
                                <a:pt x="0" y="228130"/>
                              </a:lnTo>
                              <a:lnTo>
                                <a:pt x="24422" y="228130"/>
                              </a:lnTo>
                              <a:lnTo>
                                <a:pt x="2442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69" name="Shape 14069"/>
                      <wps:cNvSpPr/>
                      <wps:spPr>
                        <a:xfrm>
                          <a:off x="357426" y="43565"/>
                          <a:ext cx="95790" cy="17954"/>
                        </a:xfrm>
                        <a:custGeom>
                          <a:avLst/>
                          <a:gdLst/>
                          <a:ahLst/>
                          <a:cxnLst/>
                          <a:rect l="0" t="0" r="0" b="0"/>
                          <a:pathLst>
                            <a:path w="95790" h="17954">
                              <a:moveTo>
                                <a:pt x="42710" y="0"/>
                              </a:moveTo>
                              <a:lnTo>
                                <a:pt x="57506" y="394"/>
                              </a:lnTo>
                              <a:lnTo>
                                <a:pt x="72123" y="1499"/>
                              </a:lnTo>
                              <a:lnTo>
                                <a:pt x="86500" y="3302"/>
                              </a:lnTo>
                              <a:lnTo>
                                <a:pt x="95790" y="4978"/>
                              </a:lnTo>
                              <a:lnTo>
                                <a:pt x="95790" y="17954"/>
                              </a:lnTo>
                              <a:lnTo>
                                <a:pt x="84531" y="15951"/>
                              </a:lnTo>
                              <a:lnTo>
                                <a:pt x="70802" y="14199"/>
                              </a:lnTo>
                              <a:lnTo>
                                <a:pt x="56858" y="13131"/>
                              </a:lnTo>
                              <a:lnTo>
                                <a:pt x="42710" y="12788"/>
                              </a:lnTo>
                              <a:lnTo>
                                <a:pt x="28562" y="13131"/>
                              </a:lnTo>
                              <a:lnTo>
                                <a:pt x="14618" y="14199"/>
                              </a:lnTo>
                              <a:lnTo>
                                <a:pt x="889" y="15951"/>
                              </a:lnTo>
                              <a:lnTo>
                                <a:pt x="0" y="16109"/>
                              </a:lnTo>
                              <a:lnTo>
                                <a:pt x="0" y="3166"/>
                              </a:lnTo>
                              <a:lnTo>
                                <a:pt x="13322" y="1499"/>
                              </a:lnTo>
                              <a:lnTo>
                                <a:pt x="27915" y="394"/>
                              </a:lnTo>
                              <a:lnTo>
                                <a:pt x="4271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70" name="Shape 14070"/>
                      <wps:cNvSpPr/>
                      <wps:spPr>
                        <a:xfrm>
                          <a:off x="453216" y="182783"/>
                          <a:ext cx="61195" cy="227256"/>
                        </a:xfrm>
                        <a:custGeom>
                          <a:avLst/>
                          <a:gdLst/>
                          <a:ahLst/>
                          <a:cxnLst/>
                          <a:rect l="0" t="0" r="0" b="0"/>
                          <a:pathLst>
                            <a:path w="61195" h="227256">
                              <a:moveTo>
                                <a:pt x="22282" y="0"/>
                              </a:moveTo>
                              <a:lnTo>
                                <a:pt x="61195" y="0"/>
                              </a:lnTo>
                              <a:lnTo>
                                <a:pt x="61195" y="179857"/>
                              </a:lnTo>
                              <a:lnTo>
                                <a:pt x="61144" y="179857"/>
                              </a:lnTo>
                              <a:cubicBezTo>
                                <a:pt x="60801" y="192506"/>
                                <a:pt x="59049" y="201485"/>
                                <a:pt x="50133" y="208318"/>
                              </a:cubicBezTo>
                              <a:lnTo>
                                <a:pt x="0" y="227256"/>
                              </a:lnTo>
                              <a:lnTo>
                                <a:pt x="0" y="178180"/>
                              </a:lnTo>
                              <a:lnTo>
                                <a:pt x="22282" y="178180"/>
                              </a:lnTo>
                              <a:lnTo>
                                <a:pt x="222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71" name="Shape 14071"/>
                      <wps:cNvSpPr/>
                      <wps:spPr>
                        <a:xfrm>
                          <a:off x="453216" y="48543"/>
                          <a:ext cx="234512" cy="565291"/>
                        </a:xfrm>
                        <a:custGeom>
                          <a:avLst/>
                          <a:gdLst/>
                          <a:ahLst/>
                          <a:cxnLst/>
                          <a:rect l="0" t="0" r="0" b="0"/>
                          <a:pathLst>
                            <a:path w="234512" h="565291">
                              <a:moveTo>
                                <a:pt x="0" y="0"/>
                              </a:moveTo>
                              <a:lnTo>
                                <a:pt x="4858" y="876"/>
                              </a:lnTo>
                              <a:lnTo>
                                <a:pt x="18802" y="4102"/>
                              </a:lnTo>
                              <a:lnTo>
                                <a:pt x="32442" y="7950"/>
                              </a:lnTo>
                              <a:lnTo>
                                <a:pt x="45803" y="12485"/>
                              </a:lnTo>
                              <a:lnTo>
                                <a:pt x="58871" y="17641"/>
                              </a:lnTo>
                              <a:lnTo>
                                <a:pt x="71609" y="23394"/>
                              </a:lnTo>
                              <a:lnTo>
                                <a:pt x="84030" y="29756"/>
                              </a:lnTo>
                              <a:lnTo>
                                <a:pt x="96056" y="36691"/>
                              </a:lnTo>
                              <a:lnTo>
                                <a:pt x="107740" y="44183"/>
                              </a:lnTo>
                              <a:lnTo>
                                <a:pt x="119018" y="52197"/>
                              </a:lnTo>
                              <a:lnTo>
                                <a:pt x="129864" y="60758"/>
                              </a:lnTo>
                              <a:lnTo>
                                <a:pt x="140329" y="69774"/>
                              </a:lnTo>
                              <a:lnTo>
                                <a:pt x="150285" y="79299"/>
                              </a:lnTo>
                              <a:lnTo>
                                <a:pt x="159823" y="89294"/>
                              </a:lnTo>
                              <a:lnTo>
                                <a:pt x="168866" y="99721"/>
                              </a:lnTo>
                              <a:lnTo>
                                <a:pt x="177400" y="110592"/>
                              </a:lnTo>
                              <a:lnTo>
                                <a:pt x="185401" y="121882"/>
                              </a:lnTo>
                              <a:lnTo>
                                <a:pt x="192894" y="133553"/>
                              </a:lnTo>
                              <a:lnTo>
                                <a:pt x="199815" y="145580"/>
                              </a:lnTo>
                              <a:lnTo>
                                <a:pt x="206178" y="157989"/>
                              </a:lnTo>
                              <a:lnTo>
                                <a:pt x="211931" y="170738"/>
                              </a:lnTo>
                              <a:lnTo>
                                <a:pt x="217075" y="183783"/>
                              </a:lnTo>
                              <a:lnTo>
                                <a:pt x="221596" y="197155"/>
                              </a:lnTo>
                              <a:lnTo>
                                <a:pt x="225482" y="210807"/>
                              </a:lnTo>
                              <a:lnTo>
                                <a:pt x="228683" y="224740"/>
                              </a:lnTo>
                              <a:lnTo>
                                <a:pt x="231235" y="238874"/>
                              </a:lnTo>
                              <a:lnTo>
                                <a:pt x="233039" y="253276"/>
                              </a:lnTo>
                              <a:lnTo>
                                <a:pt x="234156" y="267881"/>
                              </a:lnTo>
                              <a:lnTo>
                                <a:pt x="234512" y="282651"/>
                              </a:lnTo>
                              <a:lnTo>
                                <a:pt x="234156" y="297422"/>
                              </a:lnTo>
                              <a:lnTo>
                                <a:pt x="233039" y="312026"/>
                              </a:lnTo>
                              <a:lnTo>
                                <a:pt x="231235" y="326428"/>
                              </a:lnTo>
                              <a:lnTo>
                                <a:pt x="228683" y="340576"/>
                              </a:lnTo>
                              <a:lnTo>
                                <a:pt x="225482" y="354509"/>
                              </a:lnTo>
                              <a:lnTo>
                                <a:pt x="221596" y="368160"/>
                              </a:lnTo>
                              <a:lnTo>
                                <a:pt x="217075" y="381521"/>
                              </a:lnTo>
                              <a:lnTo>
                                <a:pt x="211931" y="394551"/>
                              </a:lnTo>
                              <a:lnTo>
                                <a:pt x="206178" y="407315"/>
                              </a:lnTo>
                              <a:lnTo>
                                <a:pt x="199815" y="419723"/>
                              </a:lnTo>
                              <a:lnTo>
                                <a:pt x="192894" y="431749"/>
                              </a:lnTo>
                              <a:lnTo>
                                <a:pt x="185401" y="443421"/>
                              </a:lnTo>
                              <a:lnTo>
                                <a:pt x="177400" y="454712"/>
                              </a:lnTo>
                              <a:lnTo>
                                <a:pt x="168866" y="465582"/>
                              </a:lnTo>
                              <a:lnTo>
                                <a:pt x="159823" y="476008"/>
                              </a:lnTo>
                              <a:lnTo>
                                <a:pt x="150285" y="486004"/>
                              </a:lnTo>
                              <a:lnTo>
                                <a:pt x="140329" y="495516"/>
                              </a:lnTo>
                              <a:lnTo>
                                <a:pt x="129864" y="504558"/>
                              </a:lnTo>
                              <a:lnTo>
                                <a:pt x="119018" y="513105"/>
                              </a:lnTo>
                              <a:lnTo>
                                <a:pt x="107740" y="521119"/>
                              </a:lnTo>
                              <a:lnTo>
                                <a:pt x="96056" y="528613"/>
                              </a:lnTo>
                              <a:lnTo>
                                <a:pt x="84030" y="535533"/>
                              </a:lnTo>
                              <a:lnTo>
                                <a:pt x="71609" y="541897"/>
                              </a:lnTo>
                              <a:lnTo>
                                <a:pt x="58871" y="547650"/>
                              </a:lnTo>
                              <a:lnTo>
                                <a:pt x="45803" y="552819"/>
                              </a:lnTo>
                              <a:lnTo>
                                <a:pt x="32442" y="557340"/>
                              </a:lnTo>
                              <a:lnTo>
                                <a:pt x="18802" y="561214"/>
                              </a:lnTo>
                              <a:lnTo>
                                <a:pt x="4858" y="564414"/>
                              </a:lnTo>
                              <a:lnTo>
                                <a:pt x="0" y="565291"/>
                              </a:lnTo>
                              <a:lnTo>
                                <a:pt x="0" y="496596"/>
                              </a:lnTo>
                              <a:lnTo>
                                <a:pt x="25698" y="496596"/>
                              </a:lnTo>
                              <a:lnTo>
                                <a:pt x="25698" y="484353"/>
                              </a:lnTo>
                              <a:lnTo>
                                <a:pt x="0" y="484353"/>
                              </a:lnTo>
                              <a:lnTo>
                                <a:pt x="0" y="389497"/>
                              </a:lnTo>
                              <a:lnTo>
                                <a:pt x="200082" y="389497"/>
                              </a:lnTo>
                              <a:lnTo>
                                <a:pt x="204972" y="377152"/>
                              </a:lnTo>
                              <a:lnTo>
                                <a:pt x="209277" y="364389"/>
                              </a:lnTo>
                              <a:lnTo>
                                <a:pt x="212960" y="351358"/>
                              </a:lnTo>
                              <a:lnTo>
                                <a:pt x="216059" y="338074"/>
                              </a:lnTo>
                              <a:lnTo>
                                <a:pt x="218459" y="324523"/>
                              </a:lnTo>
                              <a:lnTo>
                                <a:pt x="220212" y="310769"/>
                              </a:lnTo>
                              <a:lnTo>
                                <a:pt x="221278" y="296825"/>
                              </a:lnTo>
                              <a:lnTo>
                                <a:pt x="221634" y="282651"/>
                              </a:lnTo>
                              <a:lnTo>
                                <a:pt x="221278" y="268478"/>
                              </a:lnTo>
                              <a:lnTo>
                                <a:pt x="220212" y="254521"/>
                              </a:lnTo>
                              <a:lnTo>
                                <a:pt x="218459" y="240779"/>
                              </a:lnTo>
                              <a:lnTo>
                                <a:pt x="216059" y="227228"/>
                              </a:lnTo>
                              <a:lnTo>
                                <a:pt x="212960" y="213945"/>
                              </a:lnTo>
                              <a:lnTo>
                                <a:pt x="209277" y="200901"/>
                              </a:lnTo>
                              <a:lnTo>
                                <a:pt x="204972" y="188137"/>
                              </a:lnTo>
                              <a:lnTo>
                                <a:pt x="200019" y="175654"/>
                              </a:lnTo>
                              <a:lnTo>
                                <a:pt x="194507" y="163488"/>
                              </a:lnTo>
                              <a:lnTo>
                                <a:pt x="188462" y="151625"/>
                              </a:lnTo>
                              <a:lnTo>
                                <a:pt x="181845" y="140119"/>
                              </a:lnTo>
                              <a:lnTo>
                                <a:pt x="174708" y="128969"/>
                              </a:lnTo>
                              <a:lnTo>
                                <a:pt x="167049" y="118199"/>
                              </a:lnTo>
                              <a:lnTo>
                                <a:pt x="158871" y="107823"/>
                              </a:lnTo>
                              <a:lnTo>
                                <a:pt x="150235" y="97841"/>
                              </a:lnTo>
                              <a:lnTo>
                                <a:pt x="141141" y="88291"/>
                              </a:lnTo>
                              <a:lnTo>
                                <a:pt x="131591" y="79184"/>
                              </a:lnTo>
                              <a:lnTo>
                                <a:pt x="121647" y="70537"/>
                              </a:lnTo>
                              <a:lnTo>
                                <a:pt x="111246" y="62382"/>
                              </a:lnTo>
                              <a:lnTo>
                                <a:pt x="100463" y="54738"/>
                              </a:lnTo>
                              <a:lnTo>
                                <a:pt x="89364" y="47600"/>
                              </a:lnTo>
                              <a:lnTo>
                                <a:pt x="77819" y="40957"/>
                              </a:lnTo>
                              <a:lnTo>
                                <a:pt x="65996" y="34900"/>
                              </a:lnTo>
                              <a:lnTo>
                                <a:pt x="53829" y="29387"/>
                              </a:lnTo>
                              <a:lnTo>
                                <a:pt x="41370" y="24485"/>
                              </a:lnTo>
                              <a:lnTo>
                                <a:pt x="28607" y="20168"/>
                              </a:lnTo>
                              <a:lnTo>
                                <a:pt x="15564" y="16447"/>
                              </a:lnTo>
                              <a:lnTo>
                                <a:pt x="2305" y="13387"/>
                              </a:lnTo>
                              <a:lnTo>
                                <a:pt x="0" y="12976"/>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72" name="Shape 14072"/>
                      <wps:cNvSpPr/>
                      <wps:spPr>
                        <a:xfrm>
                          <a:off x="346987" y="489488"/>
                          <a:ext cx="19926" cy="26936"/>
                        </a:xfrm>
                        <a:custGeom>
                          <a:avLst/>
                          <a:gdLst/>
                          <a:ahLst/>
                          <a:cxnLst/>
                          <a:rect l="0" t="0" r="0" b="0"/>
                          <a:pathLst>
                            <a:path w="19926" h="26936">
                              <a:moveTo>
                                <a:pt x="9868" y="0"/>
                              </a:moveTo>
                              <a:lnTo>
                                <a:pt x="19926" y="26936"/>
                              </a:lnTo>
                              <a:lnTo>
                                <a:pt x="0" y="26936"/>
                              </a:lnTo>
                              <a:lnTo>
                                <a:pt x="9868"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31" name="Shape 14131"/>
                      <wps:cNvSpPr/>
                      <wps:spPr>
                        <a:xfrm>
                          <a:off x="2734203" y="91331"/>
                          <a:ext cx="12567" cy="31674"/>
                        </a:xfrm>
                        <a:custGeom>
                          <a:avLst/>
                          <a:gdLst/>
                          <a:ahLst/>
                          <a:cxnLst/>
                          <a:rect l="0" t="0" r="0" b="0"/>
                          <a:pathLst>
                            <a:path w="12567" h="31674">
                              <a:moveTo>
                                <a:pt x="11811" y="0"/>
                              </a:moveTo>
                              <a:lnTo>
                                <a:pt x="12567" y="74"/>
                              </a:lnTo>
                              <a:lnTo>
                                <a:pt x="12567" y="6204"/>
                              </a:lnTo>
                              <a:lnTo>
                                <a:pt x="11252" y="5271"/>
                              </a:lnTo>
                              <a:cubicBezTo>
                                <a:pt x="9360" y="5271"/>
                                <a:pt x="8065" y="5448"/>
                                <a:pt x="7315" y="5626"/>
                              </a:cubicBezTo>
                              <a:lnTo>
                                <a:pt x="7315" y="14427"/>
                              </a:lnTo>
                              <a:lnTo>
                                <a:pt x="10681" y="14427"/>
                              </a:lnTo>
                              <a:lnTo>
                                <a:pt x="12567" y="14033"/>
                              </a:lnTo>
                              <a:lnTo>
                                <a:pt x="12567" y="21025"/>
                              </a:lnTo>
                              <a:lnTo>
                                <a:pt x="10490" y="19495"/>
                              </a:lnTo>
                              <a:lnTo>
                                <a:pt x="7137" y="19495"/>
                              </a:lnTo>
                              <a:lnTo>
                                <a:pt x="7137" y="31674"/>
                              </a:lnTo>
                              <a:lnTo>
                                <a:pt x="0" y="31674"/>
                              </a:lnTo>
                              <a:lnTo>
                                <a:pt x="0" y="939"/>
                              </a:lnTo>
                              <a:cubicBezTo>
                                <a:pt x="2807" y="558"/>
                                <a:pt x="6744" y="0"/>
                                <a:pt x="11811"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32" name="Shape 14132"/>
                      <wps:cNvSpPr/>
                      <wps:spPr>
                        <a:xfrm>
                          <a:off x="2714531" y="76332"/>
                          <a:ext cx="32239" cy="61672"/>
                        </a:xfrm>
                        <a:custGeom>
                          <a:avLst/>
                          <a:gdLst/>
                          <a:ahLst/>
                          <a:cxnLst/>
                          <a:rect l="0" t="0" r="0" b="0"/>
                          <a:pathLst>
                            <a:path w="32239" h="61672">
                              <a:moveTo>
                                <a:pt x="31852" y="0"/>
                              </a:moveTo>
                              <a:lnTo>
                                <a:pt x="32239" y="74"/>
                              </a:lnTo>
                              <a:lnTo>
                                <a:pt x="32239" y="6507"/>
                              </a:lnTo>
                              <a:lnTo>
                                <a:pt x="31483" y="6186"/>
                              </a:lnTo>
                              <a:cubicBezTo>
                                <a:pt x="18186" y="6186"/>
                                <a:pt x="7874" y="17247"/>
                                <a:pt x="7874" y="30747"/>
                              </a:cubicBezTo>
                              <a:cubicBezTo>
                                <a:pt x="7874" y="44438"/>
                                <a:pt x="18186" y="55308"/>
                                <a:pt x="31852" y="55308"/>
                              </a:cubicBezTo>
                              <a:lnTo>
                                <a:pt x="32239" y="55144"/>
                              </a:lnTo>
                              <a:lnTo>
                                <a:pt x="32239" y="61565"/>
                              </a:lnTo>
                              <a:lnTo>
                                <a:pt x="31686" y="61672"/>
                              </a:lnTo>
                              <a:cubicBezTo>
                                <a:pt x="14059" y="61672"/>
                                <a:pt x="0" y="48006"/>
                                <a:pt x="0" y="30747"/>
                              </a:cubicBezTo>
                              <a:cubicBezTo>
                                <a:pt x="0" y="13488"/>
                                <a:pt x="14059" y="0"/>
                                <a:pt x="31852"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33" name="Shape 14133"/>
                      <wps:cNvSpPr/>
                      <wps:spPr>
                        <a:xfrm>
                          <a:off x="2746770" y="91405"/>
                          <a:ext cx="14256" cy="31600"/>
                        </a:xfrm>
                        <a:custGeom>
                          <a:avLst/>
                          <a:gdLst/>
                          <a:ahLst/>
                          <a:cxnLst/>
                          <a:rect l="0" t="0" r="0" b="0"/>
                          <a:pathLst>
                            <a:path w="14256" h="31600">
                              <a:moveTo>
                                <a:pt x="0" y="0"/>
                              </a:moveTo>
                              <a:lnTo>
                                <a:pt x="5901" y="584"/>
                              </a:lnTo>
                              <a:cubicBezTo>
                                <a:pt x="7541" y="1008"/>
                                <a:pt x="8712" y="1622"/>
                                <a:pt x="9747" y="2377"/>
                              </a:cubicBezTo>
                              <a:cubicBezTo>
                                <a:pt x="11614" y="3673"/>
                                <a:pt x="12922" y="5921"/>
                                <a:pt x="12922" y="8930"/>
                              </a:cubicBezTo>
                              <a:cubicBezTo>
                                <a:pt x="12922" y="12663"/>
                                <a:pt x="10115" y="15101"/>
                                <a:pt x="6559" y="16246"/>
                              </a:cubicBezTo>
                              <a:lnTo>
                                <a:pt x="6559" y="16601"/>
                              </a:lnTo>
                              <a:cubicBezTo>
                                <a:pt x="9544" y="17540"/>
                                <a:pt x="11055" y="19991"/>
                                <a:pt x="11995" y="24119"/>
                              </a:cubicBezTo>
                              <a:cubicBezTo>
                                <a:pt x="12922" y="28767"/>
                                <a:pt x="13672" y="30482"/>
                                <a:pt x="14256" y="31600"/>
                              </a:cubicBezTo>
                              <a:lnTo>
                                <a:pt x="6737" y="31600"/>
                              </a:lnTo>
                              <a:cubicBezTo>
                                <a:pt x="5810" y="30482"/>
                                <a:pt x="5251" y="27865"/>
                                <a:pt x="4299" y="24119"/>
                              </a:cubicBezTo>
                              <a:lnTo>
                                <a:pt x="0" y="20951"/>
                              </a:lnTo>
                              <a:lnTo>
                                <a:pt x="0" y="13959"/>
                              </a:lnTo>
                              <a:lnTo>
                                <a:pt x="3164" y="13300"/>
                              </a:lnTo>
                              <a:cubicBezTo>
                                <a:pt x="4455" y="12574"/>
                                <a:pt x="5251" y="11450"/>
                                <a:pt x="5251" y="9857"/>
                              </a:cubicBezTo>
                              <a:lnTo>
                                <a:pt x="0" y="613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34" name="Shape 14134"/>
                      <wps:cNvSpPr/>
                      <wps:spPr>
                        <a:xfrm>
                          <a:off x="2746770" y="76406"/>
                          <a:ext cx="30931" cy="61491"/>
                        </a:xfrm>
                        <a:custGeom>
                          <a:avLst/>
                          <a:gdLst/>
                          <a:ahLst/>
                          <a:cxnLst/>
                          <a:rect l="0" t="0" r="0" b="0"/>
                          <a:pathLst>
                            <a:path w="30931" h="61491">
                              <a:moveTo>
                                <a:pt x="0" y="0"/>
                              </a:moveTo>
                              <a:lnTo>
                                <a:pt x="11862" y="2302"/>
                              </a:lnTo>
                              <a:cubicBezTo>
                                <a:pt x="23123" y="6905"/>
                                <a:pt x="30931" y="17728"/>
                                <a:pt x="30931" y="30673"/>
                              </a:cubicBezTo>
                              <a:cubicBezTo>
                                <a:pt x="30931" y="43617"/>
                                <a:pt x="23123" y="54541"/>
                                <a:pt x="11793" y="59193"/>
                              </a:cubicBezTo>
                              <a:lnTo>
                                <a:pt x="0" y="61491"/>
                              </a:lnTo>
                              <a:lnTo>
                                <a:pt x="0" y="55070"/>
                              </a:lnTo>
                              <a:lnTo>
                                <a:pt x="16320" y="48174"/>
                              </a:lnTo>
                              <a:cubicBezTo>
                                <a:pt x="20514" y="43748"/>
                                <a:pt x="23044" y="37613"/>
                                <a:pt x="23044" y="30863"/>
                              </a:cubicBezTo>
                              <a:cubicBezTo>
                                <a:pt x="23044" y="24019"/>
                                <a:pt x="20514" y="17830"/>
                                <a:pt x="16273" y="13353"/>
                              </a:cubicBezTo>
                              <a:lnTo>
                                <a:pt x="0" y="6432"/>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73" name="Shape 14073"/>
                      <wps:cNvSpPr/>
                      <wps:spPr>
                        <a:xfrm>
                          <a:off x="839794" y="83663"/>
                          <a:ext cx="265836" cy="339128"/>
                        </a:xfrm>
                        <a:custGeom>
                          <a:avLst/>
                          <a:gdLst/>
                          <a:ahLst/>
                          <a:cxnLst/>
                          <a:rect l="0" t="0" r="0" b="0"/>
                          <a:pathLst>
                            <a:path w="265836" h="339128">
                              <a:moveTo>
                                <a:pt x="0" y="0"/>
                              </a:moveTo>
                              <a:lnTo>
                                <a:pt x="67297" y="0"/>
                              </a:lnTo>
                              <a:lnTo>
                                <a:pt x="67297" y="180581"/>
                              </a:lnTo>
                              <a:cubicBezTo>
                                <a:pt x="67297" y="209232"/>
                                <a:pt x="68148" y="227876"/>
                                <a:pt x="69774" y="236334"/>
                              </a:cubicBezTo>
                              <a:cubicBezTo>
                                <a:pt x="72669" y="250000"/>
                                <a:pt x="79553" y="260934"/>
                                <a:pt x="90373" y="269163"/>
                              </a:cubicBezTo>
                              <a:cubicBezTo>
                                <a:pt x="101219" y="277470"/>
                                <a:pt x="116065" y="281597"/>
                                <a:pt x="134849" y="281597"/>
                              </a:cubicBezTo>
                              <a:cubicBezTo>
                                <a:pt x="153924" y="281597"/>
                                <a:pt x="168389" y="277724"/>
                                <a:pt x="178105" y="269875"/>
                              </a:cubicBezTo>
                              <a:cubicBezTo>
                                <a:pt x="187795" y="262116"/>
                                <a:pt x="193612" y="252501"/>
                                <a:pt x="195567" y="241148"/>
                              </a:cubicBezTo>
                              <a:cubicBezTo>
                                <a:pt x="197574" y="229755"/>
                                <a:pt x="198514" y="210858"/>
                                <a:pt x="198514" y="184480"/>
                              </a:cubicBezTo>
                              <a:lnTo>
                                <a:pt x="198514" y="0"/>
                              </a:lnTo>
                              <a:lnTo>
                                <a:pt x="265836" y="0"/>
                              </a:lnTo>
                              <a:lnTo>
                                <a:pt x="265836" y="175158"/>
                              </a:lnTo>
                              <a:cubicBezTo>
                                <a:pt x="265836" y="215215"/>
                                <a:pt x="264020" y="243472"/>
                                <a:pt x="260388" y="260007"/>
                              </a:cubicBezTo>
                              <a:cubicBezTo>
                                <a:pt x="256718" y="276555"/>
                                <a:pt x="250063" y="290437"/>
                                <a:pt x="240259" y="301853"/>
                              </a:cubicBezTo>
                              <a:cubicBezTo>
                                <a:pt x="230480" y="313195"/>
                                <a:pt x="217373" y="322275"/>
                                <a:pt x="201066" y="329045"/>
                              </a:cubicBezTo>
                              <a:cubicBezTo>
                                <a:pt x="184683" y="335775"/>
                                <a:pt x="163258" y="339128"/>
                                <a:pt x="136881" y="339128"/>
                              </a:cubicBezTo>
                              <a:cubicBezTo>
                                <a:pt x="105029" y="339128"/>
                                <a:pt x="80874" y="335457"/>
                                <a:pt x="64440" y="328079"/>
                              </a:cubicBezTo>
                              <a:cubicBezTo>
                                <a:pt x="47968" y="320714"/>
                                <a:pt x="35027" y="311175"/>
                                <a:pt x="25463" y="299453"/>
                              </a:cubicBezTo>
                              <a:cubicBezTo>
                                <a:pt x="15913" y="287744"/>
                                <a:pt x="9614" y="275386"/>
                                <a:pt x="6579" y="262510"/>
                              </a:cubicBezTo>
                              <a:cubicBezTo>
                                <a:pt x="2172" y="243408"/>
                                <a:pt x="0" y="215215"/>
                                <a:pt x="0" y="177876"/>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74" name="Shape 14074"/>
                      <wps:cNvSpPr/>
                      <wps:spPr>
                        <a:xfrm>
                          <a:off x="1177277" y="83668"/>
                          <a:ext cx="264566" cy="333463"/>
                        </a:xfrm>
                        <a:custGeom>
                          <a:avLst/>
                          <a:gdLst/>
                          <a:ahLst/>
                          <a:cxnLst/>
                          <a:rect l="0" t="0" r="0" b="0"/>
                          <a:pathLst>
                            <a:path w="264566" h="333463">
                              <a:moveTo>
                                <a:pt x="0" y="0"/>
                              </a:moveTo>
                              <a:lnTo>
                                <a:pt x="65507" y="0"/>
                              </a:lnTo>
                              <a:lnTo>
                                <a:pt x="202006" y="222669"/>
                              </a:lnTo>
                              <a:lnTo>
                                <a:pt x="202006" y="0"/>
                              </a:lnTo>
                              <a:lnTo>
                                <a:pt x="264566" y="0"/>
                              </a:lnTo>
                              <a:lnTo>
                                <a:pt x="264566" y="333463"/>
                              </a:lnTo>
                              <a:lnTo>
                                <a:pt x="196939" y="333463"/>
                              </a:lnTo>
                              <a:lnTo>
                                <a:pt x="62560" y="116015"/>
                              </a:lnTo>
                              <a:lnTo>
                                <a:pt x="62560" y="333463"/>
                              </a:lnTo>
                              <a:lnTo>
                                <a:pt x="0" y="333463"/>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75" name="Shape 14075"/>
                      <wps:cNvSpPr/>
                      <wps:spPr>
                        <a:xfrm>
                          <a:off x="1475198" y="83663"/>
                          <a:ext cx="165100" cy="333463"/>
                        </a:xfrm>
                        <a:custGeom>
                          <a:avLst/>
                          <a:gdLst/>
                          <a:ahLst/>
                          <a:cxnLst/>
                          <a:rect l="0" t="0" r="0" b="0"/>
                          <a:pathLst>
                            <a:path w="165100" h="333463">
                              <a:moveTo>
                                <a:pt x="129883" y="0"/>
                              </a:moveTo>
                              <a:lnTo>
                                <a:pt x="165100" y="0"/>
                              </a:lnTo>
                              <a:lnTo>
                                <a:pt x="165100" y="79040"/>
                              </a:lnTo>
                              <a:lnTo>
                                <a:pt x="164630" y="77775"/>
                              </a:lnTo>
                              <a:lnTo>
                                <a:pt x="119609" y="201561"/>
                              </a:lnTo>
                              <a:lnTo>
                                <a:pt x="165100" y="201561"/>
                              </a:lnTo>
                              <a:lnTo>
                                <a:pt x="165100" y="257684"/>
                              </a:lnTo>
                              <a:lnTo>
                                <a:pt x="98882" y="257684"/>
                              </a:lnTo>
                              <a:lnTo>
                                <a:pt x="71425" y="333463"/>
                              </a:lnTo>
                              <a:lnTo>
                                <a:pt x="0" y="333463"/>
                              </a:lnTo>
                              <a:lnTo>
                                <a:pt x="129883"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76" name="Shape 14076"/>
                      <wps:cNvSpPr/>
                      <wps:spPr>
                        <a:xfrm>
                          <a:off x="1640298" y="83663"/>
                          <a:ext cx="169494" cy="333463"/>
                        </a:xfrm>
                        <a:custGeom>
                          <a:avLst/>
                          <a:gdLst/>
                          <a:ahLst/>
                          <a:cxnLst/>
                          <a:rect l="0" t="0" r="0" b="0"/>
                          <a:pathLst>
                            <a:path w="169494" h="333463">
                              <a:moveTo>
                                <a:pt x="0" y="0"/>
                              </a:moveTo>
                              <a:lnTo>
                                <a:pt x="35966" y="0"/>
                              </a:lnTo>
                              <a:lnTo>
                                <a:pt x="169494" y="333463"/>
                              </a:lnTo>
                              <a:lnTo>
                                <a:pt x="96215" y="333463"/>
                              </a:lnTo>
                              <a:lnTo>
                                <a:pt x="67081" y="257684"/>
                              </a:lnTo>
                              <a:lnTo>
                                <a:pt x="0" y="257684"/>
                              </a:lnTo>
                              <a:lnTo>
                                <a:pt x="0" y="201561"/>
                              </a:lnTo>
                              <a:lnTo>
                                <a:pt x="45491" y="201561"/>
                              </a:lnTo>
                              <a:lnTo>
                                <a:pt x="0" y="7904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77" name="Shape 14077"/>
                      <wps:cNvSpPr/>
                      <wps:spPr>
                        <a:xfrm>
                          <a:off x="1841153" y="83663"/>
                          <a:ext cx="265836" cy="339128"/>
                        </a:xfrm>
                        <a:custGeom>
                          <a:avLst/>
                          <a:gdLst/>
                          <a:ahLst/>
                          <a:cxnLst/>
                          <a:rect l="0" t="0" r="0" b="0"/>
                          <a:pathLst>
                            <a:path w="265836" h="339128">
                              <a:moveTo>
                                <a:pt x="0" y="0"/>
                              </a:moveTo>
                              <a:lnTo>
                                <a:pt x="67323" y="0"/>
                              </a:lnTo>
                              <a:lnTo>
                                <a:pt x="67323" y="180581"/>
                              </a:lnTo>
                              <a:cubicBezTo>
                                <a:pt x="67323" y="209232"/>
                                <a:pt x="68174" y="227876"/>
                                <a:pt x="69799" y="236334"/>
                              </a:cubicBezTo>
                              <a:cubicBezTo>
                                <a:pt x="72695" y="250000"/>
                                <a:pt x="79578" y="260934"/>
                                <a:pt x="90373" y="269163"/>
                              </a:cubicBezTo>
                              <a:cubicBezTo>
                                <a:pt x="101257" y="277470"/>
                                <a:pt x="116065" y="281597"/>
                                <a:pt x="134849" y="281597"/>
                              </a:cubicBezTo>
                              <a:cubicBezTo>
                                <a:pt x="153962" y="281597"/>
                                <a:pt x="168389" y="277724"/>
                                <a:pt x="178105" y="269875"/>
                              </a:cubicBezTo>
                              <a:cubicBezTo>
                                <a:pt x="187795" y="262116"/>
                                <a:pt x="193637" y="252501"/>
                                <a:pt x="195567" y="241148"/>
                              </a:cubicBezTo>
                              <a:cubicBezTo>
                                <a:pt x="197599" y="229755"/>
                                <a:pt x="198514" y="210858"/>
                                <a:pt x="198514" y="184480"/>
                              </a:cubicBezTo>
                              <a:lnTo>
                                <a:pt x="198514" y="0"/>
                              </a:lnTo>
                              <a:lnTo>
                                <a:pt x="265836" y="0"/>
                              </a:lnTo>
                              <a:lnTo>
                                <a:pt x="265836" y="175158"/>
                              </a:lnTo>
                              <a:cubicBezTo>
                                <a:pt x="265836" y="215215"/>
                                <a:pt x="264046" y="243472"/>
                                <a:pt x="260388" y="260007"/>
                              </a:cubicBezTo>
                              <a:cubicBezTo>
                                <a:pt x="256743" y="276555"/>
                                <a:pt x="250063" y="290437"/>
                                <a:pt x="240284" y="301853"/>
                              </a:cubicBezTo>
                              <a:cubicBezTo>
                                <a:pt x="230505" y="313195"/>
                                <a:pt x="217373" y="322275"/>
                                <a:pt x="201105" y="329045"/>
                              </a:cubicBezTo>
                              <a:cubicBezTo>
                                <a:pt x="184709" y="335775"/>
                                <a:pt x="163297" y="339128"/>
                                <a:pt x="136881" y="339128"/>
                              </a:cubicBezTo>
                              <a:cubicBezTo>
                                <a:pt x="105054" y="339128"/>
                                <a:pt x="80924" y="335457"/>
                                <a:pt x="64440" y="328079"/>
                              </a:cubicBezTo>
                              <a:cubicBezTo>
                                <a:pt x="47968" y="320714"/>
                                <a:pt x="35027" y="311175"/>
                                <a:pt x="25476" y="299453"/>
                              </a:cubicBezTo>
                              <a:cubicBezTo>
                                <a:pt x="15913" y="287744"/>
                                <a:pt x="9639" y="275386"/>
                                <a:pt x="6604" y="262510"/>
                              </a:cubicBezTo>
                              <a:cubicBezTo>
                                <a:pt x="2172" y="243408"/>
                                <a:pt x="0" y="215215"/>
                                <a:pt x="0" y="177876"/>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78" name="Shape 14078"/>
                      <wps:cNvSpPr/>
                      <wps:spPr>
                        <a:xfrm>
                          <a:off x="2187644" y="86398"/>
                          <a:ext cx="234671" cy="330733"/>
                        </a:xfrm>
                        <a:custGeom>
                          <a:avLst/>
                          <a:gdLst/>
                          <a:ahLst/>
                          <a:cxnLst/>
                          <a:rect l="0" t="0" r="0" b="0"/>
                          <a:pathLst>
                            <a:path w="234671" h="330733">
                              <a:moveTo>
                                <a:pt x="0" y="0"/>
                              </a:moveTo>
                              <a:lnTo>
                                <a:pt x="67297" y="0"/>
                              </a:lnTo>
                              <a:lnTo>
                                <a:pt x="67297" y="274523"/>
                              </a:lnTo>
                              <a:lnTo>
                                <a:pt x="234671" y="274523"/>
                              </a:lnTo>
                              <a:lnTo>
                                <a:pt x="234671" y="330733"/>
                              </a:lnTo>
                              <a:lnTo>
                                <a:pt x="0" y="330733"/>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79" name="Shape 14079"/>
                      <wps:cNvSpPr/>
                      <wps:spPr>
                        <a:xfrm>
                          <a:off x="2435143" y="83663"/>
                          <a:ext cx="165119" cy="333463"/>
                        </a:xfrm>
                        <a:custGeom>
                          <a:avLst/>
                          <a:gdLst/>
                          <a:ahLst/>
                          <a:cxnLst/>
                          <a:rect l="0" t="0" r="0" b="0"/>
                          <a:pathLst>
                            <a:path w="165119" h="333463">
                              <a:moveTo>
                                <a:pt x="129883" y="0"/>
                              </a:moveTo>
                              <a:lnTo>
                                <a:pt x="165119" y="0"/>
                              </a:lnTo>
                              <a:lnTo>
                                <a:pt x="165119" y="78989"/>
                              </a:lnTo>
                              <a:lnTo>
                                <a:pt x="164668" y="77775"/>
                              </a:lnTo>
                              <a:lnTo>
                                <a:pt x="119609" y="201561"/>
                              </a:lnTo>
                              <a:lnTo>
                                <a:pt x="165119" y="201561"/>
                              </a:lnTo>
                              <a:lnTo>
                                <a:pt x="165119" y="257684"/>
                              </a:lnTo>
                              <a:lnTo>
                                <a:pt x="98908" y="257684"/>
                              </a:lnTo>
                              <a:lnTo>
                                <a:pt x="71425" y="333463"/>
                              </a:lnTo>
                              <a:lnTo>
                                <a:pt x="0" y="333463"/>
                              </a:lnTo>
                              <a:lnTo>
                                <a:pt x="129883"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80" name="Shape 14080"/>
                      <wps:cNvSpPr/>
                      <wps:spPr>
                        <a:xfrm>
                          <a:off x="2600262" y="83663"/>
                          <a:ext cx="169475" cy="333463"/>
                        </a:xfrm>
                        <a:custGeom>
                          <a:avLst/>
                          <a:gdLst/>
                          <a:ahLst/>
                          <a:cxnLst/>
                          <a:rect l="0" t="0" r="0" b="0"/>
                          <a:pathLst>
                            <a:path w="169475" h="333463">
                              <a:moveTo>
                                <a:pt x="0" y="0"/>
                              </a:moveTo>
                              <a:lnTo>
                                <a:pt x="35947" y="0"/>
                              </a:lnTo>
                              <a:lnTo>
                                <a:pt x="169475" y="333463"/>
                              </a:lnTo>
                              <a:lnTo>
                                <a:pt x="96196" y="333463"/>
                              </a:lnTo>
                              <a:lnTo>
                                <a:pt x="67088" y="257684"/>
                              </a:lnTo>
                              <a:lnTo>
                                <a:pt x="0" y="257684"/>
                              </a:lnTo>
                              <a:lnTo>
                                <a:pt x="0" y="201561"/>
                              </a:lnTo>
                              <a:lnTo>
                                <a:pt x="45511" y="201561"/>
                              </a:lnTo>
                              <a:lnTo>
                                <a:pt x="0" y="7898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81" name="Shape 14081"/>
                      <wps:cNvSpPr/>
                      <wps:spPr>
                        <a:xfrm>
                          <a:off x="839744" y="486132"/>
                          <a:ext cx="48070" cy="61303"/>
                        </a:xfrm>
                        <a:custGeom>
                          <a:avLst/>
                          <a:gdLst/>
                          <a:ahLst/>
                          <a:cxnLst/>
                          <a:rect l="0" t="0" r="0" b="0"/>
                          <a:pathLst>
                            <a:path w="48070" h="61303">
                              <a:moveTo>
                                <a:pt x="0" y="0"/>
                              </a:moveTo>
                              <a:lnTo>
                                <a:pt x="12179" y="0"/>
                              </a:lnTo>
                              <a:lnTo>
                                <a:pt x="12179" y="32638"/>
                              </a:lnTo>
                              <a:cubicBezTo>
                                <a:pt x="12179" y="37833"/>
                                <a:pt x="12332" y="41187"/>
                                <a:pt x="12624" y="42711"/>
                              </a:cubicBezTo>
                              <a:cubicBezTo>
                                <a:pt x="13145" y="45186"/>
                                <a:pt x="14389" y="47168"/>
                                <a:pt x="16345" y="48654"/>
                              </a:cubicBezTo>
                              <a:cubicBezTo>
                                <a:pt x="18301" y="50152"/>
                                <a:pt x="20980" y="50902"/>
                                <a:pt x="24384" y="50902"/>
                              </a:cubicBezTo>
                              <a:cubicBezTo>
                                <a:pt x="27838" y="50902"/>
                                <a:pt x="30442" y="50191"/>
                                <a:pt x="32195" y="48780"/>
                              </a:cubicBezTo>
                              <a:cubicBezTo>
                                <a:pt x="33960" y="47383"/>
                                <a:pt x="35014" y="45644"/>
                                <a:pt x="35357" y="43586"/>
                              </a:cubicBezTo>
                              <a:cubicBezTo>
                                <a:pt x="35725" y="41529"/>
                                <a:pt x="35903" y="38112"/>
                                <a:pt x="35903" y="33338"/>
                              </a:cubicBezTo>
                              <a:lnTo>
                                <a:pt x="35903" y="0"/>
                              </a:lnTo>
                              <a:lnTo>
                                <a:pt x="48070" y="0"/>
                              </a:lnTo>
                              <a:lnTo>
                                <a:pt x="48070" y="31662"/>
                              </a:lnTo>
                              <a:cubicBezTo>
                                <a:pt x="48070" y="38900"/>
                                <a:pt x="47739" y="44005"/>
                                <a:pt x="47079" y="46989"/>
                              </a:cubicBezTo>
                              <a:cubicBezTo>
                                <a:pt x="46418" y="49988"/>
                                <a:pt x="45212" y="52502"/>
                                <a:pt x="43447" y="54559"/>
                              </a:cubicBezTo>
                              <a:cubicBezTo>
                                <a:pt x="41669" y="56617"/>
                                <a:pt x="39319" y="58255"/>
                                <a:pt x="36347" y="59474"/>
                              </a:cubicBezTo>
                              <a:cubicBezTo>
                                <a:pt x="33388" y="60694"/>
                                <a:pt x="29527" y="61303"/>
                                <a:pt x="24752" y="61303"/>
                              </a:cubicBezTo>
                              <a:cubicBezTo>
                                <a:pt x="18999" y="61303"/>
                                <a:pt x="14630" y="60643"/>
                                <a:pt x="11659" y="59310"/>
                              </a:cubicBezTo>
                              <a:cubicBezTo>
                                <a:pt x="8687" y="57989"/>
                                <a:pt x="6337" y="56262"/>
                                <a:pt x="4610" y="54127"/>
                              </a:cubicBezTo>
                              <a:cubicBezTo>
                                <a:pt x="2883" y="52006"/>
                                <a:pt x="1753" y="49785"/>
                                <a:pt x="1194" y="47447"/>
                              </a:cubicBezTo>
                              <a:cubicBezTo>
                                <a:pt x="394" y="43993"/>
                                <a:pt x="0" y="38900"/>
                                <a:pt x="0" y="32144"/>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82" name="Shape 14082"/>
                      <wps:cNvSpPr/>
                      <wps:spPr>
                        <a:xfrm>
                          <a:off x="900764"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764" name="Shape 15764"/>
                      <wps:cNvSpPr/>
                      <wps:spPr>
                        <a:xfrm>
                          <a:off x="961073"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84" name="Shape 14084"/>
                      <wps:cNvSpPr/>
                      <wps:spPr>
                        <a:xfrm>
                          <a:off x="978680" y="486133"/>
                          <a:ext cx="56121" cy="60274"/>
                        </a:xfrm>
                        <a:custGeom>
                          <a:avLst/>
                          <a:gdLst/>
                          <a:ahLst/>
                          <a:cxnLst/>
                          <a:rect l="0" t="0" r="0" b="0"/>
                          <a:pathLst>
                            <a:path w="56121" h="60274">
                              <a:moveTo>
                                <a:pt x="0" y="0"/>
                              </a:moveTo>
                              <a:lnTo>
                                <a:pt x="13195" y="0"/>
                              </a:lnTo>
                              <a:lnTo>
                                <a:pt x="28448" y="44614"/>
                              </a:lnTo>
                              <a:lnTo>
                                <a:pt x="43205" y="0"/>
                              </a:lnTo>
                              <a:lnTo>
                                <a:pt x="56121" y="0"/>
                              </a:lnTo>
                              <a:lnTo>
                                <a:pt x="34531" y="60274"/>
                              </a:lnTo>
                              <a:lnTo>
                                <a:pt x="21539"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85" name="Shape 14085"/>
                      <wps:cNvSpPr/>
                      <wps:spPr>
                        <a:xfrm>
                          <a:off x="1041010" y="486133"/>
                          <a:ext cx="45847" cy="60274"/>
                        </a:xfrm>
                        <a:custGeom>
                          <a:avLst/>
                          <a:gdLst/>
                          <a:ahLst/>
                          <a:cxnLst/>
                          <a:rect l="0" t="0" r="0" b="0"/>
                          <a:pathLst>
                            <a:path w="45847" h="60274">
                              <a:moveTo>
                                <a:pt x="0" y="0"/>
                              </a:moveTo>
                              <a:lnTo>
                                <a:pt x="44704" y="0"/>
                              </a:lnTo>
                              <a:lnTo>
                                <a:pt x="44704" y="10198"/>
                              </a:lnTo>
                              <a:lnTo>
                                <a:pt x="12167" y="10198"/>
                              </a:lnTo>
                              <a:lnTo>
                                <a:pt x="12167" y="23546"/>
                              </a:lnTo>
                              <a:lnTo>
                                <a:pt x="42431" y="23546"/>
                              </a:lnTo>
                              <a:lnTo>
                                <a:pt x="42431" y="33705"/>
                              </a:lnTo>
                              <a:lnTo>
                                <a:pt x="12167" y="33705"/>
                              </a:lnTo>
                              <a:lnTo>
                                <a:pt x="12167" y="50113"/>
                              </a:lnTo>
                              <a:lnTo>
                                <a:pt x="45847" y="50113"/>
                              </a:lnTo>
                              <a:lnTo>
                                <a:pt x="45847"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86" name="Shape 14086"/>
                      <wps:cNvSpPr/>
                      <wps:spPr>
                        <a:xfrm>
                          <a:off x="1097218" y="486133"/>
                          <a:ext cx="24473" cy="60274"/>
                        </a:xfrm>
                        <a:custGeom>
                          <a:avLst/>
                          <a:gdLst/>
                          <a:ahLst/>
                          <a:cxnLst/>
                          <a:rect l="0" t="0" r="0" b="0"/>
                          <a:pathLst>
                            <a:path w="24473" h="60274">
                              <a:moveTo>
                                <a:pt x="0" y="0"/>
                              </a:moveTo>
                              <a:lnTo>
                                <a:pt x="24473" y="0"/>
                              </a:lnTo>
                              <a:lnTo>
                                <a:pt x="24473" y="10261"/>
                              </a:lnTo>
                              <a:lnTo>
                                <a:pt x="21666" y="10198"/>
                              </a:lnTo>
                              <a:lnTo>
                                <a:pt x="12179" y="10198"/>
                              </a:lnTo>
                              <a:lnTo>
                                <a:pt x="12179" y="25488"/>
                              </a:lnTo>
                              <a:lnTo>
                                <a:pt x="21184" y="25488"/>
                              </a:lnTo>
                              <a:lnTo>
                                <a:pt x="24473" y="25267"/>
                              </a:lnTo>
                              <a:lnTo>
                                <a:pt x="24473" y="38356"/>
                              </a:lnTo>
                              <a:lnTo>
                                <a:pt x="24435" y="38303"/>
                              </a:lnTo>
                              <a:cubicBezTo>
                                <a:pt x="23279" y="37083"/>
                                <a:pt x="22047" y="36246"/>
                                <a:pt x="20777" y="35789"/>
                              </a:cubicBezTo>
                              <a:cubicBezTo>
                                <a:pt x="19482" y="35331"/>
                                <a:pt x="17437" y="35116"/>
                                <a:pt x="14643" y="35116"/>
                              </a:cubicBezTo>
                              <a:lnTo>
                                <a:pt x="12179" y="35116"/>
                              </a:lnTo>
                              <a:lnTo>
                                <a:pt x="12179"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87" name="Shape 14087"/>
                      <wps:cNvSpPr/>
                      <wps:spPr>
                        <a:xfrm>
                          <a:off x="1121691" y="486133"/>
                          <a:ext cx="29731" cy="60274"/>
                        </a:xfrm>
                        <a:custGeom>
                          <a:avLst/>
                          <a:gdLst/>
                          <a:ahLst/>
                          <a:cxnLst/>
                          <a:rect l="0" t="0" r="0" b="0"/>
                          <a:pathLst>
                            <a:path w="29731" h="60274">
                              <a:moveTo>
                                <a:pt x="0" y="0"/>
                              </a:moveTo>
                              <a:lnTo>
                                <a:pt x="1156" y="0"/>
                              </a:lnTo>
                              <a:cubicBezTo>
                                <a:pt x="7582" y="0"/>
                                <a:pt x="12268" y="533"/>
                                <a:pt x="15189" y="1625"/>
                              </a:cubicBezTo>
                              <a:cubicBezTo>
                                <a:pt x="18110" y="2705"/>
                                <a:pt x="20447" y="4623"/>
                                <a:pt x="22200" y="7404"/>
                              </a:cubicBezTo>
                              <a:cubicBezTo>
                                <a:pt x="23952" y="10173"/>
                                <a:pt x="24829" y="13334"/>
                                <a:pt x="24829" y="16890"/>
                              </a:cubicBezTo>
                              <a:cubicBezTo>
                                <a:pt x="24829" y="21425"/>
                                <a:pt x="23495" y="25146"/>
                                <a:pt x="20841" y="28105"/>
                              </a:cubicBezTo>
                              <a:cubicBezTo>
                                <a:pt x="18174" y="31038"/>
                                <a:pt x="14211" y="32905"/>
                                <a:pt x="8915" y="33668"/>
                              </a:cubicBezTo>
                              <a:cubicBezTo>
                                <a:pt x="11544" y="35204"/>
                                <a:pt x="13729" y="36894"/>
                                <a:pt x="15443" y="38734"/>
                              </a:cubicBezTo>
                              <a:cubicBezTo>
                                <a:pt x="17145" y="40563"/>
                                <a:pt x="19456" y="43827"/>
                                <a:pt x="22365" y="48513"/>
                              </a:cubicBezTo>
                              <a:lnTo>
                                <a:pt x="29731" y="60274"/>
                              </a:lnTo>
                              <a:lnTo>
                                <a:pt x="15164" y="60274"/>
                              </a:lnTo>
                              <a:lnTo>
                                <a:pt x="6375" y="47155"/>
                              </a:lnTo>
                              <a:lnTo>
                                <a:pt x="0" y="38356"/>
                              </a:lnTo>
                              <a:lnTo>
                                <a:pt x="0" y="25267"/>
                              </a:lnTo>
                              <a:lnTo>
                                <a:pt x="7645" y="24752"/>
                              </a:lnTo>
                              <a:cubicBezTo>
                                <a:pt x="9093" y="24256"/>
                                <a:pt x="10224" y="23406"/>
                                <a:pt x="11062" y="22199"/>
                              </a:cubicBezTo>
                              <a:cubicBezTo>
                                <a:pt x="11875" y="20993"/>
                                <a:pt x="12294" y="19481"/>
                                <a:pt x="12294" y="17678"/>
                              </a:cubicBezTo>
                              <a:cubicBezTo>
                                <a:pt x="12294" y="15646"/>
                                <a:pt x="11748" y="14021"/>
                                <a:pt x="10668" y="12764"/>
                              </a:cubicBezTo>
                              <a:cubicBezTo>
                                <a:pt x="9589" y="11519"/>
                                <a:pt x="8052" y="10731"/>
                                <a:pt x="6083" y="10401"/>
                              </a:cubicBezTo>
                              <a:lnTo>
                                <a:pt x="0" y="1026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88" name="Shape 14088"/>
                      <wps:cNvSpPr/>
                      <wps:spPr>
                        <a:xfrm>
                          <a:off x="1154901" y="485105"/>
                          <a:ext cx="49009" cy="62370"/>
                        </a:xfrm>
                        <a:custGeom>
                          <a:avLst/>
                          <a:gdLst/>
                          <a:ahLst/>
                          <a:cxnLst/>
                          <a:rect l="0" t="0" r="0" b="0"/>
                          <a:pathLst>
                            <a:path w="49009" h="62370">
                              <a:moveTo>
                                <a:pt x="24181" y="0"/>
                              </a:moveTo>
                              <a:cubicBezTo>
                                <a:pt x="31750" y="0"/>
                                <a:pt x="37440" y="1663"/>
                                <a:pt x="41262" y="4966"/>
                              </a:cubicBezTo>
                              <a:cubicBezTo>
                                <a:pt x="45098" y="8293"/>
                                <a:pt x="47092" y="12712"/>
                                <a:pt x="47295" y="18250"/>
                              </a:cubicBezTo>
                              <a:lnTo>
                                <a:pt x="35128" y="18783"/>
                              </a:lnTo>
                              <a:cubicBezTo>
                                <a:pt x="34607" y="15684"/>
                                <a:pt x="33477" y="13461"/>
                                <a:pt x="31763" y="12103"/>
                              </a:cubicBezTo>
                              <a:cubicBezTo>
                                <a:pt x="30048" y="10744"/>
                                <a:pt x="27483" y="10071"/>
                                <a:pt x="24066" y="10071"/>
                              </a:cubicBezTo>
                              <a:cubicBezTo>
                                <a:pt x="20523" y="10071"/>
                                <a:pt x="17742" y="10795"/>
                                <a:pt x="15748" y="12255"/>
                              </a:cubicBezTo>
                              <a:cubicBezTo>
                                <a:pt x="14465" y="13182"/>
                                <a:pt x="13818" y="14439"/>
                                <a:pt x="13818" y="16002"/>
                              </a:cubicBezTo>
                              <a:cubicBezTo>
                                <a:pt x="13818" y="17424"/>
                                <a:pt x="14427" y="18644"/>
                                <a:pt x="15621" y="19659"/>
                              </a:cubicBezTo>
                              <a:cubicBezTo>
                                <a:pt x="17170" y="20941"/>
                                <a:pt x="20891" y="22289"/>
                                <a:pt x="26810" y="23685"/>
                              </a:cubicBezTo>
                              <a:cubicBezTo>
                                <a:pt x="32728" y="25070"/>
                                <a:pt x="37109" y="26530"/>
                                <a:pt x="39954" y="28015"/>
                              </a:cubicBezTo>
                              <a:cubicBezTo>
                                <a:pt x="42786" y="29514"/>
                                <a:pt x="45009" y="31547"/>
                                <a:pt x="46609" y="34137"/>
                              </a:cubicBezTo>
                              <a:cubicBezTo>
                                <a:pt x="48209" y="36728"/>
                                <a:pt x="49009" y="39928"/>
                                <a:pt x="49009" y="43738"/>
                              </a:cubicBezTo>
                              <a:cubicBezTo>
                                <a:pt x="49009" y="47205"/>
                                <a:pt x="48057" y="50431"/>
                                <a:pt x="46139" y="53454"/>
                              </a:cubicBezTo>
                              <a:cubicBezTo>
                                <a:pt x="44209" y="56463"/>
                                <a:pt x="41516" y="58711"/>
                                <a:pt x="37998" y="60172"/>
                              </a:cubicBezTo>
                              <a:cubicBezTo>
                                <a:pt x="34493" y="61632"/>
                                <a:pt x="30112" y="62370"/>
                                <a:pt x="24879" y="62370"/>
                              </a:cubicBezTo>
                              <a:cubicBezTo>
                                <a:pt x="17259" y="62370"/>
                                <a:pt x="11405" y="60604"/>
                                <a:pt x="7315" y="57086"/>
                              </a:cubicBezTo>
                              <a:cubicBezTo>
                                <a:pt x="3238" y="53569"/>
                                <a:pt x="787" y="48425"/>
                                <a:pt x="0" y="41694"/>
                              </a:cubicBezTo>
                              <a:lnTo>
                                <a:pt x="11849" y="40539"/>
                              </a:lnTo>
                              <a:cubicBezTo>
                                <a:pt x="12560" y="44514"/>
                                <a:pt x="14008" y="47434"/>
                                <a:pt x="16180" y="49301"/>
                              </a:cubicBezTo>
                              <a:cubicBezTo>
                                <a:pt x="18364" y="51155"/>
                                <a:pt x="21311" y="52082"/>
                                <a:pt x="25006" y="52082"/>
                              </a:cubicBezTo>
                              <a:cubicBezTo>
                                <a:pt x="28918" y="52082"/>
                                <a:pt x="31877" y="51270"/>
                                <a:pt x="33858" y="49606"/>
                              </a:cubicBezTo>
                              <a:cubicBezTo>
                                <a:pt x="35852" y="47941"/>
                                <a:pt x="36843" y="46011"/>
                                <a:pt x="36843" y="43790"/>
                              </a:cubicBezTo>
                              <a:cubicBezTo>
                                <a:pt x="36843" y="42366"/>
                                <a:pt x="36424" y="41148"/>
                                <a:pt x="35598" y="40145"/>
                              </a:cubicBezTo>
                              <a:cubicBezTo>
                                <a:pt x="34747" y="39154"/>
                                <a:pt x="33299" y="38264"/>
                                <a:pt x="31217" y="37540"/>
                              </a:cubicBezTo>
                              <a:cubicBezTo>
                                <a:pt x="29794" y="37046"/>
                                <a:pt x="26543" y="36156"/>
                                <a:pt x="21463" y="34911"/>
                              </a:cubicBezTo>
                              <a:cubicBezTo>
                                <a:pt x="14948" y="33286"/>
                                <a:pt x="10363" y="31305"/>
                                <a:pt x="7734" y="28942"/>
                              </a:cubicBezTo>
                              <a:cubicBezTo>
                                <a:pt x="4026" y="25615"/>
                                <a:pt x="2184" y="21577"/>
                                <a:pt x="2184" y="16814"/>
                              </a:cubicBezTo>
                              <a:cubicBezTo>
                                <a:pt x="2184" y="13740"/>
                                <a:pt x="3048" y="10871"/>
                                <a:pt x="4801" y="8192"/>
                              </a:cubicBezTo>
                              <a:cubicBezTo>
                                <a:pt x="6540" y="5524"/>
                                <a:pt x="9042" y="3491"/>
                                <a:pt x="12319" y="2094"/>
                              </a:cubicBezTo>
                              <a:cubicBezTo>
                                <a:pt x="15596" y="685"/>
                                <a:pt x="19545" y="0"/>
                                <a:pt x="24181"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765" name="Shape 15765"/>
                      <wps:cNvSpPr/>
                      <wps:spPr>
                        <a:xfrm>
                          <a:off x="1213777"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90" name="Shape 14090"/>
                      <wps:cNvSpPr/>
                      <wps:spPr>
                        <a:xfrm>
                          <a:off x="1237513" y="486132"/>
                          <a:ext cx="25057" cy="60274"/>
                        </a:xfrm>
                        <a:custGeom>
                          <a:avLst/>
                          <a:gdLst/>
                          <a:ahLst/>
                          <a:cxnLst/>
                          <a:rect l="0" t="0" r="0" b="0"/>
                          <a:pathLst>
                            <a:path w="25057" h="60274">
                              <a:moveTo>
                                <a:pt x="0" y="0"/>
                              </a:moveTo>
                              <a:lnTo>
                                <a:pt x="22238" y="0"/>
                              </a:lnTo>
                              <a:lnTo>
                                <a:pt x="25057" y="284"/>
                              </a:lnTo>
                              <a:lnTo>
                                <a:pt x="25057" y="10623"/>
                              </a:lnTo>
                              <a:lnTo>
                                <a:pt x="17640" y="10198"/>
                              </a:lnTo>
                              <a:lnTo>
                                <a:pt x="12167" y="10198"/>
                              </a:lnTo>
                              <a:lnTo>
                                <a:pt x="12167" y="50115"/>
                              </a:lnTo>
                              <a:lnTo>
                                <a:pt x="21260" y="50115"/>
                              </a:lnTo>
                              <a:lnTo>
                                <a:pt x="25057" y="49819"/>
                              </a:lnTo>
                              <a:lnTo>
                                <a:pt x="25057" y="60020"/>
                              </a:lnTo>
                              <a:lnTo>
                                <a:pt x="22898"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91" name="Shape 14091"/>
                      <wps:cNvSpPr/>
                      <wps:spPr>
                        <a:xfrm>
                          <a:off x="1262571" y="486415"/>
                          <a:ext cx="25476" cy="59736"/>
                        </a:xfrm>
                        <a:custGeom>
                          <a:avLst/>
                          <a:gdLst/>
                          <a:ahLst/>
                          <a:cxnLst/>
                          <a:rect l="0" t="0" r="0" b="0"/>
                          <a:pathLst>
                            <a:path w="25476" h="59736">
                              <a:moveTo>
                                <a:pt x="0" y="0"/>
                              </a:moveTo>
                              <a:lnTo>
                                <a:pt x="8649" y="871"/>
                              </a:lnTo>
                              <a:cubicBezTo>
                                <a:pt x="12192" y="1913"/>
                                <a:pt x="15215" y="3755"/>
                                <a:pt x="17742" y="6409"/>
                              </a:cubicBezTo>
                              <a:cubicBezTo>
                                <a:pt x="20257" y="9077"/>
                                <a:pt x="22187" y="12328"/>
                                <a:pt x="23495" y="16188"/>
                              </a:cubicBezTo>
                              <a:cubicBezTo>
                                <a:pt x="24816" y="20036"/>
                                <a:pt x="25476" y="24786"/>
                                <a:pt x="25476" y="30425"/>
                              </a:cubicBezTo>
                              <a:cubicBezTo>
                                <a:pt x="25476" y="35390"/>
                                <a:pt x="24854" y="39670"/>
                                <a:pt x="23622" y="43264"/>
                              </a:cubicBezTo>
                              <a:cubicBezTo>
                                <a:pt x="22111" y="47647"/>
                                <a:pt x="19964" y="51202"/>
                                <a:pt x="17158" y="53907"/>
                              </a:cubicBezTo>
                              <a:cubicBezTo>
                                <a:pt x="15049" y="55964"/>
                                <a:pt x="12205" y="57565"/>
                                <a:pt x="8611" y="58720"/>
                              </a:cubicBezTo>
                              <a:lnTo>
                                <a:pt x="0" y="59736"/>
                              </a:lnTo>
                              <a:lnTo>
                                <a:pt x="0" y="49535"/>
                              </a:lnTo>
                              <a:lnTo>
                                <a:pt x="3556" y="49259"/>
                              </a:lnTo>
                              <a:cubicBezTo>
                                <a:pt x="5524" y="48764"/>
                                <a:pt x="7163" y="47938"/>
                                <a:pt x="8471" y="46744"/>
                              </a:cubicBezTo>
                              <a:cubicBezTo>
                                <a:pt x="9766" y="45563"/>
                                <a:pt x="10833" y="43633"/>
                                <a:pt x="11659" y="40928"/>
                              </a:cubicBezTo>
                              <a:cubicBezTo>
                                <a:pt x="12484" y="38235"/>
                                <a:pt x="12890" y="34553"/>
                                <a:pt x="12890" y="29891"/>
                              </a:cubicBezTo>
                              <a:cubicBezTo>
                                <a:pt x="12890" y="25243"/>
                                <a:pt x="12484" y="21662"/>
                                <a:pt x="11659" y="19160"/>
                              </a:cubicBezTo>
                              <a:cubicBezTo>
                                <a:pt x="10833" y="16670"/>
                                <a:pt x="9677" y="14728"/>
                                <a:pt x="8204" y="13319"/>
                              </a:cubicBezTo>
                              <a:cubicBezTo>
                                <a:pt x="6718" y="11922"/>
                                <a:pt x="4839" y="10981"/>
                                <a:pt x="2578" y="10486"/>
                              </a:cubicBezTo>
                              <a:lnTo>
                                <a:pt x="0" y="1033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92" name="Shape 14092"/>
                      <wps:cNvSpPr/>
                      <wps:spPr>
                        <a:xfrm>
                          <a:off x="1292228"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93" name="Shape 14093"/>
                      <wps:cNvSpPr/>
                      <wps:spPr>
                        <a:xfrm>
                          <a:off x="1322079"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94" name="Shape 14094"/>
                      <wps:cNvSpPr/>
                      <wps:spPr>
                        <a:xfrm>
                          <a:off x="1359130" y="486132"/>
                          <a:ext cx="25057" cy="60274"/>
                        </a:xfrm>
                        <a:custGeom>
                          <a:avLst/>
                          <a:gdLst/>
                          <a:ahLst/>
                          <a:cxnLst/>
                          <a:rect l="0" t="0" r="0" b="0"/>
                          <a:pathLst>
                            <a:path w="25057" h="60274">
                              <a:moveTo>
                                <a:pt x="0" y="0"/>
                              </a:moveTo>
                              <a:lnTo>
                                <a:pt x="22238" y="0"/>
                              </a:lnTo>
                              <a:lnTo>
                                <a:pt x="25057" y="284"/>
                              </a:lnTo>
                              <a:lnTo>
                                <a:pt x="25057" y="10623"/>
                              </a:lnTo>
                              <a:lnTo>
                                <a:pt x="17640" y="10198"/>
                              </a:lnTo>
                              <a:lnTo>
                                <a:pt x="12167" y="10198"/>
                              </a:lnTo>
                              <a:lnTo>
                                <a:pt x="12167" y="50115"/>
                              </a:lnTo>
                              <a:lnTo>
                                <a:pt x="21260" y="50115"/>
                              </a:lnTo>
                              <a:lnTo>
                                <a:pt x="25057" y="49819"/>
                              </a:lnTo>
                              <a:lnTo>
                                <a:pt x="25057" y="60020"/>
                              </a:lnTo>
                              <a:lnTo>
                                <a:pt x="22898"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95" name="Shape 14095"/>
                      <wps:cNvSpPr/>
                      <wps:spPr>
                        <a:xfrm>
                          <a:off x="1384187" y="486415"/>
                          <a:ext cx="25463" cy="59736"/>
                        </a:xfrm>
                        <a:custGeom>
                          <a:avLst/>
                          <a:gdLst/>
                          <a:ahLst/>
                          <a:cxnLst/>
                          <a:rect l="0" t="0" r="0" b="0"/>
                          <a:pathLst>
                            <a:path w="25463" h="59736">
                              <a:moveTo>
                                <a:pt x="0" y="0"/>
                              </a:moveTo>
                              <a:lnTo>
                                <a:pt x="8649" y="871"/>
                              </a:lnTo>
                              <a:cubicBezTo>
                                <a:pt x="12192" y="1913"/>
                                <a:pt x="15215" y="3755"/>
                                <a:pt x="17742" y="6409"/>
                              </a:cubicBezTo>
                              <a:cubicBezTo>
                                <a:pt x="20257" y="9077"/>
                                <a:pt x="22187" y="12328"/>
                                <a:pt x="23495" y="16188"/>
                              </a:cubicBezTo>
                              <a:cubicBezTo>
                                <a:pt x="24816" y="20036"/>
                                <a:pt x="25463" y="24786"/>
                                <a:pt x="25463" y="30425"/>
                              </a:cubicBezTo>
                              <a:cubicBezTo>
                                <a:pt x="25463" y="35390"/>
                                <a:pt x="24854" y="39670"/>
                                <a:pt x="23622" y="43264"/>
                              </a:cubicBezTo>
                              <a:cubicBezTo>
                                <a:pt x="22111" y="47647"/>
                                <a:pt x="19964" y="51202"/>
                                <a:pt x="17158" y="53907"/>
                              </a:cubicBezTo>
                              <a:cubicBezTo>
                                <a:pt x="15049" y="55964"/>
                                <a:pt x="12205" y="57565"/>
                                <a:pt x="8611" y="58720"/>
                              </a:cubicBezTo>
                              <a:lnTo>
                                <a:pt x="0" y="59736"/>
                              </a:lnTo>
                              <a:lnTo>
                                <a:pt x="0" y="49535"/>
                              </a:lnTo>
                              <a:lnTo>
                                <a:pt x="3556" y="49259"/>
                              </a:lnTo>
                              <a:cubicBezTo>
                                <a:pt x="5524" y="48764"/>
                                <a:pt x="7163" y="47938"/>
                                <a:pt x="8471" y="46744"/>
                              </a:cubicBezTo>
                              <a:cubicBezTo>
                                <a:pt x="9766" y="45563"/>
                                <a:pt x="10833" y="43633"/>
                                <a:pt x="11659" y="40928"/>
                              </a:cubicBezTo>
                              <a:cubicBezTo>
                                <a:pt x="12484" y="38235"/>
                                <a:pt x="12890" y="34553"/>
                                <a:pt x="12890" y="29891"/>
                              </a:cubicBezTo>
                              <a:cubicBezTo>
                                <a:pt x="12890" y="25243"/>
                                <a:pt x="12484" y="21662"/>
                                <a:pt x="11659" y="19160"/>
                              </a:cubicBezTo>
                              <a:cubicBezTo>
                                <a:pt x="10833" y="16670"/>
                                <a:pt x="9677" y="14728"/>
                                <a:pt x="8204" y="13319"/>
                              </a:cubicBezTo>
                              <a:cubicBezTo>
                                <a:pt x="6718" y="11922"/>
                                <a:pt x="4839" y="10981"/>
                                <a:pt x="2578" y="10486"/>
                              </a:cubicBezTo>
                              <a:lnTo>
                                <a:pt x="0" y="1033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96" name="Shape 14096"/>
                      <wps:cNvSpPr/>
                      <wps:spPr>
                        <a:xfrm>
                          <a:off x="1434111"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97" name="Shape 14097"/>
                      <wps:cNvSpPr/>
                      <wps:spPr>
                        <a:xfrm>
                          <a:off x="1463962"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98" name="Shape 14098"/>
                      <wps:cNvSpPr/>
                      <wps:spPr>
                        <a:xfrm>
                          <a:off x="1500963" y="486132"/>
                          <a:ext cx="48070" cy="61303"/>
                        </a:xfrm>
                        <a:custGeom>
                          <a:avLst/>
                          <a:gdLst/>
                          <a:ahLst/>
                          <a:cxnLst/>
                          <a:rect l="0" t="0" r="0" b="0"/>
                          <a:pathLst>
                            <a:path w="48070" h="61303">
                              <a:moveTo>
                                <a:pt x="0" y="0"/>
                              </a:moveTo>
                              <a:lnTo>
                                <a:pt x="12179" y="0"/>
                              </a:lnTo>
                              <a:lnTo>
                                <a:pt x="12179" y="32638"/>
                              </a:lnTo>
                              <a:cubicBezTo>
                                <a:pt x="12179" y="37833"/>
                                <a:pt x="12332" y="41187"/>
                                <a:pt x="12624" y="42711"/>
                              </a:cubicBezTo>
                              <a:cubicBezTo>
                                <a:pt x="13145" y="45186"/>
                                <a:pt x="14389" y="47168"/>
                                <a:pt x="16345" y="48654"/>
                              </a:cubicBezTo>
                              <a:cubicBezTo>
                                <a:pt x="18301" y="50152"/>
                                <a:pt x="20980" y="50902"/>
                                <a:pt x="24384" y="50902"/>
                              </a:cubicBezTo>
                              <a:cubicBezTo>
                                <a:pt x="27838" y="50902"/>
                                <a:pt x="30442" y="50191"/>
                                <a:pt x="32195" y="48780"/>
                              </a:cubicBezTo>
                              <a:cubicBezTo>
                                <a:pt x="33960" y="47383"/>
                                <a:pt x="35014" y="45644"/>
                                <a:pt x="35357" y="43586"/>
                              </a:cubicBezTo>
                              <a:cubicBezTo>
                                <a:pt x="35725" y="41529"/>
                                <a:pt x="35903" y="38112"/>
                                <a:pt x="35903" y="33338"/>
                              </a:cubicBezTo>
                              <a:lnTo>
                                <a:pt x="35903" y="0"/>
                              </a:lnTo>
                              <a:lnTo>
                                <a:pt x="48070" y="0"/>
                              </a:lnTo>
                              <a:lnTo>
                                <a:pt x="48070" y="31662"/>
                              </a:lnTo>
                              <a:cubicBezTo>
                                <a:pt x="48070" y="38900"/>
                                <a:pt x="47739" y="44005"/>
                                <a:pt x="47079" y="46989"/>
                              </a:cubicBezTo>
                              <a:cubicBezTo>
                                <a:pt x="46418" y="49988"/>
                                <a:pt x="45212" y="52502"/>
                                <a:pt x="43447" y="54559"/>
                              </a:cubicBezTo>
                              <a:cubicBezTo>
                                <a:pt x="41669" y="56617"/>
                                <a:pt x="39319" y="58255"/>
                                <a:pt x="36347" y="59474"/>
                              </a:cubicBezTo>
                              <a:cubicBezTo>
                                <a:pt x="33388" y="60694"/>
                                <a:pt x="29527" y="61303"/>
                                <a:pt x="24752" y="61303"/>
                              </a:cubicBezTo>
                              <a:cubicBezTo>
                                <a:pt x="18999" y="61303"/>
                                <a:pt x="14630" y="60643"/>
                                <a:pt x="11659" y="59310"/>
                              </a:cubicBezTo>
                              <a:cubicBezTo>
                                <a:pt x="8687" y="57989"/>
                                <a:pt x="6337" y="56262"/>
                                <a:pt x="4610" y="54127"/>
                              </a:cubicBezTo>
                              <a:cubicBezTo>
                                <a:pt x="2883" y="52006"/>
                                <a:pt x="1753" y="49785"/>
                                <a:pt x="1194" y="47447"/>
                              </a:cubicBezTo>
                              <a:cubicBezTo>
                                <a:pt x="394" y="43993"/>
                                <a:pt x="0" y="38900"/>
                                <a:pt x="0" y="32144"/>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99" name="Shape 14099"/>
                      <wps:cNvSpPr/>
                      <wps:spPr>
                        <a:xfrm>
                          <a:off x="1557546" y="486133"/>
                          <a:ext cx="47892" cy="60274"/>
                        </a:xfrm>
                        <a:custGeom>
                          <a:avLst/>
                          <a:gdLst/>
                          <a:ahLst/>
                          <a:cxnLst/>
                          <a:rect l="0" t="0" r="0" b="0"/>
                          <a:pathLst>
                            <a:path w="47892" h="60274">
                              <a:moveTo>
                                <a:pt x="0" y="0"/>
                              </a:moveTo>
                              <a:lnTo>
                                <a:pt x="47892" y="0"/>
                              </a:lnTo>
                              <a:lnTo>
                                <a:pt x="47892" y="10198"/>
                              </a:lnTo>
                              <a:lnTo>
                                <a:pt x="30048" y="10198"/>
                              </a:lnTo>
                              <a:lnTo>
                                <a:pt x="30048" y="60274"/>
                              </a:lnTo>
                              <a:lnTo>
                                <a:pt x="17882" y="60274"/>
                              </a:lnTo>
                              <a:lnTo>
                                <a:pt x="17882" y="10198"/>
                              </a:lnTo>
                              <a:lnTo>
                                <a:pt x="0" y="10198"/>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00" name="Shape 14100"/>
                      <wps:cNvSpPr/>
                      <wps:spPr>
                        <a:xfrm>
                          <a:off x="1610824" y="485107"/>
                          <a:ext cx="29210" cy="62289"/>
                        </a:xfrm>
                        <a:custGeom>
                          <a:avLst/>
                          <a:gdLst/>
                          <a:ahLst/>
                          <a:cxnLst/>
                          <a:rect l="0" t="0" r="0" b="0"/>
                          <a:pathLst>
                            <a:path w="29210" h="62289">
                              <a:moveTo>
                                <a:pt x="29159" y="0"/>
                              </a:moveTo>
                              <a:lnTo>
                                <a:pt x="29210" y="20"/>
                              </a:lnTo>
                              <a:lnTo>
                                <a:pt x="29210" y="10435"/>
                              </a:lnTo>
                              <a:lnTo>
                                <a:pt x="17158" y="15557"/>
                              </a:lnTo>
                              <a:cubicBezTo>
                                <a:pt x="14072" y="18999"/>
                                <a:pt x="12535" y="24181"/>
                                <a:pt x="12535" y="31128"/>
                              </a:cubicBezTo>
                              <a:cubicBezTo>
                                <a:pt x="12535" y="37948"/>
                                <a:pt x="14110" y="43117"/>
                                <a:pt x="17259" y="46634"/>
                              </a:cubicBezTo>
                              <a:lnTo>
                                <a:pt x="29210" y="51884"/>
                              </a:lnTo>
                              <a:lnTo>
                                <a:pt x="29210" y="62289"/>
                              </a:lnTo>
                              <a:lnTo>
                                <a:pt x="7938" y="54115"/>
                              </a:lnTo>
                              <a:cubicBezTo>
                                <a:pt x="2642" y="48667"/>
                                <a:pt x="0" y="41123"/>
                                <a:pt x="0" y="31535"/>
                              </a:cubicBezTo>
                              <a:cubicBezTo>
                                <a:pt x="0" y="25400"/>
                                <a:pt x="914" y="20231"/>
                                <a:pt x="2756" y="16066"/>
                              </a:cubicBezTo>
                              <a:cubicBezTo>
                                <a:pt x="4127" y="13005"/>
                                <a:pt x="6007" y="10249"/>
                                <a:pt x="8369" y="7810"/>
                              </a:cubicBezTo>
                              <a:cubicBezTo>
                                <a:pt x="10744" y="5359"/>
                                <a:pt x="13335" y="3556"/>
                                <a:pt x="16154" y="2375"/>
                              </a:cubicBezTo>
                              <a:cubicBezTo>
                                <a:pt x="19914" y="788"/>
                                <a:pt x="24244" y="0"/>
                                <a:pt x="29159"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01" name="Shape 14101"/>
                      <wps:cNvSpPr/>
                      <wps:spPr>
                        <a:xfrm>
                          <a:off x="1632579" y="470376"/>
                          <a:ext cx="7455" cy="12292"/>
                        </a:xfrm>
                        <a:custGeom>
                          <a:avLst/>
                          <a:gdLst/>
                          <a:ahLst/>
                          <a:cxnLst/>
                          <a:rect l="0" t="0" r="0" b="0"/>
                          <a:pathLst>
                            <a:path w="7455" h="12292">
                              <a:moveTo>
                                <a:pt x="5664" y="0"/>
                              </a:moveTo>
                              <a:lnTo>
                                <a:pt x="7455" y="0"/>
                              </a:lnTo>
                              <a:lnTo>
                                <a:pt x="7455" y="12140"/>
                              </a:lnTo>
                              <a:lnTo>
                                <a:pt x="7315" y="12292"/>
                              </a:lnTo>
                              <a:lnTo>
                                <a:pt x="0" y="12292"/>
                              </a:lnTo>
                              <a:lnTo>
                                <a:pt x="5664"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02" name="Shape 14102"/>
                      <wps:cNvSpPr/>
                      <wps:spPr>
                        <a:xfrm>
                          <a:off x="1640034" y="485127"/>
                          <a:ext cx="29261" cy="62312"/>
                        </a:xfrm>
                        <a:custGeom>
                          <a:avLst/>
                          <a:gdLst/>
                          <a:ahLst/>
                          <a:cxnLst/>
                          <a:rect l="0" t="0" r="0" b="0"/>
                          <a:pathLst>
                            <a:path w="29261" h="62312">
                              <a:moveTo>
                                <a:pt x="0" y="0"/>
                              </a:moveTo>
                              <a:lnTo>
                                <a:pt x="21273" y="8235"/>
                              </a:lnTo>
                              <a:cubicBezTo>
                                <a:pt x="26581" y="13760"/>
                                <a:pt x="29261" y="21405"/>
                                <a:pt x="29261" y="31223"/>
                              </a:cubicBezTo>
                              <a:cubicBezTo>
                                <a:pt x="29261" y="40951"/>
                                <a:pt x="26619" y="48571"/>
                                <a:pt x="21323" y="54057"/>
                              </a:cubicBezTo>
                              <a:cubicBezTo>
                                <a:pt x="16040" y="59556"/>
                                <a:pt x="8966" y="62312"/>
                                <a:pt x="114" y="62312"/>
                              </a:cubicBezTo>
                              <a:lnTo>
                                <a:pt x="0" y="62269"/>
                              </a:lnTo>
                              <a:lnTo>
                                <a:pt x="0" y="51864"/>
                              </a:lnTo>
                              <a:lnTo>
                                <a:pt x="76" y="51898"/>
                              </a:lnTo>
                              <a:cubicBezTo>
                                <a:pt x="4928" y="51898"/>
                                <a:pt x="8903" y="50158"/>
                                <a:pt x="12014" y="46653"/>
                              </a:cubicBezTo>
                              <a:cubicBezTo>
                                <a:pt x="15113" y="43173"/>
                                <a:pt x="16675" y="37928"/>
                                <a:pt x="16675" y="30930"/>
                              </a:cubicBezTo>
                              <a:cubicBezTo>
                                <a:pt x="16675" y="24022"/>
                                <a:pt x="15164" y="18878"/>
                                <a:pt x="12141" y="15475"/>
                              </a:cubicBezTo>
                              <a:cubicBezTo>
                                <a:pt x="9106" y="12083"/>
                                <a:pt x="5080" y="10382"/>
                                <a:pt x="76" y="10382"/>
                              </a:cubicBezTo>
                              <a:lnTo>
                                <a:pt x="0" y="10415"/>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03" name="Shape 14103"/>
                      <wps:cNvSpPr/>
                      <wps:spPr>
                        <a:xfrm>
                          <a:off x="1640034" y="470376"/>
                          <a:ext cx="11176" cy="12140"/>
                        </a:xfrm>
                        <a:custGeom>
                          <a:avLst/>
                          <a:gdLst/>
                          <a:ahLst/>
                          <a:cxnLst/>
                          <a:rect l="0" t="0" r="0" b="0"/>
                          <a:pathLst>
                            <a:path w="11176" h="12140">
                              <a:moveTo>
                                <a:pt x="0" y="0"/>
                              </a:moveTo>
                              <a:lnTo>
                                <a:pt x="11176" y="0"/>
                              </a:lnTo>
                              <a:lnTo>
                                <a:pt x="0" y="1214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04" name="Shape 14104"/>
                      <wps:cNvSpPr/>
                      <wps:spPr>
                        <a:xfrm>
                          <a:off x="1678912"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05" name="Shape 14105"/>
                      <wps:cNvSpPr/>
                      <wps:spPr>
                        <a:xfrm>
                          <a:off x="1737129" y="485107"/>
                          <a:ext cx="29210" cy="62289"/>
                        </a:xfrm>
                        <a:custGeom>
                          <a:avLst/>
                          <a:gdLst/>
                          <a:ahLst/>
                          <a:cxnLst/>
                          <a:rect l="0" t="0" r="0" b="0"/>
                          <a:pathLst>
                            <a:path w="29210" h="62289">
                              <a:moveTo>
                                <a:pt x="29159" y="0"/>
                              </a:moveTo>
                              <a:lnTo>
                                <a:pt x="29210" y="20"/>
                              </a:lnTo>
                              <a:lnTo>
                                <a:pt x="29210" y="10435"/>
                              </a:lnTo>
                              <a:lnTo>
                                <a:pt x="17158" y="15557"/>
                              </a:lnTo>
                              <a:cubicBezTo>
                                <a:pt x="14072" y="18999"/>
                                <a:pt x="12535" y="24181"/>
                                <a:pt x="12535" y="31128"/>
                              </a:cubicBezTo>
                              <a:cubicBezTo>
                                <a:pt x="12535" y="37948"/>
                                <a:pt x="14110" y="43117"/>
                                <a:pt x="17259" y="46634"/>
                              </a:cubicBezTo>
                              <a:lnTo>
                                <a:pt x="29210" y="51884"/>
                              </a:lnTo>
                              <a:lnTo>
                                <a:pt x="29210" y="62289"/>
                              </a:lnTo>
                              <a:lnTo>
                                <a:pt x="7938" y="54115"/>
                              </a:lnTo>
                              <a:cubicBezTo>
                                <a:pt x="2642" y="48667"/>
                                <a:pt x="0" y="41123"/>
                                <a:pt x="0" y="31535"/>
                              </a:cubicBezTo>
                              <a:cubicBezTo>
                                <a:pt x="0" y="25400"/>
                                <a:pt x="914" y="20231"/>
                                <a:pt x="2756" y="16066"/>
                              </a:cubicBezTo>
                              <a:cubicBezTo>
                                <a:pt x="4127" y="13005"/>
                                <a:pt x="6007" y="10249"/>
                                <a:pt x="8369" y="7810"/>
                              </a:cubicBezTo>
                              <a:cubicBezTo>
                                <a:pt x="10744" y="5359"/>
                                <a:pt x="13335" y="3556"/>
                                <a:pt x="16154" y="2375"/>
                              </a:cubicBezTo>
                              <a:cubicBezTo>
                                <a:pt x="19914" y="788"/>
                                <a:pt x="24244" y="0"/>
                                <a:pt x="29159"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06" name="Shape 14106"/>
                      <wps:cNvSpPr/>
                      <wps:spPr>
                        <a:xfrm>
                          <a:off x="1766339" y="485127"/>
                          <a:ext cx="29248" cy="62312"/>
                        </a:xfrm>
                        <a:custGeom>
                          <a:avLst/>
                          <a:gdLst/>
                          <a:ahLst/>
                          <a:cxnLst/>
                          <a:rect l="0" t="0" r="0" b="0"/>
                          <a:pathLst>
                            <a:path w="29248" h="62312">
                              <a:moveTo>
                                <a:pt x="0" y="0"/>
                              </a:moveTo>
                              <a:lnTo>
                                <a:pt x="21273" y="8235"/>
                              </a:lnTo>
                              <a:cubicBezTo>
                                <a:pt x="26581" y="13760"/>
                                <a:pt x="29248" y="21405"/>
                                <a:pt x="29248" y="31223"/>
                              </a:cubicBezTo>
                              <a:cubicBezTo>
                                <a:pt x="29248" y="40951"/>
                                <a:pt x="26607" y="48571"/>
                                <a:pt x="21323" y="54057"/>
                              </a:cubicBezTo>
                              <a:cubicBezTo>
                                <a:pt x="16040" y="59556"/>
                                <a:pt x="8966" y="62312"/>
                                <a:pt x="114" y="62312"/>
                              </a:cubicBezTo>
                              <a:lnTo>
                                <a:pt x="0" y="62269"/>
                              </a:lnTo>
                              <a:lnTo>
                                <a:pt x="0" y="51864"/>
                              </a:lnTo>
                              <a:lnTo>
                                <a:pt x="76" y="51898"/>
                              </a:lnTo>
                              <a:cubicBezTo>
                                <a:pt x="4928" y="51898"/>
                                <a:pt x="8903" y="50158"/>
                                <a:pt x="12014" y="46653"/>
                              </a:cubicBezTo>
                              <a:cubicBezTo>
                                <a:pt x="15113" y="43173"/>
                                <a:pt x="16675" y="37928"/>
                                <a:pt x="16675" y="30930"/>
                              </a:cubicBezTo>
                              <a:cubicBezTo>
                                <a:pt x="16675" y="24022"/>
                                <a:pt x="15164" y="18878"/>
                                <a:pt x="12141" y="15475"/>
                              </a:cubicBezTo>
                              <a:cubicBezTo>
                                <a:pt x="9106" y="12083"/>
                                <a:pt x="5080" y="10382"/>
                                <a:pt x="76" y="10382"/>
                              </a:cubicBezTo>
                              <a:lnTo>
                                <a:pt x="0" y="10415"/>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07" name="Shape 14107"/>
                      <wps:cNvSpPr/>
                      <wps:spPr>
                        <a:xfrm>
                          <a:off x="1804933" y="486133"/>
                          <a:ext cx="58217" cy="60274"/>
                        </a:xfrm>
                        <a:custGeom>
                          <a:avLst/>
                          <a:gdLst/>
                          <a:ahLst/>
                          <a:cxnLst/>
                          <a:rect l="0" t="0" r="0" b="0"/>
                          <a:pathLst>
                            <a:path w="58217" h="60274">
                              <a:moveTo>
                                <a:pt x="0" y="0"/>
                              </a:moveTo>
                              <a:lnTo>
                                <a:pt x="18212" y="0"/>
                              </a:lnTo>
                              <a:lnTo>
                                <a:pt x="29146" y="41109"/>
                              </a:lnTo>
                              <a:lnTo>
                                <a:pt x="39954" y="0"/>
                              </a:lnTo>
                              <a:lnTo>
                                <a:pt x="58217" y="0"/>
                              </a:lnTo>
                              <a:lnTo>
                                <a:pt x="58217" y="60274"/>
                              </a:lnTo>
                              <a:lnTo>
                                <a:pt x="46901" y="60274"/>
                              </a:lnTo>
                              <a:lnTo>
                                <a:pt x="46901" y="12827"/>
                              </a:lnTo>
                              <a:lnTo>
                                <a:pt x="34950" y="60274"/>
                              </a:lnTo>
                              <a:lnTo>
                                <a:pt x="23228" y="60274"/>
                              </a:lnTo>
                              <a:lnTo>
                                <a:pt x="11303" y="12827"/>
                              </a:lnTo>
                              <a:lnTo>
                                <a:pt x="11303"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08" name="Shape 14108"/>
                      <wps:cNvSpPr/>
                      <wps:spPr>
                        <a:xfrm>
                          <a:off x="1869111"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09" name="Shape 14109"/>
                      <wps:cNvSpPr/>
                      <wps:spPr>
                        <a:xfrm>
                          <a:off x="1898962"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10" name="Shape 14110"/>
                      <wps:cNvSpPr/>
                      <wps:spPr>
                        <a:xfrm>
                          <a:off x="1956638" y="486628"/>
                          <a:ext cx="42443" cy="59779"/>
                        </a:xfrm>
                        <a:custGeom>
                          <a:avLst/>
                          <a:gdLst/>
                          <a:ahLst/>
                          <a:cxnLst/>
                          <a:rect l="0" t="0" r="0" b="0"/>
                          <a:pathLst>
                            <a:path w="42443" h="59779">
                              <a:moveTo>
                                <a:pt x="0" y="0"/>
                              </a:moveTo>
                              <a:lnTo>
                                <a:pt x="12179" y="0"/>
                              </a:lnTo>
                              <a:lnTo>
                                <a:pt x="12179" y="49619"/>
                              </a:lnTo>
                              <a:lnTo>
                                <a:pt x="42443" y="49619"/>
                              </a:lnTo>
                              <a:lnTo>
                                <a:pt x="42443" y="59779"/>
                              </a:lnTo>
                              <a:lnTo>
                                <a:pt x="0" y="5977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11" name="Shape 14111"/>
                      <wps:cNvSpPr/>
                      <wps:spPr>
                        <a:xfrm>
                          <a:off x="2001618"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82"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12" name="Shape 14112"/>
                      <wps:cNvSpPr/>
                      <wps:spPr>
                        <a:xfrm>
                          <a:off x="2031469"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13" name="Shape 14113"/>
                      <wps:cNvSpPr/>
                      <wps:spPr>
                        <a:xfrm>
                          <a:off x="2057993" y="486133"/>
                          <a:ext cx="47892" cy="60274"/>
                        </a:xfrm>
                        <a:custGeom>
                          <a:avLst/>
                          <a:gdLst/>
                          <a:ahLst/>
                          <a:cxnLst/>
                          <a:rect l="0" t="0" r="0" b="0"/>
                          <a:pathLst>
                            <a:path w="47892" h="60274">
                              <a:moveTo>
                                <a:pt x="0" y="0"/>
                              </a:moveTo>
                              <a:lnTo>
                                <a:pt x="47892" y="0"/>
                              </a:lnTo>
                              <a:lnTo>
                                <a:pt x="47892" y="10198"/>
                              </a:lnTo>
                              <a:lnTo>
                                <a:pt x="30048" y="10198"/>
                              </a:lnTo>
                              <a:lnTo>
                                <a:pt x="30048" y="60274"/>
                              </a:lnTo>
                              <a:lnTo>
                                <a:pt x="17882" y="60274"/>
                              </a:lnTo>
                              <a:lnTo>
                                <a:pt x="17882" y="10198"/>
                              </a:lnTo>
                              <a:lnTo>
                                <a:pt x="0" y="10198"/>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766" name="Shape 15766"/>
                      <wps:cNvSpPr/>
                      <wps:spPr>
                        <a:xfrm>
                          <a:off x="2113369"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15" name="Shape 14115"/>
                      <wps:cNvSpPr/>
                      <wps:spPr>
                        <a:xfrm>
                          <a:off x="2137254"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16" name="Shape 14116"/>
                      <wps:cNvSpPr/>
                      <wps:spPr>
                        <a:xfrm>
                          <a:off x="2195469" y="485107"/>
                          <a:ext cx="29210" cy="62289"/>
                        </a:xfrm>
                        <a:custGeom>
                          <a:avLst/>
                          <a:gdLst/>
                          <a:ahLst/>
                          <a:cxnLst/>
                          <a:rect l="0" t="0" r="0" b="0"/>
                          <a:pathLst>
                            <a:path w="29210" h="62289">
                              <a:moveTo>
                                <a:pt x="29159" y="0"/>
                              </a:moveTo>
                              <a:lnTo>
                                <a:pt x="29210" y="20"/>
                              </a:lnTo>
                              <a:lnTo>
                                <a:pt x="29210" y="10435"/>
                              </a:lnTo>
                              <a:lnTo>
                                <a:pt x="17158" y="15557"/>
                              </a:lnTo>
                              <a:cubicBezTo>
                                <a:pt x="14072" y="18999"/>
                                <a:pt x="12535" y="24181"/>
                                <a:pt x="12535" y="31128"/>
                              </a:cubicBezTo>
                              <a:cubicBezTo>
                                <a:pt x="12535" y="37948"/>
                                <a:pt x="14110" y="43117"/>
                                <a:pt x="17259" y="46634"/>
                              </a:cubicBezTo>
                              <a:lnTo>
                                <a:pt x="29210" y="51884"/>
                              </a:lnTo>
                              <a:lnTo>
                                <a:pt x="29210" y="62289"/>
                              </a:lnTo>
                              <a:lnTo>
                                <a:pt x="7938" y="54115"/>
                              </a:lnTo>
                              <a:cubicBezTo>
                                <a:pt x="2642" y="48667"/>
                                <a:pt x="0" y="41123"/>
                                <a:pt x="0" y="31535"/>
                              </a:cubicBezTo>
                              <a:cubicBezTo>
                                <a:pt x="0" y="25400"/>
                                <a:pt x="914" y="20231"/>
                                <a:pt x="2756" y="16066"/>
                              </a:cubicBezTo>
                              <a:cubicBezTo>
                                <a:pt x="4127" y="13005"/>
                                <a:pt x="6007" y="10249"/>
                                <a:pt x="8369" y="7810"/>
                              </a:cubicBezTo>
                              <a:cubicBezTo>
                                <a:pt x="10744" y="5359"/>
                                <a:pt x="13335" y="3556"/>
                                <a:pt x="16167" y="2375"/>
                              </a:cubicBezTo>
                              <a:cubicBezTo>
                                <a:pt x="19914" y="788"/>
                                <a:pt x="24244" y="0"/>
                                <a:pt x="29159"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17" name="Shape 14117"/>
                      <wps:cNvSpPr/>
                      <wps:spPr>
                        <a:xfrm>
                          <a:off x="2224679" y="485127"/>
                          <a:ext cx="29261" cy="62312"/>
                        </a:xfrm>
                        <a:custGeom>
                          <a:avLst/>
                          <a:gdLst/>
                          <a:ahLst/>
                          <a:cxnLst/>
                          <a:rect l="0" t="0" r="0" b="0"/>
                          <a:pathLst>
                            <a:path w="29261" h="62312">
                              <a:moveTo>
                                <a:pt x="0" y="0"/>
                              </a:moveTo>
                              <a:lnTo>
                                <a:pt x="21273" y="8235"/>
                              </a:lnTo>
                              <a:cubicBezTo>
                                <a:pt x="26594" y="13760"/>
                                <a:pt x="29261" y="21405"/>
                                <a:pt x="29261" y="31223"/>
                              </a:cubicBezTo>
                              <a:cubicBezTo>
                                <a:pt x="29261" y="40951"/>
                                <a:pt x="26619" y="48571"/>
                                <a:pt x="21323" y="54057"/>
                              </a:cubicBezTo>
                              <a:cubicBezTo>
                                <a:pt x="16040" y="59556"/>
                                <a:pt x="8966" y="62312"/>
                                <a:pt x="114" y="62312"/>
                              </a:cubicBezTo>
                              <a:lnTo>
                                <a:pt x="0" y="62269"/>
                              </a:lnTo>
                              <a:lnTo>
                                <a:pt x="0" y="51864"/>
                              </a:lnTo>
                              <a:lnTo>
                                <a:pt x="76" y="51898"/>
                              </a:lnTo>
                              <a:cubicBezTo>
                                <a:pt x="4928" y="51898"/>
                                <a:pt x="8903" y="50158"/>
                                <a:pt x="12014" y="46653"/>
                              </a:cubicBezTo>
                              <a:cubicBezTo>
                                <a:pt x="15113" y="43173"/>
                                <a:pt x="16675" y="37928"/>
                                <a:pt x="16675" y="30930"/>
                              </a:cubicBezTo>
                              <a:cubicBezTo>
                                <a:pt x="16675" y="24022"/>
                                <a:pt x="15164" y="18878"/>
                                <a:pt x="12141" y="15475"/>
                              </a:cubicBezTo>
                              <a:cubicBezTo>
                                <a:pt x="9106" y="12083"/>
                                <a:pt x="5080" y="10382"/>
                                <a:pt x="76" y="10382"/>
                              </a:cubicBezTo>
                              <a:lnTo>
                                <a:pt x="0" y="10415"/>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18" name="Shape 14118"/>
                      <wps:cNvSpPr/>
                      <wps:spPr>
                        <a:xfrm>
                          <a:off x="2257304" y="486133"/>
                          <a:ext cx="29851" cy="60274"/>
                        </a:xfrm>
                        <a:custGeom>
                          <a:avLst/>
                          <a:gdLst/>
                          <a:ahLst/>
                          <a:cxnLst/>
                          <a:rect l="0" t="0" r="0" b="0"/>
                          <a:pathLst>
                            <a:path w="29851" h="60274">
                              <a:moveTo>
                                <a:pt x="23482" y="0"/>
                              </a:moveTo>
                              <a:lnTo>
                                <a:pt x="29851" y="0"/>
                              </a:lnTo>
                              <a:lnTo>
                                <a:pt x="29851" y="14281"/>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19" name="Shape 14119"/>
                      <wps:cNvSpPr/>
                      <wps:spPr>
                        <a:xfrm>
                          <a:off x="2287156"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20" name="Shape 14120"/>
                      <wps:cNvSpPr/>
                      <wps:spPr>
                        <a:xfrm>
                          <a:off x="2324082" y="486133"/>
                          <a:ext cx="58217" cy="60274"/>
                        </a:xfrm>
                        <a:custGeom>
                          <a:avLst/>
                          <a:gdLst/>
                          <a:ahLst/>
                          <a:cxnLst/>
                          <a:rect l="0" t="0" r="0" b="0"/>
                          <a:pathLst>
                            <a:path w="58217" h="60274">
                              <a:moveTo>
                                <a:pt x="0" y="0"/>
                              </a:moveTo>
                              <a:lnTo>
                                <a:pt x="18212" y="0"/>
                              </a:lnTo>
                              <a:lnTo>
                                <a:pt x="29146" y="41109"/>
                              </a:lnTo>
                              <a:lnTo>
                                <a:pt x="39954" y="0"/>
                              </a:lnTo>
                              <a:lnTo>
                                <a:pt x="58217" y="0"/>
                              </a:lnTo>
                              <a:lnTo>
                                <a:pt x="58217" y="60274"/>
                              </a:lnTo>
                              <a:lnTo>
                                <a:pt x="46901" y="60274"/>
                              </a:lnTo>
                              <a:lnTo>
                                <a:pt x="46901" y="12827"/>
                              </a:lnTo>
                              <a:lnTo>
                                <a:pt x="34950" y="60274"/>
                              </a:lnTo>
                              <a:lnTo>
                                <a:pt x="23228" y="60274"/>
                              </a:lnTo>
                              <a:lnTo>
                                <a:pt x="11303" y="12827"/>
                              </a:lnTo>
                              <a:lnTo>
                                <a:pt x="11303"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21" name="Shape 14121"/>
                      <wps:cNvSpPr/>
                      <wps:spPr>
                        <a:xfrm>
                          <a:off x="2394391" y="486133"/>
                          <a:ext cx="45847" cy="60274"/>
                        </a:xfrm>
                        <a:custGeom>
                          <a:avLst/>
                          <a:gdLst/>
                          <a:ahLst/>
                          <a:cxnLst/>
                          <a:rect l="0" t="0" r="0" b="0"/>
                          <a:pathLst>
                            <a:path w="45847" h="60274">
                              <a:moveTo>
                                <a:pt x="0" y="0"/>
                              </a:moveTo>
                              <a:lnTo>
                                <a:pt x="44704" y="0"/>
                              </a:lnTo>
                              <a:lnTo>
                                <a:pt x="44704" y="10198"/>
                              </a:lnTo>
                              <a:lnTo>
                                <a:pt x="12167" y="10198"/>
                              </a:lnTo>
                              <a:lnTo>
                                <a:pt x="12167" y="23546"/>
                              </a:lnTo>
                              <a:lnTo>
                                <a:pt x="42431" y="23546"/>
                              </a:lnTo>
                              <a:lnTo>
                                <a:pt x="42431" y="33705"/>
                              </a:lnTo>
                              <a:lnTo>
                                <a:pt x="12167" y="33705"/>
                              </a:lnTo>
                              <a:lnTo>
                                <a:pt x="12167" y="50113"/>
                              </a:lnTo>
                              <a:lnTo>
                                <a:pt x="45847" y="50113"/>
                              </a:lnTo>
                              <a:lnTo>
                                <a:pt x="45847"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22" name="Shape 14122"/>
                      <wps:cNvSpPr/>
                      <wps:spPr>
                        <a:xfrm>
                          <a:off x="2450598" y="486133"/>
                          <a:ext cx="24467" cy="60274"/>
                        </a:xfrm>
                        <a:custGeom>
                          <a:avLst/>
                          <a:gdLst/>
                          <a:ahLst/>
                          <a:cxnLst/>
                          <a:rect l="0" t="0" r="0" b="0"/>
                          <a:pathLst>
                            <a:path w="24467" h="60274">
                              <a:moveTo>
                                <a:pt x="0" y="0"/>
                              </a:moveTo>
                              <a:lnTo>
                                <a:pt x="24467" y="0"/>
                              </a:lnTo>
                              <a:lnTo>
                                <a:pt x="24467" y="10261"/>
                              </a:lnTo>
                              <a:lnTo>
                                <a:pt x="21666" y="10198"/>
                              </a:lnTo>
                              <a:lnTo>
                                <a:pt x="12179" y="10198"/>
                              </a:lnTo>
                              <a:lnTo>
                                <a:pt x="12179" y="25488"/>
                              </a:lnTo>
                              <a:lnTo>
                                <a:pt x="21184" y="25488"/>
                              </a:lnTo>
                              <a:lnTo>
                                <a:pt x="24467" y="25267"/>
                              </a:lnTo>
                              <a:lnTo>
                                <a:pt x="24467" y="38346"/>
                              </a:lnTo>
                              <a:lnTo>
                                <a:pt x="24435" y="38303"/>
                              </a:lnTo>
                              <a:cubicBezTo>
                                <a:pt x="23279" y="37083"/>
                                <a:pt x="22047" y="36246"/>
                                <a:pt x="20777" y="35789"/>
                              </a:cubicBezTo>
                              <a:cubicBezTo>
                                <a:pt x="19482" y="35331"/>
                                <a:pt x="17437" y="35116"/>
                                <a:pt x="14643" y="35116"/>
                              </a:cubicBezTo>
                              <a:lnTo>
                                <a:pt x="12179" y="35116"/>
                              </a:lnTo>
                              <a:lnTo>
                                <a:pt x="12179"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23" name="Shape 14123"/>
                      <wps:cNvSpPr/>
                      <wps:spPr>
                        <a:xfrm>
                          <a:off x="2475065" y="486133"/>
                          <a:ext cx="29737" cy="60274"/>
                        </a:xfrm>
                        <a:custGeom>
                          <a:avLst/>
                          <a:gdLst/>
                          <a:ahLst/>
                          <a:cxnLst/>
                          <a:rect l="0" t="0" r="0" b="0"/>
                          <a:pathLst>
                            <a:path w="29737" h="60274">
                              <a:moveTo>
                                <a:pt x="0" y="0"/>
                              </a:moveTo>
                              <a:lnTo>
                                <a:pt x="1162" y="0"/>
                              </a:lnTo>
                              <a:cubicBezTo>
                                <a:pt x="7588" y="0"/>
                                <a:pt x="12275" y="533"/>
                                <a:pt x="15196" y="1625"/>
                              </a:cubicBezTo>
                              <a:cubicBezTo>
                                <a:pt x="18104" y="2705"/>
                                <a:pt x="20453" y="4623"/>
                                <a:pt x="22206" y="7404"/>
                              </a:cubicBezTo>
                              <a:cubicBezTo>
                                <a:pt x="23959" y="10173"/>
                                <a:pt x="24835" y="13334"/>
                                <a:pt x="24835" y="16890"/>
                              </a:cubicBezTo>
                              <a:cubicBezTo>
                                <a:pt x="24835" y="21425"/>
                                <a:pt x="23501" y="25146"/>
                                <a:pt x="20847" y="28105"/>
                              </a:cubicBezTo>
                              <a:cubicBezTo>
                                <a:pt x="18180" y="31038"/>
                                <a:pt x="14218" y="32905"/>
                                <a:pt x="8922" y="33668"/>
                              </a:cubicBezTo>
                              <a:cubicBezTo>
                                <a:pt x="11551" y="35204"/>
                                <a:pt x="13735" y="36894"/>
                                <a:pt x="15450" y="38734"/>
                              </a:cubicBezTo>
                              <a:cubicBezTo>
                                <a:pt x="17151" y="40563"/>
                                <a:pt x="19463" y="43827"/>
                                <a:pt x="22371" y="48513"/>
                              </a:cubicBezTo>
                              <a:lnTo>
                                <a:pt x="29737" y="60274"/>
                              </a:lnTo>
                              <a:lnTo>
                                <a:pt x="15170" y="60274"/>
                              </a:lnTo>
                              <a:lnTo>
                                <a:pt x="6382" y="47155"/>
                              </a:lnTo>
                              <a:lnTo>
                                <a:pt x="0" y="38346"/>
                              </a:lnTo>
                              <a:lnTo>
                                <a:pt x="0" y="25267"/>
                              </a:lnTo>
                              <a:lnTo>
                                <a:pt x="7652" y="24752"/>
                              </a:lnTo>
                              <a:cubicBezTo>
                                <a:pt x="9112" y="24256"/>
                                <a:pt x="10230" y="23406"/>
                                <a:pt x="11068" y="22199"/>
                              </a:cubicBezTo>
                              <a:cubicBezTo>
                                <a:pt x="11881" y="20993"/>
                                <a:pt x="12287" y="19481"/>
                                <a:pt x="12287" y="17678"/>
                              </a:cubicBezTo>
                              <a:cubicBezTo>
                                <a:pt x="12287" y="15646"/>
                                <a:pt x="11754" y="14021"/>
                                <a:pt x="10674" y="12764"/>
                              </a:cubicBezTo>
                              <a:cubicBezTo>
                                <a:pt x="9595" y="11519"/>
                                <a:pt x="8058" y="10731"/>
                                <a:pt x="6090" y="10401"/>
                              </a:cubicBezTo>
                              <a:lnTo>
                                <a:pt x="0" y="1026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767" name="Shape 15767"/>
                      <wps:cNvSpPr/>
                      <wps:spPr>
                        <a:xfrm>
                          <a:off x="2510993"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25" name="Shape 14125"/>
                      <wps:cNvSpPr/>
                      <wps:spPr>
                        <a:xfrm>
                          <a:off x="2532629" y="485102"/>
                          <a:ext cx="52502" cy="62333"/>
                        </a:xfrm>
                        <a:custGeom>
                          <a:avLst/>
                          <a:gdLst/>
                          <a:ahLst/>
                          <a:cxnLst/>
                          <a:rect l="0" t="0" r="0" b="0"/>
                          <a:pathLst>
                            <a:path w="52502" h="62333">
                              <a:moveTo>
                                <a:pt x="28207" y="0"/>
                              </a:moveTo>
                              <a:cubicBezTo>
                                <a:pt x="35573" y="0"/>
                                <a:pt x="41554" y="2184"/>
                                <a:pt x="46177" y="6541"/>
                              </a:cubicBezTo>
                              <a:cubicBezTo>
                                <a:pt x="48908" y="9119"/>
                                <a:pt x="50965" y="12815"/>
                                <a:pt x="52337" y="17641"/>
                              </a:cubicBezTo>
                              <a:lnTo>
                                <a:pt x="40297" y="20510"/>
                              </a:lnTo>
                              <a:cubicBezTo>
                                <a:pt x="39573" y="17387"/>
                                <a:pt x="38087" y="14923"/>
                                <a:pt x="35827" y="13106"/>
                              </a:cubicBezTo>
                              <a:cubicBezTo>
                                <a:pt x="33566" y="11316"/>
                                <a:pt x="30823" y="10402"/>
                                <a:pt x="27584" y="10402"/>
                              </a:cubicBezTo>
                              <a:cubicBezTo>
                                <a:pt x="23114" y="10402"/>
                                <a:pt x="19495" y="12002"/>
                                <a:pt x="16701" y="15215"/>
                              </a:cubicBezTo>
                              <a:cubicBezTo>
                                <a:pt x="13932" y="18416"/>
                                <a:pt x="12535" y="23609"/>
                                <a:pt x="12535" y="30798"/>
                              </a:cubicBezTo>
                              <a:cubicBezTo>
                                <a:pt x="12535" y="38418"/>
                                <a:pt x="13907" y="43841"/>
                                <a:pt x="16637" y="47079"/>
                              </a:cubicBezTo>
                              <a:cubicBezTo>
                                <a:pt x="19380" y="50318"/>
                                <a:pt x="22962" y="51930"/>
                                <a:pt x="27331" y="51930"/>
                              </a:cubicBezTo>
                              <a:cubicBezTo>
                                <a:pt x="30569" y="51930"/>
                                <a:pt x="33350" y="50902"/>
                                <a:pt x="35674" y="48845"/>
                              </a:cubicBezTo>
                              <a:cubicBezTo>
                                <a:pt x="38011" y="46800"/>
                                <a:pt x="39688" y="43562"/>
                                <a:pt x="40704" y="39142"/>
                              </a:cubicBezTo>
                              <a:lnTo>
                                <a:pt x="52502" y="42889"/>
                              </a:lnTo>
                              <a:cubicBezTo>
                                <a:pt x="50686" y="49454"/>
                                <a:pt x="47689" y="54344"/>
                                <a:pt x="43472" y="57544"/>
                              </a:cubicBezTo>
                              <a:cubicBezTo>
                                <a:pt x="39268" y="60731"/>
                                <a:pt x="33934" y="62333"/>
                                <a:pt x="27457" y="62333"/>
                              </a:cubicBezTo>
                              <a:cubicBezTo>
                                <a:pt x="19456" y="62333"/>
                                <a:pt x="12878" y="59589"/>
                                <a:pt x="7722" y="54128"/>
                              </a:cubicBezTo>
                              <a:cubicBezTo>
                                <a:pt x="2565" y="48667"/>
                                <a:pt x="0" y="41187"/>
                                <a:pt x="0" y="31699"/>
                              </a:cubicBezTo>
                              <a:cubicBezTo>
                                <a:pt x="0" y="21667"/>
                                <a:pt x="2578" y="13881"/>
                                <a:pt x="7760" y="8319"/>
                              </a:cubicBezTo>
                              <a:cubicBezTo>
                                <a:pt x="12941" y="2781"/>
                                <a:pt x="19761" y="0"/>
                                <a:pt x="28207"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26" name="Shape 14126"/>
                      <wps:cNvSpPr/>
                      <wps:spPr>
                        <a:xfrm>
                          <a:off x="2589439" y="486133"/>
                          <a:ext cx="29851" cy="60274"/>
                        </a:xfrm>
                        <a:custGeom>
                          <a:avLst/>
                          <a:gdLst/>
                          <a:ahLst/>
                          <a:cxnLst/>
                          <a:rect l="0" t="0" r="0" b="0"/>
                          <a:pathLst>
                            <a:path w="29851" h="60274">
                              <a:moveTo>
                                <a:pt x="23482" y="0"/>
                              </a:moveTo>
                              <a:lnTo>
                                <a:pt x="29851" y="0"/>
                              </a:lnTo>
                              <a:lnTo>
                                <a:pt x="29851" y="14281"/>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27" name="Shape 14127"/>
                      <wps:cNvSpPr/>
                      <wps:spPr>
                        <a:xfrm>
                          <a:off x="2619290"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28" name="Shape 14128"/>
                      <wps:cNvSpPr/>
                      <wps:spPr>
                        <a:xfrm>
                          <a:off x="2656502"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29" name="Shape 14129"/>
                      <wps:cNvSpPr/>
                      <wps:spPr>
                        <a:xfrm>
                          <a:off x="2711056"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30" name="Shape 14130"/>
                      <wps:cNvSpPr/>
                      <wps:spPr>
                        <a:xfrm>
                          <a:off x="2740908"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w:pict>
            <v:group w14:anchorId="677113B9" id="Group 14061" o:spid="_x0000_s1026" style="position:absolute;margin-left:0;margin-top:1128.5pt;width:899.55pt;height:71.5pt;z-index:251668480;mso-position-horizontal-relative:page;mso-position-vertical-relative:page" coordsize="114244,90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">
              <v:shape id="Shape 15763" o:spid="_x0000_s1027" style="position:absolute;top:8228;width:114244;height:851;visibility:visible;mso-wrap-style:square;v-text-anchor:top" coordsize="11424450,851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" path="m,l11424450,r,85103l,85103,,e" fillcolor="#575455" stroked="f" strokeweight="0">
                <v:stroke miterlimit="83231f" joinstyle="miter"/>
                <v:path arrowok="t" textboxrect="0,0,11424450,85103"/>
              </v:shape>
              <v:shape id="Shape 14063" o:spid="_x0000_s1028" style="position:absolute;left:783;top:93;width:6436;height:6437;visibility:visible;mso-wrap-style:square;v-text-anchor:top" coordsize="643547,643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" path="m321793,c498996,,643547,144577,643547,321844v,177279,-144551,321856,-321754,321856c144551,643700,,499123,,321844,,144577,144551,,321793,xe" fillcolor="#f3a62b" stroked="f" strokeweight="0">
                <v:stroke miterlimit="83231f" joinstyle="miter"/>
                <v:path arrowok="t" textboxrect="0,0,643547,643700"/>
              </v:shape>
              <v:shape id="Shape 14064" o:spid="_x0000_s1029" style="position:absolute;left:689;width:3312;height:6623;visibility:visible;mso-wrap-style:square;v-text-anchor:top" coordsize="331191,66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" path="m331191,r,18693l268343,25050c126138,54239,18860,180414,18860,331188v,150784,107278,276970,249483,306161l331191,643706r,18682l264547,655650c113754,624714,,490986,,331188,,171400,113754,37674,264547,6738l331191,xe" fillcolor="black" stroked="f" strokeweight="0">
                <v:stroke miterlimit="83231f" joinstyle="miter"/>
                <v:path arrowok="t" textboxrect="0,0,331191,662388"/>
              </v:shape>
              <v:shape id="Shape 14065" o:spid="_x0000_s1030" style="position:absolute;left:4001;width:3312;height:6623;visibility:visible;mso-wrap-style:square;v-text-anchor:top" coordsize="331203,6623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" path="m25,c182626,,331203,148577,331203,331191,331203,513817,182626,662394,25,662394r-25,-3l,643710r25,3c172237,643713,312331,503517,312331,331191,312331,158877,172237,18693,25,18693r-25,4l,3,25,xe" fillcolor="black" stroked="f" strokeweight="0">
                <v:stroke miterlimit="83231f" joinstyle="miter"/>
                <v:path arrowok="t" textboxrect="0,0,331203,662394"/>
              </v:shape>
              <v:shape id="Shape 14066" o:spid="_x0000_s1031" style="position:absolute;left:2881;top:1827;width:693;height:2282;visibility:visible;mso-wrap-style:square;v-text-anchor:top" coordsize="69228,228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" path="m,l38900,r,178180l69228,178180r,49955l8903,203085c2438,196151,165,191960,,179857l,xe" fillcolor="black" stroked="f" strokeweight="0">
                <v:stroke miterlimit="83231f" joinstyle="miter"/>
                <v:path arrowok="t" textboxrect="0,0,69228,228135"/>
              </v:shape>
              <v:shape id="Shape 14067" o:spid="_x0000_s1032" style="position:absolute;left:1125;top:467;width:2449;height:5689;visibility:visible;mso-wrap-style:square;v-text-anchor:top" coordsize="244894,568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" path="m244894,r,12943l232245,15199r-13284,3060l205905,21980r-12738,4318l180708,31200r-12192,5512l156705,42769r-11519,6643l134049,56550r-10770,7645l112890,72349r-9969,8648l93370,90103r-9080,9550l75654,109635r-8166,10376l59830,130781r-7163,11150l46063,153437r-6058,11863l34493,177467r-4927,12483l25260,202713r-3708,13044l18453,229040r-2375,13551l14313,256333r-1080,13957l12878,284463r355,14175l14313,312581r1765,13754l18453,339886r3099,13285l25260,366201r4306,12763l34442,391309r210452,l244894,425827r-8204,l208267,498408r15621,l229908,481910r14986,l244894,568917r-1092,-138l229667,566226r-13945,-3200l202095,559152r-13360,-4521l175666,549463r-12750,-5754l150495,537346r-12014,-6921l126784,522931r-11277,-8014l104661,506371,94209,497328r-9957,-9511l74701,477820,65659,467395,57137,456524,49124,445233,41631,433561,34709,421536,28334,409127,22581,396363,17437,383333,12929,369973,9042,356321,5855,342388,3302,328240,1486,313838,368,299234,,284463,368,269694,1486,255088,3302,240686,5855,226552,9042,212620r3887,-13652l17437,185595r5144,-13044l28334,159801r6375,-12408l41631,135365r7493,-11670l57137,112404r8522,-10871l74701,91106r9551,-9995l94209,71586r10452,-9016l115507,54009r11277,-8013l138481,38503r12014,-6934l162916,25206r12750,-5753l188735,14297,202095,9762,215722,5914,229667,2688,243802,136,244894,xe" fillcolor="black" stroked="f" strokeweight="0">
                <v:stroke miterlimit="83231f" joinstyle="miter"/>
                <v:path arrowok="t" textboxrect="0,0,244894,568917"/>
              </v:shape>
              <v:shape id="Shape 14068" o:spid="_x0000_s1033" style="position:absolute;left:3574;top:1328;width:958;height:4860;visibility:visible;mso-wrap-style:square;v-text-anchor:top" coordsize="95790,486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" path="m24422,l63322,r,228130l95790,228130r,49076l63322,289472r,15736l95790,305208r,94856l84823,400064r,-59755l70091,340309r,71998l95790,412307r,68695l86500,482678r-14377,1815l57506,485611r-14796,393l27915,485611,13322,484493,,482816,,395808r14199,l20561,412307r16066,l7391,339725r-7391,l,305208r24422,l24422,288227,,278085,,228130r24422,l24422,xe" fillcolor="black" stroked="f" strokeweight="0">
                <v:stroke miterlimit="83231f" joinstyle="miter"/>
                <v:path arrowok="t" textboxrect="0,0,95790,486004"/>
              </v:shape>
              <v:shape id="Shape 14069" o:spid="_x0000_s1034" style="position:absolute;left:3574;top:435;width:958;height:180;visibility:visible;mso-wrap-style:square;v-text-anchor:top" coordsize="95790,17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" path="m42710,l57506,394,72123,1499,86500,3302r9290,1676l95790,17954,84531,15951,70802,14199,56858,13131,42710,12788r-14148,343l14618,14199,889,15951,,16109,,3166,13322,1499,27915,394,42710,xe" fillcolor="black" stroked="f" strokeweight="0">
                <v:stroke miterlimit="83231f" joinstyle="miter"/>
                <v:path arrowok="t" textboxrect="0,0,95790,17954"/>
              </v:shape>
              <v:shape id="Shape 14070" o:spid="_x0000_s1035" style="position:absolute;left:4532;top:1827;width:612;height:2273;visibility:visible;mso-wrap-style:square;v-text-anchor:top" coordsize="61195,227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" path="m22282,l61195,r,179857l61144,179857v-343,12649,-2095,21628,-11011,28461l,227256,,178180r22282,l22282,xe" fillcolor="black" stroked="f" strokeweight="0">
                <v:stroke miterlimit="83231f" joinstyle="miter"/>
                <v:path arrowok="t" textboxrect="0,0,61195,227256"/>
              </v:shape>
              <v:shape id="Shape 14071" o:spid="_x0000_s1036" style="position:absolute;left:4532;top:485;width:2345;height:5653;visibility:visible;mso-wrap-style:square;v-text-anchor:top" coordsize="234512,5652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" path="m,l4858,876,18802,4102,32442,7950r13361,4535l58871,17641r12738,5753l84030,29756r12026,6935l107740,44183r11278,8014l129864,60758r10465,9016l150285,79299r9538,9995l168866,99721r8534,10871l185401,121882r7493,11671l199815,145580r6363,12409l211931,170738r5144,13045l221596,197155r3886,13652l228683,224740r2552,14134l233039,253276r1117,14605l234512,282651r-356,14771l233039,312026r-1804,14402l228683,340576r-3201,13933l221596,368160r-4521,13361l211931,394551r-5753,12764l199815,419723r-6921,12026l185401,443421r-8001,11291l168866,465582r-9043,10426l150285,486004r-9956,9512l129864,504558r-10846,8547l107740,521119r-11684,7494l84030,535533r-12421,6364l58871,547650r-13068,5169l32442,557340r-13640,3874l4858,564414,,565291,,496596r25698,l25698,484353,,484353,,389497r200082,l204972,377152r4305,-12763l212960,351358r3099,-13284l218459,324523r1753,-13754l221278,296825r356,-14174l221278,268478r-1066,-13957l218459,240779r-2400,-13551l212960,213945r-3683,-13044l204972,188137r-4953,-12483l194507,163488r-6045,-11863l181845,140119r-7137,-11150l167049,118199r-8178,-10376l150235,97841r-9094,-9550l131591,79184r-9944,-8647l111246,62382,100463,54738,89364,47600,77819,40957,65996,34900,53829,29387,41370,24485,28607,20168,15564,16447,2305,13387,,12976,,xe" fillcolor="black" stroked="f" strokeweight="0">
                <v:stroke miterlimit="83231f" joinstyle="miter"/>
                <v:path arrowok="t" textboxrect="0,0,234512,565291"/>
              </v:shape>
              <v:shape id="Shape 14072" o:spid="_x0000_s1037" style="position:absolute;left:3469;top:4894;width:200;height:270;visibility:visible;mso-wrap-style:square;v-text-anchor:top" coordsize="19926,269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" path="m9868,l19926,26936,,26936,9868,xe" fillcolor="black" stroked="f" strokeweight="0">
                <v:stroke miterlimit="83231f" joinstyle="miter"/>
                <v:path arrowok="t" textboxrect="0,0,19926,26936"/>
              </v:shape>
              <v:shape id="Shape 14131" o:spid="_x0000_s1038" style="position:absolute;left:27342;top:913;width:125;height:317;visibility:visible;mso-wrap-style:square;v-text-anchor:top" coordsize="12567,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" path="m11811,r756,74l12567,6204,11252,5271v-1892,,-3187,177,-3937,355l7315,14427r3366,l12567,14033r,6992l10490,19495r-3353,l7137,31674,,31674,,939c2807,558,6744,,11811,xe" fillcolor="black" stroked="f" strokeweight="0">
                <v:stroke miterlimit="83231f" joinstyle="miter"/>
                <v:path arrowok="t" textboxrect="0,0,12567,31674"/>
              </v:shape>
              <v:shape id="Shape 14132" o:spid="_x0000_s1039" style="position:absolute;left:27145;top:763;width:322;height:617;visibility:visible;mso-wrap-style:square;v-text-anchor:top" coordsize="32239,616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" path="m31852,r387,74l32239,6507r-756,-321c18186,6186,7874,17247,7874,30747v,13691,10312,24561,23978,24561l32239,55144r,6421l31686,61672c14059,61672,,48006,,30747,,13488,14059,,31852,xe" fillcolor="black" stroked="f" strokeweight="0">
                <v:stroke miterlimit="83231f" joinstyle="miter"/>
                <v:path arrowok="t" textboxrect="0,0,32239,61672"/>
              </v:shape>
              <v:shape id="Shape 14133" o:spid="_x0000_s1040" style="position:absolute;left:27467;top:914;width:143;height:316;visibility:visible;mso-wrap-style:square;v-text-anchor:top" coordsize="14256,3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" path="m,l5901,584v1640,424,2811,1038,3846,1793c11614,3673,12922,5921,12922,8930v,3733,-2807,6171,-6363,7316l6559,16601v2985,939,4496,3390,5436,7518c12922,28767,13672,30482,14256,31600r-7519,c5810,30482,5251,27865,4299,24119l,20951,,13959r3164,-659c4455,12574,5251,11450,5251,9857l,6130,,xe" fillcolor="black" stroked="f" strokeweight="0">
                <v:stroke miterlimit="83231f" joinstyle="miter"/>
                <v:path arrowok="t" textboxrect="0,0,14256,31600"/>
              </v:shape>
              <v:shape id="Shape 14134" o:spid="_x0000_s1041" style="position:absolute;left:27467;top:764;width:310;height:614;visibility:visible;mso-wrap-style:square;v-text-anchor:top" coordsize="30931,614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" path="m,l11862,2302c23123,6905,30931,17728,30931,30673v,12944,-7808,23868,-19138,28520l,61491,,55070,16320,48174v4194,-4426,6724,-10561,6724,-17311c23044,24019,20514,17830,16273,13353l,6432,,xe" fillcolor="black" stroked="f" strokeweight="0">
                <v:stroke miterlimit="83231f" joinstyle="miter"/>
                <v:path arrowok="t" textboxrect="0,0,30931,61491"/>
              </v:shape>
              <v:shape id="Shape 14073" o:spid="_x0000_s1042" style="position:absolute;left:8397;top:836;width:2659;height:3391;visibility:visible;mso-wrap-style:square;v-text-anchor:top" coordsize="265836,339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" path="m,l67297,r,180581c67297,209232,68148,227876,69774,236334v2895,13666,9779,24600,20599,32829c101219,277470,116065,281597,134849,281597v19075,,33540,-3873,43256,-11722c187795,262116,193612,252501,195567,241148v2007,-11393,2947,-30290,2947,-56668l198514,r67322,l265836,175158v,40057,-1816,68314,-5448,84849c256718,276555,250063,290437,240259,301853v-9779,11342,-22886,20422,-39193,27192c184683,335775,163258,339128,136881,339128v-31852,,-56007,-3671,-72441,-11049c47968,320714,35027,311175,25463,299453,15913,287744,9614,275386,6579,262510,2172,243408,,215215,,177876l,xe" fillcolor="black" stroked="f" strokeweight="0">
                <v:stroke miterlimit="83231f" joinstyle="miter"/>
                <v:path arrowok="t" textboxrect="0,0,265836,339128"/>
              </v:shape>
              <v:shape id="Shape 14074" o:spid="_x0000_s1043" style="position:absolute;left:11772;top:836;width:2646;height:3335;visibility:visible;mso-wrap-style:square;v-text-anchor:top" coordsize="264566,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" path="m,l65507,,202006,222669,202006,r62560,l264566,333463r-67627,l62560,116015r,217448l,333463,,xe" fillcolor="black" stroked="f" strokeweight="0">
                <v:stroke miterlimit="83231f" joinstyle="miter"/>
                <v:path arrowok="t" textboxrect="0,0,264566,333463"/>
              </v:shape>
              <v:shape id="Shape 14075" o:spid="_x0000_s1044" style="position:absolute;left:14751;top:836;width:1651;height:3335;visibility:visible;mso-wrap-style:square;v-text-anchor:top" coordsize="165100,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" path="m129883,r35217,l165100,79040r-470,-1265l119609,201561r45491,l165100,257684r-66218,l71425,333463,,333463,129883,xe" fillcolor="black" stroked="f" strokeweight="0">
                <v:stroke miterlimit="83231f" joinstyle="miter"/>
                <v:path arrowok="t" textboxrect="0,0,165100,333463"/>
              </v:shape>
              <v:shape id="Shape 14076" o:spid="_x0000_s1045" style="position:absolute;left:16402;top:836;width:1695;height:3335;visibility:visible;mso-wrap-style:square;v-text-anchor:top" coordsize="169494,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" path="m,l35966,,169494,333463r-73279,l67081,257684,,257684,,201561r45491,l,79040,,xe" fillcolor="black" stroked="f" strokeweight="0">
                <v:stroke miterlimit="83231f" joinstyle="miter"/>
                <v:path arrowok="t" textboxrect="0,0,169494,333463"/>
              </v:shape>
              <v:shape id="Shape 14077" o:spid="_x0000_s1046" style="position:absolute;left:18411;top:836;width:2658;height:3391;visibility:visible;mso-wrap-style:square;v-text-anchor:top" coordsize="265836,339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" path="m,l67323,r,180581c67323,209232,68174,227876,69799,236334v2896,13666,9779,24600,20574,32829c101257,277470,116065,281597,134849,281597v19113,,33540,-3873,43256,-11722c187795,262116,193637,252501,195567,241148v2032,-11393,2947,-30290,2947,-56668l198514,r67322,l265836,175158v,40057,-1790,68314,-5448,84849c256743,276555,250063,290437,240284,301853v-9779,11342,-22911,20422,-39179,27192c184709,335775,163297,339128,136881,339128v-31827,,-55957,-3671,-72441,-11049c47968,320714,35027,311175,25476,299453,15913,287744,9639,275386,6604,262510,2172,243408,,215215,,177876l,xe" fillcolor="black" stroked="f" strokeweight="0">
                <v:stroke miterlimit="83231f" joinstyle="miter"/>
                <v:path arrowok="t" textboxrect="0,0,265836,339128"/>
              </v:shape>
              <v:shape id="Shape 14078" o:spid="_x0000_s1047" style="position:absolute;left:21876;top:863;width:2347;height:3308;visibility:visible;mso-wrap-style:square;v-text-anchor:top" coordsize="234671,330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" path="m,l67297,r,274523l234671,274523r,56210l,330733,,xe" fillcolor="black" stroked="f" strokeweight="0">
                <v:stroke miterlimit="83231f" joinstyle="miter"/>
                <v:path arrowok="t" textboxrect="0,0,234671,330733"/>
              </v:shape>
              <v:shape id="Shape 14079" o:spid="_x0000_s1048" style="position:absolute;left:24351;top:836;width:1651;height:3335;visibility:visible;mso-wrap-style:square;v-text-anchor:top" coordsize="165119,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" path="m129883,r35236,l165119,78989r-451,-1214l119609,201561r45510,l165119,257684r-66211,l71425,333463,,333463,129883,xe" fillcolor="black" stroked="f" strokeweight="0">
                <v:stroke miterlimit="83231f" joinstyle="miter"/>
                <v:path arrowok="t" textboxrect="0,0,165119,333463"/>
              </v:shape>
              <v:shape id="Shape 14080" o:spid="_x0000_s1049" style="position:absolute;left:26002;top:836;width:1695;height:3335;visibility:visible;mso-wrap-style:square;v-text-anchor:top" coordsize="169475,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" path="m,l35947,,169475,333463r-73279,l67088,257684,,257684,,201561r45511,l,78989,,xe" fillcolor="black" stroked="f" strokeweight="0">
                <v:stroke miterlimit="83231f" joinstyle="miter"/>
                <v:path arrowok="t" textboxrect="0,0,169475,333463"/>
              </v:shape>
              <v:shape id="Shape 14081" o:spid="_x0000_s1050" style="position:absolute;left:8397;top:4861;width:481;height:613;visibility:visible;mso-wrap-style:square;v-text-anchor:top" coordsize="48070,613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" path="m,l12179,r,32638c12179,37833,12332,41187,12624,42711v521,2475,1765,4457,3721,5943c18301,50152,20980,50902,24384,50902v3454,,6058,-711,7811,-2122c33960,47383,35014,45644,35357,43586v368,-2057,546,-5474,546,-10248l35903,,48070,r,31662c48070,38900,47739,44005,47079,46989v-661,2999,-1867,5513,-3632,7570c41669,56617,39319,58255,36347,59474v-2959,1220,-6820,1829,-11595,1829c18999,61303,14630,60643,11659,59310,8687,57989,6337,56262,4610,54127,2883,52006,1753,49785,1194,47447,394,43993,,38900,,32144l,xe" fillcolor="black" stroked="f" strokeweight="0">
                <v:stroke miterlimit="83231f" joinstyle="miter"/>
                <v:path arrowok="t" textboxrect="0,0,48070,61303"/>
              </v:shape>
              <v:shape id="Shape 14082" o:spid="_x0000_s1051" style="position:absolute;left:9007;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" path="m,l11849,,36513,40246,36513,,47828,r,60274l35611,60274,11316,20968r,39306l,60274,,xe" fillcolor="black" stroked="f" strokeweight="0">
                <v:stroke miterlimit="83231f" joinstyle="miter"/>
                <v:path arrowok="t" textboxrect="0,0,47828,60274"/>
              </v:shape>
              <v:shape id="Shape 15764" o:spid="_x0000_s1052" style="position:absolute;left:9610;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" path="m,l12167,r,60274l,60274,,e" fillcolor="black" stroked="f" strokeweight="0">
                <v:stroke miterlimit="83231f" joinstyle="miter"/>
                <v:path arrowok="t" textboxrect="0,0,12167,60274"/>
              </v:shape>
              <v:shape id="Shape 14084" o:spid="_x0000_s1053" style="position:absolute;left:9786;top:4861;width:562;height:603;visibility:visible;mso-wrap-style:square;v-text-anchor:top" coordsize="5612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" path="m,l13195,,28448,44614,43205,,56121,,34531,60274r-12992,l,xe" fillcolor="black" stroked="f" strokeweight="0">
                <v:stroke miterlimit="83231f" joinstyle="miter"/>
                <v:path arrowok="t" textboxrect="0,0,56121,60274"/>
              </v:shape>
              <v:shape id="Shape 14085" o:spid="_x0000_s1054" style="position:absolute;left:10410;top:4861;width:458;height:603;visibility:visible;mso-wrap-style:square;v-text-anchor:top" coordsize="4584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" path="m,l44704,r,10198l12167,10198r,13348l42431,23546r,10159l12167,33705r,16408l45847,50113r,10161l,60274,,xe" fillcolor="black" stroked="f" strokeweight="0">
                <v:stroke miterlimit="83231f" joinstyle="miter"/>
                <v:path arrowok="t" textboxrect="0,0,45847,60274"/>
              </v:shape>
              <v:shape id="Shape 14086" o:spid="_x0000_s1055" style="position:absolute;left:10972;top:4861;width:244;height:603;visibility:visible;mso-wrap-style:square;v-text-anchor:top" coordsize="24473,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" path="m,l24473,r,10261l21666,10198r-9487,l12179,25488r9005,l24473,25267r,13089l24435,38303c23279,37083,22047,36246,20777,35789v-1295,-458,-3340,-673,-6134,-673l12179,35116r,25158l,60274,,xe" fillcolor="black" stroked="f" strokeweight="0">
                <v:stroke miterlimit="83231f" joinstyle="miter"/>
                <v:path arrowok="t" textboxrect="0,0,24473,60274"/>
              </v:shape>
              <v:shape id="Shape 14087" o:spid="_x0000_s1056" style="position:absolute;left:11216;top:4861;width:298;height:603;visibility:visible;mso-wrap-style:square;v-text-anchor:top" coordsize="2973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" path="m,l1156,c7582,,12268,533,15189,1625v2921,1080,5258,2998,7011,5779c23952,10173,24829,13334,24829,16890v,4535,-1334,8256,-3988,11215c18174,31038,14211,32905,8915,33668v2629,1536,4814,3226,6528,5066c17145,40563,19456,43827,22365,48513r7366,11761l15164,60274,6375,47155,,38356,,25267r7645,-515c9093,24256,10224,23406,11062,22199v813,-1206,1232,-2718,1232,-4521c12294,15646,11748,14021,10668,12764,9589,11519,8052,10731,6083,10401l,10261,,xe" fillcolor="black" stroked="f" strokeweight="0">
                <v:stroke miterlimit="83231f" joinstyle="miter"/>
                <v:path arrowok="t" textboxrect="0,0,29731,60274"/>
              </v:shape>
              <v:shape id="Shape 14088" o:spid="_x0000_s1057" style="position:absolute;left:11549;top:4851;width:490;height:623;visibility:visible;mso-wrap-style:square;v-text-anchor:top" coordsize="49009,623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" path="m24181,v7569,,13259,1663,17081,4966c45098,8293,47092,12712,47295,18250r-12167,533c34607,15684,33477,13461,31763,12103,30048,10744,27483,10071,24066,10071v-3543,,-6324,724,-8318,2184c14465,13182,13818,14439,13818,16002v,1422,609,2642,1803,3657c17170,20941,20891,22289,26810,23685v5918,1385,10299,2845,13144,4330c42786,29514,45009,31547,46609,34137v1600,2591,2400,5791,2400,9601c49009,47205,48057,50431,46139,53454v-1930,3009,-4623,5257,-8141,6718c34493,61632,30112,62370,24879,62370v-7620,,-13474,-1766,-17564,-5284c3238,53569,787,48425,,41694l11849,40539v711,3975,2159,6895,4331,8762c18364,51155,21311,52082,25006,52082v3912,,6871,-812,8852,-2476c35852,47941,36843,46011,36843,43790v,-1424,-419,-2642,-1245,-3645c34747,39154,33299,38264,31217,37540v-1423,-494,-4674,-1384,-9754,-2629c14948,33286,10363,31305,7734,28942,4026,25615,2184,21577,2184,16814v,-3074,864,-5943,2617,-8622c6540,5524,9042,3491,12319,2094,15596,685,19545,,24181,xe" fillcolor="black" stroked="f" strokeweight="0">
                <v:stroke miterlimit="83231f" joinstyle="miter"/>
                <v:path arrowok="t" textboxrect="0,0,49009,62370"/>
              </v:shape>
              <v:shape id="Shape 15765" o:spid="_x0000_s1058" style="position:absolute;left:12137;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" path="m,l12167,r,60274l,60274,,e" fillcolor="black" stroked="f" strokeweight="0">
                <v:stroke miterlimit="83231f" joinstyle="miter"/>
                <v:path arrowok="t" textboxrect="0,0,12167,60274"/>
              </v:shape>
              <v:shape id="Shape 14090" o:spid="_x0000_s1059" style="position:absolute;left:12375;top:4861;width:250;height:603;visibility:visible;mso-wrap-style:square;v-text-anchor:top" coordsize="2505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" path="m,l22238,r2819,284l25057,10623r-7417,-425l12167,10198r,39917l21260,50115r3797,-296l25057,60020r-2159,254l,60274,,xe" fillcolor="black" stroked="f" strokeweight="0">
                <v:stroke miterlimit="83231f" joinstyle="miter"/>
                <v:path arrowok="t" textboxrect="0,0,25057,60274"/>
              </v:shape>
              <v:shape id="Shape 14091" o:spid="_x0000_s1060" style="position:absolute;left:12625;top:4864;width:255;height:597;visibility:visible;mso-wrap-style:square;v-text-anchor:top" coordsize="25476,59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" path="m,l8649,871v3543,1042,6566,2884,9093,5538c20257,9077,22187,12328,23495,16188v1321,3848,1981,8598,1981,14237c25476,35390,24854,39670,23622,43264v-1511,4383,-3658,7938,-6464,10643c15049,55964,12205,57565,8611,58720l,59736,,49535r3556,-276c5524,48764,7163,47938,8471,46744v1295,-1181,2362,-3111,3188,-5816c12484,38235,12890,34553,12890,29891v,-4648,-406,-8229,-1231,-10731c10833,16670,9677,14728,8204,13319,6718,11922,4839,10981,2578,10486l,10339,,xe" fillcolor="black" stroked="f" strokeweight="0">
                <v:stroke miterlimit="83231f" joinstyle="miter"/>
                <v:path arrowok="t" textboxrect="0,0,25476,59736"/>
              </v:shape>
              <v:shape id="Shape 14092" o:spid="_x0000_s1061" style="position:absolute;left:12922;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" path="m23482,r6369,l29851,14280r-82,-222l21628,36423r8223,l29851,46583r-11957,l12916,60274,,60274,23482,xe" fillcolor="black" stroked="f" strokeweight="0">
                <v:stroke miterlimit="83231f" joinstyle="miter"/>
                <v:path arrowok="t" textboxrect="0,0,29851,60274"/>
              </v:shape>
              <v:shape id="Shape 14093" o:spid="_x0000_s1062" style="position:absolute;left:13220;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" path="m,l6509,,30639,60274r-13246,l12135,46583,,46583,,36423r8223,l,14280,,xe" fillcolor="black" stroked="f" strokeweight="0">
                <v:stroke miterlimit="83231f" joinstyle="miter"/>
                <v:path arrowok="t" textboxrect="0,0,30639,60274"/>
              </v:shape>
              <v:shape id="Shape 14094" o:spid="_x0000_s1063" style="position:absolute;left:13591;top:4861;width:250;height:603;visibility:visible;mso-wrap-style:square;v-text-anchor:top" coordsize="2505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" path="m,l22238,r2819,284l25057,10623r-7417,-425l12167,10198r,39917l21260,50115r3797,-296l25057,60020r-2159,254l,60274,,xe" fillcolor="black" stroked="f" strokeweight="0">
                <v:stroke miterlimit="83231f" joinstyle="miter"/>
                <v:path arrowok="t" textboxrect="0,0,25057,60274"/>
              </v:shape>
              <v:shape id="Shape 14095" o:spid="_x0000_s1064" style="position:absolute;left:13841;top:4864;width:255;height:597;visibility:visible;mso-wrap-style:square;v-text-anchor:top" coordsize="25463,59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" path="m,l8649,871v3543,1042,6566,2884,9093,5538c20257,9077,22187,12328,23495,16188v1321,3848,1968,8598,1968,14237c25463,35390,24854,39670,23622,43264v-1511,4383,-3658,7938,-6464,10643c15049,55964,12205,57565,8611,58720l,59736,,49535r3556,-276c5524,48764,7163,47938,8471,46744v1295,-1181,2362,-3111,3188,-5816c12484,38235,12890,34553,12890,29891v,-4648,-406,-8229,-1231,-10731c10833,16670,9677,14728,8204,13319,6718,11922,4839,10981,2578,10486l,10339,,xe" fillcolor="black" stroked="f" strokeweight="0">
                <v:stroke miterlimit="83231f" joinstyle="miter"/>
                <v:path arrowok="t" textboxrect="0,0,25463,59736"/>
              </v:shape>
              <v:shape id="Shape 14096" o:spid="_x0000_s1065" style="position:absolute;left:14341;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" path="m23482,r6369,l29851,14280r-82,-222l21628,36423r8223,l29851,46583r-11957,l12916,60274,,60274,23482,xe" fillcolor="black" stroked="f" strokeweight="0">
                <v:stroke miterlimit="83231f" joinstyle="miter"/>
                <v:path arrowok="t" textboxrect="0,0,29851,60274"/>
              </v:shape>
              <v:shape id="Shape 14097" o:spid="_x0000_s1066" style="position:absolute;left:14639;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" path="m,l6509,,30639,60274r-13246,l12135,46583,,46583,,36423r8223,l,14280,,xe" fillcolor="black" stroked="f" strokeweight="0">
                <v:stroke miterlimit="83231f" joinstyle="miter"/>
                <v:path arrowok="t" textboxrect="0,0,30639,60274"/>
              </v:shape>
              <v:shape id="Shape 14098" o:spid="_x0000_s1067" style="position:absolute;left:15009;top:4861;width:481;height:613;visibility:visible;mso-wrap-style:square;v-text-anchor:top" coordsize="48070,613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" path="m,l12179,r,32638c12179,37833,12332,41187,12624,42711v521,2475,1765,4457,3721,5943c18301,50152,20980,50902,24384,50902v3454,,6058,-711,7811,-2122c33960,47383,35014,45644,35357,43586v368,-2057,546,-5474,546,-10248l35903,,48070,r,31662c48070,38900,47739,44005,47079,46989v-661,2999,-1867,5513,-3632,7570c41669,56617,39319,58255,36347,59474v-2959,1220,-6820,1829,-11595,1829c18999,61303,14630,60643,11659,59310,8687,57989,6337,56262,4610,54127,2883,52006,1753,49785,1194,47447,394,43993,,38900,,32144l,xe" fillcolor="black" stroked="f" strokeweight="0">
                <v:stroke miterlimit="83231f" joinstyle="miter"/>
                <v:path arrowok="t" textboxrect="0,0,48070,61303"/>
              </v:shape>
              <v:shape id="Shape 14099" o:spid="_x0000_s1068" style="position:absolute;left:15575;top:4861;width:479;height:603;visibility:visible;mso-wrap-style:square;v-text-anchor:top" coordsize="47892,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" path="m,l47892,r,10198l30048,10198r,50076l17882,60274r,-50076l,10198,,xe" fillcolor="black" stroked="f" strokeweight="0">
                <v:stroke miterlimit="83231f" joinstyle="miter"/>
                <v:path arrowok="t" textboxrect="0,0,47892,60274"/>
              </v:shape>
              <v:shape id="Shape 14100" o:spid="_x0000_s1069" style="position:absolute;left:16108;top:4851;width:292;height:622;visibility:visible;mso-wrap-style:square;v-text-anchor:top" coordsize="29210,6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" path="m29159,r51,20l29210,10435,17158,15557v-3086,3442,-4623,8624,-4623,15571c12535,37948,14110,43117,17259,46634r11951,5250l29210,62289,7938,54115c2642,48667,,41123,,31535,,25400,914,20231,2756,16066,4127,13005,6007,10249,8369,7810,10744,5359,13335,3556,16154,2375,19914,788,24244,,29159,xe" fillcolor="black" stroked="f" strokeweight="0">
                <v:stroke miterlimit="83231f" joinstyle="miter"/>
                <v:path arrowok="t" textboxrect="0,0,29210,62289"/>
              </v:shape>
              <v:shape id="Shape 14101" o:spid="_x0000_s1070" style="position:absolute;left:16325;top:4703;width:75;height:123;visibility:visible;mso-wrap-style:square;v-text-anchor:top" coordsize="7455,12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" path="m5664,l7455,r,12140l7315,12292,,12292,5664,xe" fillcolor="black" stroked="f" strokeweight="0">
                <v:stroke miterlimit="83231f" joinstyle="miter"/>
                <v:path arrowok="t" textboxrect="0,0,7455,12292"/>
              </v:shape>
              <v:shape id="Shape 14102" o:spid="_x0000_s1071" style="position:absolute;left:16400;top:4851;width:292;height:623;visibility:visible;mso-wrap-style:square;v-text-anchor:top" coordsize="29261,62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" path="m,l21273,8235v5308,5525,7988,13170,7988,22988c29261,40951,26619,48571,21323,54057,16040,59556,8966,62312,114,62312l,62269,,51864r76,34c4928,51898,8903,50158,12014,46653v3099,-3480,4661,-8725,4661,-15723c16675,24022,15164,18878,12141,15475,9106,12083,5080,10382,76,10382l,10415,,xe" fillcolor="black" stroked="f" strokeweight="0">
                <v:stroke miterlimit="83231f" joinstyle="miter"/>
                <v:path arrowok="t" textboxrect="0,0,29261,62312"/>
              </v:shape>
              <v:shape id="Shape 14103" o:spid="_x0000_s1072" style="position:absolute;left:16400;top:4703;width:112;height:122;visibility:visible;mso-wrap-style:square;v-text-anchor:top" coordsize="11176,1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" path="m,l11176,,,12140,,xe" fillcolor="black" stroked="f" strokeweight="0">
                <v:stroke miterlimit="83231f" joinstyle="miter"/>
                <v:path arrowok="t" textboxrect="0,0,11176,12140"/>
              </v:shape>
              <v:shape id="Shape 14104" o:spid="_x0000_s1073" style="position:absolute;left:16789;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" path="m,l11849,,36513,40246,36513,,47828,r,60274l35611,60274,11316,20968r,39306l,60274,,xe" fillcolor="black" stroked="f" strokeweight="0">
                <v:stroke miterlimit="83231f" joinstyle="miter"/>
                <v:path arrowok="t" textboxrect="0,0,47828,60274"/>
              </v:shape>
              <v:shape id="Shape 14105" o:spid="_x0000_s1074" style="position:absolute;left:17371;top:4851;width:292;height:622;visibility:visible;mso-wrap-style:square;v-text-anchor:top" coordsize="29210,6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" path="m29159,r51,20l29210,10435,17158,15557v-3086,3442,-4623,8624,-4623,15571c12535,37948,14110,43117,17259,46634r11951,5250l29210,62289,7938,54115c2642,48667,,41123,,31535,,25400,914,20231,2756,16066,4127,13005,6007,10249,8369,7810,10744,5359,13335,3556,16154,2375,19914,788,24244,,29159,xe" fillcolor="black" stroked="f" strokeweight="0">
                <v:stroke miterlimit="83231f" joinstyle="miter"/>
                <v:path arrowok="t" textboxrect="0,0,29210,62289"/>
              </v:shape>
              <v:shape id="Shape 14106" o:spid="_x0000_s1075" style="position:absolute;left:17663;top:4851;width:292;height:623;visibility:visible;mso-wrap-style:square;v-text-anchor:top" coordsize="29248,62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" path="m,l21273,8235v5308,5525,7975,13170,7975,22988c29248,40951,26607,48571,21323,54057,16040,59556,8966,62312,114,62312l,62269,,51864r76,34c4928,51898,8903,50158,12014,46653v3099,-3480,4661,-8725,4661,-15723c16675,24022,15164,18878,12141,15475,9106,12083,5080,10382,76,10382l,10415,,xe" fillcolor="black" stroked="f" strokeweight="0">
                <v:stroke miterlimit="83231f" joinstyle="miter"/>
                <v:path arrowok="t" textboxrect="0,0,29248,62312"/>
              </v:shape>
              <v:shape id="Shape 14107" o:spid="_x0000_s1076" style="position:absolute;left:18049;top:4861;width:582;height:603;visibility:visible;mso-wrap-style:square;v-text-anchor:top" coordsize="5821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" path="m,l18212,,29146,41109,39954,,58217,r,60274l46901,60274r,-47447l34950,60274r-11722,l11303,12827r,47447l,60274,,xe" fillcolor="black" stroked="f" strokeweight="0">
                <v:stroke miterlimit="83231f" joinstyle="miter"/>
                <v:path arrowok="t" textboxrect="0,0,58217,60274"/>
              </v:shape>
              <v:shape id="Shape 14108" o:spid="_x0000_s1077" style="position:absolute;left:18691;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" path="m23482,r6369,l29851,14280r-82,-222l21628,36423r8223,l29851,46583r-11957,l12916,60274,,60274,23482,xe" fillcolor="black" stroked="f" strokeweight="0">
                <v:stroke miterlimit="83231f" joinstyle="miter"/>
                <v:path arrowok="t" textboxrect="0,0,29851,60274"/>
              </v:shape>
              <v:shape id="Shape 14109" o:spid="_x0000_s1078" style="position:absolute;left:18989;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" path="m,l6509,,30639,60274r-13246,l12135,46583,,46583,,36423r8223,l,14280,,xe" fillcolor="black" stroked="f" strokeweight="0">
                <v:stroke miterlimit="83231f" joinstyle="miter"/>
                <v:path arrowok="t" textboxrect="0,0,30639,60274"/>
              </v:shape>
              <v:shape id="Shape 14110" o:spid="_x0000_s1079" style="position:absolute;left:19566;top:4866;width:424;height:598;visibility:visible;mso-wrap-style:square;v-text-anchor:top" coordsize="42443,59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" path="m,l12179,r,49619l42443,49619r,10160l,59779,,xe" fillcolor="black" stroked="f" strokeweight="0">
                <v:stroke miterlimit="83231f" joinstyle="miter"/>
                <v:path arrowok="t" textboxrect="0,0,42443,59779"/>
              </v:shape>
              <v:shape id="Shape 14111" o:spid="_x0000_s1080" style="position:absolute;left:20016;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" path="m23482,r6369,l29851,14280r-82,-222l21628,36423r8223,l29851,46583r-11969,l12916,60274,,60274,23482,xe" fillcolor="black" stroked="f" strokeweight="0">
                <v:stroke miterlimit="83231f" joinstyle="miter"/>
                <v:path arrowok="t" textboxrect="0,0,29851,60274"/>
              </v:shape>
              <v:shape id="Shape 14112" o:spid="_x0000_s1081" style="position:absolute;left:20314;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" path="m,l6509,,30639,60274r-13246,l12135,46583,,46583,,36423r8223,l,14280,,xe" fillcolor="black" stroked="f" strokeweight="0">
                <v:stroke miterlimit="83231f" joinstyle="miter"/>
                <v:path arrowok="t" textboxrect="0,0,30639,60274"/>
              </v:shape>
              <v:shape id="Shape 14113" o:spid="_x0000_s1082" style="position:absolute;left:20579;top:4861;width:479;height:603;visibility:visible;mso-wrap-style:square;v-text-anchor:top" coordsize="47892,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" path="m,l47892,r,10198l30048,10198r,50076l17882,60274r,-50076l,10198,,xe" fillcolor="black" stroked="f" strokeweight="0">
                <v:stroke miterlimit="83231f" joinstyle="miter"/>
                <v:path arrowok="t" textboxrect="0,0,47892,60274"/>
              </v:shape>
              <v:shape id="Shape 15766" o:spid="_x0000_s1083" style="position:absolute;left:21133;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" path="m,l12167,r,60274l,60274,,e" fillcolor="black" stroked="f" strokeweight="0">
                <v:stroke miterlimit="83231f" joinstyle="miter"/>
                <v:path arrowok="t" textboxrect="0,0,12167,60274"/>
              </v:shape>
              <v:shape id="Shape 14115" o:spid="_x0000_s1084" style="position:absolute;left:21372;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" path="m,l11849,,36513,40246,36513,,47828,r,60274l35611,60274,11316,20968r,39306l,60274,,xe" fillcolor="black" stroked="f" strokeweight="0">
                <v:stroke miterlimit="83231f" joinstyle="miter"/>
                <v:path arrowok="t" textboxrect="0,0,47828,60274"/>
              </v:shape>
              <v:shape id="Shape 14116" o:spid="_x0000_s1085" style="position:absolute;left:21954;top:4851;width:292;height:622;visibility:visible;mso-wrap-style:square;v-text-anchor:top" coordsize="29210,6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" path="m29159,r51,20l29210,10435,17158,15557v-3086,3442,-4623,8624,-4623,15571c12535,37948,14110,43117,17259,46634r11951,5250l29210,62289,7938,54115c2642,48667,,41123,,31535,,25400,914,20231,2756,16066,4127,13005,6007,10249,8369,7810,10744,5359,13335,3556,16167,2375,19914,788,24244,,29159,xe" fillcolor="black" stroked="f" strokeweight="0">
                <v:stroke miterlimit="83231f" joinstyle="miter"/>
                <v:path arrowok="t" textboxrect="0,0,29210,62289"/>
              </v:shape>
              <v:shape id="Shape 14117" o:spid="_x0000_s1086" style="position:absolute;left:22246;top:4851;width:293;height:623;visibility:visible;mso-wrap-style:square;v-text-anchor:top" coordsize="29261,62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" path="m,l21273,8235v5321,5525,7988,13170,7988,22988c29261,40951,26619,48571,21323,54057,16040,59556,8966,62312,114,62312l,62269,,51864r76,34c4928,51898,8903,50158,12014,46653v3099,-3480,4661,-8725,4661,-15723c16675,24022,15164,18878,12141,15475,9106,12083,5080,10382,76,10382l,10415,,xe" fillcolor="black" stroked="f" strokeweight="0">
                <v:stroke miterlimit="83231f" joinstyle="miter"/>
                <v:path arrowok="t" textboxrect="0,0,29261,62312"/>
              </v:shape>
              <v:shape id="Shape 14118" o:spid="_x0000_s1087" style="position:absolute;left:22573;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" path="m23482,r6369,l29851,14281r-82,-223l21628,36423r8223,l29851,46583r-11957,l12916,60274,,60274,23482,xe" fillcolor="black" stroked="f" strokeweight="0">
                <v:stroke miterlimit="83231f" joinstyle="miter"/>
                <v:path arrowok="t" textboxrect="0,0,29851,60274"/>
              </v:shape>
              <v:shape id="Shape 14119" o:spid="_x0000_s1088" style="position:absolute;left:22871;top:4861;width:306;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" path="m,l6509,,30639,60274r-13246,l12135,46583,,46583,,36423r8223,l,14281,,xe" fillcolor="black" stroked="f" strokeweight="0">
                <v:stroke miterlimit="83231f" joinstyle="miter"/>
                <v:path arrowok="t" textboxrect="0,0,30639,60274"/>
              </v:shape>
              <v:shape id="Shape 14120" o:spid="_x0000_s1089" style="position:absolute;left:23240;top:4861;width:582;height:603;visibility:visible;mso-wrap-style:square;v-text-anchor:top" coordsize="5821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" path="m,l18212,,29146,41109,39954,,58217,r,60274l46901,60274r,-47447l34950,60274r-11722,l11303,12827r,47447l,60274,,xe" fillcolor="black" stroked="f" strokeweight="0">
                <v:stroke miterlimit="83231f" joinstyle="miter"/>
                <v:path arrowok="t" textboxrect="0,0,58217,60274"/>
              </v:shape>
              <v:shape id="Shape 14121" o:spid="_x0000_s1090" style="position:absolute;left:23943;top:4861;width:459;height:603;visibility:visible;mso-wrap-style:square;v-text-anchor:top" coordsize="4584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" path="m,l44704,r,10198l12167,10198r,13348l42431,23546r,10159l12167,33705r,16408l45847,50113r,10161l,60274,,xe" fillcolor="black" stroked="f" strokeweight="0">
                <v:stroke miterlimit="83231f" joinstyle="miter"/>
                <v:path arrowok="t" textboxrect="0,0,45847,60274"/>
              </v:shape>
              <v:shape id="Shape 14122" o:spid="_x0000_s1091" style="position:absolute;left:24505;top:4861;width:245;height:603;visibility:visible;mso-wrap-style:square;v-text-anchor:top" coordsize="244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" path="m,l24467,r,10261l21666,10198r-9487,l12179,25488r9005,l24467,25267r,13079l24435,38303c23279,37083,22047,36246,20777,35789v-1295,-458,-3340,-673,-6134,-673l12179,35116r,25158l,60274,,xe" fillcolor="black" stroked="f" strokeweight="0">
                <v:stroke miterlimit="83231f" joinstyle="miter"/>
                <v:path arrowok="t" textboxrect="0,0,24467,60274"/>
              </v:shape>
              <v:shape id="Shape 14123" o:spid="_x0000_s1092" style="position:absolute;left:24750;top:4861;width:298;height:603;visibility:visible;mso-wrap-style:square;v-text-anchor:top" coordsize="2973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" path="m,l1162,c7588,,12275,533,15196,1625v2908,1080,5257,2998,7010,5779c23959,10173,24835,13334,24835,16890v,4535,-1334,8256,-3988,11215c18180,31038,14218,32905,8922,33668v2629,1536,4813,3226,6528,5066c17151,40563,19463,43827,22371,48513r7366,11761l15170,60274,6382,47155,,38346,,25267r7652,-515c9112,24256,10230,23406,11068,22199v813,-1206,1219,-2718,1219,-4521c12287,15646,11754,14021,10674,12764,9595,11519,8058,10731,6090,10401l,10261,,xe" fillcolor="black" stroked="f" strokeweight="0">
                <v:stroke miterlimit="83231f" joinstyle="miter"/>
                <v:path arrowok="t" textboxrect="0,0,29737,60274"/>
              </v:shape>
              <v:shape id="Shape 15767" o:spid="_x0000_s1093" style="position:absolute;left:25109;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" path="m,l12167,r,60274l,60274,,e" fillcolor="black" stroked="f" strokeweight="0">
                <v:stroke miterlimit="83231f" joinstyle="miter"/>
                <v:path arrowok="t" textboxrect="0,0,12167,60274"/>
              </v:shape>
              <v:shape id="Shape 14125" o:spid="_x0000_s1094" style="position:absolute;left:25326;top:4851;width:525;height:623;visibility:visible;mso-wrap-style:square;v-text-anchor:top" coordsize="52502,62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" path="m28207,v7366,,13347,2184,17970,6541c48908,9119,50965,12815,52337,17641l40297,20510v-724,-3123,-2210,-5587,-4470,-7404c33566,11316,30823,10402,27584,10402v-4470,,-8089,1600,-10883,4813c13932,18416,12535,23609,12535,30798v,7620,1372,13043,4102,16281c19380,50318,22962,51930,27331,51930v3238,,6019,-1028,8343,-3085c38011,46800,39688,43562,40704,39142r11798,3747c50686,49454,47689,54344,43472,57544v-4204,3187,-9538,4789,-16015,4789c19456,62333,12878,59589,7722,54128,2565,48667,,41187,,31699,,21667,2578,13881,7760,8319,12941,2781,19761,,28207,xe" fillcolor="black" stroked="f" strokeweight="0">
                <v:stroke miterlimit="83231f" joinstyle="miter"/>
                <v:path arrowok="t" textboxrect="0,0,52502,62333"/>
              </v:shape>
              <v:shape id="Shape 14126" o:spid="_x0000_s1095" style="position:absolute;left:25894;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" path="m23482,r6369,l29851,14281r-82,-223l21628,36423r8223,l29851,46583r-11957,l12916,60274,,60274,23482,xe" fillcolor="black" stroked="f" strokeweight="0">
                <v:stroke miterlimit="83231f" joinstyle="miter"/>
                <v:path arrowok="t" textboxrect="0,0,29851,60274"/>
              </v:shape>
              <v:shape id="Shape 14127" o:spid="_x0000_s1096" style="position:absolute;left:26192;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" path="m,l6509,,30639,60274r-13246,l12135,46583,,46583,,36423r8223,l,14281,,xe" fillcolor="black" stroked="f" strokeweight="0">
                <v:stroke miterlimit="83231f" joinstyle="miter"/>
                <v:path arrowok="t" textboxrect="0,0,30639,60274"/>
              </v:shape>
              <v:shape id="Shape 14128" o:spid="_x0000_s1097" style="position:absolute;left:26565;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" path="m,l11849,,36513,40246,36513,,47828,r,60274l35611,60274,11316,20968r,39306l,60274,,xe" fillcolor="black" stroked="f" strokeweight="0">
                <v:stroke miterlimit="83231f" joinstyle="miter"/>
                <v:path arrowok="t" textboxrect="0,0,47828,60274"/>
              </v:shape>
              <v:shape id="Shape 14129" o:spid="_x0000_s1098" style="position:absolute;left:27110;top:4861;width:299;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" path="m23482,r6369,l29851,14280r-82,-222l21628,36423r8223,l29851,46583r-11957,l12916,60274,,60274,23482,xe" fillcolor="black" stroked="f" strokeweight="0">
                <v:stroke miterlimit="83231f" joinstyle="miter"/>
                <v:path arrowok="t" textboxrect="0,0,29851,60274"/>
              </v:shape>
              <v:shape id="Shape 14130" o:spid="_x0000_s1099" style="position:absolute;left:27409;top:4861;width:306;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" path="m,l6509,,30639,60274r-13246,l12135,46583,,46583,,36423r8223,l,14280,,xe" fillcolor="black" stroked="f" strokeweight="0">
                <v:stroke miterlimit="83231f" joinstyle="miter"/>
                <v:path arrowok="t" textboxrect="0,0,30639,60274"/>
              </v:shape>
              <w10:wrap type="square" anchorx="page" anchory="page"/>
            </v:group>
          </w:pict>
        </mc:Fallback>
      </mc:AlternateConten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0277" w:rsidRDefault="00445851">
    <w:pPr>
      <w:spacing w:after="0" w:line="259" w:lineRule="auto"/>
      <w:ind w:left="-444" w:right="17140" w:firstLine="0"/>
    </w:pPr>
    <w:r>
      <w:rPr>
        <w:rFonts w:ascii="Calibri" w:eastAsia="Calibri" w:hAnsi="Calibri" w:cs="Calibri"/>
        <w:noProof/>
        <w:sz w:val="22"/>
      </w:rPr>
      <mc:AlternateContent>
        <mc:Choice Requires="wpg">
          <w:drawing>
            <wp:anchor distT="0" distB="0" distL="114300" distR="114300" simplePos="0" relativeHeight="251669504" behindDoc="0" locked="0" layoutInCell="1" allowOverlap="1">
              <wp:simplePos x="0" y="0"/>
              <wp:positionH relativeFrom="page">
                <wp:posOffset>0</wp:posOffset>
              </wp:positionH>
              <wp:positionV relativeFrom="page">
                <wp:posOffset>14332090</wp:posOffset>
              </wp:positionV>
              <wp:extent cx="11424450" cy="907911"/>
              <wp:effectExtent l="0" t="0" r="0" b="0"/>
              <wp:wrapSquare wrapText="bothSides"/>
              <wp:docPr id="13830" name="Group 13830"/>
              <wp:cNvGraphicFramePr/>
              <a:graphic xmlns:a="http://schemas.openxmlformats.org/drawingml/2006/main">
                <a:graphicData uri="http://schemas.microsoft.com/office/word/2010/wordprocessingGroup">
                  <wpg:wgp>
                    <wpg:cNvGrpSpPr/>
                    <wpg:grpSpPr>
                      <a:xfrm>
                        <a:off x="0" y="0"/>
                        <a:ext cx="11424450" cy="907911"/>
                        <a:chOff x="0" y="0"/>
                        <a:chExt cx="11424450" cy="907911"/>
                      </a:xfrm>
                    </wpg:grpSpPr>
                    <wps:wsp>
                      <wps:cNvPr id="15753" name="Shape 15753"/>
                      <wps:cNvSpPr/>
                      <wps:spPr>
                        <a:xfrm>
                          <a:off x="0" y="822807"/>
                          <a:ext cx="11424450" cy="85103"/>
                        </a:xfrm>
                        <a:custGeom>
                          <a:avLst/>
                          <a:gdLst/>
                          <a:ahLst/>
                          <a:cxnLst/>
                          <a:rect l="0" t="0" r="0" b="0"/>
                          <a:pathLst>
                            <a:path w="11424450" h="85103">
                              <a:moveTo>
                                <a:pt x="0" y="0"/>
                              </a:moveTo>
                              <a:lnTo>
                                <a:pt x="11424450" y="0"/>
                              </a:lnTo>
                              <a:lnTo>
                                <a:pt x="11424450" y="85103"/>
                              </a:lnTo>
                              <a:lnTo>
                                <a:pt x="0" y="85103"/>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s:wsp>
                      <wps:cNvPr id="13832" name="Shape 13832"/>
                      <wps:cNvSpPr/>
                      <wps:spPr>
                        <a:xfrm>
                          <a:off x="78364" y="9348"/>
                          <a:ext cx="643547" cy="643700"/>
                        </a:xfrm>
                        <a:custGeom>
                          <a:avLst/>
                          <a:gdLst/>
                          <a:ahLst/>
                          <a:cxnLst/>
                          <a:rect l="0" t="0" r="0" b="0"/>
                          <a:pathLst>
                            <a:path w="643547" h="643700">
                              <a:moveTo>
                                <a:pt x="321793" y="0"/>
                              </a:moveTo>
                              <a:cubicBezTo>
                                <a:pt x="498996" y="0"/>
                                <a:pt x="643547" y="144577"/>
                                <a:pt x="643547" y="321844"/>
                              </a:cubicBezTo>
                              <a:cubicBezTo>
                                <a:pt x="643547" y="499123"/>
                                <a:pt x="498996" y="643700"/>
                                <a:pt x="321793" y="643700"/>
                              </a:cubicBezTo>
                              <a:cubicBezTo>
                                <a:pt x="144551" y="643700"/>
                                <a:pt x="0" y="499123"/>
                                <a:pt x="0" y="321844"/>
                              </a:cubicBezTo>
                              <a:cubicBezTo>
                                <a:pt x="0" y="144577"/>
                                <a:pt x="144551" y="0"/>
                                <a:pt x="321793" y="0"/>
                              </a:cubicBezTo>
                              <a:close/>
                            </a:path>
                          </a:pathLst>
                        </a:custGeom>
                        <a:ln w="0" cap="flat">
                          <a:miter lim="127000"/>
                        </a:ln>
                      </wps:spPr>
                      <wps:style>
                        <a:lnRef idx="0">
                          <a:srgbClr val="000000">
                            <a:alpha val="0"/>
                          </a:srgbClr>
                        </a:lnRef>
                        <a:fillRef idx="1">
                          <a:srgbClr val="F3A62B"/>
                        </a:fillRef>
                        <a:effectRef idx="0">
                          <a:scrgbClr r="0" g="0" b="0"/>
                        </a:effectRef>
                        <a:fontRef idx="none"/>
                      </wps:style>
                      <wps:bodyPr/>
                    </wps:wsp>
                    <wps:wsp>
                      <wps:cNvPr id="13833" name="Shape 13833"/>
                      <wps:cNvSpPr/>
                      <wps:spPr>
                        <a:xfrm>
                          <a:off x="68941" y="3"/>
                          <a:ext cx="331191" cy="662388"/>
                        </a:xfrm>
                        <a:custGeom>
                          <a:avLst/>
                          <a:gdLst/>
                          <a:ahLst/>
                          <a:cxnLst/>
                          <a:rect l="0" t="0" r="0" b="0"/>
                          <a:pathLst>
                            <a:path w="331191" h="662388">
                              <a:moveTo>
                                <a:pt x="331191" y="0"/>
                              </a:moveTo>
                              <a:lnTo>
                                <a:pt x="331191" y="18693"/>
                              </a:lnTo>
                              <a:lnTo>
                                <a:pt x="268343" y="25050"/>
                              </a:lnTo>
                              <a:cubicBezTo>
                                <a:pt x="126138" y="54239"/>
                                <a:pt x="18860" y="180414"/>
                                <a:pt x="18860" y="331188"/>
                              </a:cubicBezTo>
                              <a:cubicBezTo>
                                <a:pt x="18860" y="481972"/>
                                <a:pt x="126138" y="608158"/>
                                <a:pt x="268343" y="637349"/>
                              </a:cubicBezTo>
                              <a:lnTo>
                                <a:pt x="331191" y="643706"/>
                              </a:lnTo>
                              <a:lnTo>
                                <a:pt x="331191" y="662388"/>
                              </a:lnTo>
                              <a:lnTo>
                                <a:pt x="264547" y="655650"/>
                              </a:lnTo>
                              <a:cubicBezTo>
                                <a:pt x="113754" y="624714"/>
                                <a:pt x="0" y="490986"/>
                                <a:pt x="0" y="331188"/>
                              </a:cubicBezTo>
                              <a:cubicBezTo>
                                <a:pt x="0" y="171400"/>
                                <a:pt x="113754" y="37674"/>
                                <a:pt x="264547" y="6738"/>
                              </a:cubicBezTo>
                              <a:lnTo>
                                <a:pt x="331191"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34" name="Shape 13834"/>
                      <wps:cNvSpPr/>
                      <wps:spPr>
                        <a:xfrm>
                          <a:off x="400131" y="0"/>
                          <a:ext cx="331203" cy="662394"/>
                        </a:xfrm>
                        <a:custGeom>
                          <a:avLst/>
                          <a:gdLst/>
                          <a:ahLst/>
                          <a:cxnLst/>
                          <a:rect l="0" t="0" r="0" b="0"/>
                          <a:pathLst>
                            <a:path w="331203" h="662394">
                              <a:moveTo>
                                <a:pt x="25" y="0"/>
                              </a:moveTo>
                              <a:cubicBezTo>
                                <a:pt x="182626" y="0"/>
                                <a:pt x="331203" y="148577"/>
                                <a:pt x="331203" y="331191"/>
                              </a:cubicBezTo>
                              <a:cubicBezTo>
                                <a:pt x="331203" y="513817"/>
                                <a:pt x="182626" y="662394"/>
                                <a:pt x="25" y="662394"/>
                              </a:cubicBezTo>
                              <a:lnTo>
                                <a:pt x="0" y="662391"/>
                              </a:lnTo>
                              <a:lnTo>
                                <a:pt x="0" y="643710"/>
                              </a:lnTo>
                              <a:lnTo>
                                <a:pt x="25" y="643713"/>
                              </a:lnTo>
                              <a:cubicBezTo>
                                <a:pt x="172237" y="643713"/>
                                <a:pt x="312331" y="503517"/>
                                <a:pt x="312331" y="331191"/>
                              </a:cubicBezTo>
                              <a:cubicBezTo>
                                <a:pt x="312331" y="158877"/>
                                <a:pt x="172237" y="18693"/>
                                <a:pt x="25" y="18693"/>
                              </a:cubicBezTo>
                              <a:lnTo>
                                <a:pt x="0" y="18697"/>
                              </a:lnTo>
                              <a:lnTo>
                                <a:pt x="0" y="3"/>
                              </a:lnTo>
                              <a:lnTo>
                                <a:pt x="2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35" name="Shape 13835"/>
                      <wps:cNvSpPr/>
                      <wps:spPr>
                        <a:xfrm>
                          <a:off x="288199" y="182783"/>
                          <a:ext cx="69228" cy="228135"/>
                        </a:xfrm>
                        <a:custGeom>
                          <a:avLst/>
                          <a:gdLst/>
                          <a:ahLst/>
                          <a:cxnLst/>
                          <a:rect l="0" t="0" r="0" b="0"/>
                          <a:pathLst>
                            <a:path w="69228" h="228135">
                              <a:moveTo>
                                <a:pt x="0" y="0"/>
                              </a:moveTo>
                              <a:lnTo>
                                <a:pt x="38900" y="0"/>
                              </a:lnTo>
                              <a:lnTo>
                                <a:pt x="38900" y="178180"/>
                              </a:lnTo>
                              <a:lnTo>
                                <a:pt x="69228" y="178180"/>
                              </a:lnTo>
                              <a:lnTo>
                                <a:pt x="69228" y="228135"/>
                              </a:lnTo>
                              <a:lnTo>
                                <a:pt x="8903" y="203085"/>
                              </a:lnTo>
                              <a:cubicBezTo>
                                <a:pt x="2438" y="196151"/>
                                <a:pt x="165" y="191960"/>
                                <a:pt x="0" y="179857"/>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36" name="Shape 13836"/>
                      <wps:cNvSpPr/>
                      <wps:spPr>
                        <a:xfrm>
                          <a:off x="112532" y="46730"/>
                          <a:ext cx="244894" cy="568917"/>
                        </a:xfrm>
                        <a:custGeom>
                          <a:avLst/>
                          <a:gdLst/>
                          <a:ahLst/>
                          <a:cxnLst/>
                          <a:rect l="0" t="0" r="0" b="0"/>
                          <a:pathLst>
                            <a:path w="244894" h="568917">
                              <a:moveTo>
                                <a:pt x="244894" y="0"/>
                              </a:moveTo>
                              <a:lnTo>
                                <a:pt x="244894" y="12943"/>
                              </a:lnTo>
                              <a:lnTo>
                                <a:pt x="232245" y="15199"/>
                              </a:lnTo>
                              <a:lnTo>
                                <a:pt x="218961" y="18259"/>
                              </a:lnTo>
                              <a:lnTo>
                                <a:pt x="205905" y="21980"/>
                              </a:lnTo>
                              <a:lnTo>
                                <a:pt x="193167" y="26298"/>
                              </a:lnTo>
                              <a:lnTo>
                                <a:pt x="180708" y="31200"/>
                              </a:lnTo>
                              <a:lnTo>
                                <a:pt x="168516" y="36712"/>
                              </a:lnTo>
                              <a:lnTo>
                                <a:pt x="156705" y="42769"/>
                              </a:lnTo>
                              <a:lnTo>
                                <a:pt x="145186" y="49412"/>
                              </a:lnTo>
                              <a:lnTo>
                                <a:pt x="134049" y="56550"/>
                              </a:lnTo>
                              <a:lnTo>
                                <a:pt x="123279" y="64195"/>
                              </a:lnTo>
                              <a:lnTo>
                                <a:pt x="112890" y="72349"/>
                              </a:lnTo>
                              <a:lnTo>
                                <a:pt x="102921" y="80997"/>
                              </a:lnTo>
                              <a:lnTo>
                                <a:pt x="93370" y="90103"/>
                              </a:lnTo>
                              <a:lnTo>
                                <a:pt x="84290" y="99653"/>
                              </a:lnTo>
                              <a:lnTo>
                                <a:pt x="75654" y="109635"/>
                              </a:lnTo>
                              <a:lnTo>
                                <a:pt x="67488" y="120011"/>
                              </a:lnTo>
                              <a:lnTo>
                                <a:pt x="59830" y="130781"/>
                              </a:lnTo>
                              <a:lnTo>
                                <a:pt x="52667" y="141931"/>
                              </a:lnTo>
                              <a:lnTo>
                                <a:pt x="46063" y="153437"/>
                              </a:lnTo>
                              <a:lnTo>
                                <a:pt x="40005" y="165300"/>
                              </a:lnTo>
                              <a:lnTo>
                                <a:pt x="34493" y="177467"/>
                              </a:lnTo>
                              <a:lnTo>
                                <a:pt x="29566" y="189950"/>
                              </a:lnTo>
                              <a:lnTo>
                                <a:pt x="25260" y="202713"/>
                              </a:lnTo>
                              <a:lnTo>
                                <a:pt x="21552" y="215757"/>
                              </a:lnTo>
                              <a:lnTo>
                                <a:pt x="18453" y="229040"/>
                              </a:lnTo>
                              <a:lnTo>
                                <a:pt x="16078" y="242591"/>
                              </a:lnTo>
                              <a:lnTo>
                                <a:pt x="14313" y="256333"/>
                              </a:lnTo>
                              <a:lnTo>
                                <a:pt x="13233" y="270290"/>
                              </a:lnTo>
                              <a:lnTo>
                                <a:pt x="12878" y="284463"/>
                              </a:lnTo>
                              <a:lnTo>
                                <a:pt x="13233" y="298638"/>
                              </a:lnTo>
                              <a:lnTo>
                                <a:pt x="14313" y="312581"/>
                              </a:lnTo>
                              <a:lnTo>
                                <a:pt x="16078" y="326335"/>
                              </a:lnTo>
                              <a:lnTo>
                                <a:pt x="18453" y="339886"/>
                              </a:lnTo>
                              <a:lnTo>
                                <a:pt x="21552" y="353171"/>
                              </a:lnTo>
                              <a:lnTo>
                                <a:pt x="25260" y="366201"/>
                              </a:lnTo>
                              <a:lnTo>
                                <a:pt x="29566" y="378964"/>
                              </a:lnTo>
                              <a:lnTo>
                                <a:pt x="34442" y="391309"/>
                              </a:lnTo>
                              <a:lnTo>
                                <a:pt x="244894" y="391309"/>
                              </a:lnTo>
                              <a:lnTo>
                                <a:pt x="244894" y="425827"/>
                              </a:lnTo>
                              <a:lnTo>
                                <a:pt x="236690" y="425827"/>
                              </a:lnTo>
                              <a:lnTo>
                                <a:pt x="208267" y="498408"/>
                              </a:lnTo>
                              <a:lnTo>
                                <a:pt x="223888" y="498408"/>
                              </a:lnTo>
                              <a:lnTo>
                                <a:pt x="229908" y="481910"/>
                              </a:lnTo>
                              <a:lnTo>
                                <a:pt x="244894" y="481910"/>
                              </a:lnTo>
                              <a:lnTo>
                                <a:pt x="244894" y="568917"/>
                              </a:lnTo>
                              <a:lnTo>
                                <a:pt x="243802" y="568779"/>
                              </a:lnTo>
                              <a:lnTo>
                                <a:pt x="229667" y="566226"/>
                              </a:lnTo>
                              <a:lnTo>
                                <a:pt x="215722" y="563026"/>
                              </a:lnTo>
                              <a:lnTo>
                                <a:pt x="202095" y="559152"/>
                              </a:lnTo>
                              <a:lnTo>
                                <a:pt x="188735" y="554631"/>
                              </a:lnTo>
                              <a:lnTo>
                                <a:pt x="175666" y="549463"/>
                              </a:lnTo>
                              <a:lnTo>
                                <a:pt x="162916" y="543709"/>
                              </a:lnTo>
                              <a:lnTo>
                                <a:pt x="150495" y="537346"/>
                              </a:lnTo>
                              <a:lnTo>
                                <a:pt x="138481" y="530425"/>
                              </a:lnTo>
                              <a:lnTo>
                                <a:pt x="126784" y="522931"/>
                              </a:lnTo>
                              <a:lnTo>
                                <a:pt x="115507" y="514917"/>
                              </a:lnTo>
                              <a:lnTo>
                                <a:pt x="104661" y="506371"/>
                              </a:lnTo>
                              <a:lnTo>
                                <a:pt x="94209" y="497328"/>
                              </a:lnTo>
                              <a:lnTo>
                                <a:pt x="84252" y="487817"/>
                              </a:lnTo>
                              <a:lnTo>
                                <a:pt x="74701" y="477820"/>
                              </a:lnTo>
                              <a:lnTo>
                                <a:pt x="65659" y="467395"/>
                              </a:lnTo>
                              <a:lnTo>
                                <a:pt x="57137" y="456524"/>
                              </a:lnTo>
                              <a:lnTo>
                                <a:pt x="49124" y="445233"/>
                              </a:lnTo>
                              <a:lnTo>
                                <a:pt x="41631" y="433561"/>
                              </a:lnTo>
                              <a:lnTo>
                                <a:pt x="34709" y="421536"/>
                              </a:lnTo>
                              <a:lnTo>
                                <a:pt x="28334" y="409127"/>
                              </a:lnTo>
                              <a:lnTo>
                                <a:pt x="22581" y="396363"/>
                              </a:lnTo>
                              <a:lnTo>
                                <a:pt x="17437" y="383333"/>
                              </a:lnTo>
                              <a:lnTo>
                                <a:pt x="12929" y="369973"/>
                              </a:lnTo>
                              <a:lnTo>
                                <a:pt x="9042" y="356321"/>
                              </a:lnTo>
                              <a:lnTo>
                                <a:pt x="5855" y="342388"/>
                              </a:lnTo>
                              <a:lnTo>
                                <a:pt x="3302" y="328240"/>
                              </a:lnTo>
                              <a:lnTo>
                                <a:pt x="1486" y="313838"/>
                              </a:lnTo>
                              <a:lnTo>
                                <a:pt x="368" y="299234"/>
                              </a:lnTo>
                              <a:lnTo>
                                <a:pt x="0" y="284463"/>
                              </a:lnTo>
                              <a:lnTo>
                                <a:pt x="368" y="269694"/>
                              </a:lnTo>
                              <a:lnTo>
                                <a:pt x="1486" y="255088"/>
                              </a:lnTo>
                              <a:lnTo>
                                <a:pt x="3302" y="240686"/>
                              </a:lnTo>
                              <a:lnTo>
                                <a:pt x="5855" y="226552"/>
                              </a:lnTo>
                              <a:lnTo>
                                <a:pt x="9042" y="212620"/>
                              </a:lnTo>
                              <a:lnTo>
                                <a:pt x="12929" y="198968"/>
                              </a:lnTo>
                              <a:lnTo>
                                <a:pt x="17437" y="185595"/>
                              </a:lnTo>
                              <a:lnTo>
                                <a:pt x="22581" y="172551"/>
                              </a:lnTo>
                              <a:lnTo>
                                <a:pt x="28334" y="159801"/>
                              </a:lnTo>
                              <a:lnTo>
                                <a:pt x="34709" y="147393"/>
                              </a:lnTo>
                              <a:lnTo>
                                <a:pt x="41631" y="135365"/>
                              </a:lnTo>
                              <a:lnTo>
                                <a:pt x="49124" y="123695"/>
                              </a:lnTo>
                              <a:lnTo>
                                <a:pt x="57137" y="112404"/>
                              </a:lnTo>
                              <a:lnTo>
                                <a:pt x="65659" y="101533"/>
                              </a:lnTo>
                              <a:lnTo>
                                <a:pt x="74701" y="91106"/>
                              </a:lnTo>
                              <a:lnTo>
                                <a:pt x="84252" y="81111"/>
                              </a:lnTo>
                              <a:lnTo>
                                <a:pt x="94209" y="71586"/>
                              </a:lnTo>
                              <a:lnTo>
                                <a:pt x="104661" y="62570"/>
                              </a:lnTo>
                              <a:lnTo>
                                <a:pt x="115507" y="54009"/>
                              </a:lnTo>
                              <a:lnTo>
                                <a:pt x="126784" y="45996"/>
                              </a:lnTo>
                              <a:lnTo>
                                <a:pt x="138481" y="38503"/>
                              </a:lnTo>
                              <a:lnTo>
                                <a:pt x="150495" y="31569"/>
                              </a:lnTo>
                              <a:lnTo>
                                <a:pt x="162916" y="25206"/>
                              </a:lnTo>
                              <a:lnTo>
                                <a:pt x="175666" y="19453"/>
                              </a:lnTo>
                              <a:lnTo>
                                <a:pt x="188735" y="14297"/>
                              </a:lnTo>
                              <a:lnTo>
                                <a:pt x="202095" y="9762"/>
                              </a:lnTo>
                              <a:lnTo>
                                <a:pt x="215722" y="5914"/>
                              </a:lnTo>
                              <a:lnTo>
                                <a:pt x="229667" y="2688"/>
                              </a:lnTo>
                              <a:lnTo>
                                <a:pt x="243802" y="136"/>
                              </a:lnTo>
                              <a:lnTo>
                                <a:pt x="244894"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37" name="Shape 13837"/>
                      <wps:cNvSpPr/>
                      <wps:spPr>
                        <a:xfrm>
                          <a:off x="357426" y="132832"/>
                          <a:ext cx="95790" cy="486004"/>
                        </a:xfrm>
                        <a:custGeom>
                          <a:avLst/>
                          <a:gdLst/>
                          <a:ahLst/>
                          <a:cxnLst/>
                          <a:rect l="0" t="0" r="0" b="0"/>
                          <a:pathLst>
                            <a:path w="95790" h="486004">
                              <a:moveTo>
                                <a:pt x="24422" y="0"/>
                              </a:moveTo>
                              <a:lnTo>
                                <a:pt x="63322" y="0"/>
                              </a:lnTo>
                              <a:lnTo>
                                <a:pt x="63322" y="228130"/>
                              </a:lnTo>
                              <a:lnTo>
                                <a:pt x="95790" y="228130"/>
                              </a:lnTo>
                              <a:lnTo>
                                <a:pt x="95790" y="277206"/>
                              </a:lnTo>
                              <a:lnTo>
                                <a:pt x="63322" y="289472"/>
                              </a:lnTo>
                              <a:lnTo>
                                <a:pt x="63322" y="305208"/>
                              </a:lnTo>
                              <a:lnTo>
                                <a:pt x="95790" y="305208"/>
                              </a:lnTo>
                              <a:lnTo>
                                <a:pt x="95790" y="400064"/>
                              </a:lnTo>
                              <a:lnTo>
                                <a:pt x="84823" y="400064"/>
                              </a:lnTo>
                              <a:lnTo>
                                <a:pt x="84823" y="340309"/>
                              </a:lnTo>
                              <a:lnTo>
                                <a:pt x="70091" y="340309"/>
                              </a:lnTo>
                              <a:lnTo>
                                <a:pt x="70091" y="412307"/>
                              </a:lnTo>
                              <a:lnTo>
                                <a:pt x="95790" y="412307"/>
                              </a:lnTo>
                              <a:lnTo>
                                <a:pt x="95790" y="481002"/>
                              </a:lnTo>
                              <a:lnTo>
                                <a:pt x="86500" y="482678"/>
                              </a:lnTo>
                              <a:lnTo>
                                <a:pt x="72123" y="484493"/>
                              </a:lnTo>
                              <a:lnTo>
                                <a:pt x="57506" y="485611"/>
                              </a:lnTo>
                              <a:lnTo>
                                <a:pt x="42710" y="486004"/>
                              </a:lnTo>
                              <a:lnTo>
                                <a:pt x="27915" y="485611"/>
                              </a:lnTo>
                              <a:lnTo>
                                <a:pt x="13322" y="484493"/>
                              </a:lnTo>
                              <a:lnTo>
                                <a:pt x="0" y="482816"/>
                              </a:lnTo>
                              <a:lnTo>
                                <a:pt x="0" y="395808"/>
                              </a:lnTo>
                              <a:lnTo>
                                <a:pt x="14199" y="395808"/>
                              </a:lnTo>
                              <a:lnTo>
                                <a:pt x="20561" y="412307"/>
                              </a:lnTo>
                              <a:lnTo>
                                <a:pt x="36627" y="412307"/>
                              </a:lnTo>
                              <a:lnTo>
                                <a:pt x="7391" y="339725"/>
                              </a:lnTo>
                              <a:lnTo>
                                <a:pt x="0" y="339725"/>
                              </a:lnTo>
                              <a:lnTo>
                                <a:pt x="0" y="305208"/>
                              </a:lnTo>
                              <a:lnTo>
                                <a:pt x="24422" y="305208"/>
                              </a:lnTo>
                              <a:lnTo>
                                <a:pt x="24422" y="288227"/>
                              </a:lnTo>
                              <a:lnTo>
                                <a:pt x="0" y="278085"/>
                              </a:lnTo>
                              <a:lnTo>
                                <a:pt x="0" y="228130"/>
                              </a:lnTo>
                              <a:lnTo>
                                <a:pt x="24422" y="228130"/>
                              </a:lnTo>
                              <a:lnTo>
                                <a:pt x="2442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38" name="Shape 13838"/>
                      <wps:cNvSpPr/>
                      <wps:spPr>
                        <a:xfrm>
                          <a:off x="357426" y="43565"/>
                          <a:ext cx="95790" cy="17954"/>
                        </a:xfrm>
                        <a:custGeom>
                          <a:avLst/>
                          <a:gdLst/>
                          <a:ahLst/>
                          <a:cxnLst/>
                          <a:rect l="0" t="0" r="0" b="0"/>
                          <a:pathLst>
                            <a:path w="95790" h="17954">
                              <a:moveTo>
                                <a:pt x="42710" y="0"/>
                              </a:moveTo>
                              <a:lnTo>
                                <a:pt x="57506" y="394"/>
                              </a:lnTo>
                              <a:lnTo>
                                <a:pt x="72123" y="1499"/>
                              </a:lnTo>
                              <a:lnTo>
                                <a:pt x="86500" y="3302"/>
                              </a:lnTo>
                              <a:lnTo>
                                <a:pt x="95790" y="4978"/>
                              </a:lnTo>
                              <a:lnTo>
                                <a:pt x="95790" y="17954"/>
                              </a:lnTo>
                              <a:lnTo>
                                <a:pt x="84531" y="15951"/>
                              </a:lnTo>
                              <a:lnTo>
                                <a:pt x="70802" y="14199"/>
                              </a:lnTo>
                              <a:lnTo>
                                <a:pt x="56858" y="13131"/>
                              </a:lnTo>
                              <a:lnTo>
                                <a:pt x="42710" y="12788"/>
                              </a:lnTo>
                              <a:lnTo>
                                <a:pt x="28562" y="13131"/>
                              </a:lnTo>
                              <a:lnTo>
                                <a:pt x="14618" y="14199"/>
                              </a:lnTo>
                              <a:lnTo>
                                <a:pt x="889" y="15951"/>
                              </a:lnTo>
                              <a:lnTo>
                                <a:pt x="0" y="16109"/>
                              </a:lnTo>
                              <a:lnTo>
                                <a:pt x="0" y="3166"/>
                              </a:lnTo>
                              <a:lnTo>
                                <a:pt x="13322" y="1499"/>
                              </a:lnTo>
                              <a:lnTo>
                                <a:pt x="27915" y="394"/>
                              </a:lnTo>
                              <a:lnTo>
                                <a:pt x="4271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39" name="Shape 13839"/>
                      <wps:cNvSpPr/>
                      <wps:spPr>
                        <a:xfrm>
                          <a:off x="453216" y="182783"/>
                          <a:ext cx="61195" cy="227256"/>
                        </a:xfrm>
                        <a:custGeom>
                          <a:avLst/>
                          <a:gdLst/>
                          <a:ahLst/>
                          <a:cxnLst/>
                          <a:rect l="0" t="0" r="0" b="0"/>
                          <a:pathLst>
                            <a:path w="61195" h="227256">
                              <a:moveTo>
                                <a:pt x="22282" y="0"/>
                              </a:moveTo>
                              <a:lnTo>
                                <a:pt x="61195" y="0"/>
                              </a:lnTo>
                              <a:lnTo>
                                <a:pt x="61195" y="179857"/>
                              </a:lnTo>
                              <a:lnTo>
                                <a:pt x="61144" y="179857"/>
                              </a:lnTo>
                              <a:cubicBezTo>
                                <a:pt x="60801" y="192506"/>
                                <a:pt x="59049" y="201485"/>
                                <a:pt x="50133" y="208318"/>
                              </a:cubicBezTo>
                              <a:lnTo>
                                <a:pt x="0" y="227256"/>
                              </a:lnTo>
                              <a:lnTo>
                                <a:pt x="0" y="178180"/>
                              </a:lnTo>
                              <a:lnTo>
                                <a:pt x="22282" y="178180"/>
                              </a:lnTo>
                              <a:lnTo>
                                <a:pt x="222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40" name="Shape 13840"/>
                      <wps:cNvSpPr/>
                      <wps:spPr>
                        <a:xfrm>
                          <a:off x="453216" y="48543"/>
                          <a:ext cx="234512" cy="565291"/>
                        </a:xfrm>
                        <a:custGeom>
                          <a:avLst/>
                          <a:gdLst/>
                          <a:ahLst/>
                          <a:cxnLst/>
                          <a:rect l="0" t="0" r="0" b="0"/>
                          <a:pathLst>
                            <a:path w="234512" h="565291">
                              <a:moveTo>
                                <a:pt x="0" y="0"/>
                              </a:moveTo>
                              <a:lnTo>
                                <a:pt x="4858" y="876"/>
                              </a:lnTo>
                              <a:lnTo>
                                <a:pt x="18802" y="4102"/>
                              </a:lnTo>
                              <a:lnTo>
                                <a:pt x="32442" y="7950"/>
                              </a:lnTo>
                              <a:lnTo>
                                <a:pt x="45803" y="12485"/>
                              </a:lnTo>
                              <a:lnTo>
                                <a:pt x="58871" y="17641"/>
                              </a:lnTo>
                              <a:lnTo>
                                <a:pt x="71609" y="23394"/>
                              </a:lnTo>
                              <a:lnTo>
                                <a:pt x="84030" y="29756"/>
                              </a:lnTo>
                              <a:lnTo>
                                <a:pt x="96056" y="36691"/>
                              </a:lnTo>
                              <a:lnTo>
                                <a:pt x="107740" y="44183"/>
                              </a:lnTo>
                              <a:lnTo>
                                <a:pt x="119018" y="52197"/>
                              </a:lnTo>
                              <a:lnTo>
                                <a:pt x="129864" y="60758"/>
                              </a:lnTo>
                              <a:lnTo>
                                <a:pt x="140329" y="69774"/>
                              </a:lnTo>
                              <a:lnTo>
                                <a:pt x="150285" y="79299"/>
                              </a:lnTo>
                              <a:lnTo>
                                <a:pt x="159823" y="89294"/>
                              </a:lnTo>
                              <a:lnTo>
                                <a:pt x="168866" y="99721"/>
                              </a:lnTo>
                              <a:lnTo>
                                <a:pt x="177400" y="110592"/>
                              </a:lnTo>
                              <a:lnTo>
                                <a:pt x="185401" y="121882"/>
                              </a:lnTo>
                              <a:lnTo>
                                <a:pt x="192894" y="133553"/>
                              </a:lnTo>
                              <a:lnTo>
                                <a:pt x="199815" y="145580"/>
                              </a:lnTo>
                              <a:lnTo>
                                <a:pt x="206178" y="157989"/>
                              </a:lnTo>
                              <a:lnTo>
                                <a:pt x="211931" y="170738"/>
                              </a:lnTo>
                              <a:lnTo>
                                <a:pt x="217075" y="183783"/>
                              </a:lnTo>
                              <a:lnTo>
                                <a:pt x="221596" y="197155"/>
                              </a:lnTo>
                              <a:lnTo>
                                <a:pt x="225482" y="210807"/>
                              </a:lnTo>
                              <a:lnTo>
                                <a:pt x="228683" y="224740"/>
                              </a:lnTo>
                              <a:lnTo>
                                <a:pt x="231235" y="238874"/>
                              </a:lnTo>
                              <a:lnTo>
                                <a:pt x="233039" y="253276"/>
                              </a:lnTo>
                              <a:lnTo>
                                <a:pt x="234156" y="267881"/>
                              </a:lnTo>
                              <a:lnTo>
                                <a:pt x="234512" y="282651"/>
                              </a:lnTo>
                              <a:lnTo>
                                <a:pt x="234156" y="297422"/>
                              </a:lnTo>
                              <a:lnTo>
                                <a:pt x="233039" y="312026"/>
                              </a:lnTo>
                              <a:lnTo>
                                <a:pt x="231235" y="326428"/>
                              </a:lnTo>
                              <a:lnTo>
                                <a:pt x="228683" y="340576"/>
                              </a:lnTo>
                              <a:lnTo>
                                <a:pt x="225482" y="354509"/>
                              </a:lnTo>
                              <a:lnTo>
                                <a:pt x="221596" y="368160"/>
                              </a:lnTo>
                              <a:lnTo>
                                <a:pt x="217075" y="381521"/>
                              </a:lnTo>
                              <a:lnTo>
                                <a:pt x="211931" y="394551"/>
                              </a:lnTo>
                              <a:lnTo>
                                <a:pt x="206178" y="407315"/>
                              </a:lnTo>
                              <a:lnTo>
                                <a:pt x="199815" y="419723"/>
                              </a:lnTo>
                              <a:lnTo>
                                <a:pt x="192894" y="431749"/>
                              </a:lnTo>
                              <a:lnTo>
                                <a:pt x="185401" y="443421"/>
                              </a:lnTo>
                              <a:lnTo>
                                <a:pt x="177400" y="454712"/>
                              </a:lnTo>
                              <a:lnTo>
                                <a:pt x="168866" y="465582"/>
                              </a:lnTo>
                              <a:lnTo>
                                <a:pt x="159823" y="476008"/>
                              </a:lnTo>
                              <a:lnTo>
                                <a:pt x="150285" y="486004"/>
                              </a:lnTo>
                              <a:lnTo>
                                <a:pt x="140329" y="495516"/>
                              </a:lnTo>
                              <a:lnTo>
                                <a:pt x="129864" y="504558"/>
                              </a:lnTo>
                              <a:lnTo>
                                <a:pt x="119018" y="513105"/>
                              </a:lnTo>
                              <a:lnTo>
                                <a:pt x="107740" y="521119"/>
                              </a:lnTo>
                              <a:lnTo>
                                <a:pt x="96056" y="528613"/>
                              </a:lnTo>
                              <a:lnTo>
                                <a:pt x="84030" y="535533"/>
                              </a:lnTo>
                              <a:lnTo>
                                <a:pt x="71609" y="541897"/>
                              </a:lnTo>
                              <a:lnTo>
                                <a:pt x="58871" y="547650"/>
                              </a:lnTo>
                              <a:lnTo>
                                <a:pt x="45803" y="552819"/>
                              </a:lnTo>
                              <a:lnTo>
                                <a:pt x="32442" y="557340"/>
                              </a:lnTo>
                              <a:lnTo>
                                <a:pt x="18802" y="561214"/>
                              </a:lnTo>
                              <a:lnTo>
                                <a:pt x="4858" y="564414"/>
                              </a:lnTo>
                              <a:lnTo>
                                <a:pt x="0" y="565291"/>
                              </a:lnTo>
                              <a:lnTo>
                                <a:pt x="0" y="496596"/>
                              </a:lnTo>
                              <a:lnTo>
                                <a:pt x="25698" y="496596"/>
                              </a:lnTo>
                              <a:lnTo>
                                <a:pt x="25698" y="484353"/>
                              </a:lnTo>
                              <a:lnTo>
                                <a:pt x="0" y="484353"/>
                              </a:lnTo>
                              <a:lnTo>
                                <a:pt x="0" y="389497"/>
                              </a:lnTo>
                              <a:lnTo>
                                <a:pt x="200082" y="389497"/>
                              </a:lnTo>
                              <a:lnTo>
                                <a:pt x="204972" y="377152"/>
                              </a:lnTo>
                              <a:lnTo>
                                <a:pt x="209277" y="364389"/>
                              </a:lnTo>
                              <a:lnTo>
                                <a:pt x="212960" y="351358"/>
                              </a:lnTo>
                              <a:lnTo>
                                <a:pt x="216059" y="338074"/>
                              </a:lnTo>
                              <a:lnTo>
                                <a:pt x="218459" y="324523"/>
                              </a:lnTo>
                              <a:lnTo>
                                <a:pt x="220212" y="310769"/>
                              </a:lnTo>
                              <a:lnTo>
                                <a:pt x="221278" y="296825"/>
                              </a:lnTo>
                              <a:lnTo>
                                <a:pt x="221634" y="282651"/>
                              </a:lnTo>
                              <a:lnTo>
                                <a:pt x="221278" y="268478"/>
                              </a:lnTo>
                              <a:lnTo>
                                <a:pt x="220212" y="254521"/>
                              </a:lnTo>
                              <a:lnTo>
                                <a:pt x="218459" y="240779"/>
                              </a:lnTo>
                              <a:lnTo>
                                <a:pt x="216059" y="227228"/>
                              </a:lnTo>
                              <a:lnTo>
                                <a:pt x="212960" y="213945"/>
                              </a:lnTo>
                              <a:lnTo>
                                <a:pt x="209277" y="200901"/>
                              </a:lnTo>
                              <a:lnTo>
                                <a:pt x="204972" y="188137"/>
                              </a:lnTo>
                              <a:lnTo>
                                <a:pt x="200019" y="175654"/>
                              </a:lnTo>
                              <a:lnTo>
                                <a:pt x="194507" y="163488"/>
                              </a:lnTo>
                              <a:lnTo>
                                <a:pt x="188462" y="151625"/>
                              </a:lnTo>
                              <a:lnTo>
                                <a:pt x="181845" y="140119"/>
                              </a:lnTo>
                              <a:lnTo>
                                <a:pt x="174708" y="128969"/>
                              </a:lnTo>
                              <a:lnTo>
                                <a:pt x="167049" y="118199"/>
                              </a:lnTo>
                              <a:lnTo>
                                <a:pt x="158871" y="107823"/>
                              </a:lnTo>
                              <a:lnTo>
                                <a:pt x="150235" y="97841"/>
                              </a:lnTo>
                              <a:lnTo>
                                <a:pt x="141141" y="88291"/>
                              </a:lnTo>
                              <a:lnTo>
                                <a:pt x="131591" y="79184"/>
                              </a:lnTo>
                              <a:lnTo>
                                <a:pt x="121647" y="70537"/>
                              </a:lnTo>
                              <a:lnTo>
                                <a:pt x="111246" y="62382"/>
                              </a:lnTo>
                              <a:lnTo>
                                <a:pt x="100463" y="54738"/>
                              </a:lnTo>
                              <a:lnTo>
                                <a:pt x="89364" y="47600"/>
                              </a:lnTo>
                              <a:lnTo>
                                <a:pt x="77819" y="40957"/>
                              </a:lnTo>
                              <a:lnTo>
                                <a:pt x="65996" y="34900"/>
                              </a:lnTo>
                              <a:lnTo>
                                <a:pt x="53829" y="29387"/>
                              </a:lnTo>
                              <a:lnTo>
                                <a:pt x="41370" y="24485"/>
                              </a:lnTo>
                              <a:lnTo>
                                <a:pt x="28607" y="20168"/>
                              </a:lnTo>
                              <a:lnTo>
                                <a:pt x="15564" y="16447"/>
                              </a:lnTo>
                              <a:lnTo>
                                <a:pt x="2305" y="13387"/>
                              </a:lnTo>
                              <a:lnTo>
                                <a:pt x="0" y="12976"/>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41" name="Shape 13841"/>
                      <wps:cNvSpPr/>
                      <wps:spPr>
                        <a:xfrm>
                          <a:off x="346987" y="489488"/>
                          <a:ext cx="19926" cy="26936"/>
                        </a:xfrm>
                        <a:custGeom>
                          <a:avLst/>
                          <a:gdLst/>
                          <a:ahLst/>
                          <a:cxnLst/>
                          <a:rect l="0" t="0" r="0" b="0"/>
                          <a:pathLst>
                            <a:path w="19926" h="26936">
                              <a:moveTo>
                                <a:pt x="9868" y="0"/>
                              </a:moveTo>
                              <a:lnTo>
                                <a:pt x="19926" y="26936"/>
                              </a:lnTo>
                              <a:lnTo>
                                <a:pt x="0" y="26936"/>
                              </a:lnTo>
                              <a:lnTo>
                                <a:pt x="9868"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900" name="Shape 13900"/>
                      <wps:cNvSpPr/>
                      <wps:spPr>
                        <a:xfrm>
                          <a:off x="2734203" y="91331"/>
                          <a:ext cx="12567" cy="31674"/>
                        </a:xfrm>
                        <a:custGeom>
                          <a:avLst/>
                          <a:gdLst/>
                          <a:ahLst/>
                          <a:cxnLst/>
                          <a:rect l="0" t="0" r="0" b="0"/>
                          <a:pathLst>
                            <a:path w="12567" h="31674">
                              <a:moveTo>
                                <a:pt x="11811" y="0"/>
                              </a:moveTo>
                              <a:lnTo>
                                <a:pt x="12567" y="74"/>
                              </a:lnTo>
                              <a:lnTo>
                                <a:pt x="12567" y="6204"/>
                              </a:lnTo>
                              <a:lnTo>
                                <a:pt x="11252" y="5271"/>
                              </a:lnTo>
                              <a:cubicBezTo>
                                <a:pt x="9360" y="5271"/>
                                <a:pt x="8065" y="5448"/>
                                <a:pt x="7315" y="5626"/>
                              </a:cubicBezTo>
                              <a:lnTo>
                                <a:pt x="7315" y="14427"/>
                              </a:lnTo>
                              <a:lnTo>
                                <a:pt x="10681" y="14427"/>
                              </a:lnTo>
                              <a:lnTo>
                                <a:pt x="12567" y="14033"/>
                              </a:lnTo>
                              <a:lnTo>
                                <a:pt x="12567" y="21025"/>
                              </a:lnTo>
                              <a:lnTo>
                                <a:pt x="10490" y="19495"/>
                              </a:lnTo>
                              <a:lnTo>
                                <a:pt x="7137" y="19495"/>
                              </a:lnTo>
                              <a:lnTo>
                                <a:pt x="7137" y="31674"/>
                              </a:lnTo>
                              <a:lnTo>
                                <a:pt x="0" y="31674"/>
                              </a:lnTo>
                              <a:lnTo>
                                <a:pt x="0" y="939"/>
                              </a:lnTo>
                              <a:cubicBezTo>
                                <a:pt x="2807" y="558"/>
                                <a:pt x="6744" y="0"/>
                                <a:pt x="11811"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901" name="Shape 13901"/>
                      <wps:cNvSpPr/>
                      <wps:spPr>
                        <a:xfrm>
                          <a:off x="2714531" y="76332"/>
                          <a:ext cx="32239" cy="61672"/>
                        </a:xfrm>
                        <a:custGeom>
                          <a:avLst/>
                          <a:gdLst/>
                          <a:ahLst/>
                          <a:cxnLst/>
                          <a:rect l="0" t="0" r="0" b="0"/>
                          <a:pathLst>
                            <a:path w="32239" h="61672">
                              <a:moveTo>
                                <a:pt x="31852" y="0"/>
                              </a:moveTo>
                              <a:lnTo>
                                <a:pt x="32239" y="74"/>
                              </a:lnTo>
                              <a:lnTo>
                                <a:pt x="32239" y="6507"/>
                              </a:lnTo>
                              <a:lnTo>
                                <a:pt x="31483" y="6186"/>
                              </a:lnTo>
                              <a:cubicBezTo>
                                <a:pt x="18186" y="6186"/>
                                <a:pt x="7874" y="17247"/>
                                <a:pt x="7874" y="30747"/>
                              </a:cubicBezTo>
                              <a:cubicBezTo>
                                <a:pt x="7874" y="44438"/>
                                <a:pt x="18186" y="55308"/>
                                <a:pt x="31852" y="55308"/>
                              </a:cubicBezTo>
                              <a:lnTo>
                                <a:pt x="32239" y="55144"/>
                              </a:lnTo>
                              <a:lnTo>
                                <a:pt x="32239" y="61565"/>
                              </a:lnTo>
                              <a:lnTo>
                                <a:pt x="31686" y="61672"/>
                              </a:lnTo>
                              <a:cubicBezTo>
                                <a:pt x="14059" y="61672"/>
                                <a:pt x="0" y="48006"/>
                                <a:pt x="0" y="30747"/>
                              </a:cubicBezTo>
                              <a:cubicBezTo>
                                <a:pt x="0" y="13488"/>
                                <a:pt x="14059" y="0"/>
                                <a:pt x="31852"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902" name="Shape 13902"/>
                      <wps:cNvSpPr/>
                      <wps:spPr>
                        <a:xfrm>
                          <a:off x="2746770" y="91405"/>
                          <a:ext cx="14256" cy="31600"/>
                        </a:xfrm>
                        <a:custGeom>
                          <a:avLst/>
                          <a:gdLst/>
                          <a:ahLst/>
                          <a:cxnLst/>
                          <a:rect l="0" t="0" r="0" b="0"/>
                          <a:pathLst>
                            <a:path w="14256" h="31600">
                              <a:moveTo>
                                <a:pt x="0" y="0"/>
                              </a:moveTo>
                              <a:lnTo>
                                <a:pt x="5901" y="584"/>
                              </a:lnTo>
                              <a:cubicBezTo>
                                <a:pt x="7541" y="1008"/>
                                <a:pt x="8712" y="1622"/>
                                <a:pt x="9747" y="2377"/>
                              </a:cubicBezTo>
                              <a:cubicBezTo>
                                <a:pt x="11614" y="3673"/>
                                <a:pt x="12922" y="5921"/>
                                <a:pt x="12922" y="8930"/>
                              </a:cubicBezTo>
                              <a:cubicBezTo>
                                <a:pt x="12922" y="12663"/>
                                <a:pt x="10115" y="15101"/>
                                <a:pt x="6559" y="16246"/>
                              </a:cubicBezTo>
                              <a:lnTo>
                                <a:pt x="6559" y="16601"/>
                              </a:lnTo>
                              <a:cubicBezTo>
                                <a:pt x="9544" y="17540"/>
                                <a:pt x="11055" y="19991"/>
                                <a:pt x="11995" y="24119"/>
                              </a:cubicBezTo>
                              <a:cubicBezTo>
                                <a:pt x="12922" y="28767"/>
                                <a:pt x="13672" y="30482"/>
                                <a:pt x="14256" y="31600"/>
                              </a:cubicBezTo>
                              <a:lnTo>
                                <a:pt x="6737" y="31600"/>
                              </a:lnTo>
                              <a:cubicBezTo>
                                <a:pt x="5810" y="30482"/>
                                <a:pt x="5251" y="27865"/>
                                <a:pt x="4299" y="24119"/>
                              </a:cubicBezTo>
                              <a:lnTo>
                                <a:pt x="0" y="20951"/>
                              </a:lnTo>
                              <a:lnTo>
                                <a:pt x="0" y="13959"/>
                              </a:lnTo>
                              <a:lnTo>
                                <a:pt x="3164" y="13300"/>
                              </a:lnTo>
                              <a:cubicBezTo>
                                <a:pt x="4455" y="12574"/>
                                <a:pt x="5251" y="11450"/>
                                <a:pt x="5251" y="9857"/>
                              </a:cubicBezTo>
                              <a:lnTo>
                                <a:pt x="0" y="613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903" name="Shape 13903"/>
                      <wps:cNvSpPr/>
                      <wps:spPr>
                        <a:xfrm>
                          <a:off x="2746770" y="76406"/>
                          <a:ext cx="30931" cy="61491"/>
                        </a:xfrm>
                        <a:custGeom>
                          <a:avLst/>
                          <a:gdLst/>
                          <a:ahLst/>
                          <a:cxnLst/>
                          <a:rect l="0" t="0" r="0" b="0"/>
                          <a:pathLst>
                            <a:path w="30931" h="61491">
                              <a:moveTo>
                                <a:pt x="0" y="0"/>
                              </a:moveTo>
                              <a:lnTo>
                                <a:pt x="11862" y="2302"/>
                              </a:lnTo>
                              <a:cubicBezTo>
                                <a:pt x="23123" y="6905"/>
                                <a:pt x="30931" y="17728"/>
                                <a:pt x="30931" y="30673"/>
                              </a:cubicBezTo>
                              <a:cubicBezTo>
                                <a:pt x="30931" y="43617"/>
                                <a:pt x="23123" y="54541"/>
                                <a:pt x="11793" y="59193"/>
                              </a:cubicBezTo>
                              <a:lnTo>
                                <a:pt x="0" y="61491"/>
                              </a:lnTo>
                              <a:lnTo>
                                <a:pt x="0" y="55070"/>
                              </a:lnTo>
                              <a:lnTo>
                                <a:pt x="16320" y="48174"/>
                              </a:lnTo>
                              <a:cubicBezTo>
                                <a:pt x="20514" y="43748"/>
                                <a:pt x="23044" y="37613"/>
                                <a:pt x="23044" y="30863"/>
                              </a:cubicBezTo>
                              <a:cubicBezTo>
                                <a:pt x="23044" y="24019"/>
                                <a:pt x="20514" y="17830"/>
                                <a:pt x="16273" y="13353"/>
                              </a:cubicBezTo>
                              <a:lnTo>
                                <a:pt x="0" y="6432"/>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42" name="Shape 13842"/>
                      <wps:cNvSpPr/>
                      <wps:spPr>
                        <a:xfrm>
                          <a:off x="839794" y="83663"/>
                          <a:ext cx="265836" cy="339128"/>
                        </a:xfrm>
                        <a:custGeom>
                          <a:avLst/>
                          <a:gdLst/>
                          <a:ahLst/>
                          <a:cxnLst/>
                          <a:rect l="0" t="0" r="0" b="0"/>
                          <a:pathLst>
                            <a:path w="265836" h="339128">
                              <a:moveTo>
                                <a:pt x="0" y="0"/>
                              </a:moveTo>
                              <a:lnTo>
                                <a:pt x="67297" y="0"/>
                              </a:lnTo>
                              <a:lnTo>
                                <a:pt x="67297" y="180581"/>
                              </a:lnTo>
                              <a:cubicBezTo>
                                <a:pt x="67297" y="209232"/>
                                <a:pt x="68148" y="227876"/>
                                <a:pt x="69774" y="236334"/>
                              </a:cubicBezTo>
                              <a:cubicBezTo>
                                <a:pt x="72669" y="250000"/>
                                <a:pt x="79553" y="260934"/>
                                <a:pt x="90373" y="269163"/>
                              </a:cubicBezTo>
                              <a:cubicBezTo>
                                <a:pt x="101219" y="277470"/>
                                <a:pt x="116065" y="281597"/>
                                <a:pt x="134849" y="281597"/>
                              </a:cubicBezTo>
                              <a:cubicBezTo>
                                <a:pt x="153924" y="281597"/>
                                <a:pt x="168389" y="277724"/>
                                <a:pt x="178105" y="269875"/>
                              </a:cubicBezTo>
                              <a:cubicBezTo>
                                <a:pt x="187795" y="262116"/>
                                <a:pt x="193612" y="252501"/>
                                <a:pt x="195567" y="241148"/>
                              </a:cubicBezTo>
                              <a:cubicBezTo>
                                <a:pt x="197574" y="229755"/>
                                <a:pt x="198514" y="210858"/>
                                <a:pt x="198514" y="184480"/>
                              </a:cubicBezTo>
                              <a:lnTo>
                                <a:pt x="198514" y="0"/>
                              </a:lnTo>
                              <a:lnTo>
                                <a:pt x="265836" y="0"/>
                              </a:lnTo>
                              <a:lnTo>
                                <a:pt x="265836" y="175158"/>
                              </a:lnTo>
                              <a:cubicBezTo>
                                <a:pt x="265836" y="215215"/>
                                <a:pt x="264020" y="243472"/>
                                <a:pt x="260388" y="260007"/>
                              </a:cubicBezTo>
                              <a:cubicBezTo>
                                <a:pt x="256718" y="276555"/>
                                <a:pt x="250063" y="290437"/>
                                <a:pt x="240259" y="301853"/>
                              </a:cubicBezTo>
                              <a:cubicBezTo>
                                <a:pt x="230480" y="313195"/>
                                <a:pt x="217373" y="322275"/>
                                <a:pt x="201066" y="329045"/>
                              </a:cubicBezTo>
                              <a:cubicBezTo>
                                <a:pt x="184683" y="335775"/>
                                <a:pt x="163258" y="339128"/>
                                <a:pt x="136881" y="339128"/>
                              </a:cubicBezTo>
                              <a:cubicBezTo>
                                <a:pt x="105029" y="339128"/>
                                <a:pt x="80874" y="335457"/>
                                <a:pt x="64440" y="328079"/>
                              </a:cubicBezTo>
                              <a:cubicBezTo>
                                <a:pt x="47968" y="320714"/>
                                <a:pt x="35027" y="311175"/>
                                <a:pt x="25463" y="299453"/>
                              </a:cubicBezTo>
                              <a:cubicBezTo>
                                <a:pt x="15913" y="287744"/>
                                <a:pt x="9614" y="275386"/>
                                <a:pt x="6579" y="262510"/>
                              </a:cubicBezTo>
                              <a:cubicBezTo>
                                <a:pt x="2172" y="243408"/>
                                <a:pt x="0" y="215215"/>
                                <a:pt x="0" y="177876"/>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43" name="Shape 13843"/>
                      <wps:cNvSpPr/>
                      <wps:spPr>
                        <a:xfrm>
                          <a:off x="1177277" y="83668"/>
                          <a:ext cx="264566" cy="333463"/>
                        </a:xfrm>
                        <a:custGeom>
                          <a:avLst/>
                          <a:gdLst/>
                          <a:ahLst/>
                          <a:cxnLst/>
                          <a:rect l="0" t="0" r="0" b="0"/>
                          <a:pathLst>
                            <a:path w="264566" h="333463">
                              <a:moveTo>
                                <a:pt x="0" y="0"/>
                              </a:moveTo>
                              <a:lnTo>
                                <a:pt x="65507" y="0"/>
                              </a:lnTo>
                              <a:lnTo>
                                <a:pt x="202006" y="222669"/>
                              </a:lnTo>
                              <a:lnTo>
                                <a:pt x="202006" y="0"/>
                              </a:lnTo>
                              <a:lnTo>
                                <a:pt x="264566" y="0"/>
                              </a:lnTo>
                              <a:lnTo>
                                <a:pt x="264566" y="333463"/>
                              </a:lnTo>
                              <a:lnTo>
                                <a:pt x="196939" y="333463"/>
                              </a:lnTo>
                              <a:lnTo>
                                <a:pt x="62560" y="116015"/>
                              </a:lnTo>
                              <a:lnTo>
                                <a:pt x="62560" y="333463"/>
                              </a:lnTo>
                              <a:lnTo>
                                <a:pt x="0" y="333463"/>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44" name="Shape 13844"/>
                      <wps:cNvSpPr/>
                      <wps:spPr>
                        <a:xfrm>
                          <a:off x="1475198" y="83663"/>
                          <a:ext cx="165100" cy="333463"/>
                        </a:xfrm>
                        <a:custGeom>
                          <a:avLst/>
                          <a:gdLst/>
                          <a:ahLst/>
                          <a:cxnLst/>
                          <a:rect l="0" t="0" r="0" b="0"/>
                          <a:pathLst>
                            <a:path w="165100" h="333463">
                              <a:moveTo>
                                <a:pt x="129883" y="0"/>
                              </a:moveTo>
                              <a:lnTo>
                                <a:pt x="165100" y="0"/>
                              </a:lnTo>
                              <a:lnTo>
                                <a:pt x="165100" y="79040"/>
                              </a:lnTo>
                              <a:lnTo>
                                <a:pt x="164630" y="77775"/>
                              </a:lnTo>
                              <a:lnTo>
                                <a:pt x="119609" y="201561"/>
                              </a:lnTo>
                              <a:lnTo>
                                <a:pt x="165100" y="201561"/>
                              </a:lnTo>
                              <a:lnTo>
                                <a:pt x="165100" y="257684"/>
                              </a:lnTo>
                              <a:lnTo>
                                <a:pt x="98882" y="257684"/>
                              </a:lnTo>
                              <a:lnTo>
                                <a:pt x="71425" y="333463"/>
                              </a:lnTo>
                              <a:lnTo>
                                <a:pt x="0" y="333463"/>
                              </a:lnTo>
                              <a:lnTo>
                                <a:pt x="129883"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45" name="Shape 13845"/>
                      <wps:cNvSpPr/>
                      <wps:spPr>
                        <a:xfrm>
                          <a:off x="1640298" y="83663"/>
                          <a:ext cx="169494" cy="333463"/>
                        </a:xfrm>
                        <a:custGeom>
                          <a:avLst/>
                          <a:gdLst/>
                          <a:ahLst/>
                          <a:cxnLst/>
                          <a:rect l="0" t="0" r="0" b="0"/>
                          <a:pathLst>
                            <a:path w="169494" h="333463">
                              <a:moveTo>
                                <a:pt x="0" y="0"/>
                              </a:moveTo>
                              <a:lnTo>
                                <a:pt x="35966" y="0"/>
                              </a:lnTo>
                              <a:lnTo>
                                <a:pt x="169494" y="333463"/>
                              </a:lnTo>
                              <a:lnTo>
                                <a:pt x="96215" y="333463"/>
                              </a:lnTo>
                              <a:lnTo>
                                <a:pt x="67081" y="257684"/>
                              </a:lnTo>
                              <a:lnTo>
                                <a:pt x="0" y="257684"/>
                              </a:lnTo>
                              <a:lnTo>
                                <a:pt x="0" y="201561"/>
                              </a:lnTo>
                              <a:lnTo>
                                <a:pt x="45491" y="201561"/>
                              </a:lnTo>
                              <a:lnTo>
                                <a:pt x="0" y="7904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46" name="Shape 13846"/>
                      <wps:cNvSpPr/>
                      <wps:spPr>
                        <a:xfrm>
                          <a:off x="1841153" y="83663"/>
                          <a:ext cx="265836" cy="339128"/>
                        </a:xfrm>
                        <a:custGeom>
                          <a:avLst/>
                          <a:gdLst/>
                          <a:ahLst/>
                          <a:cxnLst/>
                          <a:rect l="0" t="0" r="0" b="0"/>
                          <a:pathLst>
                            <a:path w="265836" h="339128">
                              <a:moveTo>
                                <a:pt x="0" y="0"/>
                              </a:moveTo>
                              <a:lnTo>
                                <a:pt x="67323" y="0"/>
                              </a:lnTo>
                              <a:lnTo>
                                <a:pt x="67323" y="180581"/>
                              </a:lnTo>
                              <a:cubicBezTo>
                                <a:pt x="67323" y="209232"/>
                                <a:pt x="68174" y="227876"/>
                                <a:pt x="69799" y="236334"/>
                              </a:cubicBezTo>
                              <a:cubicBezTo>
                                <a:pt x="72695" y="250000"/>
                                <a:pt x="79578" y="260934"/>
                                <a:pt x="90373" y="269163"/>
                              </a:cubicBezTo>
                              <a:cubicBezTo>
                                <a:pt x="101257" y="277470"/>
                                <a:pt x="116065" y="281597"/>
                                <a:pt x="134849" y="281597"/>
                              </a:cubicBezTo>
                              <a:cubicBezTo>
                                <a:pt x="153962" y="281597"/>
                                <a:pt x="168389" y="277724"/>
                                <a:pt x="178105" y="269875"/>
                              </a:cubicBezTo>
                              <a:cubicBezTo>
                                <a:pt x="187795" y="262116"/>
                                <a:pt x="193637" y="252501"/>
                                <a:pt x="195567" y="241148"/>
                              </a:cubicBezTo>
                              <a:cubicBezTo>
                                <a:pt x="197599" y="229755"/>
                                <a:pt x="198514" y="210858"/>
                                <a:pt x="198514" y="184480"/>
                              </a:cubicBezTo>
                              <a:lnTo>
                                <a:pt x="198514" y="0"/>
                              </a:lnTo>
                              <a:lnTo>
                                <a:pt x="265836" y="0"/>
                              </a:lnTo>
                              <a:lnTo>
                                <a:pt x="265836" y="175158"/>
                              </a:lnTo>
                              <a:cubicBezTo>
                                <a:pt x="265836" y="215215"/>
                                <a:pt x="264046" y="243472"/>
                                <a:pt x="260388" y="260007"/>
                              </a:cubicBezTo>
                              <a:cubicBezTo>
                                <a:pt x="256743" y="276555"/>
                                <a:pt x="250063" y="290437"/>
                                <a:pt x="240284" y="301853"/>
                              </a:cubicBezTo>
                              <a:cubicBezTo>
                                <a:pt x="230505" y="313195"/>
                                <a:pt x="217373" y="322275"/>
                                <a:pt x="201105" y="329045"/>
                              </a:cubicBezTo>
                              <a:cubicBezTo>
                                <a:pt x="184709" y="335775"/>
                                <a:pt x="163297" y="339128"/>
                                <a:pt x="136881" y="339128"/>
                              </a:cubicBezTo>
                              <a:cubicBezTo>
                                <a:pt x="105054" y="339128"/>
                                <a:pt x="80924" y="335457"/>
                                <a:pt x="64440" y="328079"/>
                              </a:cubicBezTo>
                              <a:cubicBezTo>
                                <a:pt x="47968" y="320714"/>
                                <a:pt x="35027" y="311175"/>
                                <a:pt x="25476" y="299453"/>
                              </a:cubicBezTo>
                              <a:cubicBezTo>
                                <a:pt x="15913" y="287744"/>
                                <a:pt x="9639" y="275386"/>
                                <a:pt x="6604" y="262510"/>
                              </a:cubicBezTo>
                              <a:cubicBezTo>
                                <a:pt x="2172" y="243408"/>
                                <a:pt x="0" y="215215"/>
                                <a:pt x="0" y="177876"/>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47" name="Shape 13847"/>
                      <wps:cNvSpPr/>
                      <wps:spPr>
                        <a:xfrm>
                          <a:off x="2187644" y="86398"/>
                          <a:ext cx="234671" cy="330733"/>
                        </a:xfrm>
                        <a:custGeom>
                          <a:avLst/>
                          <a:gdLst/>
                          <a:ahLst/>
                          <a:cxnLst/>
                          <a:rect l="0" t="0" r="0" b="0"/>
                          <a:pathLst>
                            <a:path w="234671" h="330733">
                              <a:moveTo>
                                <a:pt x="0" y="0"/>
                              </a:moveTo>
                              <a:lnTo>
                                <a:pt x="67297" y="0"/>
                              </a:lnTo>
                              <a:lnTo>
                                <a:pt x="67297" y="274523"/>
                              </a:lnTo>
                              <a:lnTo>
                                <a:pt x="234671" y="274523"/>
                              </a:lnTo>
                              <a:lnTo>
                                <a:pt x="234671" y="330733"/>
                              </a:lnTo>
                              <a:lnTo>
                                <a:pt x="0" y="330733"/>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48" name="Shape 13848"/>
                      <wps:cNvSpPr/>
                      <wps:spPr>
                        <a:xfrm>
                          <a:off x="2435143" y="83663"/>
                          <a:ext cx="165119" cy="333463"/>
                        </a:xfrm>
                        <a:custGeom>
                          <a:avLst/>
                          <a:gdLst/>
                          <a:ahLst/>
                          <a:cxnLst/>
                          <a:rect l="0" t="0" r="0" b="0"/>
                          <a:pathLst>
                            <a:path w="165119" h="333463">
                              <a:moveTo>
                                <a:pt x="129883" y="0"/>
                              </a:moveTo>
                              <a:lnTo>
                                <a:pt x="165119" y="0"/>
                              </a:lnTo>
                              <a:lnTo>
                                <a:pt x="165119" y="78989"/>
                              </a:lnTo>
                              <a:lnTo>
                                <a:pt x="164668" y="77775"/>
                              </a:lnTo>
                              <a:lnTo>
                                <a:pt x="119609" y="201561"/>
                              </a:lnTo>
                              <a:lnTo>
                                <a:pt x="165119" y="201561"/>
                              </a:lnTo>
                              <a:lnTo>
                                <a:pt x="165119" y="257684"/>
                              </a:lnTo>
                              <a:lnTo>
                                <a:pt x="98908" y="257684"/>
                              </a:lnTo>
                              <a:lnTo>
                                <a:pt x="71425" y="333463"/>
                              </a:lnTo>
                              <a:lnTo>
                                <a:pt x="0" y="333463"/>
                              </a:lnTo>
                              <a:lnTo>
                                <a:pt x="129883"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49" name="Shape 13849"/>
                      <wps:cNvSpPr/>
                      <wps:spPr>
                        <a:xfrm>
                          <a:off x="2600262" y="83663"/>
                          <a:ext cx="169475" cy="333463"/>
                        </a:xfrm>
                        <a:custGeom>
                          <a:avLst/>
                          <a:gdLst/>
                          <a:ahLst/>
                          <a:cxnLst/>
                          <a:rect l="0" t="0" r="0" b="0"/>
                          <a:pathLst>
                            <a:path w="169475" h="333463">
                              <a:moveTo>
                                <a:pt x="0" y="0"/>
                              </a:moveTo>
                              <a:lnTo>
                                <a:pt x="35947" y="0"/>
                              </a:lnTo>
                              <a:lnTo>
                                <a:pt x="169475" y="333463"/>
                              </a:lnTo>
                              <a:lnTo>
                                <a:pt x="96196" y="333463"/>
                              </a:lnTo>
                              <a:lnTo>
                                <a:pt x="67088" y="257684"/>
                              </a:lnTo>
                              <a:lnTo>
                                <a:pt x="0" y="257684"/>
                              </a:lnTo>
                              <a:lnTo>
                                <a:pt x="0" y="201561"/>
                              </a:lnTo>
                              <a:lnTo>
                                <a:pt x="45511" y="201561"/>
                              </a:lnTo>
                              <a:lnTo>
                                <a:pt x="0" y="7898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50" name="Shape 13850"/>
                      <wps:cNvSpPr/>
                      <wps:spPr>
                        <a:xfrm>
                          <a:off x="839744" y="486132"/>
                          <a:ext cx="48070" cy="61303"/>
                        </a:xfrm>
                        <a:custGeom>
                          <a:avLst/>
                          <a:gdLst/>
                          <a:ahLst/>
                          <a:cxnLst/>
                          <a:rect l="0" t="0" r="0" b="0"/>
                          <a:pathLst>
                            <a:path w="48070" h="61303">
                              <a:moveTo>
                                <a:pt x="0" y="0"/>
                              </a:moveTo>
                              <a:lnTo>
                                <a:pt x="12179" y="0"/>
                              </a:lnTo>
                              <a:lnTo>
                                <a:pt x="12179" y="32638"/>
                              </a:lnTo>
                              <a:cubicBezTo>
                                <a:pt x="12179" y="37833"/>
                                <a:pt x="12332" y="41187"/>
                                <a:pt x="12624" y="42711"/>
                              </a:cubicBezTo>
                              <a:cubicBezTo>
                                <a:pt x="13145" y="45186"/>
                                <a:pt x="14389" y="47168"/>
                                <a:pt x="16345" y="48654"/>
                              </a:cubicBezTo>
                              <a:cubicBezTo>
                                <a:pt x="18301" y="50152"/>
                                <a:pt x="20980" y="50902"/>
                                <a:pt x="24384" y="50902"/>
                              </a:cubicBezTo>
                              <a:cubicBezTo>
                                <a:pt x="27838" y="50902"/>
                                <a:pt x="30442" y="50191"/>
                                <a:pt x="32195" y="48780"/>
                              </a:cubicBezTo>
                              <a:cubicBezTo>
                                <a:pt x="33960" y="47383"/>
                                <a:pt x="35014" y="45644"/>
                                <a:pt x="35357" y="43586"/>
                              </a:cubicBezTo>
                              <a:cubicBezTo>
                                <a:pt x="35725" y="41529"/>
                                <a:pt x="35903" y="38112"/>
                                <a:pt x="35903" y="33338"/>
                              </a:cubicBezTo>
                              <a:lnTo>
                                <a:pt x="35903" y="0"/>
                              </a:lnTo>
                              <a:lnTo>
                                <a:pt x="48070" y="0"/>
                              </a:lnTo>
                              <a:lnTo>
                                <a:pt x="48070" y="31662"/>
                              </a:lnTo>
                              <a:cubicBezTo>
                                <a:pt x="48070" y="38900"/>
                                <a:pt x="47739" y="44005"/>
                                <a:pt x="47079" y="46989"/>
                              </a:cubicBezTo>
                              <a:cubicBezTo>
                                <a:pt x="46418" y="49988"/>
                                <a:pt x="45212" y="52502"/>
                                <a:pt x="43447" y="54559"/>
                              </a:cubicBezTo>
                              <a:cubicBezTo>
                                <a:pt x="41669" y="56617"/>
                                <a:pt x="39319" y="58255"/>
                                <a:pt x="36347" y="59474"/>
                              </a:cubicBezTo>
                              <a:cubicBezTo>
                                <a:pt x="33388" y="60694"/>
                                <a:pt x="29527" y="61303"/>
                                <a:pt x="24752" y="61303"/>
                              </a:cubicBezTo>
                              <a:cubicBezTo>
                                <a:pt x="18999" y="61303"/>
                                <a:pt x="14630" y="60643"/>
                                <a:pt x="11659" y="59310"/>
                              </a:cubicBezTo>
                              <a:cubicBezTo>
                                <a:pt x="8687" y="57989"/>
                                <a:pt x="6337" y="56262"/>
                                <a:pt x="4610" y="54127"/>
                              </a:cubicBezTo>
                              <a:cubicBezTo>
                                <a:pt x="2883" y="52006"/>
                                <a:pt x="1753" y="49785"/>
                                <a:pt x="1194" y="47447"/>
                              </a:cubicBezTo>
                              <a:cubicBezTo>
                                <a:pt x="394" y="43993"/>
                                <a:pt x="0" y="38900"/>
                                <a:pt x="0" y="32144"/>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51" name="Shape 13851"/>
                      <wps:cNvSpPr/>
                      <wps:spPr>
                        <a:xfrm>
                          <a:off x="900764"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754" name="Shape 15754"/>
                      <wps:cNvSpPr/>
                      <wps:spPr>
                        <a:xfrm>
                          <a:off x="961073"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53" name="Shape 13853"/>
                      <wps:cNvSpPr/>
                      <wps:spPr>
                        <a:xfrm>
                          <a:off x="978680" y="486133"/>
                          <a:ext cx="56121" cy="60274"/>
                        </a:xfrm>
                        <a:custGeom>
                          <a:avLst/>
                          <a:gdLst/>
                          <a:ahLst/>
                          <a:cxnLst/>
                          <a:rect l="0" t="0" r="0" b="0"/>
                          <a:pathLst>
                            <a:path w="56121" h="60274">
                              <a:moveTo>
                                <a:pt x="0" y="0"/>
                              </a:moveTo>
                              <a:lnTo>
                                <a:pt x="13195" y="0"/>
                              </a:lnTo>
                              <a:lnTo>
                                <a:pt x="28448" y="44614"/>
                              </a:lnTo>
                              <a:lnTo>
                                <a:pt x="43205" y="0"/>
                              </a:lnTo>
                              <a:lnTo>
                                <a:pt x="56121" y="0"/>
                              </a:lnTo>
                              <a:lnTo>
                                <a:pt x="34531" y="60274"/>
                              </a:lnTo>
                              <a:lnTo>
                                <a:pt x="21539"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54" name="Shape 13854"/>
                      <wps:cNvSpPr/>
                      <wps:spPr>
                        <a:xfrm>
                          <a:off x="1041010" y="486133"/>
                          <a:ext cx="45847" cy="60274"/>
                        </a:xfrm>
                        <a:custGeom>
                          <a:avLst/>
                          <a:gdLst/>
                          <a:ahLst/>
                          <a:cxnLst/>
                          <a:rect l="0" t="0" r="0" b="0"/>
                          <a:pathLst>
                            <a:path w="45847" h="60274">
                              <a:moveTo>
                                <a:pt x="0" y="0"/>
                              </a:moveTo>
                              <a:lnTo>
                                <a:pt x="44704" y="0"/>
                              </a:lnTo>
                              <a:lnTo>
                                <a:pt x="44704" y="10198"/>
                              </a:lnTo>
                              <a:lnTo>
                                <a:pt x="12167" y="10198"/>
                              </a:lnTo>
                              <a:lnTo>
                                <a:pt x="12167" y="23546"/>
                              </a:lnTo>
                              <a:lnTo>
                                <a:pt x="42431" y="23546"/>
                              </a:lnTo>
                              <a:lnTo>
                                <a:pt x="42431" y="33705"/>
                              </a:lnTo>
                              <a:lnTo>
                                <a:pt x="12167" y="33705"/>
                              </a:lnTo>
                              <a:lnTo>
                                <a:pt x="12167" y="50113"/>
                              </a:lnTo>
                              <a:lnTo>
                                <a:pt x="45847" y="50113"/>
                              </a:lnTo>
                              <a:lnTo>
                                <a:pt x="45847"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55" name="Shape 13855"/>
                      <wps:cNvSpPr/>
                      <wps:spPr>
                        <a:xfrm>
                          <a:off x="1097218" y="486133"/>
                          <a:ext cx="24473" cy="60274"/>
                        </a:xfrm>
                        <a:custGeom>
                          <a:avLst/>
                          <a:gdLst/>
                          <a:ahLst/>
                          <a:cxnLst/>
                          <a:rect l="0" t="0" r="0" b="0"/>
                          <a:pathLst>
                            <a:path w="24473" h="60274">
                              <a:moveTo>
                                <a:pt x="0" y="0"/>
                              </a:moveTo>
                              <a:lnTo>
                                <a:pt x="24473" y="0"/>
                              </a:lnTo>
                              <a:lnTo>
                                <a:pt x="24473" y="10261"/>
                              </a:lnTo>
                              <a:lnTo>
                                <a:pt x="21666" y="10198"/>
                              </a:lnTo>
                              <a:lnTo>
                                <a:pt x="12179" y="10198"/>
                              </a:lnTo>
                              <a:lnTo>
                                <a:pt x="12179" y="25488"/>
                              </a:lnTo>
                              <a:lnTo>
                                <a:pt x="21184" y="25488"/>
                              </a:lnTo>
                              <a:lnTo>
                                <a:pt x="24473" y="25267"/>
                              </a:lnTo>
                              <a:lnTo>
                                <a:pt x="24473" y="38356"/>
                              </a:lnTo>
                              <a:lnTo>
                                <a:pt x="24435" y="38303"/>
                              </a:lnTo>
                              <a:cubicBezTo>
                                <a:pt x="23279" y="37083"/>
                                <a:pt x="22047" y="36246"/>
                                <a:pt x="20777" y="35789"/>
                              </a:cubicBezTo>
                              <a:cubicBezTo>
                                <a:pt x="19482" y="35331"/>
                                <a:pt x="17437" y="35116"/>
                                <a:pt x="14643" y="35116"/>
                              </a:cubicBezTo>
                              <a:lnTo>
                                <a:pt x="12179" y="35116"/>
                              </a:lnTo>
                              <a:lnTo>
                                <a:pt x="12179"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56" name="Shape 13856"/>
                      <wps:cNvSpPr/>
                      <wps:spPr>
                        <a:xfrm>
                          <a:off x="1121691" y="486133"/>
                          <a:ext cx="29731" cy="60274"/>
                        </a:xfrm>
                        <a:custGeom>
                          <a:avLst/>
                          <a:gdLst/>
                          <a:ahLst/>
                          <a:cxnLst/>
                          <a:rect l="0" t="0" r="0" b="0"/>
                          <a:pathLst>
                            <a:path w="29731" h="60274">
                              <a:moveTo>
                                <a:pt x="0" y="0"/>
                              </a:moveTo>
                              <a:lnTo>
                                <a:pt x="1156" y="0"/>
                              </a:lnTo>
                              <a:cubicBezTo>
                                <a:pt x="7582" y="0"/>
                                <a:pt x="12268" y="533"/>
                                <a:pt x="15189" y="1625"/>
                              </a:cubicBezTo>
                              <a:cubicBezTo>
                                <a:pt x="18110" y="2705"/>
                                <a:pt x="20447" y="4623"/>
                                <a:pt x="22200" y="7404"/>
                              </a:cubicBezTo>
                              <a:cubicBezTo>
                                <a:pt x="23952" y="10173"/>
                                <a:pt x="24829" y="13334"/>
                                <a:pt x="24829" y="16890"/>
                              </a:cubicBezTo>
                              <a:cubicBezTo>
                                <a:pt x="24829" y="21425"/>
                                <a:pt x="23495" y="25146"/>
                                <a:pt x="20841" y="28105"/>
                              </a:cubicBezTo>
                              <a:cubicBezTo>
                                <a:pt x="18174" y="31038"/>
                                <a:pt x="14211" y="32905"/>
                                <a:pt x="8915" y="33668"/>
                              </a:cubicBezTo>
                              <a:cubicBezTo>
                                <a:pt x="11544" y="35204"/>
                                <a:pt x="13729" y="36894"/>
                                <a:pt x="15443" y="38734"/>
                              </a:cubicBezTo>
                              <a:cubicBezTo>
                                <a:pt x="17145" y="40563"/>
                                <a:pt x="19456" y="43827"/>
                                <a:pt x="22365" y="48513"/>
                              </a:cubicBezTo>
                              <a:lnTo>
                                <a:pt x="29731" y="60274"/>
                              </a:lnTo>
                              <a:lnTo>
                                <a:pt x="15164" y="60274"/>
                              </a:lnTo>
                              <a:lnTo>
                                <a:pt x="6375" y="47155"/>
                              </a:lnTo>
                              <a:lnTo>
                                <a:pt x="0" y="38356"/>
                              </a:lnTo>
                              <a:lnTo>
                                <a:pt x="0" y="25267"/>
                              </a:lnTo>
                              <a:lnTo>
                                <a:pt x="7645" y="24752"/>
                              </a:lnTo>
                              <a:cubicBezTo>
                                <a:pt x="9093" y="24256"/>
                                <a:pt x="10224" y="23406"/>
                                <a:pt x="11062" y="22199"/>
                              </a:cubicBezTo>
                              <a:cubicBezTo>
                                <a:pt x="11875" y="20993"/>
                                <a:pt x="12294" y="19481"/>
                                <a:pt x="12294" y="17678"/>
                              </a:cubicBezTo>
                              <a:cubicBezTo>
                                <a:pt x="12294" y="15646"/>
                                <a:pt x="11748" y="14021"/>
                                <a:pt x="10668" y="12764"/>
                              </a:cubicBezTo>
                              <a:cubicBezTo>
                                <a:pt x="9589" y="11519"/>
                                <a:pt x="8052" y="10731"/>
                                <a:pt x="6083" y="10401"/>
                              </a:cubicBezTo>
                              <a:lnTo>
                                <a:pt x="0" y="1026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57" name="Shape 13857"/>
                      <wps:cNvSpPr/>
                      <wps:spPr>
                        <a:xfrm>
                          <a:off x="1154901" y="485105"/>
                          <a:ext cx="49009" cy="62370"/>
                        </a:xfrm>
                        <a:custGeom>
                          <a:avLst/>
                          <a:gdLst/>
                          <a:ahLst/>
                          <a:cxnLst/>
                          <a:rect l="0" t="0" r="0" b="0"/>
                          <a:pathLst>
                            <a:path w="49009" h="62370">
                              <a:moveTo>
                                <a:pt x="24181" y="0"/>
                              </a:moveTo>
                              <a:cubicBezTo>
                                <a:pt x="31750" y="0"/>
                                <a:pt x="37440" y="1663"/>
                                <a:pt x="41262" y="4966"/>
                              </a:cubicBezTo>
                              <a:cubicBezTo>
                                <a:pt x="45098" y="8293"/>
                                <a:pt x="47092" y="12712"/>
                                <a:pt x="47295" y="18250"/>
                              </a:cubicBezTo>
                              <a:lnTo>
                                <a:pt x="35128" y="18783"/>
                              </a:lnTo>
                              <a:cubicBezTo>
                                <a:pt x="34607" y="15684"/>
                                <a:pt x="33477" y="13461"/>
                                <a:pt x="31763" y="12103"/>
                              </a:cubicBezTo>
                              <a:cubicBezTo>
                                <a:pt x="30048" y="10744"/>
                                <a:pt x="27483" y="10071"/>
                                <a:pt x="24066" y="10071"/>
                              </a:cubicBezTo>
                              <a:cubicBezTo>
                                <a:pt x="20523" y="10071"/>
                                <a:pt x="17742" y="10795"/>
                                <a:pt x="15748" y="12255"/>
                              </a:cubicBezTo>
                              <a:cubicBezTo>
                                <a:pt x="14465" y="13182"/>
                                <a:pt x="13818" y="14439"/>
                                <a:pt x="13818" y="16002"/>
                              </a:cubicBezTo>
                              <a:cubicBezTo>
                                <a:pt x="13818" y="17424"/>
                                <a:pt x="14427" y="18644"/>
                                <a:pt x="15621" y="19659"/>
                              </a:cubicBezTo>
                              <a:cubicBezTo>
                                <a:pt x="17170" y="20941"/>
                                <a:pt x="20891" y="22289"/>
                                <a:pt x="26810" y="23685"/>
                              </a:cubicBezTo>
                              <a:cubicBezTo>
                                <a:pt x="32728" y="25070"/>
                                <a:pt x="37109" y="26530"/>
                                <a:pt x="39954" y="28015"/>
                              </a:cubicBezTo>
                              <a:cubicBezTo>
                                <a:pt x="42786" y="29514"/>
                                <a:pt x="45009" y="31547"/>
                                <a:pt x="46609" y="34137"/>
                              </a:cubicBezTo>
                              <a:cubicBezTo>
                                <a:pt x="48209" y="36728"/>
                                <a:pt x="49009" y="39928"/>
                                <a:pt x="49009" y="43738"/>
                              </a:cubicBezTo>
                              <a:cubicBezTo>
                                <a:pt x="49009" y="47205"/>
                                <a:pt x="48057" y="50431"/>
                                <a:pt x="46139" y="53454"/>
                              </a:cubicBezTo>
                              <a:cubicBezTo>
                                <a:pt x="44209" y="56463"/>
                                <a:pt x="41516" y="58711"/>
                                <a:pt x="37998" y="60172"/>
                              </a:cubicBezTo>
                              <a:cubicBezTo>
                                <a:pt x="34493" y="61632"/>
                                <a:pt x="30112" y="62370"/>
                                <a:pt x="24879" y="62370"/>
                              </a:cubicBezTo>
                              <a:cubicBezTo>
                                <a:pt x="17259" y="62370"/>
                                <a:pt x="11405" y="60604"/>
                                <a:pt x="7315" y="57086"/>
                              </a:cubicBezTo>
                              <a:cubicBezTo>
                                <a:pt x="3238" y="53569"/>
                                <a:pt x="787" y="48425"/>
                                <a:pt x="0" y="41694"/>
                              </a:cubicBezTo>
                              <a:lnTo>
                                <a:pt x="11849" y="40539"/>
                              </a:lnTo>
                              <a:cubicBezTo>
                                <a:pt x="12560" y="44514"/>
                                <a:pt x="14008" y="47434"/>
                                <a:pt x="16180" y="49301"/>
                              </a:cubicBezTo>
                              <a:cubicBezTo>
                                <a:pt x="18364" y="51155"/>
                                <a:pt x="21311" y="52082"/>
                                <a:pt x="25006" y="52082"/>
                              </a:cubicBezTo>
                              <a:cubicBezTo>
                                <a:pt x="28918" y="52082"/>
                                <a:pt x="31877" y="51270"/>
                                <a:pt x="33858" y="49606"/>
                              </a:cubicBezTo>
                              <a:cubicBezTo>
                                <a:pt x="35852" y="47941"/>
                                <a:pt x="36843" y="46011"/>
                                <a:pt x="36843" y="43790"/>
                              </a:cubicBezTo>
                              <a:cubicBezTo>
                                <a:pt x="36843" y="42366"/>
                                <a:pt x="36424" y="41148"/>
                                <a:pt x="35598" y="40145"/>
                              </a:cubicBezTo>
                              <a:cubicBezTo>
                                <a:pt x="34747" y="39154"/>
                                <a:pt x="33299" y="38264"/>
                                <a:pt x="31217" y="37540"/>
                              </a:cubicBezTo>
                              <a:cubicBezTo>
                                <a:pt x="29794" y="37046"/>
                                <a:pt x="26543" y="36156"/>
                                <a:pt x="21463" y="34911"/>
                              </a:cubicBezTo>
                              <a:cubicBezTo>
                                <a:pt x="14948" y="33286"/>
                                <a:pt x="10363" y="31305"/>
                                <a:pt x="7734" y="28942"/>
                              </a:cubicBezTo>
                              <a:cubicBezTo>
                                <a:pt x="4026" y="25615"/>
                                <a:pt x="2184" y="21577"/>
                                <a:pt x="2184" y="16814"/>
                              </a:cubicBezTo>
                              <a:cubicBezTo>
                                <a:pt x="2184" y="13740"/>
                                <a:pt x="3048" y="10871"/>
                                <a:pt x="4801" y="8192"/>
                              </a:cubicBezTo>
                              <a:cubicBezTo>
                                <a:pt x="6540" y="5524"/>
                                <a:pt x="9042" y="3491"/>
                                <a:pt x="12319" y="2094"/>
                              </a:cubicBezTo>
                              <a:cubicBezTo>
                                <a:pt x="15596" y="685"/>
                                <a:pt x="19545" y="0"/>
                                <a:pt x="24181"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755" name="Shape 15755"/>
                      <wps:cNvSpPr/>
                      <wps:spPr>
                        <a:xfrm>
                          <a:off x="1213777"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59" name="Shape 13859"/>
                      <wps:cNvSpPr/>
                      <wps:spPr>
                        <a:xfrm>
                          <a:off x="1237513" y="486132"/>
                          <a:ext cx="25057" cy="60274"/>
                        </a:xfrm>
                        <a:custGeom>
                          <a:avLst/>
                          <a:gdLst/>
                          <a:ahLst/>
                          <a:cxnLst/>
                          <a:rect l="0" t="0" r="0" b="0"/>
                          <a:pathLst>
                            <a:path w="25057" h="60274">
                              <a:moveTo>
                                <a:pt x="0" y="0"/>
                              </a:moveTo>
                              <a:lnTo>
                                <a:pt x="22238" y="0"/>
                              </a:lnTo>
                              <a:lnTo>
                                <a:pt x="25057" y="284"/>
                              </a:lnTo>
                              <a:lnTo>
                                <a:pt x="25057" y="10623"/>
                              </a:lnTo>
                              <a:lnTo>
                                <a:pt x="17640" y="10198"/>
                              </a:lnTo>
                              <a:lnTo>
                                <a:pt x="12167" y="10198"/>
                              </a:lnTo>
                              <a:lnTo>
                                <a:pt x="12167" y="50115"/>
                              </a:lnTo>
                              <a:lnTo>
                                <a:pt x="21260" y="50115"/>
                              </a:lnTo>
                              <a:lnTo>
                                <a:pt x="25057" y="49819"/>
                              </a:lnTo>
                              <a:lnTo>
                                <a:pt x="25057" y="60020"/>
                              </a:lnTo>
                              <a:lnTo>
                                <a:pt x="22898"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60" name="Shape 13860"/>
                      <wps:cNvSpPr/>
                      <wps:spPr>
                        <a:xfrm>
                          <a:off x="1262571" y="486415"/>
                          <a:ext cx="25476" cy="59736"/>
                        </a:xfrm>
                        <a:custGeom>
                          <a:avLst/>
                          <a:gdLst/>
                          <a:ahLst/>
                          <a:cxnLst/>
                          <a:rect l="0" t="0" r="0" b="0"/>
                          <a:pathLst>
                            <a:path w="25476" h="59736">
                              <a:moveTo>
                                <a:pt x="0" y="0"/>
                              </a:moveTo>
                              <a:lnTo>
                                <a:pt x="8649" y="871"/>
                              </a:lnTo>
                              <a:cubicBezTo>
                                <a:pt x="12192" y="1913"/>
                                <a:pt x="15215" y="3755"/>
                                <a:pt x="17742" y="6409"/>
                              </a:cubicBezTo>
                              <a:cubicBezTo>
                                <a:pt x="20257" y="9077"/>
                                <a:pt x="22187" y="12328"/>
                                <a:pt x="23495" y="16188"/>
                              </a:cubicBezTo>
                              <a:cubicBezTo>
                                <a:pt x="24816" y="20036"/>
                                <a:pt x="25476" y="24786"/>
                                <a:pt x="25476" y="30425"/>
                              </a:cubicBezTo>
                              <a:cubicBezTo>
                                <a:pt x="25476" y="35390"/>
                                <a:pt x="24854" y="39670"/>
                                <a:pt x="23622" y="43264"/>
                              </a:cubicBezTo>
                              <a:cubicBezTo>
                                <a:pt x="22111" y="47647"/>
                                <a:pt x="19964" y="51202"/>
                                <a:pt x="17158" y="53907"/>
                              </a:cubicBezTo>
                              <a:cubicBezTo>
                                <a:pt x="15049" y="55964"/>
                                <a:pt x="12205" y="57565"/>
                                <a:pt x="8611" y="58720"/>
                              </a:cubicBezTo>
                              <a:lnTo>
                                <a:pt x="0" y="59736"/>
                              </a:lnTo>
                              <a:lnTo>
                                <a:pt x="0" y="49535"/>
                              </a:lnTo>
                              <a:lnTo>
                                <a:pt x="3556" y="49259"/>
                              </a:lnTo>
                              <a:cubicBezTo>
                                <a:pt x="5524" y="48764"/>
                                <a:pt x="7163" y="47938"/>
                                <a:pt x="8471" y="46744"/>
                              </a:cubicBezTo>
                              <a:cubicBezTo>
                                <a:pt x="9766" y="45563"/>
                                <a:pt x="10833" y="43633"/>
                                <a:pt x="11659" y="40928"/>
                              </a:cubicBezTo>
                              <a:cubicBezTo>
                                <a:pt x="12484" y="38235"/>
                                <a:pt x="12890" y="34553"/>
                                <a:pt x="12890" y="29891"/>
                              </a:cubicBezTo>
                              <a:cubicBezTo>
                                <a:pt x="12890" y="25243"/>
                                <a:pt x="12484" y="21662"/>
                                <a:pt x="11659" y="19160"/>
                              </a:cubicBezTo>
                              <a:cubicBezTo>
                                <a:pt x="10833" y="16670"/>
                                <a:pt x="9677" y="14728"/>
                                <a:pt x="8204" y="13319"/>
                              </a:cubicBezTo>
                              <a:cubicBezTo>
                                <a:pt x="6718" y="11922"/>
                                <a:pt x="4839" y="10981"/>
                                <a:pt x="2578" y="10486"/>
                              </a:cubicBezTo>
                              <a:lnTo>
                                <a:pt x="0" y="1033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61" name="Shape 13861"/>
                      <wps:cNvSpPr/>
                      <wps:spPr>
                        <a:xfrm>
                          <a:off x="1292228"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62" name="Shape 13862"/>
                      <wps:cNvSpPr/>
                      <wps:spPr>
                        <a:xfrm>
                          <a:off x="1322079"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63" name="Shape 13863"/>
                      <wps:cNvSpPr/>
                      <wps:spPr>
                        <a:xfrm>
                          <a:off x="1359130" y="486132"/>
                          <a:ext cx="25057" cy="60274"/>
                        </a:xfrm>
                        <a:custGeom>
                          <a:avLst/>
                          <a:gdLst/>
                          <a:ahLst/>
                          <a:cxnLst/>
                          <a:rect l="0" t="0" r="0" b="0"/>
                          <a:pathLst>
                            <a:path w="25057" h="60274">
                              <a:moveTo>
                                <a:pt x="0" y="0"/>
                              </a:moveTo>
                              <a:lnTo>
                                <a:pt x="22238" y="0"/>
                              </a:lnTo>
                              <a:lnTo>
                                <a:pt x="25057" y="284"/>
                              </a:lnTo>
                              <a:lnTo>
                                <a:pt x="25057" y="10623"/>
                              </a:lnTo>
                              <a:lnTo>
                                <a:pt x="17640" y="10198"/>
                              </a:lnTo>
                              <a:lnTo>
                                <a:pt x="12167" y="10198"/>
                              </a:lnTo>
                              <a:lnTo>
                                <a:pt x="12167" y="50115"/>
                              </a:lnTo>
                              <a:lnTo>
                                <a:pt x="21260" y="50115"/>
                              </a:lnTo>
                              <a:lnTo>
                                <a:pt x="25057" y="49819"/>
                              </a:lnTo>
                              <a:lnTo>
                                <a:pt x="25057" y="60020"/>
                              </a:lnTo>
                              <a:lnTo>
                                <a:pt x="22898"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64" name="Shape 13864"/>
                      <wps:cNvSpPr/>
                      <wps:spPr>
                        <a:xfrm>
                          <a:off x="1384187" y="486415"/>
                          <a:ext cx="25463" cy="59736"/>
                        </a:xfrm>
                        <a:custGeom>
                          <a:avLst/>
                          <a:gdLst/>
                          <a:ahLst/>
                          <a:cxnLst/>
                          <a:rect l="0" t="0" r="0" b="0"/>
                          <a:pathLst>
                            <a:path w="25463" h="59736">
                              <a:moveTo>
                                <a:pt x="0" y="0"/>
                              </a:moveTo>
                              <a:lnTo>
                                <a:pt x="8649" y="871"/>
                              </a:lnTo>
                              <a:cubicBezTo>
                                <a:pt x="12192" y="1913"/>
                                <a:pt x="15215" y="3755"/>
                                <a:pt x="17742" y="6409"/>
                              </a:cubicBezTo>
                              <a:cubicBezTo>
                                <a:pt x="20257" y="9077"/>
                                <a:pt x="22187" y="12328"/>
                                <a:pt x="23495" y="16188"/>
                              </a:cubicBezTo>
                              <a:cubicBezTo>
                                <a:pt x="24816" y="20036"/>
                                <a:pt x="25463" y="24786"/>
                                <a:pt x="25463" y="30425"/>
                              </a:cubicBezTo>
                              <a:cubicBezTo>
                                <a:pt x="25463" y="35390"/>
                                <a:pt x="24854" y="39670"/>
                                <a:pt x="23622" y="43264"/>
                              </a:cubicBezTo>
                              <a:cubicBezTo>
                                <a:pt x="22111" y="47647"/>
                                <a:pt x="19964" y="51202"/>
                                <a:pt x="17158" y="53907"/>
                              </a:cubicBezTo>
                              <a:cubicBezTo>
                                <a:pt x="15049" y="55964"/>
                                <a:pt x="12205" y="57565"/>
                                <a:pt x="8611" y="58720"/>
                              </a:cubicBezTo>
                              <a:lnTo>
                                <a:pt x="0" y="59736"/>
                              </a:lnTo>
                              <a:lnTo>
                                <a:pt x="0" y="49535"/>
                              </a:lnTo>
                              <a:lnTo>
                                <a:pt x="3556" y="49259"/>
                              </a:lnTo>
                              <a:cubicBezTo>
                                <a:pt x="5524" y="48764"/>
                                <a:pt x="7163" y="47938"/>
                                <a:pt x="8471" y="46744"/>
                              </a:cubicBezTo>
                              <a:cubicBezTo>
                                <a:pt x="9766" y="45563"/>
                                <a:pt x="10833" y="43633"/>
                                <a:pt x="11659" y="40928"/>
                              </a:cubicBezTo>
                              <a:cubicBezTo>
                                <a:pt x="12484" y="38235"/>
                                <a:pt x="12890" y="34553"/>
                                <a:pt x="12890" y="29891"/>
                              </a:cubicBezTo>
                              <a:cubicBezTo>
                                <a:pt x="12890" y="25243"/>
                                <a:pt x="12484" y="21662"/>
                                <a:pt x="11659" y="19160"/>
                              </a:cubicBezTo>
                              <a:cubicBezTo>
                                <a:pt x="10833" y="16670"/>
                                <a:pt x="9677" y="14728"/>
                                <a:pt x="8204" y="13319"/>
                              </a:cubicBezTo>
                              <a:cubicBezTo>
                                <a:pt x="6718" y="11922"/>
                                <a:pt x="4839" y="10981"/>
                                <a:pt x="2578" y="10486"/>
                              </a:cubicBezTo>
                              <a:lnTo>
                                <a:pt x="0" y="1033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65" name="Shape 13865"/>
                      <wps:cNvSpPr/>
                      <wps:spPr>
                        <a:xfrm>
                          <a:off x="1434111"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66" name="Shape 13866"/>
                      <wps:cNvSpPr/>
                      <wps:spPr>
                        <a:xfrm>
                          <a:off x="1463962"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67" name="Shape 13867"/>
                      <wps:cNvSpPr/>
                      <wps:spPr>
                        <a:xfrm>
                          <a:off x="1500963" y="486132"/>
                          <a:ext cx="48070" cy="61303"/>
                        </a:xfrm>
                        <a:custGeom>
                          <a:avLst/>
                          <a:gdLst/>
                          <a:ahLst/>
                          <a:cxnLst/>
                          <a:rect l="0" t="0" r="0" b="0"/>
                          <a:pathLst>
                            <a:path w="48070" h="61303">
                              <a:moveTo>
                                <a:pt x="0" y="0"/>
                              </a:moveTo>
                              <a:lnTo>
                                <a:pt x="12179" y="0"/>
                              </a:lnTo>
                              <a:lnTo>
                                <a:pt x="12179" y="32638"/>
                              </a:lnTo>
                              <a:cubicBezTo>
                                <a:pt x="12179" y="37833"/>
                                <a:pt x="12332" y="41187"/>
                                <a:pt x="12624" y="42711"/>
                              </a:cubicBezTo>
                              <a:cubicBezTo>
                                <a:pt x="13145" y="45186"/>
                                <a:pt x="14389" y="47168"/>
                                <a:pt x="16345" y="48654"/>
                              </a:cubicBezTo>
                              <a:cubicBezTo>
                                <a:pt x="18301" y="50152"/>
                                <a:pt x="20980" y="50902"/>
                                <a:pt x="24384" y="50902"/>
                              </a:cubicBezTo>
                              <a:cubicBezTo>
                                <a:pt x="27838" y="50902"/>
                                <a:pt x="30442" y="50191"/>
                                <a:pt x="32195" y="48780"/>
                              </a:cubicBezTo>
                              <a:cubicBezTo>
                                <a:pt x="33960" y="47383"/>
                                <a:pt x="35014" y="45644"/>
                                <a:pt x="35357" y="43586"/>
                              </a:cubicBezTo>
                              <a:cubicBezTo>
                                <a:pt x="35725" y="41529"/>
                                <a:pt x="35903" y="38112"/>
                                <a:pt x="35903" y="33338"/>
                              </a:cubicBezTo>
                              <a:lnTo>
                                <a:pt x="35903" y="0"/>
                              </a:lnTo>
                              <a:lnTo>
                                <a:pt x="48070" y="0"/>
                              </a:lnTo>
                              <a:lnTo>
                                <a:pt x="48070" y="31662"/>
                              </a:lnTo>
                              <a:cubicBezTo>
                                <a:pt x="48070" y="38900"/>
                                <a:pt x="47739" y="44005"/>
                                <a:pt x="47079" y="46989"/>
                              </a:cubicBezTo>
                              <a:cubicBezTo>
                                <a:pt x="46418" y="49988"/>
                                <a:pt x="45212" y="52502"/>
                                <a:pt x="43447" y="54559"/>
                              </a:cubicBezTo>
                              <a:cubicBezTo>
                                <a:pt x="41669" y="56617"/>
                                <a:pt x="39319" y="58255"/>
                                <a:pt x="36347" y="59474"/>
                              </a:cubicBezTo>
                              <a:cubicBezTo>
                                <a:pt x="33388" y="60694"/>
                                <a:pt x="29527" y="61303"/>
                                <a:pt x="24752" y="61303"/>
                              </a:cubicBezTo>
                              <a:cubicBezTo>
                                <a:pt x="18999" y="61303"/>
                                <a:pt x="14630" y="60643"/>
                                <a:pt x="11659" y="59310"/>
                              </a:cubicBezTo>
                              <a:cubicBezTo>
                                <a:pt x="8687" y="57989"/>
                                <a:pt x="6337" y="56262"/>
                                <a:pt x="4610" y="54127"/>
                              </a:cubicBezTo>
                              <a:cubicBezTo>
                                <a:pt x="2883" y="52006"/>
                                <a:pt x="1753" y="49785"/>
                                <a:pt x="1194" y="47447"/>
                              </a:cubicBezTo>
                              <a:cubicBezTo>
                                <a:pt x="394" y="43993"/>
                                <a:pt x="0" y="38900"/>
                                <a:pt x="0" y="32144"/>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68" name="Shape 13868"/>
                      <wps:cNvSpPr/>
                      <wps:spPr>
                        <a:xfrm>
                          <a:off x="1557546" y="486133"/>
                          <a:ext cx="47892" cy="60274"/>
                        </a:xfrm>
                        <a:custGeom>
                          <a:avLst/>
                          <a:gdLst/>
                          <a:ahLst/>
                          <a:cxnLst/>
                          <a:rect l="0" t="0" r="0" b="0"/>
                          <a:pathLst>
                            <a:path w="47892" h="60274">
                              <a:moveTo>
                                <a:pt x="0" y="0"/>
                              </a:moveTo>
                              <a:lnTo>
                                <a:pt x="47892" y="0"/>
                              </a:lnTo>
                              <a:lnTo>
                                <a:pt x="47892" y="10198"/>
                              </a:lnTo>
                              <a:lnTo>
                                <a:pt x="30048" y="10198"/>
                              </a:lnTo>
                              <a:lnTo>
                                <a:pt x="30048" y="60274"/>
                              </a:lnTo>
                              <a:lnTo>
                                <a:pt x="17882" y="60274"/>
                              </a:lnTo>
                              <a:lnTo>
                                <a:pt x="17882" y="10198"/>
                              </a:lnTo>
                              <a:lnTo>
                                <a:pt x="0" y="10198"/>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69" name="Shape 13869"/>
                      <wps:cNvSpPr/>
                      <wps:spPr>
                        <a:xfrm>
                          <a:off x="1610824" y="485107"/>
                          <a:ext cx="29210" cy="62289"/>
                        </a:xfrm>
                        <a:custGeom>
                          <a:avLst/>
                          <a:gdLst/>
                          <a:ahLst/>
                          <a:cxnLst/>
                          <a:rect l="0" t="0" r="0" b="0"/>
                          <a:pathLst>
                            <a:path w="29210" h="62289">
                              <a:moveTo>
                                <a:pt x="29159" y="0"/>
                              </a:moveTo>
                              <a:lnTo>
                                <a:pt x="29210" y="20"/>
                              </a:lnTo>
                              <a:lnTo>
                                <a:pt x="29210" y="10435"/>
                              </a:lnTo>
                              <a:lnTo>
                                <a:pt x="17158" y="15557"/>
                              </a:lnTo>
                              <a:cubicBezTo>
                                <a:pt x="14072" y="18999"/>
                                <a:pt x="12535" y="24181"/>
                                <a:pt x="12535" y="31128"/>
                              </a:cubicBezTo>
                              <a:cubicBezTo>
                                <a:pt x="12535" y="37948"/>
                                <a:pt x="14110" y="43117"/>
                                <a:pt x="17259" y="46634"/>
                              </a:cubicBezTo>
                              <a:lnTo>
                                <a:pt x="29210" y="51884"/>
                              </a:lnTo>
                              <a:lnTo>
                                <a:pt x="29210" y="62289"/>
                              </a:lnTo>
                              <a:lnTo>
                                <a:pt x="7938" y="54115"/>
                              </a:lnTo>
                              <a:cubicBezTo>
                                <a:pt x="2642" y="48667"/>
                                <a:pt x="0" y="41123"/>
                                <a:pt x="0" y="31535"/>
                              </a:cubicBezTo>
                              <a:cubicBezTo>
                                <a:pt x="0" y="25400"/>
                                <a:pt x="914" y="20231"/>
                                <a:pt x="2756" y="16066"/>
                              </a:cubicBezTo>
                              <a:cubicBezTo>
                                <a:pt x="4127" y="13005"/>
                                <a:pt x="6007" y="10249"/>
                                <a:pt x="8369" y="7810"/>
                              </a:cubicBezTo>
                              <a:cubicBezTo>
                                <a:pt x="10744" y="5359"/>
                                <a:pt x="13335" y="3556"/>
                                <a:pt x="16154" y="2375"/>
                              </a:cubicBezTo>
                              <a:cubicBezTo>
                                <a:pt x="19914" y="788"/>
                                <a:pt x="24244" y="0"/>
                                <a:pt x="29159"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70" name="Shape 13870"/>
                      <wps:cNvSpPr/>
                      <wps:spPr>
                        <a:xfrm>
                          <a:off x="1632579" y="470376"/>
                          <a:ext cx="7455" cy="12292"/>
                        </a:xfrm>
                        <a:custGeom>
                          <a:avLst/>
                          <a:gdLst/>
                          <a:ahLst/>
                          <a:cxnLst/>
                          <a:rect l="0" t="0" r="0" b="0"/>
                          <a:pathLst>
                            <a:path w="7455" h="12292">
                              <a:moveTo>
                                <a:pt x="5664" y="0"/>
                              </a:moveTo>
                              <a:lnTo>
                                <a:pt x="7455" y="0"/>
                              </a:lnTo>
                              <a:lnTo>
                                <a:pt x="7455" y="12140"/>
                              </a:lnTo>
                              <a:lnTo>
                                <a:pt x="7315" y="12292"/>
                              </a:lnTo>
                              <a:lnTo>
                                <a:pt x="0" y="12292"/>
                              </a:lnTo>
                              <a:lnTo>
                                <a:pt x="5664"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71" name="Shape 13871"/>
                      <wps:cNvSpPr/>
                      <wps:spPr>
                        <a:xfrm>
                          <a:off x="1640034" y="485127"/>
                          <a:ext cx="29261" cy="62312"/>
                        </a:xfrm>
                        <a:custGeom>
                          <a:avLst/>
                          <a:gdLst/>
                          <a:ahLst/>
                          <a:cxnLst/>
                          <a:rect l="0" t="0" r="0" b="0"/>
                          <a:pathLst>
                            <a:path w="29261" h="62312">
                              <a:moveTo>
                                <a:pt x="0" y="0"/>
                              </a:moveTo>
                              <a:lnTo>
                                <a:pt x="21273" y="8235"/>
                              </a:lnTo>
                              <a:cubicBezTo>
                                <a:pt x="26581" y="13760"/>
                                <a:pt x="29261" y="21405"/>
                                <a:pt x="29261" y="31223"/>
                              </a:cubicBezTo>
                              <a:cubicBezTo>
                                <a:pt x="29261" y="40951"/>
                                <a:pt x="26619" y="48571"/>
                                <a:pt x="21323" y="54057"/>
                              </a:cubicBezTo>
                              <a:cubicBezTo>
                                <a:pt x="16040" y="59556"/>
                                <a:pt x="8966" y="62312"/>
                                <a:pt x="114" y="62312"/>
                              </a:cubicBezTo>
                              <a:lnTo>
                                <a:pt x="0" y="62269"/>
                              </a:lnTo>
                              <a:lnTo>
                                <a:pt x="0" y="51864"/>
                              </a:lnTo>
                              <a:lnTo>
                                <a:pt x="76" y="51898"/>
                              </a:lnTo>
                              <a:cubicBezTo>
                                <a:pt x="4928" y="51898"/>
                                <a:pt x="8903" y="50158"/>
                                <a:pt x="12014" y="46653"/>
                              </a:cubicBezTo>
                              <a:cubicBezTo>
                                <a:pt x="15113" y="43173"/>
                                <a:pt x="16675" y="37928"/>
                                <a:pt x="16675" y="30930"/>
                              </a:cubicBezTo>
                              <a:cubicBezTo>
                                <a:pt x="16675" y="24022"/>
                                <a:pt x="15164" y="18878"/>
                                <a:pt x="12141" y="15475"/>
                              </a:cubicBezTo>
                              <a:cubicBezTo>
                                <a:pt x="9106" y="12083"/>
                                <a:pt x="5080" y="10382"/>
                                <a:pt x="76" y="10382"/>
                              </a:cubicBezTo>
                              <a:lnTo>
                                <a:pt x="0" y="10415"/>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72" name="Shape 13872"/>
                      <wps:cNvSpPr/>
                      <wps:spPr>
                        <a:xfrm>
                          <a:off x="1640034" y="470376"/>
                          <a:ext cx="11176" cy="12140"/>
                        </a:xfrm>
                        <a:custGeom>
                          <a:avLst/>
                          <a:gdLst/>
                          <a:ahLst/>
                          <a:cxnLst/>
                          <a:rect l="0" t="0" r="0" b="0"/>
                          <a:pathLst>
                            <a:path w="11176" h="12140">
                              <a:moveTo>
                                <a:pt x="0" y="0"/>
                              </a:moveTo>
                              <a:lnTo>
                                <a:pt x="11176" y="0"/>
                              </a:lnTo>
                              <a:lnTo>
                                <a:pt x="0" y="1214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73" name="Shape 13873"/>
                      <wps:cNvSpPr/>
                      <wps:spPr>
                        <a:xfrm>
                          <a:off x="1678912"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74" name="Shape 13874"/>
                      <wps:cNvSpPr/>
                      <wps:spPr>
                        <a:xfrm>
                          <a:off x="1737129" y="485107"/>
                          <a:ext cx="29210" cy="62289"/>
                        </a:xfrm>
                        <a:custGeom>
                          <a:avLst/>
                          <a:gdLst/>
                          <a:ahLst/>
                          <a:cxnLst/>
                          <a:rect l="0" t="0" r="0" b="0"/>
                          <a:pathLst>
                            <a:path w="29210" h="62289">
                              <a:moveTo>
                                <a:pt x="29159" y="0"/>
                              </a:moveTo>
                              <a:lnTo>
                                <a:pt x="29210" y="20"/>
                              </a:lnTo>
                              <a:lnTo>
                                <a:pt x="29210" y="10435"/>
                              </a:lnTo>
                              <a:lnTo>
                                <a:pt x="17158" y="15557"/>
                              </a:lnTo>
                              <a:cubicBezTo>
                                <a:pt x="14072" y="18999"/>
                                <a:pt x="12535" y="24181"/>
                                <a:pt x="12535" y="31128"/>
                              </a:cubicBezTo>
                              <a:cubicBezTo>
                                <a:pt x="12535" y="37948"/>
                                <a:pt x="14110" y="43117"/>
                                <a:pt x="17259" y="46634"/>
                              </a:cubicBezTo>
                              <a:lnTo>
                                <a:pt x="29210" y="51884"/>
                              </a:lnTo>
                              <a:lnTo>
                                <a:pt x="29210" y="62289"/>
                              </a:lnTo>
                              <a:lnTo>
                                <a:pt x="7938" y="54115"/>
                              </a:lnTo>
                              <a:cubicBezTo>
                                <a:pt x="2642" y="48667"/>
                                <a:pt x="0" y="41123"/>
                                <a:pt x="0" y="31535"/>
                              </a:cubicBezTo>
                              <a:cubicBezTo>
                                <a:pt x="0" y="25400"/>
                                <a:pt x="914" y="20231"/>
                                <a:pt x="2756" y="16066"/>
                              </a:cubicBezTo>
                              <a:cubicBezTo>
                                <a:pt x="4127" y="13005"/>
                                <a:pt x="6007" y="10249"/>
                                <a:pt x="8369" y="7810"/>
                              </a:cubicBezTo>
                              <a:cubicBezTo>
                                <a:pt x="10744" y="5359"/>
                                <a:pt x="13335" y="3556"/>
                                <a:pt x="16154" y="2375"/>
                              </a:cubicBezTo>
                              <a:cubicBezTo>
                                <a:pt x="19914" y="788"/>
                                <a:pt x="24244" y="0"/>
                                <a:pt x="29159"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75" name="Shape 13875"/>
                      <wps:cNvSpPr/>
                      <wps:spPr>
                        <a:xfrm>
                          <a:off x="1766339" y="485127"/>
                          <a:ext cx="29248" cy="62312"/>
                        </a:xfrm>
                        <a:custGeom>
                          <a:avLst/>
                          <a:gdLst/>
                          <a:ahLst/>
                          <a:cxnLst/>
                          <a:rect l="0" t="0" r="0" b="0"/>
                          <a:pathLst>
                            <a:path w="29248" h="62312">
                              <a:moveTo>
                                <a:pt x="0" y="0"/>
                              </a:moveTo>
                              <a:lnTo>
                                <a:pt x="21273" y="8235"/>
                              </a:lnTo>
                              <a:cubicBezTo>
                                <a:pt x="26581" y="13760"/>
                                <a:pt x="29248" y="21405"/>
                                <a:pt x="29248" y="31223"/>
                              </a:cubicBezTo>
                              <a:cubicBezTo>
                                <a:pt x="29248" y="40951"/>
                                <a:pt x="26607" y="48571"/>
                                <a:pt x="21323" y="54057"/>
                              </a:cubicBezTo>
                              <a:cubicBezTo>
                                <a:pt x="16040" y="59556"/>
                                <a:pt x="8966" y="62312"/>
                                <a:pt x="114" y="62312"/>
                              </a:cubicBezTo>
                              <a:lnTo>
                                <a:pt x="0" y="62269"/>
                              </a:lnTo>
                              <a:lnTo>
                                <a:pt x="0" y="51864"/>
                              </a:lnTo>
                              <a:lnTo>
                                <a:pt x="76" y="51898"/>
                              </a:lnTo>
                              <a:cubicBezTo>
                                <a:pt x="4928" y="51898"/>
                                <a:pt x="8903" y="50158"/>
                                <a:pt x="12014" y="46653"/>
                              </a:cubicBezTo>
                              <a:cubicBezTo>
                                <a:pt x="15113" y="43173"/>
                                <a:pt x="16675" y="37928"/>
                                <a:pt x="16675" y="30930"/>
                              </a:cubicBezTo>
                              <a:cubicBezTo>
                                <a:pt x="16675" y="24022"/>
                                <a:pt x="15164" y="18878"/>
                                <a:pt x="12141" y="15475"/>
                              </a:cubicBezTo>
                              <a:cubicBezTo>
                                <a:pt x="9106" y="12083"/>
                                <a:pt x="5080" y="10382"/>
                                <a:pt x="76" y="10382"/>
                              </a:cubicBezTo>
                              <a:lnTo>
                                <a:pt x="0" y="10415"/>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76" name="Shape 13876"/>
                      <wps:cNvSpPr/>
                      <wps:spPr>
                        <a:xfrm>
                          <a:off x="1804933" y="486133"/>
                          <a:ext cx="58217" cy="60274"/>
                        </a:xfrm>
                        <a:custGeom>
                          <a:avLst/>
                          <a:gdLst/>
                          <a:ahLst/>
                          <a:cxnLst/>
                          <a:rect l="0" t="0" r="0" b="0"/>
                          <a:pathLst>
                            <a:path w="58217" h="60274">
                              <a:moveTo>
                                <a:pt x="0" y="0"/>
                              </a:moveTo>
                              <a:lnTo>
                                <a:pt x="18212" y="0"/>
                              </a:lnTo>
                              <a:lnTo>
                                <a:pt x="29146" y="41109"/>
                              </a:lnTo>
                              <a:lnTo>
                                <a:pt x="39954" y="0"/>
                              </a:lnTo>
                              <a:lnTo>
                                <a:pt x="58217" y="0"/>
                              </a:lnTo>
                              <a:lnTo>
                                <a:pt x="58217" y="60274"/>
                              </a:lnTo>
                              <a:lnTo>
                                <a:pt x="46901" y="60274"/>
                              </a:lnTo>
                              <a:lnTo>
                                <a:pt x="46901" y="12827"/>
                              </a:lnTo>
                              <a:lnTo>
                                <a:pt x="34950" y="60274"/>
                              </a:lnTo>
                              <a:lnTo>
                                <a:pt x="23228" y="60274"/>
                              </a:lnTo>
                              <a:lnTo>
                                <a:pt x="11303" y="12827"/>
                              </a:lnTo>
                              <a:lnTo>
                                <a:pt x="11303"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77" name="Shape 13877"/>
                      <wps:cNvSpPr/>
                      <wps:spPr>
                        <a:xfrm>
                          <a:off x="1869111"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78" name="Shape 13878"/>
                      <wps:cNvSpPr/>
                      <wps:spPr>
                        <a:xfrm>
                          <a:off x="1898962"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79" name="Shape 13879"/>
                      <wps:cNvSpPr/>
                      <wps:spPr>
                        <a:xfrm>
                          <a:off x="1956638" y="486628"/>
                          <a:ext cx="42443" cy="59779"/>
                        </a:xfrm>
                        <a:custGeom>
                          <a:avLst/>
                          <a:gdLst/>
                          <a:ahLst/>
                          <a:cxnLst/>
                          <a:rect l="0" t="0" r="0" b="0"/>
                          <a:pathLst>
                            <a:path w="42443" h="59779">
                              <a:moveTo>
                                <a:pt x="0" y="0"/>
                              </a:moveTo>
                              <a:lnTo>
                                <a:pt x="12179" y="0"/>
                              </a:lnTo>
                              <a:lnTo>
                                <a:pt x="12179" y="49619"/>
                              </a:lnTo>
                              <a:lnTo>
                                <a:pt x="42443" y="49619"/>
                              </a:lnTo>
                              <a:lnTo>
                                <a:pt x="42443" y="59779"/>
                              </a:lnTo>
                              <a:lnTo>
                                <a:pt x="0" y="5977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80" name="Shape 13880"/>
                      <wps:cNvSpPr/>
                      <wps:spPr>
                        <a:xfrm>
                          <a:off x="2001618"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82"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81" name="Shape 13881"/>
                      <wps:cNvSpPr/>
                      <wps:spPr>
                        <a:xfrm>
                          <a:off x="2031469"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82" name="Shape 13882"/>
                      <wps:cNvSpPr/>
                      <wps:spPr>
                        <a:xfrm>
                          <a:off x="2057993" y="486133"/>
                          <a:ext cx="47892" cy="60274"/>
                        </a:xfrm>
                        <a:custGeom>
                          <a:avLst/>
                          <a:gdLst/>
                          <a:ahLst/>
                          <a:cxnLst/>
                          <a:rect l="0" t="0" r="0" b="0"/>
                          <a:pathLst>
                            <a:path w="47892" h="60274">
                              <a:moveTo>
                                <a:pt x="0" y="0"/>
                              </a:moveTo>
                              <a:lnTo>
                                <a:pt x="47892" y="0"/>
                              </a:lnTo>
                              <a:lnTo>
                                <a:pt x="47892" y="10198"/>
                              </a:lnTo>
                              <a:lnTo>
                                <a:pt x="30048" y="10198"/>
                              </a:lnTo>
                              <a:lnTo>
                                <a:pt x="30048" y="60274"/>
                              </a:lnTo>
                              <a:lnTo>
                                <a:pt x="17882" y="60274"/>
                              </a:lnTo>
                              <a:lnTo>
                                <a:pt x="17882" y="10198"/>
                              </a:lnTo>
                              <a:lnTo>
                                <a:pt x="0" y="10198"/>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756" name="Shape 15756"/>
                      <wps:cNvSpPr/>
                      <wps:spPr>
                        <a:xfrm>
                          <a:off x="2113369"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84" name="Shape 13884"/>
                      <wps:cNvSpPr/>
                      <wps:spPr>
                        <a:xfrm>
                          <a:off x="2137254"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85" name="Shape 13885"/>
                      <wps:cNvSpPr/>
                      <wps:spPr>
                        <a:xfrm>
                          <a:off x="2195469" y="485107"/>
                          <a:ext cx="29210" cy="62289"/>
                        </a:xfrm>
                        <a:custGeom>
                          <a:avLst/>
                          <a:gdLst/>
                          <a:ahLst/>
                          <a:cxnLst/>
                          <a:rect l="0" t="0" r="0" b="0"/>
                          <a:pathLst>
                            <a:path w="29210" h="62289">
                              <a:moveTo>
                                <a:pt x="29159" y="0"/>
                              </a:moveTo>
                              <a:lnTo>
                                <a:pt x="29210" y="20"/>
                              </a:lnTo>
                              <a:lnTo>
                                <a:pt x="29210" y="10435"/>
                              </a:lnTo>
                              <a:lnTo>
                                <a:pt x="17158" y="15557"/>
                              </a:lnTo>
                              <a:cubicBezTo>
                                <a:pt x="14072" y="18999"/>
                                <a:pt x="12535" y="24181"/>
                                <a:pt x="12535" y="31128"/>
                              </a:cubicBezTo>
                              <a:cubicBezTo>
                                <a:pt x="12535" y="37948"/>
                                <a:pt x="14110" y="43117"/>
                                <a:pt x="17259" y="46634"/>
                              </a:cubicBezTo>
                              <a:lnTo>
                                <a:pt x="29210" y="51884"/>
                              </a:lnTo>
                              <a:lnTo>
                                <a:pt x="29210" y="62289"/>
                              </a:lnTo>
                              <a:lnTo>
                                <a:pt x="7938" y="54115"/>
                              </a:lnTo>
                              <a:cubicBezTo>
                                <a:pt x="2642" y="48667"/>
                                <a:pt x="0" y="41123"/>
                                <a:pt x="0" y="31535"/>
                              </a:cubicBezTo>
                              <a:cubicBezTo>
                                <a:pt x="0" y="25400"/>
                                <a:pt x="914" y="20231"/>
                                <a:pt x="2756" y="16066"/>
                              </a:cubicBezTo>
                              <a:cubicBezTo>
                                <a:pt x="4127" y="13005"/>
                                <a:pt x="6007" y="10249"/>
                                <a:pt x="8369" y="7810"/>
                              </a:cubicBezTo>
                              <a:cubicBezTo>
                                <a:pt x="10744" y="5359"/>
                                <a:pt x="13335" y="3556"/>
                                <a:pt x="16167" y="2375"/>
                              </a:cubicBezTo>
                              <a:cubicBezTo>
                                <a:pt x="19914" y="788"/>
                                <a:pt x="24244" y="0"/>
                                <a:pt x="29159"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86" name="Shape 13886"/>
                      <wps:cNvSpPr/>
                      <wps:spPr>
                        <a:xfrm>
                          <a:off x="2224679" y="485127"/>
                          <a:ext cx="29261" cy="62312"/>
                        </a:xfrm>
                        <a:custGeom>
                          <a:avLst/>
                          <a:gdLst/>
                          <a:ahLst/>
                          <a:cxnLst/>
                          <a:rect l="0" t="0" r="0" b="0"/>
                          <a:pathLst>
                            <a:path w="29261" h="62312">
                              <a:moveTo>
                                <a:pt x="0" y="0"/>
                              </a:moveTo>
                              <a:lnTo>
                                <a:pt x="21273" y="8235"/>
                              </a:lnTo>
                              <a:cubicBezTo>
                                <a:pt x="26594" y="13760"/>
                                <a:pt x="29261" y="21405"/>
                                <a:pt x="29261" y="31223"/>
                              </a:cubicBezTo>
                              <a:cubicBezTo>
                                <a:pt x="29261" y="40951"/>
                                <a:pt x="26619" y="48571"/>
                                <a:pt x="21323" y="54057"/>
                              </a:cubicBezTo>
                              <a:cubicBezTo>
                                <a:pt x="16040" y="59556"/>
                                <a:pt x="8966" y="62312"/>
                                <a:pt x="114" y="62312"/>
                              </a:cubicBezTo>
                              <a:lnTo>
                                <a:pt x="0" y="62269"/>
                              </a:lnTo>
                              <a:lnTo>
                                <a:pt x="0" y="51864"/>
                              </a:lnTo>
                              <a:lnTo>
                                <a:pt x="76" y="51898"/>
                              </a:lnTo>
                              <a:cubicBezTo>
                                <a:pt x="4928" y="51898"/>
                                <a:pt x="8903" y="50158"/>
                                <a:pt x="12014" y="46653"/>
                              </a:cubicBezTo>
                              <a:cubicBezTo>
                                <a:pt x="15113" y="43173"/>
                                <a:pt x="16675" y="37928"/>
                                <a:pt x="16675" y="30930"/>
                              </a:cubicBezTo>
                              <a:cubicBezTo>
                                <a:pt x="16675" y="24022"/>
                                <a:pt x="15164" y="18878"/>
                                <a:pt x="12141" y="15475"/>
                              </a:cubicBezTo>
                              <a:cubicBezTo>
                                <a:pt x="9106" y="12083"/>
                                <a:pt x="5080" y="10382"/>
                                <a:pt x="76" y="10382"/>
                              </a:cubicBezTo>
                              <a:lnTo>
                                <a:pt x="0" y="10415"/>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87" name="Shape 13887"/>
                      <wps:cNvSpPr/>
                      <wps:spPr>
                        <a:xfrm>
                          <a:off x="2257304" y="486133"/>
                          <a:ext cx="29851" cy="60274"/>
                        </a:xfrm>
                        <a:custGeom>
                          <a:avLst/>
                          <a:gdLst/>
                          <a:ahLst/>
                          <a:cxnLst/>
                          <a:rect l="0" t="0" r="0" b="0"/>
                          <a:pathLst>
                            <a:path w="29851" h="60274">
                              <a:moveTo>
                                <a:pt x="23482" y="0"/>
                              </a:moveTo>
                              <a:lnTo>
                                <a:pt x="29851" y="0"/>
                              </a:lnTo>
                              <a:lnTo>
                                <a:pt x="29851" y="14281"/>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88" name="Shape 13888"/>
                      <wps:cNvSpPr/>
                      <wps:spPr>
                        <a:xfrm>
                          <a:off x="2287156"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89" name="Shape 13889"/>
                      <wps:cNvSpPr/>
                      <wps:spPr>
                        <a:xfrm>
                          <a:off x="2324082" y="486133"/>
                          <a:ext cx="58217" cy="60274"/>
                        </a:xfrm>
                        <a:custGeom>
                          <a:avLst/>
                          <a:gdLst/>
                          <a:ahLst/>
                          <a:cxnLst/>
                          <a:rect l="0" t="0" r="0" b="0"/>
                          <a:pathLst>
                            <a:path w="58217" h="60274">
                              <a:moveTo>
                                <a:pt x="0" y="0"/>
                              </a:moveTo>
                              <a:lnTo>
                                <a:pt x="18212" y="0"/>
                              </a:lnTo>
                              <a:lnTo>
                                <a:pt x="29146" y="41109"/>
                              </a:lnTo>
                              <a:lnTo>
                                <a:pt x="39954" y="0"/>
                              </a:lnTo>
                              <a:lnTo>
                                <a:pt x="58217" y="0"/>
                              </a:lnTo>
                              <a:lnTo>
                                <a:pt x="58217" y="60274"/>
                              </a:lnTo>
                              <a:lnTo>
                                <a:pt x="46901" y="60274"/>
                              </a:lnTo>
                              <a:lnTo>
                                <a:pt x="46901" y="12827"/>
                              </a:lnTo>
                              <a:lnTo>
                                <a:pt x="34950" y="60274"/>
                              </a:lnTo>
                              <a:lnTo>
                                <a:pt x="23228" y="60274"/>
                              </a:lnTo>
                              <a:lnTo>
                                <a:pt x="11303" y="12827"/>
                              </a:lnTo>
                              <a:lnTo>
                                <a:pt x="11303"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90" name="Shape 13890"/>
                      <wps:cNvSpPr/>
                      <wps:spPr>
                        <a:xfrm>
                          <a:off x="2394391" y="486133"/>
                          <a:ext cx="45847" cy="60274"/>
                        </a:xfrm>
                        <a:custGeom>
                          <a:avLst/>
                          <a:gdLst/>
                          <a:ahLst/>
                          <a:cxnLst/>
                          <a:rect l="0" t="0" r="0" b="0"/>
                          <a:pathLst>
                            <a:path w="45847" h="60274">
                              <a:moveTo>
                                <a:pt x="0" y="0"/>
                              </a:moveTo>
                              <a:lnTo>
                                <a:pt x="44704" y="0"/>
                              </a:lnTo>
                              <a:lnTo>
                                <a:pt x="44704" y="10198"/>
                              </a:lnTo>
                              <a:lnTo>
                                <a:pt x="12167" y="10198"/>
                              </a:lnTo>
                              <a:lnTo>
                                <a:pt x="12167" y="23546"/>
                              </a:lnTo>
                              <a:lnTo>
                                <a:pt x="42431" y="23546"/>
                              </a:lnTo>
                              <a:lnTo>
                                <a:pt x="42431" y="33705"/>
                              </a:lnTo>
                              <a:lnTo>
                                <a:pt x="12167" y="33705"/>
                              </a:lnTo>
                              <a:lnTo>
                                <a:pt x="12167" y="50113"/>
                              </a:lnTo>
                              <a:lnTo>
                                <a:pt x="45847" y="50113"/>
                              </a:lnTo>
                              <a:lnTo>
                                <a:pt x="45847"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91" name="Shape 13891"/>
                      <wps:cNvSpPr/>
                      <wps:spPr>
                        <a:xfrm>
                          <a:off x="2450598" y="486133"/>
                          <a:ext cx="24467" cy="60274"/>
                        </a:xfrm>
                        <a:custGeom>
                          <a:avLst/>
                          <a:gdLst/>
                          <a:ahLst/>
                          <a:cxnLst/>
                          <a:rect l="0" t="0" r="0" b="0"/>
                          <a:pathLst>
                            <a:path w="24467" h="60274">
                              <a:moveTo>
                                <a:pt x="0" y="0"/>
                              </a:moveTo>
                              <a:lnTo>
                                <a:pt x="24467" y="0"/>
                              </a:lnTo>
                              <a:lnTo>
                                <a:pt x="24467" y="10261"/>
                              </a:lnTo>
                              <a:lnTo>
                                <a:pt x="21666" y="10198"/>
                              </a:lnTo>
                              <a:lnTo>
                                <a:pt x="12179" y="10198"/>
                              </a:lnTo>
                              <a:lnTo>
                                <a:pt x="12179" y="25488"/>
                              </a:lnTo>
                              <a:lnTo>
                                <a:pt x="21184" y="25488"/>
                              </a:lnTo>
                              <a:lnTo>
                                <a:pt x="24467" y="25267"/>
                              </a:lnTo>
                              <a:lnTo>
                                <a:pt x="24467" y="38346"/>
                              </a:lnTo>
                              <a:lnTo>
                                <a:pt x="24435" y="38303"/>
                              </a:lnTo>
                              <a:cubicBezTo>
                                <a:pt x="23279" y="37083"/>
                                <a:pt x="22047" y="36246"/>
                                <a:pt x="20777" y="35789"/>
                              </a:cubicBezTo>
                              <a:cubicBezTo>
                                <a:pt x="19482" y="35331"/>
                                <a:pt x="17437" y="35116"/>
                                <a:pt x="14643" y="35116"/>
                              </a:cubicBezTo>
                              <a:lnTo>
                                <a:pt x="12179" y="35116"/>
                              </a:lnTo>
                              <a:lnTo>
                                <a:pt x="12179"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92" name="Shape 13892"/>
                      <wps:cNvSpPr/>
                      <wps:spPr>
                        <a:xfrm>
                          <a:off x="2475065" y="486133"/>
                          <a:ext cx="29737" cy="60274"/>
                        </a:xfrm>
                        <a:custGeom>
                          <a:avLst/>
                          <a:gdLst/>
                          <a:ahLst/>
                          <a:cxnLst/>
                          <a:rect l="0" t="0" r="0" b="0"/>
                          <a:pathLst>
                            <a:path w="29737" h="60274">
                              <a:moveTo>
                                <a:pt x="0" y="0"/>
                              </a:moveTo>
                              <a:lnTo>
                                <a:pt x="1162" y="0"/>
                              </a:lnTo>
                              <a:cubicBezTo>
                                <a:pt x="7588" y="0"/>
                                <a:pt x="12275" y="533"/>
                                <a:pt x="15196" y="1625"/>
                              </a:cubicBezTo>
                              <a:cubicBezTo>
                                <a:pt x="18104" y="2705"/>
                                <a:pt x="20453" y="4623"/>
                                <a:pt x="22206" y="7404"/>
                              </a:cubicBezTo>
                              <a:cubicBezTo>
                                <a:pt x="23959" y="10173"/>
                                <a:pt x="24835" y="13334"/>
                                <a:pt x="24835" y="16890"/>
                              </a:cubicBezTo>
                              <a:cubicBezTo>
                                <a:pt x="24835" y="21425"/>
                                <a:pt x="23501" y="25146"/>
                                <a:pt x="20847" y="28105"/>
                              </a:cubicBezTo>
                              <a:cubicBezTo>
                                <a:pt x="18180" y="31038"/>
                                <a:pt x="14218" y="32905"/>
                                <a:pt x="8922" y="33668"/>
                              </a:cubicBezTo>
                              <a:cubicBezTo>
                                <a:pt x="11551" y="35204"/>
                                <a:pt x="13735" y="36894"/>
                                <a:pt x="15450" y="38734"/>
                              </a:cubicBezTo>
                              <a:cubicBezTo>
                                <a:pt x="17151" y="40563"/>
                                <a:pt x="19463" y="43827"/>
                                <a:pt x="22371" y="48513"/>
                              </a:cubicBezTo>
                              <a:lnTo>
                                <a:pt x="29737" y="60274"/>
                              </a:lnTo>
                              <a:lnTo>
                                <a:pt x="15170" y="60274"/>
                              </a:lnTo>
                              <a:lnTo>
                                <a:pt x="6382" y="47155"/>
                              </a:lnTo>
                              <a:lnTo>
                                <a:pt x="0" y="38346"/>
                              </a:lnTo>
                              <a:lnTo>
                                <a:pt x="0" y="25267"/>
                              </a:lnTo>
                              <a:lnTo>
                                <a:pt x="7652" y="24752"/>
                              </a:lnTo>
                              <a:cubicBezTo>
                                <a:pt x="9112" y="24256"/>
                                <a:pt x="10230" y="23406"/>
                                <a:pt x="11068" y="22199"/>
                              </a:cubicBezTo>
                              <a:cubicBezTo>
                                <a:pt x="11881" y="20993"/>
                                <a:pt x="12287" y="19481"/>
                                <a:pt x="12287" y="17678"/>
                              </a:cubicBezTo>
                              <a:cubicBezTo>
                                <a:pt x="12287" y="15646"/>
                                <a:pt x="11754" y="14021"/>
                                <a:pt x="10674" y="12764"/>
                              </a:cubicBezTo>
                              <a:cubicBezTo>
                                <a:pt x="9595" y="11519"/>
                                <a:pt x="8058" y="10731"/>
                                <a:pt x="6090" y="10401"/>
                              </a:cubicBezTo>
                              <a:lnTo>
                                <a:pt x="0" y="1026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757" name="Shape 15757"/>
                      <wps:cNvSpPr/>
                      <wps:spPr>
                        <a:xfrm>
                          <a:off x="2510993"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94" name="Shape 13894"/>
                      <wps:cNvSpPr/>
                      <wps:spPr>
                        <a:xfrm>
                          <a:off x="2532629" y="485102"/>
                          <a:ext cx="52502" cy="62333"/>
                        </a:xfrm>
                        <a:custGeom>
                          <a:avLst/>
                          <a:gdLst/>
                          <a:ahLst/>
                          <a:cxnLst/>
                          <a:rect l="0" t="0" r="0" b="0"/>
                          <a:pathLst>
                            <a:path w="52502" h="62333">
                              <a:moveTo>
                                <a:pt x="28207" y="0"/>
                              </a:moveTo>
                              <a:cubicBezTo>
                                <a:pt x="35573" y="0"/>
                                <a:pt x="41554" y="2184"/>
                                <a:pt x="46177" y="6541"/>
                              </a:cubicBezTo>
                              <a:cubicBezTo>
                                <a:pt x="48908" y="9119"/>
                                <a:pt x="50965" y="12815"/>
                                <a:pt x="52337" y="17641"/>
                              </a:cubicBezTo>
                              <a:lnTo>
                                <a:pt x="40297" y="20510"/>
                              </a:lnTo>
                              <a:cubicBezTo>
                                <a:pt x="39573" y="17387"/>
                                <a:pt x="38087" y="14923"/>
                                <a:pt x="35827" y="13106"/>
                              </a:cubicBezTo>
                              <a:cubicBezTo>
                                <a:pt x="33566" y="11316"/>
                                <a:pt x="30823" y="10402"/>
                                <a:pt x="27584" y="10402"/>
                              </a:cubicBezTo>
                              <a:cubicBezTo>
                                <a:pt x="23114" y="10402"/>
                                <a:pt x="19495" y="12002"/>
                                <a:pt x="16701" y="15215"/>
                              </a:cubicBezTo>
                              <a:cubicBezTo>
                                <a:pt x="13932" y="18416"/>
                                <a:pt x="12535" y="23609"/>
                                <a:pt x="12535" y="30798"/>
                              </a:cubicBezTo>
                              <a:cubicBezTo>
                                <a:pt x="12535" y="38418"/>
                                <a:pt x="13907" y="43841"/>
                                <a:pt x="16637" y="47079"/>
                              </a:cubicBezTo>
                              <a:cubicBezTo>
                                <a:pt x="19380" y="50318"/>
                                <a:pt x="22962" y="51930"/>
                                <a:pt x="27331" y="51930"/>
                              </a:cubicBezTo>
                              <a:cubicBezTo>
                                <a:pt x="30569" y="51930"/>
                                <a:pt x="33350" y="50902"/>
                                <a:pt x="35674" y="48845"/>
                              </a:cubicBezTo>
                              <a:cubicBezTo>
                                <a:pt x="38011" y="46800"/>
                                <a:pt x="39688" y="43562"/>
                                <a:pt x="40704" y="39142"/>
                              </a:cubicBezTo>
                              <a:lnTo>
                                <a:pt x="52502" y="42889"/>
                              </a:lnTo>
                              <a:cubicBezTo>
                                <a:pt x="50686" y="49454"/>
                                <a:pt x="47689" y="54344"/>
                                <a:pt x="43472" y="57544"/>
                              </a:cubicBezTo>
                              <a:cubicBezTo>
                                <a:pt x="39268" y="60731"/>
                                <a:pt x="33934" y="62333"/>
                                <a:pt x="27457" y="62333"/>
                              </a:cubicBezTo>
                              <a:cubicBezTo>
                                <a:pt x="19456" y="62333"/>
                                <a:pt x="12878" y="59589"/>
                                <a:pt x="7722" y="54128"/>
                              </a:cubicBezTo>
                              <a:cubicBezTo>
                                <a:pt x="2565" y="48667"/>
                                <a:pt x="0" y="41187"/>
                                <a:pt x="0" y="31699"/>
                              </a:cubicBezTo>
                              <a:cubicBezTo>
                                <a:pt x="0" y="21667"/>
                                <a:pt x="2578" y="13881"/>
                                <a:pt x="7760" y="8319"/>
                              </a:cubicBezTo>
                              <a:cubicBezTo>
                                <a:pt x="12941" y="2781"/>
                                <a:pt x="19761" y="0"/>
                                <a:pt x="28207"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95" name="Shape 13895"/>
                      <wps:cNvSpPr/>
                      <wps:spPr>
                        <a:xfrm>
                          <a:off x="2589439" y="486133"/>
                          <a:ext cx="29851" cy="60274"/>
                        </a:xfrm>
                        <a:custGeom>
                          <a:avLst/>
                          <a:gdLst/>
                          <a:ahLst/>
                          <a:cxnLst/>
                          <a:rect l="0" t="0" r="0" b="0"/>
                          <a:pathLst>
                            <a:path w="29851" h="60274">
                              <a:moveTo>
                                <a:pt x="23482" y="0"/>
                              </a:moveTo>
                              <a:lnTo>
                                <a:pt x="29851" y="0"/>
                              </a:lnTo>
                              <a:lnTo>
                                <a:pt x="29851" y="14281"/>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96" name="Shape 13896"/>
                      <wps:cNvSpPr/>
                      <wps:spPr>
                        <a:xfrm>
                          <a:off x="2619290"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97" name="Shape 13897"/>
                      <wps:cNvSpPr/>
                      <wps:spPr>
                        <a:xfrm>
                          <a:off x="2656502"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98" name="Shape 13898"/>
                      <wps:cNvSpPr/>
                      <wps:spPr>
                        <a:xfrm>
                          <a:off x="2711056"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99" name="Shape 13899"/>
                      <wps:cNvSpPr/>
                      <wps:spPr>
                        <a:xfrm>
                          <a:off x="2740908"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w:pict>
            <v:group w14:anchorId="367B9620" id="Group 13830" o:spid="_x0000_s1026" style="position:absolute;margin-left:0;margin-top:1128.5pt;width:899.55pt;height:71.5pt;z-index:251669504;mso-position-horizontal-relative:page;mso-position-vertical-relative:page" coordsize="114244,90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">
              <v:shape id="Shape 15753" o:spid="_x0000_s1027" style="position:absolute;top:8228;width:114244;height:851;visibility:visible;mso-wrap-style:square;v-text-anchor:top" coordsize="11424450,851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" path="m,l11424450,r,85103l,85103,,e" fillcolor="#575455" stroked="f" strokeweight="0">
                <v:stroke miterlimit="83231f" joinstyle="miter"/>
                <v:path arrowok="t" textboxrect="0,0,11424450,85103"/>
              </v:shape>
              <v:shape id="Shape 13832" o:spid="_x0000_s1028" style="position:absolute;left:783;top:93;width:6436;height:6437;visibility:visible;mso-wrap-style:square;v-text-anchor:top" coordsize="643547,643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" path="m321793,c498996,,643547,144577,643547,321844v,177279,-144551,321856,-321754,321856c144551,643700,,499123,,321844,,144577,144551,,321793,xe" fillcolor="#f3a62b" stroked="f" strokeweight="0">
                <v:stroke miterlimit="83231f" joinstyle="miter"/>
                <v:path arrowok="t" textboxrect="0,0,643547,643700"/>
              </v:shape>
              <v:shape id="Shape 13833" o:spid="_x0000_s1029" style="position:absolute;left:689;width:3312;height:6623;visibility:visible;mso-wrap-style:square;v-text-anchor:top" coordsize="331191,66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" path="m331191,r,18693l268343,25050c126138,54239,18860,180414,18860,331188v,150784,107278,276970,249483,306161l331191,643706r,18682l264547,655650c113754,624714,,490986,,331188,,171400,113754,37674,264547,6738l331191,xe" fillcolor="black" stroked="f" strokeweight="0">
                <v:stroke miterlimit="83231f" joinstyle="miter"/>
                <v:path arrowok="t" textboxrect="0,0,331191,662388"/>
              </v:shape>
              <v:shape id="Shape 13834" o:spid="_x0000_s1030" style="position:absolute;left:4001;width:3312;height:6623;visibility:visible;mso-wrap-style:square;v-text-anchor:top" coordsize="331203,6623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" path="m25,c182626,,331203,148577,331203,331191,331203,513817,182626,662394,25,662394r-25,-3l,643710r25,3c172237,643713,312331,503517,312331,331191,312331,158877,172237,18693,25,18693r-25,4l,3,25,xe" fillcolor="black" stroked="f" strokeweight="0">
                <v:stroke miterlimit="83231f" joinstyle="miter"/>
                <v:path arrowok="t" textboxrect="0,0,331203,662394"/>
              </v:shape>
              <v:shape id="Shape 13835" o:spid="_x0000_s1031" style="position:absolute;left:2881;top:1827;width:693;height:2282;visibility:visible;mso-wrap-style:square;v-text-anchor:top" coordsize="69228,228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" path="m,l38900,r,178180l69228,178180r,49955l8903,203085c2438,196151,165,191960,,179857l,xe" fillcolor="black" stroked="f" strokeweight="0">
                <v:stroke miterlimit="83231f" joinstyle="miter"/>
                <v:path arrowok="t" textboxrect="0,0,69228,228135"/>
              </v:shape>
              <v:shape id="Shape 13836" o:spid="_x0000_s1032" style="position:absolute;left:1125;top:467;width:2449;height:5689;visibility:visible;mso-wrap-style:square;v-text-anchor:top" coordsize="244894,568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" path="m244894,r,12943l232245,15199r-13284,3060l205905,21980r-12738,4318l180708,31200r-12192,5512l156705,42769r-11519,6643l134049,56550r-10770,7645l112890,72349r-9969,8648l93370,90103r-9080,9550l75654,109635r-8166,10376l59830,130781r-7163,11150l46063,153437r-6058,11863l34493,177467r-4927,12483l25260,202713r-3708,13044l18453,229040r-2375,13551l14313,256333r-1080,13957l12878,284463r355,14175l14313,312581r1765,13754l18453,339886r3099,13285l25260,366201r4306,12763l34442,391309r210452,l244894,425827r-8204,l208267,498408r15621,l229908,481910r14986,l244894,568917r-1092,-138l229667,566226r-13945,-3200l202095,559152r-13360,-4521l175666,549463r-12750,-5754l150495,537346r-12014,-6921l126784,522931r-11277,-8014l104661,506371,94209,497328r-9957,-9511l74701,477820,65659,467395,57137,456524,49124,445233,41631,433561,34709,421536,28334,409127,22581,396363,17437,383333,12929,369973,9042,356321,5855,342388,3302,328240,1486,313838,368,299234,,284463,368,269694,1486,255088,3302,240686,5855,226552,9042,212620r3887,-13652l17437,185595r5144,-13044l28334,159801r6375,-12408l41631,135365r7493,-11670l57137,112404r8522,-10871l74701,91106r9551,-9995l94209,71586r10452,-9016l115507,54009r11277,-8013l138481,38503r12014,-6934l162916,25206r12750,-5753l188735,14297,202095,9762,215722,5914,229667,2688,243802,136,244894,xe" fillcolor="black" stroked="f" strokeweight="0">
                <v:stroke miterlimit="83231f" joinstyle="miter"/>
                <v:path arrowok="t" textboxrect="0,0,244894,568917"/>
              </v:shape>
              <v:shape id="Shape 13837" o:spid="_x0000_s1033" style="position:absolute;left:3574;top:1328;width:958;height:4860;visibility:visible;mso-wrap-style:square;v-text-anchor:top" coordsize="95790,486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" path="m24422,l63322,r,228130l95790,228130r,49076l63322,289472r,15736l95790,305208r,94856l84823,400064r,-59755l70091,340309r,71998l95790,412307r,68695l86500,482678r-14377,1815l57506,485611r-14796,393l27915,485611,13322,484493,,482816,,395808r14199,l20561,412307r16066,l7391,339725r-7391,l,305208r24422,l24422,288227,,278085,,228130r24422,l24422,xe" fillcolor="black" stroked="f" strokeweight="0">
                <v:stroke miterlimit="83231f" joinstyle="miter"/>
                <v:path arrowok="t" textboxrect="0,0,95790,486004"/>
              </v:shape>
              <v:shape id="Shape 13838" o:spid="_x0000_s1034" style="position:absolute;left:3574;top:435;width:958;height:180;visibility:visible;mso-wrap-style:square;v-text-anchor:top" coordsize="95790,17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" path="m42710,l57506,394,72123,1499,86500,3302r9290,1676l95790,17954,84531,15951,70802,14199,56858,13131,42710,12788r-14148,343l14618,14199,889,15951,,16109,,3166,13322,1499,27915,394,42710,xe" fillcolor="black" stroked="f" strokeweight="0">
                <v:stroke miterlimit="83231f" joinstyle="miter"/>
                <v:path arrowok="t" textboxrect="0,0,95790,17954"/>
              </v:shape>
              <v:shape id="Shape 13839" o:spid="_x0000_s1035" style="position:absolute;left:4532;top:1827;width:612;height:2273;visibility:visible;mso-wrap-style:square;v-text-anchor:top" coordsize="61195,227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" path="m22282,l61195,r,179857l61144,179857v-343,12649,-2095,21628,-11011,28461l,227256,,178180r22282,l22282,xe" fillcolor="black" stroked="f" strokeweight="0">
                <v:stroke miterlimit="83231f" joinstyle="miter"/>
                <v:path arrowok="t" textboxrect="0,0,61195,227256"/>
              </v:shape>
              <v:shape id="Shape 13840" o:spid="_x0000_s1036" style="position:absolute;left:4532;top:485;width:2345;height:5653;visibility:visible;mso-wrap-style:square;v-text-anchor:top" coordsize="234512,5652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" path="m,l4858,876,18802,4102,32442,7950r13361,4535l58871,17641r12738,5753l84030,29756r12026,6935l107740,44183r11278,8014l129864,60758r10465,9016l150285,79299r9538,9995l168866,99721r8534,10871l185401,121882r7493,11671l199815,145580r6363,12409l211931,170738r5144,13045l221596,197155r3886,13652l228683,224740r2552,14134l233039,253276r1117,14605l234512,282651r-356,14771l233039,312026r-1804,14402l228683,340576r-3201,13933l221596,368160r-4521,13361l211931,394551r-5753,12764l199815,419723r-6921,12026l185401,443421r-8001,11291l168866,465582r-9043,10426l150285,486004r-9956,9512l129864,504558r-10846,8547l107740,521119r-11684,7494l84030,535533r-12421,6364l58871,547650r-13068,5169l32442,557340r-13640,3874l4858,564414,,565291,,496596r25698,l25698,484353,,484353,,389497r200082,l204972,377152r4305,-12763l212960,351358r3099,-13284l218459,324523r1753,-13754l221278,296825r356,-14174l221278,268478r-1066,-13957l218459,240779r-2400,-13551l212960,213945r-3683,-13044l204972,188137r-4953,-12483l194507,163488r-6045,-11863l181845,140119r-7137,-11150l167049,118199r-8178,-10376l150235,97841r-9094,-9550l131591,79184r-9944,-8647l111246,62382,100463,54738,89364,47600,77819,40957,65996,34900,53829,29387,41370,24485,28607,20168,15564,16447,2305,13387,,12976,,xe" fillcolor="black" stroked="f" strokeweight="0">
                <v:stroke miterlimit="83231f" joinstyle="miter"/>
                <v:path arrowok="t" textboxrect="0,0,234512,565291"/>
              </v:shape>
              <v:shape id="Shape 13841" o:spid="_x0000_s1037" style="position:absolute;left:3469;top:4894;width:200;height:270;visibility:visible;mso-wrap-style:square;v-text-anchor:top" coordsize="19926,269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" path="m9868,l19926,26936,,26936,9868,xe" fillcolor="black" stroked="f" strokeweight="0">
                <v:stroke miterlimit="83231f" joinstyle="miter"/>
                <v:path arrowok="t" textboxrect="0,0,19926,26936"/>
              </v:shape>
              <v:shape id="Shape 13900" o:spid="_x0000_s1038" style="position:absolute;left:27342;top:913;width:125;height:317;visibility:visible;mso-wrap-style:square;v-text-anchor:top" coordsize="12567,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" path="m11811,r756,74l12567,6204,11252,5271v-1892,,-3187,177,-3937,355l7315,14427r3366,l12567,14033r,6992l10490,19495r-3353,l7137,31674,,31674,,939c2807,558,6744,,11811,xe" fillcolor="black" stroked="f" strokeweight="0">
                <v:stroke miterlimit="83231f" joinstyle="miter"/>
                <v:path arrowok="t" textboxrect="0,0,12567,31674"/>
              </v:shape>
              <v:shape id="Shape 13901" o:spid="_x0000_s1039" style="position:absolute;left:27145;top:763;width:322;height:617;visibility:visible;mso-wrap-style:square;v-text-anchor:top" coordsize="32239,616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" path="m31852,r387,74l32239,6507r-756,-321c18186,6186,7874,17247,7874,30747v,13691,10312,24561,23978,24561l32239,55144r,6421l31686,61672c14059,61672,,48006,,30747,,13488,14059,,31852,xe" fillcolor="black" stroked="f" strokeweight="0">
                <v:stroke miterlimit="83231f" joinstyle="miter"/>
                <v:path arrowok="t" textboxrect="0,0,32239,61672"/>
              </v:shape>
              <v:shape id="Shape 13902" o:spid="_x0000_s1040" style="position:absolute;left:27467;top:914;width:143;height:316;visibility:visible;mso-wrap-style:square;v-text-anchor:top" coordsize="14256,3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" path="m,l5901,584v1640,424,2811,1038,3846,1793c11614,3673,12922,5921,12922,8930v,3733,-2807,6171,-6363,7316l6559,16601v2985,939,4496,3390,5436,7518c12922,28767,13672,30482,14256,31600r-7519,c5810,30482,5251,27865,4299,24119l,20951,,13959r3164,-659c4455,12574,5251,11450,5251,9857l,6130,,xe" fillcolor="black" stroked="f" strokeweight="0">
                <v:stroke miterlimit="83231f" joinstyle="miter"/>
                <v:path arrowok="t" textboxrect="0,0,14256,31600"/>
              </v:shape>
              <v:shape id="Shape 13903" o:spid="_x0000_s1041" style="position:absolute;left:27467;top:764;width:310;height:614;visibility:visible;mso-wrap-style:square;v-text-anchor:top" coordsize="30931,614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" path="m,l11862,2302c23123,6905,30931,17728,30931,30673v,12944,-7808,23868,-19138,28520l,61491,,55070,16320,48174v4194,-4426,6724,-10561,6724,-17311c23044,24019,20514,17830,16273,13353l,6432,,xe" fillcolor="black" stroked="f" strokeweight="0">
                <v:stroke miterlimit="83231f" joinstyle="miter"/>
                <v:path arrowok="t" textboxrect="0,0,30931,61491"/>
              </v:shape>
              <v:shape id="Shape 13842" o:spid="_x0000_s1042" style="position:absolute;left:8397;top:836;width:2659;height:3391;visibility:visible;mso-wrap-style:square;v-text-anchor:top" coordsize="265836,339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" path="m,l67297,r,180581c67297,209232,68148,227876,69774,236334v2895,13666,9779,24600,20599,32829c101219,277470,116065,281597,134849,281597v19075,,33540,-3873,43256,-11722c187795,262116,193612,252501,195567,241148v2007,-11393,2947,-30290,2947,-56668l198514,r67322,l265836,175158v,40057,-1816,68314,-5448,84849c256718,276555,250063,290437,240259,301853v-9779,11342,-22886,20422,-39193,27192c184683,335775,163258,339128,136881,339128v-31852,,-56007,-3671,-72441,-11049c47968,320714,35027,311175,25463,299453,15913,287744,9614,275386,6579,262510,2172,243408,,215215,,177876l,xe" fillcolor="black" stroked="f" strokeweight="0">
                <v:stroke miterlimit="83231f" joinstyle="miter"/>
                <v:path arrowok="t" textboxrect="0,0,265836,339128"/>
              </v:shape>
              <v:shape id="Shape 13843" o:spid="_x0000_s1043" style="position:absolute;left:11772;top:836;width:2646;height:3335;visibility:visible;mso-wrap-style:square;v-text-anchor:top" coordsize="264566,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" path="m,l65507,,202006,222669,202006,r62560,l264566,333463r-67627,l62560,116015r,217448l,333463,,xe" fillcolor="black" stroked="f" strokeweight="0">
                <v:stroke miterlimit="83231f" joinstyle="miter"/>
                <v:path arrowok="t" textboxrect="0,0,264566,333463"/>
              </v:shape>
              <v:shape id="Shape 13844" o:spid="_x0000_s1044" style="position:absolute;left:14751;top:836;width:1651;height:3335;visibility:visible;mso-wrap-style:square;v-text-anchor:top" coordsize="165100,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" path="m129883,r35217,l165100,79040r-470,-1265l119609,201561r45491,l165100,257684r-66218,l71425,333463,,333463,129883,xe" fillcolor="black" stroked="f" strokeweight="0">
                <v:stroke miterlimit="83231f" joinstyle="miter"/>
                <v:path arrowok="t" textboxrect="0,0,165100,333463"/>
              </v:shape>
              <v:shape id="Shape 13845" o:spid="_x0000_s1045" style="position:absolute;left:16402;top:836;width:1695;height:3335;visibility:visible;mso-wrap-style:square;v-text-anchor:top" coordsize="169494,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" path="m,l35966,,169494,333463r-73279,l67081,257684,,257684,,201561r45491,l,79040,,xe" fillcolor="black" stroked="f" strokeweight="0">
                <v:stroke miterlimit="83231f" joinstyle="miter"/>
                <v:path arrowok="t" textboxrect="0,0,169494,333463"/>
              </v:shape>
              <v:shape id="Shape 13846" o:spid="_x0000_s1046" style="position:absolute;left:18411;top:836;width:2658;height:3391;visibility:visible;mso-wrap-style:square;v-text-anchor:top" coordsize="265836,339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" path="m,l67323,r,180581c67323,209232,68174,227876,69799,236334v2896,13666,9779,24600,20574,32829c101257,277470,116065,281597,134849,281597v19113,,33540,-3873,43256,-11722c187795,262116,193637,252501,195567,241148v2032,-11393,2947,-30290,2947,-56668l198514,r67322,l265836,175158v,40057,-1790,68314,-5448,84849c256743,276555,250063,290437,240284,301853v-9779,11342,-22911,20422,-39179,27192c184709,335775,163297,339128,136881,339128v-31827,,-55957,-3671,-72441,-11049c47968,320714,35027,311175,25476,299453,15913,287744,9639,275386,6604,262510,2172,243408,,215215,,177876l,xe" fillcolor="black" stroked="f" strokeweight="0">
                <v:stroke miterlimit="83231f" joinstyle="miter"/>
                <v:path arrowok="t" textboxrect="0,0,265836,339128"/>
              </v:shape>
              <v:shape id="Shape 13847" o:spid="_x0000_s1047" style="position:absolute;left:21876;top:863;width:2347;height:3308;visibility:visible;mso-wrap-style:square;v-text-anchor:top" coordsize="234671,330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" path="m,l67297,r,274523l234671,274523r,56210l,330733,,xe" fillcolor="black" stroked="f" strokeweight="0">
                <v:stroke miterlimit="83231f" joinstyle="miter"/>
                <v:path arrowok="t" textboxrect="0,0,234671,330733"/>
              </v:shape>
              <v:shape id="Shape 13848" o:spid="_x0000_s1048" style="position:absolute;left:24351;top:836;width:1651;height:3335;visibility:visible;mso-wrap-style:square;v-text-anchor:top" coordsize="165119,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" path="m129883,r35236,l165119,78989r-451,-1214l119609,201561r45510,l165119,257684r-66211,l71425,333463,,333463,129883,xe" fillcolor="black" stroked="f" strokeweight="0">
                <v:stroke miterlimit="83231f" joinstyle="miter"/>
                <v:path arrowok="t" textboxrect="0,0,165119,333463"/>
              </v:shape>
              <v:shape id="Shape 13849" o:spid="_x0000_s1049" style="position:absolute;left:26002;top:836;width:1695;height:3335;visibility:visible;mso-wrap-style:square;v-text-anchor:top" coordsize="169475,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" path="m,l35947,,169475,333463r-73279,l67088,257684,,257684,,201561r45511,l,78989,,xe" fillcolor="black" stroked="f" strokeweight="0">
                <v:stroke miterlimit="83231f" joinstyle="miter"/>
                <v:path arrowok="t" textboxrect="0,0,169475,333463"/>
              </v:shape>
              <v:shape id="Shape 13850" o:spid="_x0000_s1050" style="position:absolute;left:8397;top:4861;width:481;height:613;visibility:visible;mso-wrap-style:square;v-text-anchor:top" coordsize="48070,613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" path="m,l12179,r,32638c12179,37833,12332,41187,12624,42711v521,2475,1765,4457,3721,5943c18301,50152,20980,50902,24384,50902v3454,,6058,-711,7811,-2122c33960,47383,35014,45644,35357,43586v368,-2057,546,-5474,546,-10248l35903,,48070,r,31662c48070,38900,47739,44005,47079,46989v-661,2999,-1867,5513,-3632,7570c41669,56617,39319,58255,36347,59474v-2959,1220,-6820,1829,-11595,1829c18999,61303,14630,60643,11659,59310,8687,57989,6337,56262,4610,54127,2883,52006,1753,49785,1194,47447,394,43993,,38900,,32144l,xe" fillcolor="black" stroked="f" strokeweight="0">
                <v:stroke miterlimit="83231f" joinstyle="miter"/>
                <v:path arrowok="t" textboxrect="0,0,48070,61303"/>
              </v:shape>
              <v:shape id="Shape 13851" o:spid="_x0000_s1051" style="position:absolute;left:9007;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" path="m,l11849,,36513,40246,36513,,47828,r,60274l35611,60274,11316,20968r,39306l,60274,,xe" fillcolor="black" stroked="f" strokeweight="0">
                <v:stroke miterlimit="83231f" joinstyle="miter"/>
                <v:path arrowok="t" textboxrect="0,0,47828,60274"/>
              </v:shape>
              <v:shape id="Shape 15754" o:spid="_x0000_s1052" style="position:absolute;left:9610;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" path="m,l12167,r,60274l,60274,,e" fillcolor="black" stroked="f" strokeweight="0">
                <v:stroke miterlimit="83231f" joinstyle="miter"/>
                <v:path arrowok="t" textboxrect="0,0,12167,60274"/>
              </v:shape>
              <v:shape id="Shape 13853" o:spid="_x0000_s1053" style="position:absolute;left:9786;top:4861;width:562;height:603;visibility:visible;mso-wrap-style:square;v-text-anchor:top" coordsize="5612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" path="m,l13195,,28448,44614,43205,,56121,,34531,60274r-12992,l,xe" fillcolor="black" stroked="f" strokeweight="0">
                <v:stroke miterlimit="83231f" joinstyle="miter"/>
                <v:path arrowok="t" textboxrect="0,0,56121,60274"/>
              </v:shape>
              <v:shape id="Shape 13854" o:spid="_x0000_s1054" style="position:absolute;left:10410;top:4861;width:458;height:603;visibility:visible;mso-wrap-style:square;v-text-anchor:top" coordsize="4584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" path="m,l44704,r,10198l12167,10198r,13348l42431,23546r,10159l12167,33705r,16408l45847,50113r,10161l,60274,,xe" fillcolor="black" stroked="f" strokeweight="0">
                <v:stroke miterlimit="83231f" joinstyle="miter"/>
                <v:path arrowok="t" textboxrect="0,0,45847,60274"/>
              </v:shape>
              <v:shape id="Shape 13855" o:spid="_x0000_s1055" style="position:absolute;left:10972;top:4861;width:244;height:603;visibility:visible;mso-wrap-style:square;v-text-anchor:top" coordsize="24473,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" path="m,l24473,r,10261l21666,10198r-9487,l12179,25488r9005,l24473,25267r,13089l24435,38303c23279,37083,22047,36246,20777,35789v-1295,-458,-3340,-673,-6134,-673l12179,35116r,25158l,60274,,xe" fillcolor="black" stroked="f" strokeweight="0">
                <v:stroke miterlimit="83231f" joinstyle="miter"/>
                <v:path arrowok="t" textboxrect="0,0,24473,60274"/>
              </v:shape>
              <v:shape id="Shape 13856" o:spid="_x0000_s1056" style="position:absolute;left:11216;top:4861;width:298;height:603;visibility:visible;mso-wrap-style:square;v-text-anchor:top" coordsize="2973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" path="m,l1156,c7582,,12268,533,15189,1625v2921,1080,5258,2998,7011,5779c23952,10173,24829,13334,24829,16890v,4535,-1334,8256,-3988,11215c18174,31038,14211,32905,8915,33668v2629,1536,4814,3226,6528,5066c17145,40563,19456,43827,22365,48513r7366,11761l15164,60274,6375,47155,,38356,,25267r7645,-515c9093,24256,10224,23406,11062,22199v813,-1206,1232,-2718,1232,-4521c12294,15646,11748,14021,10668,12764,9589,11519,8052,10731,6083,10401l,10261,,xe" fillcolor="black" stroked="f" strokeweight="0">
                <v:stroke miterlimit="83231f" joinstyle="miter"/>
                <v:path arrowok="t" textboxrect="0,0,29731,60274"/>
              </v:shape>
              <v:shape id="Shape 13857" o:spid="_x0000_s1057" style="position:absolute;left:11549;top:4851;width:490;height:623;visibility:visible;mso-wrap-style:square;v-text-anchor:top" coordsize="49009,623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" path="m24181,v7569,,13259,1663,17081,4966c45098,8293,47092,12712,47295,18250r-12167,533c34607,15684,33477,13461,31763,12103,30048,10744,27483,10071,24066,10071v-3543,,-6324,724,-8318,2184c14465,13182,13818,14439,13818,16002v,1422,609,2642,1803,3657c17170,20941,20891,22289,26810,23685v5918,1385,10299,2845,13144,4330c42786,29514,45009,31547,46609,34137v1600,2591,2400,5791,2400,9601c49009,47205,48057,50431,46139,53454v-1930,3009,-4623,5257,-8141,6718c34493,61632,30112,62370,24879,62370v-7620,,-13474,-1766,-17564,-5284c3238,53569,787,48425,,41694l11849,40539v711,3975,2159,6895,4331,8762c18364,51155,21311,52082,25006,52082v3912,,6871,-812,8852,-2476c35852,47941,36843,46011,36843,43790v,-1424,-419,-2642,-1245,-3645c34747,39154,33299,38264,31217,37540v-1423,-494,-4674,-1384,-9754,-2629c14948,33286,10363,31305,7734,28942,4026,25615,2184,21577,2184,16814v,-3074,864,-5943,2617,-8622c6540,5524,9042,3491,12319,2094,15596,685,19545,,24181,xe" fillcolor="black" stroked="f" strokeweight="0">
                <v:stroke miterlimit="83231f" joinstyle="miter"/>
                <v:path arrowok="t" textboxrect="0,0,49009,62370"/>
              </v:shape>
              <v:shape id="Shape 15755" o:spid="_x0000_s1058" style="position:absolute;left:12137;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" path="m,l12167,r,60274l,60274,,e" fillcolor="black" stroked="f" strokeweight="0">
                <v:stroke miterlimit="83231f" joinstyle="miter"/>
                <v:path arrowok="t" textboxrect="0,0,12167,60274"/>
              </v:shape>
              <v:shape id="Shape 13859" o:spid="_x0000_s1059" style="position:absolute;left:12375;top:4861;width:250;height:603;visibility:visible;mso-wrap-style:square;v-text-anchor:top" coordsize="2505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" path="m,l22238,r2819,284l25057,10623r-7417,-425l12167,10198r,39917l21260,50115r3797,-296l25057,60020r-2159,254l,60274,,xe" fillcolor="black" stroked="f" strokeweight="0">
                <v:stroke miterlimit="83231f" joinstyle="miter"/>
                <v:path arrowok="t" textboxrect="0,0,25057,60274"/>
              </v:shape>
              <v:shape id="Shape 13860" o:spid="_x0000_s1060" style="position:absolute;left:12625;top:4864;width:255;height:597;visibility:visible;mso-wrap-style:square;v-text-anchor:top" coordsize="25476,59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" path="m,l8649,871v3543,1042,6566,2884,9093,5538c20257,9077,22187,12328,23495,16188v1321,3848,1981,8598,1981,14237c25476,35390,24854,39670,23622,43264v-1511,4383,-3658,7938,-6464,10643c15049,55964,12205,57565,8611,58720l,59736,,49535r3556,-276c5524,48764,7163,47938,8471,46744v1295,-1181,2362,-3111,3188,-5816c12484,38235,12890,34553,12890,29891v,-4648,-406,-8229,-1231,-10731c10833,16670,9677,14728,8204,13319,6718,11922,4839,10981,2578,10486l,10339,,xe" fillcolor="black" stroked="f" strokeweight="0">
                <v:stroke miterlimit="83231f" joinstyle="miter"/>
                <v:path arrowok="t" textboxrect="0,0,25476,59736"/>
              </v:shape>
              <v:shape id="Shape 13861" o:spid="_x0000_s1061" style="position:absolute;left:12922;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" path="m23482,r6369,l29851,14280r-82,-222l21628,36423r8223,l29851,46583r-11957,l12916,60274,,60274,23482,xe" fillcolor="black" stroked="f" strokeweight="0">
                <v:stroke miterlimit="83231f" joinstyle="miter"/>
                <v:path arrowok="t" textboxrect="0,0,29851,60274"/>
              </v:shape>
              <v:shape id="Shape 13862" o:spid="_x0000_s1062" style="position:absolute;left:13220;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" path="m,l6509,,30639,60274r-13246,l12135,46583,,46583,,36423r8223,l,14280,,xe" fillcolor="black" stroked="f" strokeweight="0">
                <v:stroke miterlimit="83231f" joinstyle="miter"/>
                <v:path arrowok="t" textboxrect="0,0,30639,60274"/>
              </v:shape>
              <v:shape id="Shape 13863" o:spid="_x0000_s1063" style="position:absolute;left:13591;top:4861;width:250;height:603;visibility:visible;mso-wrap-style:square;v-text-anchor:top" coordsize="2505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" path="m,l22238,r2819,284l25057,10623r-7417,-425l12167,10198r,39917l21260,50115r3797,-296l25057,60020r-2159,254l,60274,,xe" fillcolor="black" stroked="f" strokeweight="0">
                <v:stroke miterlimit="83231f" joinstyle="miter"/>
                <v:path arrowok="t" textboxrect="0,0,25057,60274"/>
              </v:shape>
              <v:shape id="Shape 13864" o:spid="_x0000_s1064" style="position:absolute;left:13841;top:4864;width:255;height:597;visibility:visible;mso-wrap-style:square;v-text-anchor:top" coordsize="25463,59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" path="m,l8649,871v3543,1042,6566,2884,9093,5538c20257,9077,22187,12328,23495,16188v1321,3848,1968,8598,1968,14237c25463,35390,24854,39670,23622,43264v-1511,4383,-3658,7938,-6464,10643c15049,55964,12205,57565,8611,58720l,59736,,49535r3556,-276c5524,48764,7163,47938,8471,46744v1295,-1181,2362,-3111,3188,-5816c12484,38235,12890,34553,12890,29891v,-4648,-406,-8229,-1231,-10731c10833,16670,9677,14728,8204,13319,6718,11922,4839,10981,2578,10486l,10339,,xe" fillcolor="black" stroked="f" strokeweight="0">
                <v:stroke miterlimit="83231f" joinstyle="miter"/>
                <v:path arrowok="t" textboxrect="0,0,25463,59736"/>
              </v:shape>
              <v:shape id="Shape 13865" o:spid="_x0000_s1065" style="position:absolute;left:14341;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" path="m23482,r6369,l29851,14280r-82,-222l21628,36423r8223,l29851,46583r-11957,l12916,60274,,60274,23482,xe" fillcolor="black" stroked="f" strokeweight="0">
                <v:stroke miterlimit="83231f" joinstyle="miter"/>
                <v:path arrowok="t" textboxrect="0,0,29851,60274"/>
              </v:shape>
              <v:shape id="Shape 13866" o:spid="_x0000_s1066" style="position:absolute;left:14639;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" path="m,l6509,,30639,60274r-13246,l12135,46583,,46583,,36423r8223,l,14280,,xe" fillcolor="black" stroked="f" strokeweight="0">
                <v:stroke miterlimit="83231f" joinstyle="miter"/>
                <v:path arrowok="t" textboxrect="0,0,30639,60274"/>
              </v:shape>
              <v:shape id="Shape 13867" o:spid="_x0000_s1067" style="position:absolute;left:15009;top:4861;width:481;height:613;visibility:visible;mso-wrap-style:square;v-text-anchor:top" coordsize="48070,613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" path="m,l12179,r,32638c12179,37833,12332,41187,12624,42711v521,2475,1765,4457,3721,5943c18301,50152,20980,50902,24384,50902v3454,,6058,-711,7811,-2122c33960,47383,35014,45644,35357,43586v368,-2057,546,-5474,546,-10248l35903,,48070,r,31662c48070,38900,47739,44005,47079,46989v-661,2999,-1867,5513,-3632,7570c41669,56617,39319,58255,36347,59474v-2959,1220,-6820,1829,-11595,1829c18999,61303,14630,60643,11659,59310,8687,57989,6337,56262,4610,54127,2883,52006,1753,49785,1194,47447,394,43993,,38900,,32144l,xe" fillcolor="black" stroked="f" strokeweight="0">
                <v:stroke miterlimit="83231f" joinstyle="miter"/>
                <v:path arrowok="t" textboxrect="0,0,48070,61303"/>
              </v:shape>
              <v:shape id="Shape 13868" o:spid="_x0000_s1068" style="position:absolute;left:15575;top:4861;width:479;height:603;visibility:visible;mso-wrap-style:square;v-text-anchor:top" coordsize="47892,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" path="m,l47892,r,10198l30048,10198r,50076l17882,60274r,-50076l,10198,,xe" fillcolor="black" stroked="f" strokeweight="0">
                <v:stroke miterlimit="83231f" joinstyle="miter"/>
                <v:path arrowok="t" textboxrect="0,0,47892,60274"/>
              </v:shape>
              <v:shape id="Shape 13869" o:spid="_x0000_s1069" style="position:absolute;left:16108;top:4851;width:292;height:622;visibility:visible;mso-wrap-style:square;v-text-anchor:top" coordsize="29210,6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" path="m29159,r51,20l29210,10435,17158,15557v-3086,3442,-4623,8624,-4623,15571c12535,37948,14110,43117,17259,46634r11951,5250l29210,62289,7938,54115c2642,48667,,41123,,31535,,25400,914,20231,2756,16066,4127,13005,6007,10249,8369,7810,10744,5359,13335,3556,16154,2375,19914,788,24244,,29159,xe" fillcolor="black" stroked="f" strokeweight="0">
                <v:stroke miterlimit="83231f" joinstyle="miter"/>
                <v:path arrowok="t" textboxrect="0,0,29210,62289"/>
              </v:shape>
              <v:shape id="Shape 13870" o:spid="_x0000_s1070" style="position:absolute;left:16325;top:4703;width:75;height:123;visibility:visible;mso-wrap-style:square;v-text-anchor:top" coordsize="7455,12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" path="m5664,l7455,r,12140l7315,12292,,12292,5664,xe" fillcolor="black" stroked="f" strokeweight="0">
                <v:stroke miterlimit="83231f" joinstyle="miter"/>
                <v:path arrowok="t" textboxrect="0,0,7455,12292"/>
              </v:shape>
              <v:shape id="Shape 13871" o:spid="_x0000_s1071" style="position:absolute;left:16400;top:4851;width:292;height:623;visibility:visible;mso-wrap-style:square;v-text-anchor:top" coordsize="29261,62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" path="m,l21273,8235v5308,5525,7988,13170,7988,22988c29261,40951,26619,48571,21323,54057,16040,59556,8966,62312,114,62312l,62269,,51864r76,34c4928,51898,8903,50158,12014,46653v3099,-3480,4661,-8725,4661,-15723c16675,24022,15164,18878,12141,15475,9106,12083,5080,10382,76,10382l,10415,,xe" fillcolor="black" stroked="f" strokeweight="0">
                <v:stroke miterlimit="83231f" joinstyle="miter"/>
                <v:path arrowok="t" textboxrect="0,0,29261,62312"/>
              </v:shape>
              <v:shape id="Shape 13872" o:spid="_x0000_s1072" style="position:absolute;left:16400;top:4703;width:112;height:122;visibility:visible;mso-wrap-style:square;v-text-anchor:top" coordsize="11176,1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" path="m,l11176,,,12140,,xe" fillcolor="black" stroked="f" strokeweight="0">
                <v:stroke miterlimit="83231f" joinstyle="miter"/>
                <v:path arrowok="t" textboxrect="0,0,11176,12140"/>
              </v:shape>
              <v:shape id="Shape 13873" o:spid="_x0000_s1073" style="position:absolute;left:16789;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" path="m,l11849,,36513,40246,36513,,47828,r,60274l35611,60274,11316,20968r,39306l,60274,,xe" fillcolor="black" stroked="f" strokeweight="0">
                <v:stroke miterlimit="83231f" joinstyle="miter"/>
                <v:path arrowok="t" textboxrect="0,0,47828,60274"/>
              </v:shape>
              <v:shape id="Shape 13874" o:spid="_x0000_s1074" style="position:absolute;left:17371;top:4851;width:292;height:622;visibility:visible;mso-wrap-style:square;v-text-anchor:top" coordsize="29210,6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" path="m29159,r51,20l29210,10435,17158,15557v-3086,3442,-4623,8624,-4623,15571c12535,37948,14110,43117,17259,46634r11951,5250l29210,62289,7938,54115c2642,48667,,41123,,31535,,25400,914,20231,2756,16066,4127,13005,6007,10249,8369,7810,10744,5359,13335,3556,16154,2375,19914,788,24244,,29159,xe" fillcolor="black" stroked="f" strokeweight="0">
                <v:stroke miterlimit="83231f" joinstyle="miter"/>
                <v:path arrowok="t" textboxrect="0,0,29210,62289"/>
              </v:shape>
              <v:shape id="Shape 13875" o:spid="_x0000_s1075" style="position:absolute;left:17663;top:4851;width:292;height:623;visibility:visible;mso-wrap-style:square;v-text-anchor:top" coordsize="29248,62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" path="m,l21273,8235v5308,5525,7975,13170,7975,22988c29248,40951,26607,48571,21323,54057,16040,59556,8966,62312,114,62312l,62269,,51864r76,34c4928,51898,8903,50158,12014,46653v3099,-3480,4661,-8725,4661,-15723c16675,24022,15164,18878,12141,15475,9106,12083,5080,10382,76,10382l,10415,,xe" fillcolor="black" stroked="f" strokeweight="0">
                <v:stroke miterlimit="83231f" joinstyle="miter"/>
                <v:path arrowok="t" textboxrect="0,0,29248,62312"/>
              </v:shape>
              <v:shape id="Shape 13876" o:spid="_x0000_s1076" style="position:absolute;left:18049;top:4861;width:582;height:603;visibility:visible;mso-wrap-style:square;v-text-anchor:top" coordsize="5821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" path="m,l18212,,29146,41109,39954,,58217,r,60274l46901,60274r,-47447l34950,60274r-11722,l11303,12827r,47447l,60274,,xe" fillcolor="black" stroked="f" strokeweight="0">
                <v:stroke miterlimit="83231f" joinstyle="miter"/>
                <v:path arrowok="t" textboxrect="0,0,58217,60274"/>
              </v:shape>
              <v:shape id="Shape 13877" o:spid="_x0000_s1077" style="position:absolute;left:18691;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" path="m23482,r6369,l29851,14280r-82,-222l21628,36423r8223,l29851,46583r-11957,l12916,60274,,60274,23482,xe" fillcolor="black" stroked="f" strokeweight="0">
                <v:stroke miterlimit="83231f" joinstyle="miter"/>
                <v:path arrowok="t" textboxrect="0,0,29851,60274"/>
              </v:shape>
              <v:shape id="Shape 13878" o:spid="_x0000_s1078" style="position:absolute;left:18989;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" path="m,l6509,,30639,60274r-13246,l12135,46583,,46583,,36423r8223,l,14280,,xe" fillcolor="black" stroked="f" strokeweight="0">
                <v:stroke miterlimit="83231f" joinstyle="miter"/>
                <v:path arrowok="t" textboxrect="0,0,30639,60274"/>
              </v:shape>
              <v:shape id="Shape 13879" o:spid="_x0000_s1079" style="position:absolute;left:19566;top:4866;width:424;height:598;visibility:visible;mso-wrap-style:square;v-text-anchor:top" coordsize="42443,59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" path="m,l12179,r,49619l42443,49619r,10160l,59779,,xe" fillcolor="black" stroked="f" strokeweight="0">
                <v:stroke miterlimit="83231f" joinstyle="miter"/>
                <v:path arrowok="t" textboxrect="0,0,42443,59779"/>
              </v:shape>
              <v:shape id="Shape 13880" o:spid="_x0000_s1080" style="position:absolute;left:20016;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" path="m23482,r6369,l29851,14280r-82,-222l21628,36423r8223,l29851,46583r-11969,l12916,60274,,60274,23482,xe" fillcolor="black" stroked="f" strokeweight="0">
                <v:stroke miterlimit="83231f" joinstyle="miter"/>
                <v:path arrowok="t" textboxrect="0,0,29851,60274"/>
              </v:shape>
              <v:shape id="Shape 13881" o:spid="_x0000_s1081" style="position:absolute;left:20314;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" path="m,l6509,,30639,60274r-13246,l12135,46583,,46583,,36423r8223,l,14280,,xe" fillcolor="black" stroked="f" strokeweight="0">
                <v:stroke miterlimit="83231f" joinstyle="miter"/>
                <v:path arrowok="t" textboxrect="0,0,30639,60274"/>
              </v:shape>
              <v:shape id="Shape 13882" o:spid="_x0000_s1082" style="position:absolute;left:20579;top:4861;width:479;height:603;visibility:visible;mso-wrap-style:square;v-text-anchor:top" coordsize="47892,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" path="m,l47892,r,10198l30048,10198r,50076l17882,60274r,-50076l,10198,,xe" fillcolor="black" stroked="f" strokeweight="0">
                <v:stroke miterlimit="83231f" joinstyle="miter"/>
                <v:path arrowok="t" textboxrect="0,0,47892,60274"/>
              </v:shape>
              <v:shape id="Shape 15756" o:spid="_x0000_s1083" style="position:absolute;left:21133;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" path="m,l12167,r,60274l,60274,,e" fillcolor="black" stroked="f" strokeweight="0">
                <v:stroke miterlimit="83231f" joinstyle="miter"/>
                <v:path arrowok="t" textboxrect="0,0,12167,60274"/>
              </v:shape>
              <v:shape id="Shape 13884" o:spid="_x0000_s1084" style="position:absolute;left:21372;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" path="m,l11849,,36513,40246,36513,,47828,r,60274l35611,60274,11316,20968r,39306l,60274,,xe" fillcolor="black" stroked="f" strokeweight="0">
                <v:stroke miterlimit="83231f" joinstyle="miter"/>
                <v:path arrowok="t" textboxrect="0,0,47828,60274"/>
              </v:shape>
              <v:shape id="Shape 13885" o:spid="_x0000_s1085" style="position:absolute;left:21954;top:4851;width:292;height:622;visibility:visible;mso-wrap-style:square;v-text-anchor:top" coordsize="29210,6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" path="m29159,r51,20l29210,10435,17158,15557v-3086,3442,-4623,8624,-4623,15571c12535,37948,14110,43117,17259,46634r11951,5250l29210,62289,7938,54115c2642,48667,,41123,,31535,,25400,914,20231,2756,16066,4127,13005,6007,10249,8369,7810,10744,5359,13335,3556,16167,2375,19914,788,24244,,29159,xe" fillcolor="black" stroked="f" strokeweight="0">
                <v:stroke miterlimit="83231f" joinstyle="miter"/>
                <v:path arrowok="t" textboxrect="0,0,29210,62289"/>
              </v:shape>
              <v:shape id="Shape 13886" o:spid="_x0000_s1086" style="position:absolute;left:22246;top:4851;width:293;height:623;visibility:visible;mso-wrap-style:square;v-text-anchor:top" coordsize="29261,62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" path="m,l21273,8235v5321,5525,7988,13170,7988,22988c29261,40951,26619,48571,21323,54057,16040,59556,8966,62312,114,62312l,62269,,51864r76,34c4928,51898,8903,50158,12014,46653v3099,-3480,4661,-8725,4661,-15723c16675,24022,15164,18878,12141,15475,9106,12083,5080,10382,76,10382l,10415,,xe" fillcolor="black" stroked="f" strokeweight="0">
                <v:stroke miterlimit="83231f" joinstyle="miter"/>
                <v:path arrowok="t" textboxrect="0,0,29261,62312"/>
              </v:shape>
              <v:shape id="Shape 13887" o:spid="_x0000_s1087" style="position:absolute;left:22573;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" path="m23482,r6369,l29851,14281r-82,-223l21628,36423r8223,l29851,46583r-11957,l12916,60274,,60274,23482,xe" fillcolor="black" stroked="f" strokeweight="0">
                <v:stroke miterlimit="83231f" joinstyle="miter"/>
                <v:path arrowok="t" textboxrect="0,0,29851,60274"/>
              </v:shape>
              <v:shape id="Shape 13888" o:spid="_x0000_s1088" style="position:absolute;left:22871;top:4861;width:306;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" path="m,l6509,,30639,60274r-13246,l12135,46583,,46583,,36423r8223,l,14281,,xe" fillcolor="black" stroked="f" strokeweight="0">
                <v:stroke miterlimit="83231f" joinstyle="miter"/>
                <v:path arrowok="t" textboxrect="0,0,30639,60274"/>
              </v:shape>
              <v:shape id="Shape 13889" o:spid="_x0000_s1089" style="position:absolute;left:23240;top:4861;width:582;height:603;visibility:visible;mso-wrap-style:square;v-text-anchor:top" coordsize="5821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" path="m,l18212,,29146,41109,39954,,58217,r,60274l46901,60274r,-47447l34950,60274r-11722,l11303,12827r,47447l,60274,,xe" fillcolor="black" stroked="f" strokeweight="0">
                <v:stroke miterlimit="83231f" joinstyle="miter"/>
                <v:path arrowok="t" textboxrect="0,0,58217,60274"/>
              </v:shape>
              <v:shape id="Shape 13890" o:spid="_x0000_s1090" style="position:absolute;left:23943;top:4861;width:459;height:603;visibility:visible;mso-wrap-style:square;v-text-anchor:top" coordsize="4584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" path="m,l44704,r,10198l12167,10198r,13348l42431,23546r,10159l12167,33705r,16408l45847,50113r,10161l,60274,,xe" fillcolor="black" stroked="f" strokeweight="0">
                <v:stroke miterlimit="83231f" joinstyle="miter"/>
                <v:path arrowok="t" textboxrect="0,0,45847,60274"/>
              </v:shape>
              <v:shape id="Shape 13891" o:spid="_x0000_s1091" style="position:absolute;left:24505;top:4861;width:245;height:603;visibility:visible;mso-wrap-style:square;v-text-anchor:top" coordsize="244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" path="m,l24467,r,10261l21666,10198r-9487,l12179,25488r9005,l24467,25267r,13079l24435,38303c23279,37083,22047,36246,20777,35789v-1295,-458,-3340,-673,-6134,-673l12179,35116r,25158l,60274,,xe" fillcolor="black" stroked="f" strokeweight="0">
                <v:stroke miterlimit="83231f" joinstyle="miter"/>
                <v:path arrowok="t" textboxrect="0,0,24467,60274"/>
              </v:shape>
              <v:shape id="Shape 13892" o:spid="_x0000_s1092" style="position:absolute;left:24750;top:4861;width:298;height:603;visibility:visible;mso-wrap-style:square;v-text-anchor:top" coordsize="2973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" path="m,l1162,c7588,,12275,533,15196,1625v2908,1080,5257,2998,7010,5779c23959,10173,24835,13334,24835,16890v,4535,-1334,8256,-3988,11215c18180,31038,14218,32905,8922,33668v2629,1536,4813,3226,6528,5066c17151,40563,19463,43827,22371,48513r7366,11761l15170,60274,6382,47155,,38346,,25267r7652,-515c9112,24256,10230,23406,11068,22199v813,-1206,1219,-2718,1219,-4521c12287,15646,11754,14021,10674,12764,9595,11519,8058,10731,6090,10401l,10261,,xe" fillcolor="black" stroked="f" strokeweight="0">
                <v:stroke miterlimit="83231f" joinstyle="miter"/>
                <v:path arrowok="t" textboxrect="0,0,29737,60274"/>
              </v:shape>
              <v:shape id="Shape 15757" o:spid="_x0000_s1093" style="position:absolute;left:25109;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" path="m,l12167,r,60274l,60274,,e" fillcolor="black" stroked="f" strokeweight="0">
                <v:stroke miterlimit="83231f" joinstyle="miter"/>
                <v:path arrowok="t" textboxrect="0,0,12167,60274"/>
              </v:shape>
              <v:shape id="Shape 13894" o:spid="_x0000_s1094" style="position:absolute;left:25326;top:4851;width:525;height:623;visibility:visible;mso-wrap-style:square;v-text-anchor:top" coordsize="52502,62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" path="m28207,v7366,,13347,2184,17970,6541c48908,9119,50965,12815,52337,17641l40297,20510v-724,-3123,-2210,-5587,-4470,-7404c33566,11316,30823,10402,27584,10402v-4470,,-8089,1600,-10883,4813c13932,18416,12535,23609,12535,30798v,7620,1372,13043,4102,16281c19380,50318,22962,51930,27331,51930v3238,,6019,-1028,8343,-3085c38011,46800,39688,43562,40704,39142r11798,3747c50686,49454,47689,54344,43472,57544v-4204,3187,-9538,4789,-16015,4789c19456,62333,12878,59589,7722,54128,2565,48667,,41187,,31699,,21667,2578,13881,7760,8319,12941,2781,19761,,28207,xe" fillcolor="black" stroked="f" strokeweight="0">
                <v:stroke miterlimit="83231f" joinstyle="miter"/>
                <v:path arrowok="t" textboxrect="0,0,52502,62333"/>
              </v:shape>
              <v:shape id="Shape 13895" o:spid="_x0000_s1095" style="position:absolute;left:25894;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" path="m23482,r6369,l29851,14281r-82,-223l21628,36423r8223,l29851,46583r-11957,l12916,60274,,60274,23482,xe" fillcolor="black" stroked="f" strokeweight="0">
                <v:stroke miterlimit="83231f" joinstyle="miter"/>
                <v:path arrowok="t" textboxrect="0,0,29851,60274"/>
              </v:shape>
              <v:shape id="Shape 13896" o:spid="_x0000_s1096" style="position:absolute;left:26192;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" path="m,l6509,,30639,60274r-13246,l12135,46583,,46583,,36423r8223,l,14281,,xe" fillcolor="black" stroked="f" strokeweight="0">
                <v:stroke miterlimit="83231f" joinstyle="miter"/>
                <v:path arrowok="t" textboxrect="0,0,30639,60274"/>
              </v:shape>
              <v:shape id="Shape 13897" o:spid="_x0000_s1097" style="position:absolute;left:26565;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" path="m,l11849,,36513,40246,36513,,47828,r,60274l35611,60274,11316,20968r,39306l,60274,,xe" fillcolor="black" stroked="f" strokeweight="0">
                <v:stroke miterlimit="83231f" joinstyle="miter"/>
                <v:path arrowok="t" textboxrect="0,0,47828,60274"/>
              </v:shape>
              <v:shape id="Shape 13898" o:spid="_x0000_s1098" style="position:absolute;left:27110;top:4861;width:299;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" path="m23482,r6369,l29851,14280r-82,-222l21628,36423r8223,l29851,46583r-11957,l12916,60274,,60274,23482,xe" fillcolor="black" stroked="f" strokeweight="0">
                <v:stroke miterlimit="83231f" joinstyle="miter"/>
                <v:path arrowok="t" textboxrect="0,0,29851,60274"/>
              </v:shape>
              <v:shape id="Shape 13899" o:spid="_x0000_s1099" style="position:absolute;left:27409;top:4861;width:306;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" path="m,l6509,,30639,60274r-13246,l12135,46583,,46583,,36423r8223,l,14280,,xe" fillcolor="black" stroked="f" strokeweight="0">
                <v:stroke miterlimit="83231f" joinstyle="miter"/>
                <v:path arrowok="t" textboxrect="0,0,30639,60274"/>
              </v:shape>
              <w10:wrap type="square" anchorx="page" anchory="page"/>
            </v:group>
          </w:pict>
        </mc:Fallback>
      </mc:AlternateConten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0277" w:rsidRDefault="00445851">
    <w:pPr>
      <w:spacing w:after="0" w:line="259" w:lineRule="auto"/>
      <w:ind w:left="-444" w:right="16985" w:firstLine="0"/>
    </w:pPr>
    <w:r>
      <w:rPr>
        <w:rFonts w:ascii="Calibri" w:eastAsia="Calibri" w:hAnsi="Calibri" w:cs="Calibri"/>
        <w:noProof/>
        <w:sz w:val="22"/>
      </w:rPr>
      <mc:AlternateContent>
        <mc:Choice Requires="wpg">
          <w:drawing>
            <wp:anchor distT="0" distB="0" distL="114300" distR="114300" simplePos="0" relativeHeight="251679744" behindDoc="0" locked="0" layoutInCell="1" allowOverlap="1">
              <wp:simplePos x="0" y="0"/>
              <wp:positionH relativeFrom="page">
                <wp:posOffset>0</wp:posOffset>
              </wp:positionH>
              <wp:positionV relativeFrom="page">
                <wp:posOffset>14332090</wp:posOffset>
              </wp:positionV>
              <wp:extent cx="11424450" cy="907911"/>
              <wp:effectExtent l="0" t="0" r="0" b="0"/>
              <wp:wrapSquare wrapText="bothSides"/>
              <wp:docPr id="14986" name="Group 14986"/>
              <wp:cNvGraphicFramePr/>
              <a:graphic xmlns:a="http://schemas.openxmlformats.org/drawingml/2006/main">
                <a:graphicData uri="http://schemas.microsoft.com/office/word/2010/wordprocessingGroup">
                  <wpg:wgp>
                    <wpg:cNvGrpSpPr/>
                    <wpg:grpSpPr>
                      <a:xfrm>
                        <a:off x="0" y="0"/>
                        <a:ext cx="11424450" cy="907911"/>
                        <a:chOff x="0" y="0"/>
                        <a:chExt cx="11424450" cy="907911"/>
                      </a:xfrm>
                    </wpg:grpSpPr>
                    <wps:wsp>
                      <wps:cNvPr id="15803" name="Shape 15803"/>
                      <wps:cNvSpPr/>
                      <wps:spPr>
                        <a:xfrm>
                          <a:off x="0" y="822807"/>
                          <a:ext cx="11424450" cy="85103"/>
                        </a:xfrm>
                        <a:custGeom>
                          <a:avLst/>
                          <a:gdLst/>
                          <a:ahLst/>
                          <a:cxnLst/>
                          <a:rect l="0" t="0" r="0" b="0"/>
                          <a:pathLst>
                            <a:path w="11424450" h="85103">
                              <a:moveTo>
                                <a:pt x="0" y="0"/>
                              </a:moveTo>
                              <a:lnTo>
                                <a:pt x="11424450" y="0"/>
                              </a:lnTo>
                              <a:lnTo>
                                <a:pt x="11424450" y="85103"/>
                              </a:lnTo>
                              <a:lnTo>
                                <a:pt x="0" y="85103"/>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s:wsp>
                      <wps:cNvPr id="14988" name="Shape 14988"/>
                      <wps:cNvSpPr/>
                      <wps:spPr>
                        <a:xfrm>
                          <a:off x="78364" y="9348"/>
                          <a:ext cx="643547" cy="643700"/>
                        </a:xfrm>
                        <a:custGeom>
                          <a:avLst/>
                          <a:gdLst/>
                          <a:ahLst/>
                          <a:cxnLst/>
                          <a:rect l="0" t="0" r="0" b="0"/>
                          <a:pathLst>
                            <a:path w="643547" h="643700">
                              <a:moveTo>
                                <a:pt x="321793" y="0"/>
                              </a:moveTo>
                              <a:cubicBezTo>
                                <a:pt x="498996" y="0"/>
                                <a:pt x="643547" y="144577"/>
                                <a:pt x="643547" y="321844"/>
                              </a:cubicBezTo>
                              <a:cubicBezTo>
                                <a:pt x="643547" y="499123"/>
                                <a:pt x="498996" y="643700"/>
                                <a:pt x="321793" y="643700"/>
                              </a:cubicBezTo>
                              <a:cubicBezTo>
                                <a:pt x="144551" y="643700"/>
                                <a:pt x="0" y="499123"/>
                                <a:pt x="0" y="321844"/>
                              </a:cubicBezTo>
                              <a:cubicBezTo>
                                <a:pt x="0" y="144577"/>
                                <a:pt x="144551" y="0"/>
                                <a:pt x="321793" y="0"/>
                              </a:cubicBezTo>
                              <a:close/>
                            </a:path>
                          </a:pathLst>
                        </a:custGeom>
                        <a:ln w="0" cap="flat">
                          <a:miter lim="127000"/>
                        </a:ln>
                      </wps:spPr>
                      <wps:style>
                        <a:lnRef idx="0">
                          <a:srgbClr val="000000">
                            <a:alpha val="0"/>
                          </a:srgbClr>
                        </a:lnRef>
                        <a:fillRef idx="1">
                          <a:srgbClr val="F3A62B"/>
                        </a:fillRef>
                        <a:effectRef idx="0">
                          <a:scrgbClr r="0" g="0" b="0"/>
                        </a:effectRef>
                        <a:fontRef idx="none"/>
                      </wps:style>
                      <wps:bodyPr/>
                    </wps:wsp>
                    <wps:wsp>
                      <wps:cNvPr id="14989" name="Shape 14989"/>
                      <wps:cNvSpPr/>
                      <wps:spPr>
                        <a:xfrm>
                          <a:off x="68941" y="3"/>
                          <a:ext cx="331191" cy="662388"/>
                        </a:xfrm>
                        <a:custGeom>
                          <a:avLst/>
                          <a:gdLst/>
                          <a:ahLst/>
                          <a:cxnLst/>
                          <a:rect l="0" t="0" r="0" b="0"/>
                          <a:pathLst>
                            <a:path w="331191" h="662388">
                              <a:moveTo>
                                <a:pt x="331191" y="0"/>
                              </a:moveTo>
                              <a:lnTo>
                                <a:pt x="331191" y="18693"/>
                              </a:lnTo>
                              <a:lnTo>
                                <a:pt x="268343" y="25050"/>
                              </a:lnTo>
                              <a:cubicBezTo>
                                <a:pt x="126138" y="54239"/>
                                <a:pt x="18860" y="180414"/>
                                <a:pt x="18860" y="331188"/>
                              </a:cubicBezTo>
                              <a:cubicBezTo>
                                <a:pt x="18860" y="481972"/>
                                <a:pt x="126138" y="608158"/>
                                <a:pt x="268343" y="637349"/>
                              </a:cubicBezTo>
                              <a:lnTo>
                                <a:pt x="331191" y="643706"/>
                              </a:lnTo>
                              <a:lnTo>
                                <a:pt x="331191" y="662388"/>
                              </a:lnTo>
                              <a:lnTo>
                                <a:pt x="264547" y="655650"/>
                              </a:lnTo>
                              <a:cubicBezTo>
                                <a:pt x="113754" y="624714"/>
                                <a:pt x="0" y="490986"/>
                                <a:pt x="0" y="331188"/>
                              </a:cubicBezTo>
                              <a:cubicBezTo>
                                <a:pt x="0" y="171400"/>
                                <a:pt x="113754" y="37674"/>
                                <a:pt x="264547" y="6738"/>
                              </a:cubicBezTo>
                              <a:lnTo>
                                <a:pt x="331191"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990" name="Shape 14990"/>
                      <wps:cNvSpPr/>
                      <wps:spPr>
                        <a:xfrm>
                          <a:off x="400131" y="0"/>
                          <a:ext cx="331203" cy="662394"/>
                        </a:xfrm>
                        <a:custGeom>
                          <a:avLst/>
                          <a:gdLst/>
                          <a:ahLst/>
                          <a:cxnLst/>
                          <a:rect l="0" t="0" r="0" b="0"/>
                          <a:pathLst>
                            <a:path w="331203" h="662394">
                              <a:moveTo>
                                <a:pt x="25" y="0"/>
                              </a:moveTo>
                              <a:cubicBezTo>
                                <a:pt x="182626" y="0"/>
                                <a:pt x="331203" y="148577"/>
                                <a:pt x="331203" y="331191"/>
                              </a:cubicBezTo>
                              <a:cubicBezTo>
                                <a:pt x="331203" y="513817"/>
                                <a:pt x="182626" y="662394"/>
                                <a:pt x="25" y="662394"/>
                              </a:cubicBezTo>
                              <a:lnTo>
                                <a:pt x="0" y="662391"/>
                              </a:lnTo>
                              <a:lnTo>
                                <a:pt x="0" y="643710"/>
                              </a:lnTo>
                              <a:lnTo>
                                <a:pt x="25" y="643713"/>
                              </a:lnTo>
                              <a:cubicBezTo>
                                <a:pt x="172237" y="643713"/>
                                <a:pt x="312331" y="503517"/>
                                <a:pt x="312331" y="331191"/>
                              </a:cubicBezTo>
                              <a:cubicBezTo>
                                <a:pt x="312331" y="158877"/>
                                <a:pt x="172237" y="18693"/>
                                <a:pt x="25" y="18693"/>
                              </a:cubicBezTo>
                              <a:lnTo>
                                <a:pt x="0" y="18697"/>
                              </a:lnTo>
                              <a:lnTo>
                                <a:pt x="0" y="3"/>
                              </a:lnTo>
                              <a:lnTo>
                                <a:pt x="2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991" name="Shape 14991"/>
                      <wps:cNvSpPr/>
                      <wps:spPr>
                        <a:xfrm>
                          <a:off x="288199" y="182783"/>
                          <a:ext cx="69228" cy="228135"/>
                        </a:xfrm>
                        <a:custGeom>
                          <a:avLst/>
                          <a:gdLst/>
                          <a:ahLst/>
                          <a:cxnLst/>
                          <a:rect l="0" t="0" r="0" b="0"/>
                          <a:pathLst>
                            <a:path w="69228" h="228135">
                              <a:moveTo>
                                <a:pt x="0" y="0"/>
                              </a:moveTo>
                              <a:lnTo>
                                <a:pt x="38900" y="0"/>
                              </a:lnTo>
                              <a:lnTo>
                                <a:pt x="38900" y="178180"/>
                              </a:lnTo>
                              <a:lnTo>
                                <a:pt x="69228" y="178180"/>
                              </a:lnTo>
                              <a:lnTo>
                                <a:pt x="69228" y="228135"/>
                              </a:lnTo>
                              <a:lnTo>
                                <a:pt x="8903" y="203085"/>
                              </a:lnTo>
                              <a:cubicBezTo>
                                <a:pt x="2438" y="196151"/>
                                <a:pt x="165" y="191960"/>
                                <a:pt x="0" y="179857"/>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992" name="Shape 14992"/>
                      <wps:cNvSpPr/>
                      <wps:spPr>
                        <a:xfrm>
                          <a:off x="112532" y="46730"/>
                          <a:ext cx="244894" cy="568917"/>
                        </a:xfrm>
                        <a:custGeom>
                          <a:avLst/>
                          <a:gdLst/>
                          <a:ahLst/>
                          <a:cxnLst/>
                          <a:rect l="0" t="0" r="0" b="0"/>
                          <a:pathLst>
                            <a:path w="244894" h="568917">
                              <a:moveTo>
                                <a:pt x="244894" y="0"/>
                              </a:moveTo>
                              <a:lnTo>
                                <a:pt x="244894" y="12943"/>
                              </a:lnTo>
                              <a:lnTo>
                                <a:pt x="232245" y="15199"/>
                              </a:lnTo>
                              <a:lnTo>
                                <a:pt x="218961" y="18259"/>
                              </a:lnTo>
                              <a:lnTo>
                                <a:pt x="205905" y="21980"/>
                              </a:lnTo>
                              <a:lnTo>
                                <a:pt x="193167" y="26298"/>
                              </a:lnTo>
                              <a:lnTo>
                                <a:pt x="180708" y="31200"/>
                              </a:lnTo>
                              <a:lnTo>
                                <a:pt x="168516" y="36712"/>
                              </a:lnTo>
                              <a:lnTo>
                                <a:pt x="156705" y="42769"/>
                              </a:lnTo>
                              <a:lnTo>
                                <a:pt x="145186" y="49412"/>
                              </a:lnTo>
                              <a:lnTo>
                                <a:pt x="134049" y="56550"/>
                              </a:lnTo>
                              <a:lnTo>
                                <a:pt x="123279" y="64195"/>
                              </a:lnTo>
                              <a:lnTo>
                                <a:pt x="112890" y="72349"/>
                              </a:lnTo>
                              <a:lnTo>
                                <a:pt x="102921" y="80997"/>
                              </a:lnTo>
                              <a:lnTo>
                                <a:pt x="93370" y="90103"/>
                              </a:lnTo>
                              <a:lnTo>
                                <a:pt x="84290" y="99653"/>
                              </a:lnTo>
                              <a:lnTo>
                                <a:pt x="75654" y="109635"/>
                              </a:lnTo>
                              <a:lnTo>
                                <a:pt x="67488" y="120011"/>
                              </a:lnTo>
                              <a:lnTo>
                                <a:pt x="59830" y="130781"/>
                              </a:lnTo>
                              <a:lnTo>
                                <a:pt x="52667" y="141931"/>
                              </a:lnTo>
                              <a:lnTo>
                                <a:pt x="46063" y="153437"/>
                              </a:lnTo>
                              <a:lnTo>
                                <a:pt x="40005" y="165300"/>
                              </a:lnTo>
                              <a:lnTo>
                                <a:pt x="34493" y="177467"/>
                              </a:lnTo>
                              <a:lnTo>
                                <a:pt x="29566" y="189950"/>
                              </a:lnTo>
                              <a:lnTo>
                                <a:pt x="25260" y="202713"/>
                              </a:lnTo>
                              <a:lnTo>
                                <a:pt x="21552" y="215757"/>
                              </a:lnTo>
                              <a:lnTo>
                                <a:pt x="18453" y="229040"/>
                              </a:lnTo>
                              <a:lnTo>
                                <a:pt x="16078" y="242591"/>
                              </a:lnTo>
                              <a:lnTo>
                                <a:pt x="14313" y="256333"/>
                              </a:lnTo>
                              <a:lnTo>
                                <a:pt x="13233" y="270290"/>
                              </a:lnTo>
                              <a:lnTo>
                                <a:pt x="12878" y="284463"/>
                              </a:lnTo>
                              <a:lnTo>
                                <a:pt x="13233" y="298638"/>
                              </a:lnTo>
                              <a:lnTo>
                                <a:pt x="14313" y="312581"/>
                              </a:lnTo>
                              <a:lnTo>
                                <a:pt x="16078" y="326335"/>
                              </a:lnTo>
                              <a:lnTo>
                                <a:pt x="18453" y="339886"/>
                              </a:lnTo>
                              <a:lnTo>
                                <a:pt x="21552" y="353171"/>
                              </a:lnTo>
                              <a:lnTo>
                                <a:pt x="25260" y="366201"/>
                              </a:lnTo>
                              <a:lnTo>
                                <a:pt x="29566" y="378964"/>
                              </a:lnTo>
                              <a:lnTo>
                                <a:pt x="34442" y="391309"/>
                              </a:lnTo>
                              <a:lnTo>
                                <a:pt x="244894" y="391309"/>
                              </a:lnTo>
                              <a:lnTo>
                                <a:pt x="244894" y="425827"/>
                              </a:lnTo>
                              <a:lnTo>
                                <a:pt x="236690" y="425827"/>
                              </a:lnTo>
                              <a:lnTo>
                                <a:pt x="208267" y="498408"/>
                              </a:lnTo>
                              <a:lnTo>
                                <a:pt x="223888" y="498408"/>
                              </a:lnTo>
                              <a:lnTo>
                                <a:pt x="229908" y="481910"/>
                              </a:lnTo>
                              <a:lnTo>
                                <a:pt x="244894" y="481910"/>
                              </a:lnTo>
                              <a:lnTo>
                                <a:pt x="244894" y="568917"/>
                              </a:lnTo>
                              <a:lnTo>
                                <a:pt x="243802" y="568779"/>
                              </a:lnTo>
                              <a:lnTo>
                                <a:pt x="229667" y="566226"/>
                              </a:lnTo>
                              <a:lnTo>
                                <a:pt x="215722" y="563026"/>
                              </a:lnTo>
                              <a:lnTo>
                                <a:pt x="202095" y="559152"/>
                              </a:lnTo>
                              <a:lnTo>
                                <a:pt x="188735" y="554631"/>
                              </a:lnTo>
                              <a:lnTo>
                                <a:pt x="175666" y="549463"/>
                              </a:lnTo>
                              <a:lnTo>
                                <a:pt x="162916" y="543709"/>
                              </a:lnTo>
                              <a:lnTo>
                                <a:pt x="150495" y="537346"/>
                              </a:lnTo>
                              <a:lnTo>
                                <a:pt x="138481" y="530425"/>
                              </a:lnTo>
                              <a:lnTo>
                                <a:pt x="126784" y="522931"/>
                              </a:lnTo>
                              <a:lnTo>
                                <a:pt x="115507" y="514917"/>
                              </a:lnTo>
                              <a:lnTo>
                                <a:pt x="104661" y="506371"/>
                              </a:lnTo>
                              <a:lnTo>
                                <a:pt x="94209" y="497328"/>
                              </a:lnTo>
                              <a:lnTo>
                                <a:pt x="84252" y="487817"/>
                              </a:lnTo>
                              <a:lnTo>
                                <a:pt x="74701" y="477820"/>
                              </a:lnTo>
                              <a:lnTo>
                                <a:pt x="65659" y="467395"/>
                              </a:lnTo>
                              <a:lnTo>
                                <a:pt x="57137" y="456524"/>
                              </a:lnTo>
                              <a:lnTo>
                                <a:pt x="49124" y="445233"/>
                              </a:lnTo>
                              <a:lnTo>
                                <a:pt x="41631" y="433561"/>
                              </a:lnTo>
                              <a:lnTo>
                                <a:pt x="34709" y="421536"/>
                              </a:lnTo>
                              <a:lnTo>
                                <a:pt x="28334" y="409127"/>
                              </a:lnTo>
                              <a:lnTo>
                                <a:pt x="22581" y="396363"/>
                              </a:lnTo>
                              <a:lnTo>
                                <a:pt x="17437" y="383333"/>
                              </a:lnTo>
                              <a:lnTo>
                                <a:pt x="12929" y="369973"/>
                              </a:lnTo>
                              <a:lnTo>
                                <a:pt x="9042" y="356321"/>
                              </a:lnTo>
                              <a:lnTo>
                                <a:pt x="5855" y="342388"/>
                              </a:lnTo>
                              <a:lnTo>
                                <a:pt x="3302" y="328240"/>
                              </a:lnTo>
                              <a:lnTo>
                                <a:pt x="1486" y="313838"/>
                              </a:lnTo>
                              <a:lnTo>
                                <a:pt x="368" y="299234"/>
                              </a:lnTo>
                              <a:lnTo>
                                <a:pt x="0" y="284463"/>
                              </a:lnTo>
                              <a:lnTo>
                                <a:pt x="368" y="269694"/>
                              </a:lnTo>
                              <a:lnTo>
                                <a:pt x="1486" y="255088"/>
                              </a:lnTo>
                              <a:lnTo>
                                <a:pt x="3302" y="240686"/>
                              </a:lnTo>
                              <a:lnTo>
                                <a:pt x="5855" y="226552"/>
                              </a:lnTo>
                              <a:lnTo>
                                <a:pt x="9042" y="212620"/>
                              </a:lnTo>
                              <a:lnTo>
                                <a:pt x="12929" y="198968"/>
                              </a:lnTo>
                              <a:lnTo>
                                <a:pt x="17437" y="185595"/>
                              </a:lnTo>
                              <a:lnTo>
                                <a:pt x="22581" y="172551"/>
                              </a:lnTo>
                              <a:lnTo>
                                <a:pt x="28334" y="159801"/>
                              </a:lnTo>
                              <a:lnTo>
                                <a:pt x="34709" y="147393"/>
                              </a:lnTo>
                              <a:lnTo>
                                <a:pt x="41631" y="135365"/>
                              </a:lnTo>
                              <a:lnTo>
                                <a:pt x="49124" y="123695"/>
                              </a:lnTo>
                              <a:lnTo>
                                <a:pt x="57137" y="112404"/>
                              </a:lnTo>
                              <a:lnTo>
                                <a:pt x="65659" y="101533"/>
                              </a:lnTo>
                              <a:lnTo>
                                <a:pt x="74701" y="91106"/>
                              </a:lnTo>
                              <a:lnTo>
                                <a:pt x="84252" y="81111"/>
                              </a:lnTo>
                              <a:lnTo>
                                <a:pt x="94209" y="71586"/>
                              </a:lnTo>
                              <a:lnTo>
                                <a:pt x="104661" y="62570"/>
                              </a:lnTo>
                              <a:lnTo>
                                <a:pt x="115507" y="54009"/>
                              </a:lnTo>
                              <a:lnTo>
                                <a:pt x="126784" y="45996"/>
                              </a:lnTo>
                              <a:lnTo>
                                <a:pt x="138481" y="38503"/>
                              </a:lnTo>
                              <a:lnTo>
                                <a:pt x="150495" y="31569"/>
                              </a:lnTo>
                              <a:lnTo>
                                <a:pt x="162916" y="25206"/>
                              </a:lnTo>
                              <a:lnTo>
                                <a:pt x="175666" y="19453"/>
                              </a:lnTo>
                              <a:lnTo>
                                <a:pt x="188735" y="14297"/>
                              </a:lnTo>
                              <a:lnTo>
                                <a:pt x="202095" y="9762"/>
                              </a:lnTo>
                              <a:lnTo>
                                <a:pt x="215722" y="5914"/>
                              </a:lnTo>
                              <a:lnTo>
                                <a:pt x="229667" y="2688"/>
                              </a:lnTo>
                              <a:lnTo>
                                <a:pt x="243802" y="136"/>
                              </a:lnTo>
                              <a:lnTo>
                                <a:pt x="244894"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993" name="Shape 14993"/>
                      <wps:cNvSpPr/>
                      <wps:spPr>
                        <a:xfrm>
                          <a:off x="357426" y="132832"/>
                          <a:ext cx="95790" cy="486004"/>
                        </a:xfrm>
                        <a:custGeom>
                          <a:avLst/>
                          <a:gdLst/>
                          <a:ahLst/>
                          <a:cxnLst/>
                          <a:rect l="0" t="0" r="0" b="0"/>
                          <a:pathLst>
                            <a:path w="95790" h="486004">
                              <a:moveTo>
                                <a:pt x="24422" y="0"/>
                              </a:moveTo>
                              <a:lnTo>
                                <a:pt x="63322" y="0"/>
                              </a:lnTo>
                              <a:lnTo>
                                <a:pt x="63322" y="228130"/>
                              </a:lnTo>
                              <a:lnTo>
                                <a:pt x="95790" y="228130"/>
                              </a:lnTo>
                              <a:lnTo>
                                <a:pt x="95790" y="277206"/>
                              </a:lnTo>
                              <a:lnTo>
                                <a:pt x="63322" y="289472"/>
                              </a:lnTo>
                              <a:lnTo>
                                <a:pt x="63322" y="305208"/>
                              </a:lnTo>
                              <a:lnTo>
                                <a:pt x="95790" y="305208"/>
                              </a:lnTo>
                              <a:lnTo>
                                <a:pt x="95790" y="400064"/>
                              </a:lnTo>
                              <a:lnTo>
                                <a:pt x="84823" y="400064"/>
                              </a:lnTo>
                              <a:lnTo>
                                <a:pt x="84823" y="340309"/>
                              </a:lnTo>
                              <a:lnTo>
                                <a:pt x="70091" y="340309"/>
                              </a:lnTo>
                              <a:lnTo>
                                <a:pt x="70091" y="412307"/>
                              </a:lnTo>
                              <a:lnTo>
                                <a:pt x="95790" y="412307"/>
                              </a:lnTo>
                              <a:lnTo>
                                <a:pt x="95790" y="481002"/>
                              </a:lnTo>
                              <a:lnTo>
                                <a:pt x="86500" y="482678"/>
                              </a:lnTo>
                              <a:lnTo>
                                <a:pt x="72123" y="484493"/>
                              </a:lnTo>
                              <a:lnTo>
                                <a:pt x="57506" y="485611"/>
                              </a:lnTo>
                              <a:lnTo>
                                <a:pt x="42710" y="486004"/>
                              </a:lnTo>
                              <a:lnTo>
                                <a:pt x="27915" y="485611"/>
                              </a:lnTo>
                              <a:lnTo>
                                <a:pt x="13322" y="484493"/>
                              </a:lnTo>
                              <a:lnTo>
                                <a:pt x="0" y="482816"/>
                              </a:lnTo>
                              <a:lnTo>
                                <a:pt x="0" y="395808"/>
                              </a:lnTo>
                              <a:lnTo>
                                <a:pt x="14199" y="395808"/>
                              </a:lnTo>
                              <a:lnTo>
                                <a:pt x="20561" y="412307"/>
                              </a:lnTo>
                              <a:lnTo>
                                <a:pt x="36627" y="412307"/>
                              </a:lnTo>
                              <a:lnTo>
                                <a:pt x="7391" y="339725"/>
                              </a:lnTo>
                              <a:lnTo>
                                <a:pt x="0" y="339725"/>
                              </a:lnTo>
                              <a:lnTo>
                                <a:pt x="0" y="305208"/>
                              </a:lnTo>
                              <a:lnTo>
                                <a:pt x="24422" y="305208"/>
                              </a:lnTo>
                              <a:lnTo>
                                <a:pt x="24422" y="288227"/>
                              </a:lnTo>
                              <a:lnTo>
                                <a:pt x="0" y="278085"/>
                              </a:lnTo>
                              <a:lnTo>
                                <a:pt x="0" y="228130"/>
                              </a:lnTo>
                              <a:lnTo>
                                <a:pt x="24422" y="228130"/>
                              </a:lnTo>
                              <a:lnTo>
                                <a:pt x="2442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994" name="Shape 14994"/>
                      <wps:cNvSpPr/>
                      <wps:spPr>
                        <a:xfrm>
                          <a:off x="357426" y="43565"/>
                          <a:ext cx="95790" cy="17954"/>
                        </a:xfrm>
                        <a:custGeom>
                          <a:avLst/>
                          <a:gdLst/>
                          <a:ahLst/>
                          <a:cxnLst/>
                          <a:rect l="0" t="0" r="0" b="0"/>
                          <a:pathLst>
                            <a:path w="95790" h="17954">
                              <a:moveTo>
                                <a:pt x="42710" y="0"/>
                              </a:moveTo>
                              <a:lnTo>
                                <a:pt x="57506" y="394"/>
                              </a:lnTo>
                              <a:lnTo>
                                <a:pt x="72123" y="1499"/>
                              </a:lnTo>
                              <a:lnTo>
                                <a:pt x="86500" y="3302"/>
                              </a:lnTo>
                              <a:lnTo>
                                <a:pt x="95790" y="4978"/>
                              </a:lnTo>
                              <a:lnTo>
                                <a:pt x="95790" y="17954"/>
                              </a:lnTo>
                              <a:lnTo>
                                <a:pt x="84531" y="15951"/>
                              </a:lnTo>
                              <a:lnTo>
                                <a:pt x="70802" y="14199"/>
                              </a:lnTo>
                              <a:lnTo>
                                <a:pt x="56858" y="13131"/>
                              </a:lnTo>
                              <a:lnTo>
                                <a:pt x="42710" y="12788"/>
                              </a:lnTo>
                              <a:lnTo>
                                <a:pt x="28562" y="13131"/>
                              </a:lnTo>
                              <a:lnTo>
                                <a:pt x="14618" y="14199"/>
                              </a:lnTo>
                              <a:lnTo>
                                <a:pt x="889" y="15951"/>
                              </a:lnTo>
                              <a:lnTo>
                                <a:pt x="0" y="16109"/>
                              </a:lnTo>
                              <a:lnTo>
                                <a:pt x="0" y="3166"/>
                              </a:lnTo>
                              <a:lnTo>
                                <a:pt x="13322" y="1499"/>
                              </a:lnTo>
                              <a:lnTo>
                                <a:pt x="27915" y="394"/>
                              </a:lnTo>
                              <a:lnTo>
                                <a:pt x="4271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995" name="Shape 14995"/>
                      <wps:cNvSpPr/>
                      <wps:spPr>
                        <a:xfrm>
                          <a:off x="453216" y="182783"/>
                          <a:ext cx="61195" cy="227256"/>
                        </a:xfrm>
                        <a:custGeom>
                          <a:avLst/>
                          <a:gdLst/>
                          <a:ahLst/>
                          <a:cxnLst/>
                          <a:rect l="0" t="0" r="0" b="0"/>
                          <a:pathLst>
                            <a:path w="61195" h="227256">
                              <a:moveTo>
                                <a:pt x="22282" y="0"/>
                              </a:moveTo>
                              <a:lnTo>
                                <a:pt x="61195" y="0"/>
                              </a:lnTo>
                              <a:lnTo>
                                <a:pt x="61195" y="179857"/>
                              </a:lnTo>
                              <a:lnTo>
                                <a:pt x="61144" y="179857"/>
                              </a:lnTo>
                              <a:cubicBezTo>
                                <a:pt x="60801" y="192506"/>
                                <a:pt x="59049" y="201485"/>
                                <a:pt x="50133" y="208318"/>
                              </a:cubicBezTo>
                              <a:lnTo>
                                <a:pt x="0" y="227256"/>
                              </a:lnTo>
                              <a:lnTo>
                                <a:pt x="0" y="178180"/>
                              </a:lnTo>
                              <a:lnTo>
                                <a:pt x="22282" y="178180"/>
                              </a:lnTo>
                              <a:lnTo>
                                <a:pt x="222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996" name="Shape 14996"/>
                      <wps:cNvSpPr/>
                      <wps:spPr>
                        <a:xfrm>
                          <a:off x="453216" y="48543"/>
                          <a:ext cx="234512" cy="565291"/>
                        </a:xfrm>
                        <a:custGeom>
                          <a:avLst/>
                          <a:gdLst/>
                          <a:ahLst/>
                          <a:cxnLst/>
                          <a:rect l="0" t="0" r="0" b="0"/>
                          <a:pathLst>
                            <a:path w="234512" h="565291">
                              <a:moveTo>
                                <a:pt x="0" y="0"/>
                              </a:moveTo>
                              <a:lnTo>
                                <a:pt x="4858" y="876"/>
                              </a:lnTo>
                              <a:lnTo>
                                <a:pt x="18802" y="4102"/>
                              </a:lnTo>
                              <a:lnTo>
                                <a:pt x="32442" y="7950"/>
                              </a:lnTo>
                              <a:lnTo>
                                <a:pt x="45803" y="12485"/>
                              </a:lnTo>
                              <a:lnTo>
                                <a:pt x="58871" y="17641"/>
                              </a:lnTo>
                              <a:lnTo>
                                <a:pt x="71609" y="23394"/>
                              </a:lnTo>
                              <a:lnTo>
                                <a:pt x="84030" y="29756"/>
                              </a:lnTo>
                              <a:lnTo>
                                <a:pt x="96056" y="36691"/>
                              </a:lnTo>
                              <a:lnTo>
                                <a:pt x="107740" y="44183"/>
                              </a:lnTo>
                              <a:lnTo>
                                <a:pt x="119018" y="52197"/>
                              </a:lnTo>
                              <a:lnTo>
                                <a:pt x="129864" y="60758"/>
                              </a:lnTo>
                              <a:lnTo>
                                <a:pt x="140329" y="69774"/>
                              </a:lnTo>
                              <a:lnTo>
                                <a:pt x="150285" y="79299"/>
                              </a:lnTo>
                              <a:lnTo>
                                <a:pt x="159823" y="89294"/>
                              </a:lnTo>
                              <a:lnTo>
                                <a:pt x="168866" y="99721"/>
                              </a:lnTo>
                              <a:lnTo>
                                <a:pt x="177400" y="110592"/>
                              </a:lnTo>
                              <a:lnTo>
                                <a:pt x="185401" y="121882"/>
                              </a:lnTo>
                              <a:lnTo>
                                <a:pt x="192894" y="133553"/>
                              </a:lnTo>
                              <a:lnTo>
                                <a:pt x="199815" y="145580"/>
                              </a:lnTo>
                              <a:lnTo>
                                <a:pt x="206178" y="157989"/>
                              </a:lnTo>
                              <a:lnTo>
                                <a:pt x="211931" y="170738"/>
                              </a:lnTo>
                              <a:lnTo>
                                <a:pt x="217075" y="183783"/>
                              </a:lnTo>
                              <a:lnTo>
                                <a:pt x="221596" y="197155"/>
                              </a:lnTo>
                              <a:lnTo>
                                <a:pt x="225482" y="210807"/>
                              </a:lnTo>
                              <a:lnTo>
                                <a:pt x="228683" y="224740"/>
                              </a:lnTo>
                              <a:lnTo>
                                <a:pt x="231235" y="238874"/>
                              </a:lnTo>
                              <a:lnTo>
                                <a:pt x="233039" y="253276"/>
                              </a:lnTo>
                              <a:lnTo>
                                <a:pt x="234156" y="267881"/>
                              </a:lnTo>
                              <a:lnTo>
                                <a:pt x="234512" y="282651"/>
                              </a:lnTo>
                              <a:lnTo>
                                <a:pt x="234156" y="297422"/>
                              </a:lnTo>
                              <a:lnTo>
                                <a:pt x="233039" y="312026"/>
                              </a:lnTo>
                              <a:lnTo>
                                <a:pt x="231235" y="326428"/>
                              </a:lnTo>
                              <a:lnTo>
                                <a:pt x="228683" y="340576"/>
                              </a:lnTo>
                              <a:lnTo>
                                <a:pt x="225482" y="354509"/>
                              </a:lnTo>
                              <a:lnTo>
                                <a:pt x="221596" y="368160"/>
                              </a:lnTo>
                              <a:lnTo>
                                <a:pt x="217075" y="381521"/>
                              </a:lnTo>
                              <a:lnTo>
                                <a:pt x="211931" y="394551"/>
                              </a:lnTo>
                              <a:lnTo>
                                <a:pt x="206178" y="407315"/>
                              </a:lnTo>
                              <a:lnTo>
                                <a:pt x="199815" y="419723"/>
                              </a:lnTo>
                              <a:lnTo>
                                <a:pt x="192894" y="431749"/>
                              </a:lnTo>
                              <a:lnTo>
                                <a:pt x="185401" y="443421"/>
                              </a:lnTo>
                              <a:lnTo>
                                <a:pt x="177400" y="454712"/>
                              </a:lnTo>
                              <a:lnTo>
                                <a:pt x="168866" y="465582"/>
                              </a:lnTo>
                              <a:lnTo>
                                <a:pt x="159823" y="476008"/>
                              </a:lnTo>
                              <a:lnTo>
                                <a:pt x="150285" y="486004"/>
                              </a:lnTo>
                              <a:lnTo>
                                <a:pt x="140329" y="495516"/>
                              </a:lnTo>
                              <a:lnTo>
                                <a:pt x="129864" y="504558"/>
                              </a:lnTo>
                              <a:lnTo>
                                <a:pt x="119018" y="513105"/>
                              </a:lnTo>
                              <a:lnTo>
                                <a:pt x="107740" y="521119"/>
                              </a:lnTo>
                              <a:lnTo>
                                <a:pt x="96056" y="528613"/>
                              </a:lnTo>
                              <a:lnTo>
                                <a:pt x="84030" y="535533"/>
                              </a:lnTo>
                              <a:lnTo>
                                <a:pt x="71609" y="541897"/>
                              </a:lnTo>
                              <a:lnTo>
                                <a:pt x="58871" y="547650"/>
                              </a:lnTo>
                              <a:lnTo>
                                <a:pt x="45803" y="552819"/>
                              </a:lnTo>
                              <a:lnTo>
                                <a:pt x="32442" y="557340"/>
                              </a:lnTo>
                              <a:lnTo>
                                <a:pt x="18802" y="561214"/>
                              </a:lnTo>
                              <a:lnTo>
                                <a:pt x="4858" y="564414"/>
                              </a:lnTo>
                              <a:lnTo>
                                <a:pt x="0" y="565291"/>
                              </a:lnTo>
                              <a:lnTo>
                                <a:pt x="0" y="496596"/>
                              </a:lnTo>
                              <a:lnTo>
                                <a:pt x="25698" y="496596"/>
                              </a:lnTo>
                              <a:lnTo>
                                <a:pt x="25698" y="484353"/>
                              </a:lnTo>
                              <a:lnTo>
                                <a:pt x="0" y="484353"/>
                              </a:lnTo>
                              <a:lnTo>
                                <a:pt x="0" y="389497"/>
                              </a:lnTo>
                              <a:lnTo>
                                <a:pt x="200082" y="389497"/>
                              </a:lnTo>
                              <a:lnTo>
                                <a:pt x="204972" y="377152"/>
                              </a:lnTo>
                              <a:lnTo>
                                <a:pt x="209277" y="364389"/>
                              </a:lnTo>
                              <a:lnTo>
                                <a:pt x="212960" y="351358"/>
                              </a:lnTo>
                              <a:lnTo>
                                <a:pt x="216059" y="338074"/>
                              </a:lnTo>
                              <a:lnTo>
                                <a:pt x="218459" y="324523"/>
                              </a:lnTo>
                              <a:lnTo>
                                <a:pt x="220212" y="310769"/>
                              </a:lnTo>
                              <a:lnTo>
                                <a:pt x="221278" y="296825"/>
                              </a:lnTo>
                              <a:lnTo>
                                <a:pt x="221634" y="282651"/>
                              </a:lnTo>
                              <a:lnTo>
                                <a:pt x="221278" y="268478"/>
                              </a:lnTo>
                              <a:lnTo>
                                <a:pt x="220212" y="254521"/>
                              </a:lnTo>
                              <a:lnTo>
                                <a:pt x="218459" y="240779"/>
                              </a:lnTo>
                              <a:lnTo>
                                <a:pt x="216059" y="227228"/>
                              </a:lnTo>
                              <a:lnTo>
                                <a:pt x="212960" y="213945"/>
                              </a:lnTo>
                              <a:lnTo>
                                <a:pt x="209277" y="200901"/>
                              </a:lnTo>
                              <a:lnTo>
                                <a:pt x="204972" y="188137"/>
                              </a:lnTo>
                              <a:lnTo>
                                <a:pt x="200019" y="175654"/>
                              </a:lnTo>
                              <a:lnTo>
                                <a:pt x="194507" y="163488"/>
                              </a:lnTo>
                              <a:lnTo>
                                <a:pt x="188462" y="151625"/>
                              </a:lnTo>
                              <a:lnTo>
                                <a:pt x="181845" y="140119"/>
                              </a:lnTo>
                              <a:lnTo>
                                <a:pt x="174708" y="128969"/>
                              </a:lnTo>
                              <a:lnTo>
                                <a:pt x="167049" y="118199"/>
                              </a:lnTo>
                              <a:lnTo>
                                <a:pt x="158871" y="107823"/>
                              </a:lnTo>
                              <a:lnTo>
                                <a:pt x="150235" y="97841"/>
                              </a:lnTo>
                              <a:lnTo>
                                <a:pt x="141141" y="88291"/>
                              </a:lnTo>
                              <a:lnTo>
                                <a:pt x="131591" y="79184"/>
                              </a:lnTo>
                              <a:lnTo>
                                <a:pt x="121647" y="70537"/>
                              </a:lnTo>
                              <a:lnTo>
                                <a:pt x="111246" y="62382"/>
                              </a:lnTo>
                              <a:lnTo>
                                <a:pt x="100463" y="54738"/>
                              </a:lnTo>
                              <a:lnTo>
                                <a:pt x="89364" y="47600"/>
                              </a:lnTo>
                              <a:lnTo>
                                <a:pt x="77819" y="40957"/>
                              </a:lnTo>
                              <a:lnTo>
                                <a:pt x="65996" y="34900"/>
                              </a:lnTo>
                              <a:lnTo>
                                <a:pt x="53829" y="29387"/>
                              </a:lnTo>
                              <a:lnTo>
                                <a:pt x="41370" y="24485"/>
                              </a:lnTo>
                              <a:lnTo>
                                <a:pt x="28607" y="20168"/>
                              </a:lnTo>
                              <a:lnTo>
                                <a:pt x="15564" y="16447"/>
                              </a:lnTo>
                              <a:lnTo>
                                <a:pt x="2305" y="13387"/>
                              </a:lnTo>
                              <a:lnTo>
                                <a:pt x="0" y="12976"/>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997" name="Shape 14997"/>
                      <wps:cNvSpPr/>
                      <wps:spPr>
                        <a:xfrm>
                          <a:off x="346987" y="489488"/>
                          <a:ext cx="19926" cy="26936"/>
                        </a:xfrm>
                        <a:custGeom>
                          <a:avLst/>
                          <a:gdLst/>
                          <a:ahLst/>
                          <a:cxnLst/>
                          <a:rect l="0" t="0" r="0" b="0"/>
                          <a:pathLst>
                            <a:path w="19926" h="26936">
                              <a:moveTo>
                                <a:pt x="9868" y="0"/>
                              </a:moveTo>
                              <a:lnTo>
                                <a:pt x="19926" y="26936"/>
                              </a:lnTo>
                              <a:lnTo>
                                <a:pt x="0" y="26936"/>
                              </a:lnTo>
                              <a:lnTo>
                                <a:pt x="9868"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56" name="Shape 15056"/>
                      <wps:cNvSpPr/>
                      <wps:spPr>
                        <a:xfrm>
                          <a:off x="2734203" y="91331"/>
                          <a:ext cx="12567" cy="31674"/>
                        </a:xfrm>
                        <a:custGeom>
                          <a:avLst/>
                          <a:gdLst/>
                          <a:ahLst/>
                          <a:cxnLst/>
                          <a:rect l="0" t="0" r="0" b="0"/>
                          <a:pathLst>
                            <a:path w="12567" h="31674">
                              <a:moveTo>
                                <a:pt x="11811" y="0"/>
                              </a:moveTo>
                              <a:lnTo>
                                <a:pt x="12567" y="74"/>
                              </a:lnTo>
                              <a:lnTo>
                                <a:pt x="12567" y="6204"/>
                              </a:lnTo>
                              <a:lnTo>
                                <a:pt x="11252" y="5271"/>
                              </a:lnTo>
                              <a:cubicBezTo>
                                <a:pt x="9360" y="5271"/>
                                <a:pt x="8065" y="5448"/>
                                <a:pt x="7315" y="5626"/>
                              </a:cubicBezTo>
                              <a:lnTo>
                                <a:pt x="7315" y="14427"/>
                              </a:lnTo>
                              <a:lnTo>
                                <a:pt x="10681" y="14427"/>
                              </a:lnTo>
                              <a:lnTo>
                                <a:pt x="12567" y="14033"/>
                              </a:lnTo>
                              <a:lnTo>
                                <a:pt x="12567" y="21025"/>
                              </a:lnTo>
                              <a:lnTo>
                                <a:pt x="10490" y="19495"/>
                              </a:lnTo>
                              <a:lnTo>
                                <a:pt x="7137" y="19495"/>
                              </a:lnTo>
                              <a:lnTo>
                                <a:pt x="7137" y="31674"/>
                              </a:lnTo>
                              <a:lnTo>
                                <a:pt x="0" y="31674"/>
                              </a:lnTo>
                              <a:lnTo>
                                <a:pt x="0" y="939"/>
                              </a:lnTo>
                              <a:cubicBezTo>
                                <a:pt x="2807" y="558"/>
                                <a:pt x="6744" y="0"/>
                                <a:pt x="11811"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57" name="Shape 15057"/>
                      <wps:cNvSpPr/>
                      <wps:spPr>
                        <a:xfrm>
                          <a:off x="2714531" y="76332"/>
                          <a:ext cx="32239" cy="61672"/>
                        </a:xfrm>
                        <a:custGeom>
                          <a:avLst/>
                          <a:gdLst/>
                          <a:ahLst/>
                          <a:cxnLst/>
                          <a:rect l="0" t="0" r="0" b="0"/>
                          <a:pathLst>
                            <a:path w="32239" h="61672">
                              <a:moveTo>
                                <a:pt x="31852" y="0"/>
                              </a:moveTo>
                              <a:lnTo>
                                <a:pt x="32239" y="74"/>
                              </a:lnTo>
                              <a:lnTo>
                                <a:pt x="32239" y="6507"/>
                              </a:lnTo>
                              <a:lnTo>
                                <a:pt x="31483" y="6186"/>
                              </a:lnTo>
                              <a:cubicBezTo>
                                <a:pt x="18186" y="6186"/>
                                <a:pt x="7874" y="17247"/>
                                <a:pt x="7874" y="30747"/>
                              </a:cubicBezTo>
                              <a:cubicBezTo>
                                <a:pt x="7874" y="44438"/>
                                <a:pt x="18186" y="55308"/>
                                <a:pt x="31852" y="55308"/>
                              </a:cubicBezTo>
                              <a:lnTo>
                                <a:pt x="32239" y="55144"/>
                              </a:lnTo>
                              <a:lnTo>
                                <a:pt x="32239" y="61565"/>
                              </a:lnTo>
                              <a:lnTo>
                                <a:pt x="31686" y="61672"/>
                              </a:lnTo>
                              <a:cubicBezTo>
                                <a:pt x="14059" y="61672"/>
                                <a:pt x="0" y="48006"/>
                                <a:pt x="0" y="30747"/>
                              </a:cubicBezTo>
                              <a:cubicBezTo>
                                <a:pt x="0" y="13488"/>
                                <a:pt x="14059" y="0"/>
                                <a:pt x="31852"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58" name="Shape 15058"/>
                      <wps:cNvSpPr/>
                      <wps:spPr>
                        <a:xfrm>
                          <a:off x="2746770" y="91405"/>
                          <a:ext cx="14256" cy="31600"/>
                        </a:xfrm>
                        <a:custGeom>
                          <a:avLst/>
                          <a:gdLst/>
                          <a:ahLst/>
                          <a:cxnLst/>
                          <a:rect l="0" t="0" r="0" b="0"/>
                          <a:pathLst>
                            <a:path w="14256" h="31600">
                              <a:moveTo>
                                <a:pt x="0" y="0"/>
                              </a:moveTo>
                              <a:lnTo>
                                <a:pt x="5901" y="584"/>
                              </a:lnTo>
                              <a:cubicBezTo>
                                <a:pt x="7541" y="1008"/>
                                <a:pt x="8712" y="1622"/>
                                <a:pt x="9747" y="2377"/>
                              </a:cubicBezTo>
                              <a:cubicBezTo>
                                <a:pt x="11614" y="3673"/>
                                <a:pt x="12922" y="5921"/>
                                <a:pt x="12922" y="8930"/>
                              </a:cubicBezTo>
                              <a:cubicBezTo>
                                <a:pt x="12922" y="12663"/>
                                <a:pt x="10115" y="15101"/>
                                <a:pt x="6559" y="16246"/>
                              </a:cubicBezTo>
                              <a:lnTo>
                                <a:pt x="6559" y="16601"/>
                              </a:lnTo>
                              <a:cubicBezTo>
                                <a:pt x="9544" y="17540"/>
                                <a:pt x="11055" y="19991"/>
                                <a:pt x="11995" y="24119"/>
                              </a:cubicBezTo>
                              <a:cubicBezTo>
                                <a:pt x="12922" y="28767"/>
                                <a:pt x="13672" y="30482"/>
                                <a:pt x="14256" y="31600"/>
                              </a:cubicBezTo>
                              <a:lnTo>
                                <a:pt x="6737" y="31600"/>
                              </a:lnTo>
                              <a:cubicBezTo>
                                <a:pt x="5810" y="30482"/>
                                <a:pt x="5251" y="27865"/>
                                <a:pt x="4299" y="24119"/>
                              </a:cubicBezTo>
                              <a:lnTo>
                                <a:pt x="0" y="20951"/>
                              </a:lnTo>
                              <a:lnTo>
                                <a:pt x="0" y="13959"/>
                              </a:lnTo>
                              <a:lnTo>
                                <a:pt x="3164" y="13300"/>
                              </a:lnTo>
                              <a:cubicBezTo>
                                <a:pt x="4455" y="12574"/>
                                <a:pt x="5251" y="11450"/>
                                <a:pt x="5251" y="9857"/>
                              </a:cubicBezTo>
                              <a:lnTo>
                                <a:pt x="0" y="613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59" name="Shape 15059"/>
                      <wps:cNvSpPr/>
                      <wps:spPr>
                        <a:xfrm>
                          <a:off x="2746770" y="76406"/>
                          <a:ext cx="30931" cy="61491"/>
                        </a:xfrm>
                        <a:custGeom>
                          <a:avLst/>
                          <a:gdLst/>
                          <a:ahLst/>
                          <a:cxnLst/>
                          <a:rect l="0" t="0" r="0" b="0"/>
                          <a:pathLst>
                            <a:path w="30931" h="61491">
                              <a:moveTo>
                                <a:pt x="0" y="0"/>
                              </a:moveTo>
                              <a:lnTo>
                                <a:pt x="11862" y="2302"/>
                              </a:lnTo>
                              <a:cubicBezTo>
                                <a:pt x="23123" y="6905"/>
                                <a:pt x="30931" y="17728"/>
                                <a:pt x="30931" y="30673"/>
                              </a:cubicBezTo>
                              <a:cubicBezTo>
                                <a:pt x="30931" y="43617"/>
                                <a:pt x="23123" y="54541"/>
                                <a:pt x="11793" y="59193"/>
                              </a:cubicBezTo>
                              <a:lnTo>
                                <a:pt x="0" y="61491"/>
                              </a:lnTo>
                              <a:lnTo>
                                <a:pt x="0" y="55070"/>
                              </a:lnTo>
                              <a:lnTo>
                                <a:pt x="16320" y="48174"/>
                              </a:lnTo>
                              <a:cubicBezTo>
                                <a:pt x="20514" y="43748"/>
                                <a:pt x="23044" y="37613"/>
                                <a:pt x="23044" y="30863"/>
                              </a:cubicBezTo>
                              <a:cubicBezTo>
                                <a:pt x="23044" y="24019"/>
                                <a:pt x="20514" y="17830"/>
                                <a:pt x="16273" y="13353"/>
                              </a:cubicBezTo>
                              <a:lnTo>
                                <a:pt x="0" y="6432"/>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998" name="Shape 14998"/>
                      <wps:cNvSpPr/>
                      <wps:spPr>
                        <a:xfrm>
                          <a:off x="839794" y="83663"/>
                          <a:ext cx="265836" cy="339128"/>
                        </a:xfrm>
                        <a:custGeom>
                          <a:avLst/>
                          <a:gdLst/>
                          <a:ahLst/>
                          <a:cxnLst/>
                          <a:rect l="0" t="0" r="0" b="0"/>
                          <a:pathLst>
                            <a:path w="265836" h="339128">
                              <a:moveTo>
                                <a:pt x="0" y="0"/>
                              </a:moveTo>
                              <a:lnTo>
                                <a:pt x="67297" y="0"/>
                              </a:lnTo>
                              <a:lnTo>
                                <a:pt x="67297" y="180581"/>
                              </a:lnTo>
                              <a:cubicBezTo>
                                <a:pt x="67297" y="209232"/>
                                <a:pt x="68148" y="227876"/>
                                <a:pt x="69774" y="236334"/>
                              </a:cubicBezTo>
                              <a:cubicBezTo>
                                <a:pt x="72669" y="250000"/>
                                <a:pt x="79553" y="260934"/>
                                <a:pt x="90373" y="269163"/>
                              </a:cubicBezTo>
                              <a:cubicBezTo>
                                <a:pt x="101219" y="277470"/>
                                <a:pt x="116065" y="281597"/>
                                <a:pt x="134849" y="281597"/>
                              </a:cubicBezTo>
                              <a:cubicBezTo>
                                <a:pt x="153924" y="281597"/>
                                <a:pt x="168389" y="277724"/>
                                <a:pt x="178105" y="269875"/>
                              </a:cubicBezTo>
                              <a:cubicBezTo>
                                <a:pt x="187795" y="262116"/>
                                <a:pt x="193612" y="252501"/>
                                <a:pt x="195567" y="241148"/>
                              </a:cubicBezTo>
                              <a:cubicBezTo>
                                <a:pt x="197574" y="229755"/>
                                <a:pt x="198514" y="210858"/>
                                <a:pt x="198514" y="184480"/>
                              </a:cubicBezTo>
                              <a:lnTo>
                                <a:pt x="198514" y="0"/>
                              </a:lnTo>
                              <a:lnTo>
                                <a:pt x="265836" y="0"/>
                              </a:lnTo>
                              <a:lnTo>
                                <a:pt x="265836" y="175158"/>
                              </a:lnTo>
                              <a:cubicBezTo>
                                <a:pt x="265836" y="215215"/>
                                <a:pt x="264020" y="243472"/>
                                <a:pt x="260388" y="260007"/>
                              </a:cubicBezTo>
                              <a:cubicBezTo>
                                <a:pt x="256718" y="276555"/>
                                <a:pt x="250063" y="290437"/>
                                <a:pt x="240259" y="301853"/>
                              </a:cubicBezTo>
                              <a:cubicBezTo>
                                <a:pt x="230480" y="313195"/>
                                <a:pt x="217373" y="322275"/>
                                <a:pt x="201066" y="329045"/>
                              </a:cubicBezTo>
                              <a:cubicBezTo>
                                <a:pt x="184683" y="335775"/>
                                <a:pt x="163258" y="339128"/>
                                <a:pt x="136881" y="339128"/>
                              </a:cubicBezTo>
                              <a:cubicBezTo>
                                <a:pt x="105029" y="339128"/>
                                <a:pt x="80874" y="335457"/>
                                <a:pt x="64440" y="328079"/>
                              </a:cubicBezTo>
                              <a:cubicBezTo>
                                <a:pt x="47968" y="320714"/>
                                <a:pt x="35027" y="311175"/>
                                <a:pt x="25463" y="299453"/>
                              </a:cubicBezTo>
                              <a:cubicBezTo>
                                <a:pt x="15913" y="287744"/>
                                <a:pt x="9614" y="275386"/>
                                <a:pt x="6579" y="262510"/>
                              </a:cubicBezTo>
                              <a:cubicBezTo>
                                <a:pt x="2172" y="243408"/>
                                <a:pt x="0" y="215215"/>
                                <a:pt x="0" y="177876"/>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999" name="Shape 14999"/>
                      <wps:cNvSpPr/>
                      <wps:spPr>
                        <a:xfrm>
                          <a:off x="1177277" y="83668"/>
                          <a:ext cx="264566" cy="333463"/>
                        </a:xfrm>
                        <a:custGeom>
                          <a:avLst/>
                          <a:gdLst/>
                          <a:ahLst/>
                          <a:cxnLst/>
                          <a:rect l="0" t="0" r="0" b="0"/>
                          <a:pathLst>
                            <a:path w="264566" h="333463">
                              <a:moveTo>
                                <a:pt x="0" y="0"/>
                              </a:moveTo>
                              <a:lnTo>
                                <a:pt x="65507" y="0"/>
                              </a:lnTo>
                              <a:lnTo>
                                <a:pt x="202006" y="222669"/>
                              </a:lnTo>
                              <a:lnTo>
                                <a:pt x="202006" y="0"/>
                              </a:lnTo>
                              <a:lnTo>
                                <a:pt x="264566" y="0"/>
                              </a:lnTo>
                              <a:lnTo>
                                <a:pt x="264566" y="333463"/>
                              </a:lnTo>
                              <a:lnTo>
                                <a:pt x="196939" y="333463"/>
                              </a:lnTo>
                              <a:lnTo>
                                <a:pt x="62560" y="116015"/>
                              </a:lnTo>
                              <a:lnTo>
                                <a:pt x="62560" y="333463"/>
                              </a:lnTo>
                              <a:lnTo>
                                <a:pt x="0" y="333463"/>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00" name="Shape 15000"/>
                      <wps:cNvSpPr/>
                      <wps:spPr>
                        <a:xfrm>
                          <a:off x="1475198" y="83663"/>
                          <a:ext cx="165100" cy="333463"/>
                        </a:xfrm>
                        <a:custGeom>
                          <a:avLst/>
                          <a:gdLst/>
                          <a:ahLst/>
                          <a:cxnLst/>
                          <a:rect l="0" t="0" r="0" b="0"/>
                          <a:pathLst>
                            <a:path w="165100" h="333463">
                              <a:moveTo>
                                <a:pt x="129883" y="0"/>
                              </a:moveTo>
                              <a:lnTo>
                                <a:pt x="165100" y="0"/>
                              </a:lnTo>
                              <a:lnTo>
                                <a:pt x="165100" y="79040"/>
                              </a:lnTo>
                              <a:lnTo>
                                <a:pt x="164630" y="77775"/>
                              </a:lnTo>
                              <a:lnTo>
                                <a:pt x="119609" y="201561"/>
                              </a:lnTo>
                              <a:lnTo>
                                <a:pt x="165100" y="201561"/>
                              </a:lnTo>
                              <a:lnTo>
                                <a:pt x="165100" y="257684"/>
                              </a:lnTo>
                              <a:lnTo>
                                <a:pt x="98882" y="257684"/>
                              </a:lnTo>
                              <a:lnTo>
                                <a:pt x="71425" y="333463"/>
                              </a:lnTo>
                              <a:lnTo>
                                <a:pt x="0" y="333463"/>
                              </a:lnTo>
                              <a:lnTo>
                                <a:pt x="129883"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01" name="Shape 15001"/>
                      <wps:cNvSpPr/>
                      <wps:spPr>
                        <a:xfrm>
                          <a:off x="1640298" y="83663"/>
                          <a:ext cx="169494" cy="333463"/>
                        </a:xfrm>
                        <a:custGeom>
                          <a:avLst/>
                          <a:gdLst/>
                          <a:ahLst/>
                          <a:cxnLst/>
                          <a:rect l="0" t="0" r="0" b="0"/>
                          <a:pathLst>
                            <a:path w="169494" h="333463">
                              <a:moveTo>
                                <a:pt x="0" y="0"/>
                              </a:moveTo>
                              <a:lnTo>
                                <a:pt x="35966" y="0"/>
                              </a:lnTo>
                              <a:lnTo>
                                <a:pt x="169494" y="333463"/>
                              </a:lnTo>
                              <a:lnTo>
                                <a:pt x="96215" y="333463"/>
                              </a:lnTo>
                              <a:lnTo>
                                <a:pt x="67081" y="257684"/>
                              </a:lnTo>
                              <a:lnTo>
                                <a:pt x="0" y="257684"/>
                              </a:lnTo>
                              <a:lnTo>
                                <a:pt x="0" y="201561"/>
                              </a:lnTo>
                              <a:lnTo>
                                <a:pt x="45491" y="201561"/>
                              </a:lnTo>
                              <a:lnTo>
                                <a:pt x="0" y="7904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02" name="Shape 15002"/>
                      <wps:cNvSpPr/>
                      <wps:spPr>
                        <a:xfrm>
                          <a:off x="1841153" y="83663"/>
                          <a:ext cx="265836" cy="339128"/>
                        </a:xfrm>
                        <a:custGeom>
                          <a:avLst/>
                          <a:gdLst/>
                          <a:ahLst/>
                          <a:cxnLst/>
                          <a:rect l="0" t="0" r="0" b="0"/>
                          <a:pathLst>
                            <a:path w="265836" h="339128">
                              <a:moveTo>
                                <a:pt x="0" y="0"/>
                              </a:moveTo>
                              <a:lnTo>
                                <a:pt x="67323" y="0"/>
                              </a:lnTo>
                              <a:lnTo>
                                <a:pt x="67323" y="180581"/>
                              </a:lnTo>
                              <a:cubicBezTo>
                                <a:pt x="67323" y="209232"/>
                                <a:pt x="68174" y="227876"/>
                                <a:pt x="69799" y="236334"/>
                              </a:cubicBezTo>
                              <a:cubicBezTo>
                                <a:pt x="72695" y="250000"/>
                                <a:pt x="79578" y="260934"/>
                                <a:pt x="90373" y="269163"/>
                              </a:cubicBezTo>
                              <a:cubicBezTo>
                                <a:pt x="101257" y="277470"/>
                                <a:pt x="116065" y="281597"/>
                                <a:pt x="134849" y="281597"/>
                              </a:cubicBezTo>
                              <a:cubicBezTo>
                                <a:pt x="153962" y="281597"/>
                                <a:pt x="168389" y="277724"/>
                                <a:pt x="178105" y="269875"/>
                              </a:cubicBezTo>
                              <a:cubicBezTo>
                                <a:pt x="187795" y="262116"/>
                                <a:pt x="193637" y="252501"/>
                                <a:pt x="195567" y="241148"/>
                              </a:cubicBezTo>
                              <a:cubicBezTo>
                                <a:pt x="197599" y="229755"/>
                                <a:pt x="198514" y="210858"/>
                                <a:pt x="198514" y="184480"/>
                              </a:cubicBezTo>
                              <a:lnTo>
                                <a:pt x="198514" y="0"/>
                              </a:lnTo>
                              <a:lnTo>
                                <a:pt x="265836" y="0"/>
                              </a:lnTo>
                              <a:lnTo>
                                <a:pt x="265836" y="175158"/>
                              </a:lnTo>
                              <a:cubicBezTo>
                                <a:pt x="265836" y="215215"/>
                                <a:pt x="264046" y="243472"/>
                                <a:pt x="260388" y="260007"/>
                              </a:cubicBezTo>
                              <a:cubicBezTo>
                                <a:pt x="256743" y="276555"/>
                                <a:pt x="250063" y="290437"/>
                                <a:pt x="240284" y="301853"/>
                              </a:cubicBezTo>
                              <a:cubicBezTo>
                                <a:pt x="230505" y="313195"/>
                                <a:pt x="217373" y="322275"/>
                                <a:pt x="201105" y="329045"/>
                              </a:cubicBezTo>
                              <a:cubicBezTo>
                                <a:pt x="184709" y="335775"/>
                                <a:pt x="163297" y="339128"/>
                                <a:pt x="136881" y="339128"/>
                              </a:cubicBezTo>
                              <a:cubicBezTo>
                                <a:pt x="105054" y="339128"/>
                                <a:pt x="80924" y="335457"/>
                                <a:pt x="64440" y="328079"/>
                              </a:cubicBezTo>
                              <a:cubicBezTo>
                                <a:pt x="47968" y="320714"/>
                                <a:pt x="35027" y="311175"/>
                                <a:pt x="25476" y="299453"/>
                              </a:cubicBezTo>
                              <a:cubicBezTo>
                                <a:pt x="15913" y="287744"/>
                                <a:pt x="9639" y="275386"/>
                                <a:pt x="6604" y="262510"/>
                              </a:cubicBezTo>
                              <a:cubicBezTo>
                                <a:pt x="2172" y="243408"/>
                                <a:pt x="0" y="215215"/>
                                <a:pt x="0" y="177876"/>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03" name="Shape 15003"/>
                      <wps:cNvSpPr/>
                      <wps:spPr>
                        <a:xfrm>
                          <a:off x="2187644" y="86398"/>
                          <a:ext cx="234671" cy="330733"/>
                        </a:xfrm>
                        <a:custGeom>
                          <a:avLst/>
                          <a:gdLst/>
                          <a:ahLst/>
                          <a:cxnLst/>
                          <a:rect l="0" t="0" r="0" b="0"/>
                          <a:pathLst>
                            <a:path w="234671" h="330733">
                              <a:moveTo>
                                <a:pt x="0" y="0"/>
                              </a:moveTo>
                              <a:lnTo>
                                <a:pt x="67297" y="0"/>
                              </a:lnTo>
                              <a:lnTo>
                                <a:pt x="67297" y="274523"/>
                              </a:lnTo>
                              <a:lnTo>
                                <a:pt x="234671" y="274523"/>
                              </a:lnTo>
                              <a:lnTo>
                                <a:pt x="234671" y="330733"/>
                              </a:lnTo>
                              <a:lnTo>
                                <a:pt x="0" y="330733"/>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04" name="Shape 15004"/>
                      <wps:cNvSpPr/>
                      <wps:spPr>
                        <a:xfrm>
                          <a:off x="2435143" y="83663"/>
                          <a:ext cx="165119" cy="333463"/>
                        </a:xfrm>
                        <a:custGeom>
                          <a:avLst/>
                          <a:gdLst/>
                          <a:ahLst/>
                          <a:cxnLst/>
                          <a:rect l="0" t="0" r="0" b="0"/>
                          <a:pathLst>
                            <a:path w="165119" h="333463">
                              <a:moveTo>
                                <a:pt x="129883" y="0"/>
                              </a:moveTo>
                              <a:lnTo>
                                <a:pt x="165119" y="0"/>
                              </a:lnTo>
                              <a:lnTo>
                                <a:pt x="165119" y="78989"/>
                              </a:lnTo>
                              <a:lnTo>
                                <a:pt x="164668" y="77775"/>
                              </a:lnTo>
                              <a:lnTo>
                                <a:pt x="119609" y="201561"/>
                              </a:lnTo>
                              <a:lnTo>
                                <a:pt x="165119" y="201561"/>
                              </a:lnTo>
                              <a:lnTo>
                                <a:pt x="165119" y="257684"/>
                              </a:lnTo>
                              <a:lnTo>
                                <a:pt x="98908" y="257684"/>
                              </a:lnTo>
                              <a:lnTo>
                                <a:pt x="71425" y="333463"/>
                              </a:lnTo>
                              <a:lnTo>
                                <a:pt x="0" y="333463"/>
                              </a:lnTo>
                              <a:lnTo>
                                <a:pt x="129883"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05" name="Shape 15005"/>
                      <wps:cNvSpPr/>
                      <wps:spPr>
                        <a:xfrm>
                          <a:off x="2600262" y="83663"/>
                          <a:ext cx="169475" cy="333463"/>
                        </a:xfrm>
                        <a:custGeom>
                          <a:avLst/>
                          <a:gdLst/>
                          <a:ahLst/>
                          <a:cxnLst/>
                          <a:rect l="0" t="0" r="0" b="0"/>
                          <a:pathLst>
                            <a:path w="169475" h="333463">
                              <a:moveTo>
                                <a:pt x="0" y="0"/>
                              </a:moveTo>
                              <a:lnTo>
                                <a:pt x="35947" y="0"/>
                              </a:lnTo>
                              <a:lnTo>
                                <a:pt x="169475" y="333463"/>
                              </a:lnTo>
                              <a:lnTo>
                                <a:pt x="96196" y="333463"/>
                              </a:lnTo>
                              <a:lnTo>
                                <a:pt x="67088" y="257684"/>
                              </a:lnTo>
                              <a:lnTo>
                                <a:pt x="0" y="257684"/>
                              </a:lnTo>
                              <a:lnTo>
                                <a:pt x="0" y="201561"/>
                              </a:lnTo>
                              <a:lnTo>
                                <a:pt x="45511" y="201561"/>
                              </a:lnTo>
                              <a:lnTo>
                                <a:pt x="0" y="7898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06" name="Shape 15006"/>
                      <wps:cNvSpPr/>
                      <wps:spPr>
                        <a:xfrm>
                          <a:off x="839744" y="486132"/>
                          <a:ext cx="48070" cy="61303"/>
                        </a:xfrm>
                        <a:custGeom>
                          <a:avLst/>
                          <a:gdLst/>
                          <a:ahLst/>
                          <a:cxnLst/>
                          <a:rect l="0" t="0" r="0" b="0"/>
                          <a:pathLst>
                            <a:path w="48070" h="61303">
                              <a:moveTo>
                                <a:pt x="0" y="0"/>
                              </a:moveTo>
                              <a:lnTo>
                                <a:pt x="12179" y="0"/>
                              </a:lnTo>
                              <a:lnTo>
                                <a:pt x="12179" y="32638"/>
                              </a:lnTo>
                              <a:cubicBezTo>
                                <a:pt x="12179" y="37833"/>
                                <a:pt x="12332" y="41187"/>
                                <a:pt x="12624" y="42711"/>
                              </a:cubicBezTo>
                              <a:cubicBezTo>
                                <a:pt x="13145" y="45186"/>
                                <a:pt x="14389" y="47168"/>
                                <a:pt x="16345" y="48654"/>
                              </a:cubicBezTo>
                              <a:cubicBezTo>
                                <a:pt x="18301" y="50152"/>
                                <a:pt x="20980" y="50902"/>
                                <a:pt x="24384" y="50902"/>
                              </a:cubicBezTo>
                              <a:cubicBezTo>
                                <a:pt x="27838" y="50902"/>
                                <a:pt x="30442" y="50191"/>
                                <a:pt x="32195" y="48780"/>
                              </a:cubicBezTo>
                              <a:cubicBezTo>
                                <a:pt x="33960" y="47383"/>
                                <a:pt x="35014" y="45644"/>
                                <a:pt x="35357" y="43586"/>
                              </a:cubicBezTo>
                              <a:cubicBezTo>
                                <a:pt x="35725" y="41529"/>
                                <a:pt x="35903" y="38112"/>
                                <a:pt x="35903" y="33338"/>
                              </a:cubicBezTo>
                              <a:lnTo>
                                <a:pt x="35903" y="0"/>
                              </a:lnTo>
                              <a:lnTo>
                                <a:pt x="48070" y="0"/>
                              </a:lnTo>
                              <a:lnTo>
                                <a:pt x="48070" y="31662"/>
                              </a:lnTo>
                              <a:cubicBezTo>
                                <a:pt x="48070" y="38900"/>
                                <a:pt x="47739" y="44005"/>
                                <a:pt x="47079" y="46989"/>
                              </a:cubicBezTo>
                              <a:cubicBezTo>
                                <a:pt x="46418" y="49988"/>
                                <a:pt x="45212" y="52502"/>
                                <a:pt x="43447" y="54559"/>
                              </a:cubicBezTo>
                              <a:cubicBezTo>
                                <a:pt x="41669" y="56617"/>
                                <a:pt x="39319" y="58255"/>
                                <a:pt x="36347" y="59474"/>
                              </a:cubicBezTo>
                              <a:cubicBezTo>
                                <a:pt x="33388" y="60694"/>
                                <a:pt x="29527" y="61303"/>
                                <a:pt x="24752" y="61303"/>
                              </a:cubicBezTo>
                              <a:cubicBezTo>
                                <a:pt x="18999" y="61303"/>
                                <a:pt x="14630" y="60643"/>
                                <a:pt x="11659" y="59310"/>
                              </a:cubicBezTo>
                              <a:cubicBezTo>
                                <a:pt x="8687" y="57989"/>
                                <a:pt x="6337" y="56262"/>
                                <a:pt x="4610" y="54127"/>
                              </a:cubicBezTo>
                              <a:cubicBezTo>
                                <a:pt x="2883" y="52006"/>
                                <a:pt x="1753" y="49785"/>
                                <a:pt x="1194" y="47447"/>
                              </a:cubicBezTo>
                              <a:cubicBezTo>
                                <a:pt x="394" y="43993"/>
                                <a:pt x="0" y="38900"/>
                                <a:pt x="0" y="32144"/>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07" name="Shape 15007"/>
                      <wps:cNvSpPr/>
                      <wps:spPr>
                        <a:xfrm>
                          <a:off x="900764"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804" name="Shape 15804"/>
                      <wps:cNvSpPr/>
                      <wps:spPr>
                        <a:xfrm>
                          <a:off x="961073"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09" name="Shape 15009"/>
                      <wps:cNvSpPr/>
                      <wps:spPr>
                        <a:xfrm>
                          <a:off x="978680" y="486133"/>
                          <a:ext cx="56121" cy="60274"/>
                        </a:xfrm>
                        <a:custGeom>
                          <a:avLst/>
                          <a:gdLst/>
                          <a:ahLst/>
                          <a:cxnLst/>
                          <a:rect l="0" t="0" r="0" b="0"/>
                          <a:pathLst>
                            <a:path w="56121" h="60274">
                              <a:moveTo>
                                <a:pt x="0" y="0"/>
                              </a:moveTo>
                              <a:lnTo>
                                <a:pt x="13195" y="0"/>
                              </a:lnTo>
                              <a:lnTo>
                                <a:pt x="28448" y="44614"/>
                              </a:lnTo>
                              <a:lnTo>
                                <a:pt x="43205" y="0"/>
                              </a:lnTo>
                              <a:lnTo>
                                <a:pt x="56121" y="0"/>
                              </a:lnTo>
                              <a:lnTo>
                                <a:pt x="34531" y="60274"/>
                              </a:lnTo>
                              <a:lnTo>
                                <a:pt x="21539"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10" name="Shape 15010"/>
                      <wps:cNvSpPr/>
                      <wps:spPr>
                        <a:xfrm>
                          <a:off x="1041010" y="486133"/>
                          <a:ext cx="45847" cy="60274"/>
                        </a:xfrm>
                        <a:custGeom>
                          <a:avLst/>
                          <a:gdLst/>
                          <a:ahLst/>
                          <a:cxnLst/>
                          <a:rect l="0" t="0" r="0" b="0"/>
                          <a:pathLst>
                            <a:path w="45847" h="60274">
                              <a:moveTo>
                                <a:pt x="0" y="0"/>
                              </a:moveTo>
                              <a:lnTo>
                                <a:pt x="44704" y="0"/>
                              </a:lnTo>
                              <a:lnTo>
                                <a:pt x="44704" y="10198"/>
                              </a:lnTo>
                              <a:lnTo>
                                <a:pt x="12167" y="10198"/>
                              </a:lnTo>
                              <a:lnTo>
                                <a:pt x="12167" y="23546"/>
                              </a:lnTo>
                              <a:lnTo>
                                <a:pt x="42431" y="23546"/>
                              </a:lnTo>
                              <a:lnTo>
                                <a:pt x="42431" y="33705"/>
                              </a:lnTo>
                              <a:lnTo>
                                <a:pt x="12167" y="33705"/>
                              </a:lnTo>
                              <a:lnTo>
                                <a:pt x="12167" y="50113"/>
                              </a:lnTo>
                              <a:lnTo>
                                <a:pt x="45847" y="50113"/>
                              </a:lnTo>
                              <a:lnTo>
                                <a:pt x="45847"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11" name="Shape 15011"/>
                      <wps:cNvSpPr/>
                      <wps:spPr>
                        <a:xfrm>
                          <a:off x="1097218" y="486133"/>
                          <a:ext cx="24473" cy="60274"/>
                        </a:xfrm>
                        <a:custGeom>
                          <a:avLst/>
                          <a:gdLst/>
                          <a:ahLst/>
                          <a:cxnLst/>
                          <a:rect l="0" t="0" r="0" b="0"/>
                          <a:pathLst>
                            <a:path w="24473" h="60274">
                              <a:moveTo>
                                <a:pt x="0" y="0"/>
                              </a:moveTo>
                              <a:lnTo>
                                <a:pt x="24473" y="0"/>
                              </a:lnTo>
                              <a:lnTo>
                                <a:pt x="24473" y="10261"/>
                              </a:lnTo>
                              <a:lnTo>
                                <a:pt x="21666" y="10198"/>
                              </a:lnTo>
                              <a:lnTo>
                                <a:pt x="12179" y="10198"/>
                              </a:lnTo>
                              <a:lnTo>
                                <a:pt x="12179" y="25488"/>
                              </a:lnTo>
                              <a:lnTo>
                                <a:pt x="21184" y="25488"/>
                              </a:lnTo>
                              <a:lnTo>
                                <a:pt x="24473" y="25267"/>
                              </a:lnTo>
                              <a:lnTo>
                                <a:pt x="24473" y="38356"/>
                              </a:lnTo>
                              <a:lnTo>
                                <a:pt x="24435" y="38303"/>
                              </a:lnTo>
                              <a:cubicBezTo>
                                <a:pt x="23279" y="37083"/>
                                <a:pt x="22047" y="36246"/>
                                <a:pt x="20777" y="35789"/>
                              </a:cubicBezTo>
                              <a:cubicBezTo>
                                <a:pt x="19482" y="35331"/>
                                <a:pt x="17437" y="35116"/>
                                <a:pt x="14643" y="35116"/>
                              </a:cubicBezTo>
                              <a:lnTo>
                                <a:pt x="12179" y="35116"/>
                              </a:lnTo>
                              <a:lnTo>
                                <a:pt x="12179"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12" name="Shape 15012"/>
                      <wps:cNvSpPr/>
                      <wps:spPr>
                        <a:xfrm>
                          <a:off x="1121691" y="486133"/>
                          <a:ext cx="29731" cy="60274"/>
                        </a:xfrm>
                        <a:custGeom>
                          <a:avLst/>
                          <a:gdLst/>
                          <a:ahLst/>
                          <a:cxnLst/>
                          <a:rect l="0" t="0" r="0" b="0"/>
                          <a:pathLst>
                            <a:path w="29731" h="60274">
                              <a:moveTo>
                                <a:pt x="0" y="0"/>
                              </a:moveTo>
                              <a:lnTo>
                                <a:pt x="1156" y="0"/>
                              </a:lnTo>
                              <a:cubicBezTo>
                                <a:pt x="7582" y="0"/>
                                <a:pt x="12268" y="533"/>
                                <a:pt x="15189" y="1625"/>
                              </a:cubicBezTo>
                              <a:cubicBezTo>
                                <a:pt x="18110" y="2705"/>
                                <a:pt x="20447" y="4623"/>
                                <a:pt x="22200" y="7404"/>
                              </a:cubicBezTo>
                              <a:cubicBezTo>
                                <a:pt x="23952" y="10173"/>
                                <a:pt x="24829" y="13334"/>
                                <a:pt x="24829" y="16890"/>
                              </a:cubicBezTo>
                              <a:cubicBezTo>
                                <a:pt x="24829" y="21425"/>
                                <a:pt x="23495" y="25146"/>
                                <a:pt x="20841" y="28105"/>
                              </a:cubicBezTo>
                              <a:cubicBezTo>
                                <a:pt x="18174" y="31038"/>
                                <a:pt x="14211" y="32905"/>
                                <a:pt x="8915" y="33668"/>
                              </a:cubicBezTo>
                              <a:cubicBezTo>
                                <a:pt x="11544" y="35204"/>
                                <a:pt x="13729" y="36894"/>
                                <a:pt x="15443" y="38734"/>
                              </a:cubicBezTo>
                              <a:cubicBezTo>
                                <a:pt x="17145" y="40563"/>
                                <a:pt x="19456" y="43827"/>
                                <a:pt x="22365" y="48513"/>
                              </a:cubicBezTo>
                              <a:lnTo>
                                <a:pt x="29731" y="60274"/>
                              </a:lnTo>
                              <a:lnTo>
                                <a:pt x="15164" y="60274"/>
                              </a:lnTo>
                              <a:lnTo>
                                <a:pt x="6375" y="47155"/>
                              </a:lnTo>
                              <a:lnTo>
                                <a:pt x="0" y="38356"/>
                              </a:lnTo>
                              <a:lnTo>
                                <a:pt x="0" y="25267"/>
                              </a:lnTo>
                              <a:lnTo>
                                <a:pt x="7645" y="24752"/>
                              </a:lnTo>
                              <a:cubicBezTo>
                                <a:pt x="9093" y="24256"/>
                                <a:pt x="10224" y="23406"/>
                                <a:pt x="11062" y="22199"/>
                              </a:cubicBezTo>
                              <a:cubicBezTo>
                                <a:pt x="11875" y="20993"/>
                                <a:pt x="12294" y="19481"/>
                                <a:pt x="12294" y="17678"/>
                              </a:cubicBezTo>
                              <a:cubicBezTo>
                                <a:pt x="12294" y="15646"/>
                                <a:pt x="11748" y="14021"/>
                                <a:pt x="10668" y="12764"/>
                              </a:cubicBezTo>
                              <a:cubicBezTo>
                                <a:pt x="9589" y="11519"/>
                                <a:pt x="8052" y="10731"/>
                                <a:pt x="6083" y="10401"/>
                              </a:cubicBezTo>
                              <a:lnTo>
                                <a:pt x="0" y="1026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13" name="Shape 15013"/>
                      <wps:cNvSpPr/>
                      <wps:spPr>
                        <a:xfrm>
                          <a:off x="1154901" y="485105"/>
                          <a:ext cx="49009" cy="62370"/>
                        </a:xfrm>
                        <a:custGeom>
                          <a:avLst/>
                          <a:gdLst/>
                          <a:ahLst/>
                          <a:cxnLst/>
                          <a:rect l="0" t="0" r="0" b="0"/>
                          <a:pathLst>
                            <a:path w="49009" h="62370">
                              <a:moveTo>
                                <a:pt x="24181" y="0"/>
                              </a:moveTo>
                              <a:cubicBezTo>
                                <a:pt x="31750" y="0"/>
                                <a:pt x="37440" y="1663"/>
                                <a:pt x="41262" y="4966"/>
                              </a:cubicBezTo>
                              <a:cubicBezTo>
                                <a:pt x="45098" y="8293"/>
                                <a:pt x="47092" y="12712"/>
                                <a:pt x="47295" y="18250"/>
                              </a:cubicBezTo>
                              <a:lnTo>
                                <a:pt x="35128" y="18783"/>
                              </a:lnTo>
                              <a:cubicBezTo>
                                <a:pt x="34607" y="15684"/>
                                <a:pt x="33477" y="13461"/>
                                <a:pt x="31763" y="12103"/>
                              </a:cubicBezTo>
                              <a:cubicBezTo>
                                <a:pt x="30048" y="10744"/>
                                <a:pt x="27483" y="10071"/>
                                <a:pt x="24066" y="10071"/>
                              </a:cubicBezTo>
                              <a:cubicBezTo>
                                <a:pt x="20523" y="10071"/>
                                <a:pt x="17742" y="10795"/>
                                <a:pt x="15748" y="12255"/>
                              </a:cubicBezTo>
                              <a:cubicBezTo>
                                <a:pt x="14465" y="13182"/>
                                <a:pt x="13818" y="14439"/>
                                <a:pt x="13818" y="16002"/>
                              </a:cubicBezTo>
                              <a:cubicBezTo>
                                <a:pt x="13818" y="17424"/>
                                <a:pt x="14427" y="18644"/>
                                <a:pt x="15621" y="19659"/>
                              </a:cubicBezTo>
                              <a:cubicBezTo>
                                <a:pt x="17170" y="20941"/>
                                <a:pt x="20891" y="22289"/>
                                <a:pt x="26810" y="23685"/>
                              </a:cubicBezTo>
                              <a:cubicBezTo>
                                <a:pt x="32728" y="25070"/>
                                <a:pt x="37109" y="26530"/>
                                <a:pt x="39954" y="28015"/>
                              </a:cubicBezTo>
                              <a:cubicBezTo>
                                <a:pt x="42786" y="29514"/>
                                <a:pt x="45009" y="31547"/>
                                <a:pt x="46609" y="34137"/>
                              </a:cubicBezTo>
                              <a:cubicBezTo>
                                <a:pt x="48209" y="36728"/>
                                <a:pt x="49009" y="39928"/>
                                <a:pt x="49009" y="43738"/>
                              </a:cubicBezTo>
                              <a:cubicBezTo>
                                <a:pt x="49009" y="47205"/>
                                <a:pt x="48057" y="50431"/>
                                <a:pt x="46139" y="53454"/>
                              </a:cubicBezTo>
                              <a:cubicBezTo>
                                <a:pt x="44209" y="56463"/>
                                <a:pt x="41516" y="58711"/>
                                <a:pt x="37998" y="60172"/>
                              </a:cubicBezTo>
                              <a:cubicBezTo>
                                <a:pt x="34493" y="61632"/>
                                <a:pt x="30112" y="62370"/>
                                <a:pt x="24879" y="62370"/>
                              </a:cubicBezTo>
                              <a:cubicBezTo>
                                <a:pt x="17259" y="62370"/>
                                <a:pt x="11405" y="60604"/>
                                <a:pt x="7315" y="57086"/>
                              </a:cubicBezTo>
                              <a:cubicBezTo>
                                <a:pt x="3238" y="53569"/>
                                <a:pt x="787" y="48425"/>
                                <a:pt x="0" y="41694"/>
                              </a:cubicBezTo>
                              <a:lnTo>
                                <a:pt x="11849" y="40539"/>
                              </a:lnTo>
                              <a:cubicBezTo>
                                <a:pt x="12560" y="44514"/>
                                <a:pt x="14008" y="47434"/>
                                <a:pt x="16180" y="49301"/>
                              </a:cubicBezTo>
                              <a:cubicBezTo>
                                <a:pt x="18364" y="51155"/>
                                <a:pt x="21311" y="52082"/>
                                <a:pt x="25006" y="52082"/>
                              </a:cubicBezTo>
                              <a:cubicBezTo>
                                <a:pt x="28918" y="52082"/>
                                <a:pt x="31877" y="51270"/>
                                <a:pt x="33858" y="49606"/>
                              </a:cubicBezTo>
                              <a:cubicBezTo>
                                <a:pt x="35852" y="47941"/>
                                <a:pt x="36843" y="46011"/>
                                <a:pt x="36843" y="43790"/>
                              </a:cubicBezTo>
                              <a:cubicBezTo>
                                <a:pt x="36843" y="42366"/>
                                <a:pt x="36424" y="41148"/>
                                <a:pt x="35598" y="40145"/>
                              </a:cubicBezTo>
                              <a:cubicBezTo>
                                <a:pt x="34747" y="39154"/>
                                <a:pt x="33299" y="38264"/>
                                <a:pt x="31217" y="37540"/>
                              </a:cubicBezTo>
                              <a:cubicBezTo>
                                <a:pt x="29794" y="37046"/>
                                <a:pt x="26543" y="36156"/>
                                <a:pt x="21463" y="34911"/>
                              </a:cubicBezTo>
                              <a:cubicBezTo>
                                <a:pt x="14948" y="33286"/>
                                <a:pt x="10363" y="31305"/>
                                <a:pt x="7734" y="28942"/>
                              </a:cubicBezTo>
                              <a:cubicBezTo>
                                <a:pt x="4026" y="25615"/>
                                <a:pt x="2184" y="21577"/>
                                <a:pt x="2184" y="16814"/>
                              </a:cubicBezTo>
                              <a:cubicBezTo>
                                <a:pt x="2184" y="13740"/>
                                <a:pt x="3048" y="10871"/>
                                <a:pt x="4801" y="8192"/>
                              </a:cubicBezTo>
                              <a:cubicBezTo>
                                <a:pt x="6540" y="5524"/>
                                <a:pt x="9042" y="3491"/>
                                <a:pt x="12319" y="2094"/>
                              </a:cubicBezTo>
                              <a:cubicBezTo>
                                <a:pt x="15596" y="685"/>
                                <a:pt x="19545" y="0"/>
                                <a:pt x="24181"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805" name="Shape 15805"/>
                      <wps:cNvSpPr/>
                      <wps:spPr>
                        <a:xfrm>
                          <a:off x="1213777"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15" name="Shape 15015"/>
                      <wps:cNvSpPr/>
                      <wps:spPr>
                        <a:xfrm>
                          <a:off x="1237513" y="486132"/>
                          <a:ext cx="25057" cy="60274"/>
                        </a:xfrm>
                        <a:custGeom>
                          <a:avLst/>
                          <a:gdLst/>
                          <a:ahLst/>
                          <a:cxnLst/>
                          <a:rect l="0" t="0" r="0" b="0"/>
                          <a:pathLst>
                            <a:path w="25057" h="60274">
                              <a:moveTo>
                                <a:pt x="0" y="0"/>
                              </a:moveTo>
                              <a:lnTo>
                                <a:pt x="22238" y="0"/>
                              </a:lnTo>
                              <a:lnTo>
                                <a:pt x="25057" y="284"/>
                              </a:lnTo>
                              <a:lnTo>
                                <a:pt x="25057" y="10623"/>
                              </a:lnTo>
                              <a:lnTo>
                                <a:pt x="17640" y="10198"/>
                              </a:lnTo>
                              <a:lnTo>
                                <a:pt x="12167" y="10198"/>
                              </a:lnTo>
                              <a:lnTo>
                                <a:pt x="12167" y="50115"/>
                              </a:lnTo>
                              <a:lnTo>
                                <a:pt x="21260" y="50115"/>
                              </a:lnTo>
                              <a:lnTo>
                                <a:pt x="25057" y="49819"/>
                              </a:lnTo>
                              <a:lnTo>
                                <a:pt x="25057" y="60020"/>
                              </a:lnTo>
                              <a:lnTo>
                                <a:pt x="22898"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16" name="Shape 15016"/>
                      <wps:cNvSpPr/>
                      <wps:spPr>
                        <a:xfrm>
                          <a:off x="1262571" y="486415"/>
                          <a:ext cx="25476" cy="59736"/>
                        </a:xfrm>
                        <a:custGeom>
                          <a:avLst/>
                          <a:gdLst/>
                          <a:ahLst/>
                          <a:cxnLst/>
                          <a:rect l="0" t="0" r="0" b="0"/>
                          <a:pathLst>
                            <a:path w="25476" h="59736">
                              <a:moveTo>
                                <a:pt x="0" y="0"/>
                              </a:moveTo>
                              <a:lnTo>
                                <a:pt x="8649" y="871"/>
                              </a:lnTo>
                              <a:cubicBezTo>
                                <a:pt x="12192" y="1913"/>
                                <a:pt x="15215" y="3755"/>
                                <a:pt x="17742" y="6409"/>
                              </a:cubicBezTo>
                              <a:cubicBezTo>
                                <a:pt x="20257" y="9077"/>
                                <a:pt x="22187" y="12328"/>
                                <a:pt x="23495" y="16188"/>
                              </a:cubicBezTo>
                              <a:cubicBezTo>
                                <a:pt x="24816" y="20036"/>
                                <a:pt x="25476" y="24786"/>
                                <a:pt x="25476" y="30425"/>
                              </a:cubicBezTo>
                              <a:cubicBezTo>
                                <a:pt x="25476" y="35390"/>
                                <a:pt x="24854" y="39670"/>
                                <a:pt x="23622" y="43264"/>
                              </a:cubicBezTo>
                              <a:cubicBezTo>
                                <a:pt x="22111" y="47647"/>
                                <a:pt x="19964" y="51202"/>
                                <a:pt x="17158" y="53907"/>
                              </a:cubicBezTo>
                              <a:cubicBezTo>
                                <a:pt x="15049" y="55964"/>
                                <a:pt x="12205" y="57565"/>
                                <a:pt x="8611" y="58720"/>
                              </a:cubicBezTo>
                              <a:lnTo>
                                <a:pt x="0" y="59736"/>
                              </a:lnTo>
                              <a:lnTo>
                                <a:pt x="0" y="49535"/>
                              </a:lnTo>
                              <a:lnTo>
                                <a:pt x="3556" y="49259"/>
                              </a:lnTo>
                              <a:cubicBezTo>
                                <a:pt x="5524" y="48764"/>
                                <a:pt x="7163" y="47938"/>
                                <a:pt x="8471" y="46744"/>
                              </a:cubicBezTo>
                              <a:cubicBezTo>
                                <a:pt x="9766" y="45563"/>
                                <a:pt x="10833" y="43633"/>
                                <a:pt x="11659" y="40928"/>
                              </a:cubicBezTo>
                              <a:cubicBezTo>
                                <a:pt x="12484" y="38235"/>
                                <a:pt x="12890" y="34553"/>
                                <a:pt x="12890" y="29891"/>
                              </a:cubicBezTo>
                              <a:cubicBezTo>
                                <a:pt x="12890" y="25243"/>
                                <a:pt x="12484" y="21662"/>
                                <a:pt x="11659" y="19160"/>
                              </a:cubicBezTo>
                              <a:cubicBezTo>
                                <a:pt x="10833" y="16670"/>
                                <a:pt x="9677" y="14728"/>
                                <a:pt x="8204" y="13319"/>
                              </a:cubicBezTo>
                              <a:cubicBezTo>
                                <a:pt x="6718" y="11922"/>
                                <a:pt x="4839" y="10981"/>
                                <a:pt x="2578" y="10486"/>
                              </a:cubicBezTo>
                              <a:lnTo>
                                <a:pt x="0" y="1033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17" name="Shape 15017"/>
                      <wps:cNvSpPr/>
                      <wps:spPr>
                        <a:xfrm>
                          <a:off x="1292228"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18" name="Shape 15018"/>
                      <wps:cNvSpPr/>
                      <wps:spPr>
                        <a:xfrm>
                          <a:off x="1322079"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19" name="Shape 15019"/>
                      <wps:cNvSpPr/>
                      <wps:spPr>
                        <a:xfrm>
                          <a:off x="1359130" y="486132"/>
                          <a:ext cx="25057" cy="60274"/>
                        </a:xfrm>
                        <a:custGeom>
                          <a:avLst/>
                          <a:gdLst/>
                          <a:ahLst/>
                          <a:cxnLst/>
                          <a:rect l="0" t="0" r="0" b="0"/>
                          <a:pathLst>
                            <a:path w="25057" h="60274">
                              <a:moveTo>
                                <a:pt x="0" y="0"/>
                              </a:moveTo>
                              <a:lnTo>
                                <a:pt x="22238" y="0"/>
                              </a:lnTo>
                              <a:lnTo>
                                <a:pt x="25057" y="284"/>
                              </a:lnTo>
                              <a:lnTo>
                                <a:pt x="25057" y="10623"/>
                              </a:lnTo>
                              <a:lnTo>
                                <a:pt x="17640" y="10198"/>
                              </a:lnTo>
                              <a:lnTo>
                                <a:pt x="12167" y="10198"/>
                              </a:lnTo>
                              <a:lnTo>
                                <a:pt x="12167" y="50115"/>
                              </a:lnTo>
                              <a:lnTo>
                                <a:pt x="21260" y="50115"/>
                              </a:lnTo>
                              <a:lnTo>
                                <a:pt x="25057" y="49819"/>
                              </a:lnTo>
                              <a:lnTo>
                                <a:pt x="25057" y="60020"/>
                              </a:lnTo>
                              <a:lnTo>
                                <a:pt x="22898"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20" name="Shape 15020"/>
                      <wps:cNvSpPr/>
                      <wps:spPr>
                        <a:xfrm>
                          <a:off x="1384187" y="486415"/>
                          <a:ext cx="25463" cy="59736"/>
                        </a:xfrm>
                        <a:custGeom>
                          <a:avLst/>
                          <a:gdLst/>
                          <a:ahLst/>
                          <a:cxnLst/>
                          <a:rect l="0" t="0" r="0" b="0"/>
                          <a:pathLst>
                            <a:path w="25463" h="59736">
                              <a:moveTo>
                                <a:pt x="0" y="0"/>
                              </a:moveTo>
                              <a:lnTo>
                                <a:pt x="8649" y="871"/>
                              </a:lnTo>
                              <a:cubicBezTo>
                                <a:pt x="12192" y="1913"/>
                                <a:pt x="15215" y="3755"/>
                                <a:pt x="17742" y="6409"/>
                              </a:cubicBezTo>
                              <a:cubicBezTo>
                                <a:pt x="20257" y="9077"/>
                                <a:pt x="22187" y="12328"/>
                                <a:pt x="23495" y="16188"/>
                              </a:cubicBezTo>
                              <a:cubicBezTo>
                                <a:pt x="24816" y="20036"/>
                                <a:pt x="25463" y="24786"/>
                                <a:pt x="25463" y="30425"/>
                              </a:cubicBezTo>
                              <a:cubicBezTo>
                                <a:pt x="25463" y="35390"/>
                                <a:pt x="24854" y="39670"/>
                                <a:pt x="23622" y="43264"/>
                              </a:cubicBezTo>
                              <a:cubicBezTo>
                                <a:pt x="22111" y="47647"/>
                                <a:pt x="19964" y="51202"/>
                                <a:pt x="17158" y="53907"/>
                              </a:cubicBezTo>
                              <a:cubicBezTo>
                                <a:pt x="15049" y="55964"/>
                                <a:pt x="12205" y="57565"/>
                                <a:pt x="8611" y="58720"/>
                              </a:cubicBezTo>
                              <a:lnTo>
                                <a:pt x="0" y="59736"/>
                              </a:lnTo>
                              <a:lnTo>
                                <a:pt x="0" y="49535"/>
                              </a:lnTo>
                              <a:lnTo>
                                <a:pt x="3556" y="49259"/>
                              </a:lnTo>
                              <a:cubicBezTo>
                                <a:pt x="5524" y="48764"/>
                                <a:pt x="7163" y="47938"/>
                                <a:pt x="8471" y="46744"/>
                              </a:cubicBezTo>
                              <a:cubicBezTo>
                                <a:pt x="9766" y="45563"/>
                                <a:pt x="10833" y="43633"/>
                                <a:pt x="11659" y="40928"/>
                              </a:cubicBezTo>
                              <a:cubicBezTo>
                                <a:pt x="12484" y="38235"/>
                                <a:pt x="12890" y="34553"/>
                                <a:pt x="12890" y="29891"/>
                              </a:cubicBezTo>
                              <a:cubicBezTo>
                                <a:pt x="12890" y="25243"/>
                                <a:pt x="12484" y="21662"/>
                                <a:pt x="11659" y="19160"/>
                              </a:cubicBezTo>
                              <a:cubicBezTo>
                                <a:pt x="10833" y="16670"/>
                                <a:pt x="9677" y="14728"/>
                                <a:pt x="8204" y="13319"/>
                              </a:cubicBezTo>
                              <a:cubicBezTo>
                                <a:pt x="6718" y="11922"/>
                                <a:pt x="4839" y="10981"/>
                                <a:pt x="2578" y="10486"/>
                              </a:cubicBezTo>
                              <a:lnTo>
                                <a:pt x="0" y="1033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21" name="Shape 15021"/>
                      <wps:cNvSpPr/>
                      <wps:spPr>
                        <a:xfrm>
                          <a:off x="1434111"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22" name="Shape 15022"/>
                      <wps:cNvSpPr/>
                      <wps:spPr>
                        <a:xfrm>
                          <a:off x="1463962"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23" name="Shape 15023"/>
                      <wps:cNvSpPr/>
                      <wps:spPr>
                        <a:xfrm>
                          <a:off x="1500963" y="486132"/>
                          <a:ext cx="48070" cy="61303"/>
                        </a:xfrm>
                        <a:custGeom>
                          <a:avLst/>
                          <a:gdLst/>
                          <a:ahLst/>
                          <a:cxnLst/>
                          <a:rect l="0" t="0" r="0" b="0"/>
                          <a:pathLst>
                            <a:path w="48070" h="61303">
                              <a:moveTo>
                                <a:pt x="0" y="0"/>
                              </a:moveTo>
                              <a:lnTo>
                                <a:pt x="12179" y="0"/>
                              </a:lnTo>
                              <a:lnTo>
                                <a:pt x="12179" y="32638"/>
                              </a:lnTo>
                              <a:cubicBezTo>
                                <a:pt x="12179" y="37833"/>
                                <a:pt x="12332" y="41187"/>
                                <a:pt x="12624" y="42711"/>
                              </a:cubicBezTo>
                              <a:cubicBezTo>
                                <a:pt x="13145" y="45186"/>
                                <a:pt x="14389" y="47168"/>
                                <a:pt x="16345" y="48654"/>
                              </a:cubicBezTo>
                              <a:cubicBezTo>
                                <a:pt x="18301" y="50152"/>
                                <a:pt x="20980" y="50902"/>
                                <a:pt x="24384" y="50902"/>
                              </a:cubicBezTo>
                              <a:cubicBezTo>
                                <a:pt x="27838" y="50902"/>
                                <a:pt x="30442" y="50191"/>
                                <a:pt x="32195" y="48780"/>
                              </a:cubicBezTo>
                              <a:cubicBezTo>
                                <a:pt x="33960" y="47383"/>
                                <a:pt x="35014" y="45644"/>
                                <a:pt x="35357" y="43586"/>
                              </a:cubicBezTo>
                              <a:cubicBezTo>
                                <a:pt x="35725" y="41529"/>
                                <a:pt x="35903" y="38112"/>
                                <a:pt x="35903" y="33338"/>
                              </a:cubicBezTo>
                              <a:lnTo>
                                <a:pt x="35903" y="0"/>
                              </a:lnTo>
                              <a:lnTo>
                                <a:pt x="48070" y="0"/>
                              </a:lnTo>
                              <a:lnTo>
                                <a:pt x="48070" y="31662"/>
                              </a:lnTo>
                              <a:cubicBezTo>
                                <a:pt x="48070" y="38900"/>
                                <a:pt x="47739" y="44005"/>
                                <a:pt x="47079" y="46989"/>
                              </a:cubicBezTo>
                              <a:cubicBezTo>
                                <a:pt x="46418" y="49988"/>
                                <a:pt x="45212" y="52502"/>
                                <a:pt x="43447" y="54559"/>
                              </a:cubicBezTo>
                              <a:cubicBezTo>
                                <a:pt x="41669" y="56617"/>
                                <a:pt x="39319" y="58255"/>
                                <a:pt x="36347" y="59474"/>
                              </a:cubicBezTo>
                              <a:cubicBezTo>
                                <a:pt x="33388" y="60694"/>
                                <a:pt x="29527" y="61303"/>
                                <a:pt x="24752" y="61303"/>
                              </a:cubicBezTo>
                              <a:cubicBezTo>
                                <a:pt x="18999" y="61303"/>
                                <a:pt x="14630" y="60643"/>
                                <a:pt x="11659" y="59310"/>
                              </a:cubicBezTo>
                              <a:cubicBezTo>
                                <a:pt x="8687" y="57989"/>
                                <a:pt x="6337" y="56262"/>
                                <a:pt x="4610" y="54127"/>
                              </a:cubicBezTo>
                              <a:cubicBezTo>
                                <a:pt x="2883" y="52006"/>
                                <a:pt x="1753" y="49785"/>
                                <a:pt x="1194" y="47447"/>
                              </a:cubicBezTo>
                              <a:cubicBezTo>
                                <a:pt x="394" y="43993"/>
                                <a:pt x="0" y="38900"/>
                                <a:pt x="0" y="32144"/>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24" name="Shape 15024"/>
                      <wps:cNvSpPr/>
                      <wps:spPr>
                        <a:xfrm>
                          <a:off x="1557546" y="486133"/>
                          <a:ext cx="47892" cy="60274"/>
                        </a:xfrm>
                        <a:custGeom>
                          <a:avLst/>
                          <a:gdLst/>
                          <a:ahLst/>
                          <a:cxnLst/>
                          <a:rect l="0" t="0" r="0" b="0"/>
                          <a:pathLst>
                            <a:path w="47892" h="60274">
                              <a:moveTo>
                                <a:pt x="0" y="0"/>
                              </a:moveTo>
                              <a:lnTo>
                                <a:pt x="47892" y="0"/>
                              </a:lnTo>
                              <a:lnTo>
                                <a:pt x="47892" y="10198"/>
                              </a:lnTo>
                              <a:lnTo>
                                <a:pt x="30048" y="10198"/>
                              </a:lnTo>
                              <a:lnTo>
                                <a:pt x="30048" y="60274"/>
                              </a:lnTo>
                              <a:lnTo>
                                <a:pt x="17882" y="60274"/>
                              </a:lnTo>
                              <a:lnTo>
                                <a:pt x="17882" y="10198"/>
                              </a:lnTo>
                              <a:lnTo>
                                <a:pt x="0" y="10198"/>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25" name="Shape 15025"/>
                      <wps:cNvSpPr/>
                      <wps:spPr>
                        <a:xfrm>
                          <a:off x="1610824" y="485107"/>
                          <a:ext cx="29210" cy="62289"/>
                        </a:xfrm>
                        <a:custGeom>
                          <a:avLst/>
                          <a:gdLst/>
                          <a:ahLst/>
                          <a:cxnLst/>
                          <a:rect l="0" t="0" r="0" b="0"/>
                          <a:pathLst>
                            <a:path w="29210" h="62289">
                              <a:moveTo>
                                <a:pt x="29159" y="0"/>
                              </a:moveTo>
                              <a:lnTo>
                                <a:pt x="29210" y="20"/>
                              </a:lnTo>
                              <a:lnTo>
                                <a:pt x="29210" y="10435"/>
                              </a:lnTo>
                              <a:lnTo>
                                <a:pt x="17158" y="15557"/>
                              </a:lnTo>
                              <a:cubicBezTo>
                                <a:pt x="14072" y="18999"/>
                                <a:pt x="12535" y="24181"/>
                                <a:pt x="12535" y="31128"/>
                              </a:cubicBezTo>
                              <a:cubicBezTo>
                                <a:pt x="12535" y="37948"/>
                                <a:pt x="14110" y="43117"/>
                                <a:pt x="17259" y="46634"/>
                              </a:cubicBezTo>
                              <a:lnTo>
                                <a:pt x="29210" y="51884"/>
                              </a:lnTo>
                              <a:lnTo>
                                <a:pt x="29210" y="62289"/>
                              </a:lnTo>
                              <a:lnTo>
                                <a:pt x="7938" y="54115"/>
                              </a:lnTo>
                              <a:cubicBezTo>
                                <a:pt x="2642" y="48667"/>
                                <a:pt x="0" y="41123"/>
                                <a:pt x="0" y="31535"/>
                              </a:cubicBezTo>
                              <a:cubicBezTo>
                                <a:pt x="0" y="25400"/>
                                <a:pt x="914" y="20231"/>
                                <a:pt x="2756" y="16066"/>
                              </a:cubicBezTo>
                              <a:cubicBezTo>
                                <a:pt x="4127" y="13005"/>
                                <a:pt x="6007" y="10249"/>
                                <a:pt x="8369" y="7810"/>
                              </a:cubicBezTo>
                              <a:cubicBezTo>
                                <a:pt x="10744" y="5359"/>
                                <a:pt x="13335" y="3556"/>
                                <a:pt x="16154" y="2375"/>
                              </a:cubicBezTo>
                              <a:cubicBezTo>
                                <a:pt x="19914" y="788"/>
                                <a:pt x="24244" y="0"/>
                                <a:pt x="29159"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26" name="Shape 15026"/>
                      <wps:cNvSpPr/>
                      <wps:spPr>
                        <a:xfrm>
                          <a:off x="1632579" y="470376"/>
                          <a:ext cx="7455" cy="12292"/>
                        </a:xfrm>
                        <a:custGeom>
                          <a:avLst/>
                          <a:gdLst/>
                          <a:ahLst/>
                          <a:cxnLst/>
                          <a:rect l="0" t="0" r="0" b="0"/>
                          <a:pathLst>
                            <a:path w="7455" h="12292">
                              <a:moveTo>
                                <a:pt x="5664" y="0"/>
                              </a:moveTo>
                              <a:lnTo>
                                <a:pt x="7455" y="0"/>
                              </a:lnTo>
                              <a:lnTo>
                                <a:pt x="7455" y="12140"/>
                              </a:lnTo>
                              <a:lnTo>
                                <a:pt x="7315" y="12292"/>
                              </a:lnTo>
                              <a:lnTo>
                                <a:pt x="0" y="12292"/>
                              </a:lnTo>
                              <a:lnTo>
                                <a:pt x="5664"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27" name="Shape 15027"/>
                      <wps:cNvSpPr/>
                      <wps:spPr>
                        <a:xfrm>
                          <a:off x="1640034" y="485127"/>
                          <a:ext cx="29261" cy="62312"/>
                        </a:xfrm>
                        <a:custGeom>
                          <a:avLst/>
                          <a:gdLst/>
                          <a:ahLst/>
                          <a:cxnLst/>
                          <a:rect l="0" t="0" r="0" b="0"/>
                          <a:pathLst>
                            <a:path w="29261" h="62312">
                              <a:moveTo>
                                <a:pt x="0" y="0"/>
                              </a:moveTo>
                              <a:lnTo>
                                <a:pt x="21273" y="8235"/>
                              </a:lnTo>
                              <a:cubicBezTo>
                                <a:pt x="26581" y="13760"/>
                                <a:pt x="29261" y="21405"/>
                                <a:pt x="29261" y="31223"/>
                              </a:cubicBezTo>
                              <a:cubicBezTo>
                                <a:pt x="29261" y="40951"/>
                                <a:pt x="26619" y="48571"/>
                                <a:pt x="21323" y="54057"/>
                              </a:cubicBezTo>
                              <a:cubicBezTo>
                                <a:pt x="16040" y="59556"/>
                                <a:pt x="8966" y="62312"/>
                                <a:pt x="114" y="62312"/>
                              </a:cubicBezTo>
                              <a:lnTo>
                                <a:pt x="0" y="62269"/>
                              </a:lnTo>
                              <a:lnTo>
                                <a:pt x="0" y="51864"/>
                              </a:lnTo>
                              <a:lnTo>
                                <a:pt x="76" y="51898"/>
                              </a:lnTo>
                              <a:cubicBezTo>
                                <a:pt x="4928" y="51898"/>
                                <a:pt x="8903" y="50158"/>
                                <a:pt x="12014" y="46653"/>
                              </a:cubicBezTo>
                              <a:cubicBezTo>
                                <a:pt x="15113" y="43173"/>
                                <a:pt x="16675" y="37928"/>
                                <a:pt x="16675" y="30930"/>
                              </a:cubicBezTo>
                              <a:cubicBezTo>
                                <a:pt x="16675" y="24022"/>
                                <a:pt x="15164" y="18878"/>
                                <a:pt x="12141" y="15475"/>
                              </a:cubicBezTo>
                              <a:cubicBezTo>
                                <a:pt x="9106" y="12083"/>
                                <a:pt x="5080" y="10382"/>
                                <a:pt x="76" y="10382"/>
                              </a:cubicBezTo>
                              <a:lnTo>
                                <a:pt x="0" y="10415"/>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28" name="Shape 15028"/>
                      <wps:cNvSpPr/>
                      <wps:spPr>
                        <a:xfrm>
                          <a:off x="1640034" y="470376"/>
                          <a:ext cx="11176" cy="12140"/>
                        </a:xfrm>
                        <a:custGeom>
                          <a:avLst/>
                          <a:gdLst/>
                          <a:ahLst/>
                          <a:cxnLst/>
                          <a:rect l="0" t="0" r="0" b="0"/>
                          <a:pathLst>
                            <a:path w="11176" h="12140">
                              <a:moveTo>
                                <a:pt x="0" y="0"/>
                              </a:moveTo>
                              <a:lnTo>
                                <a:pt x="11176" y="0"/>
                              </a:lnTo>
                              <a:lnTo>
                                <a:pt x="0" y="1214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29" name="Shape 15029"/>
                      <wps:cNvSpPr/>
                      <wps:spPr>
                        <a:xfrm>
                          <a:off x="1678912"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30" name="Shape 15030"/>
                      <wps:cNvSpPr/>
                      <wps:spPr>
                        <a:xfrm>
                          <a:off x="1737129" y="485107"/>
                          <a:ext cx="29210" cy="62289"/>
                        </a:xfrm>
                        <a:custGeom>
                          <a:avLst/>
                          <a:gdLst/>
                          <a:ahLst/>
                          <a:cxnLst/>
                          <a:rect l="0" t="0" r="0" b="0"/>
                          <a:pathLst>
                            <a:path w="29210" h="62289">
                              <a:moveTo>
                                <a:pt x="29159" y="0"/>
                              </a:moveTo>
                              <a:lnTo>
                                <a:pt x="29210" y="20"/>
                              </a:lnTo>
                              <a:lnTo>
                                <a:pt x="29210" y="10435"/>
                              </a:lnTo>
                              <a:lnTo>
                                <a:pt x="17158" y="15557"/>
                              </a:lnTo>
                              <a:cubicBezTo>
                                <a:pt x="14072" y="18999"/>
                                <a:pt x="12535" y="24181"/>
                                <a:pt x="12535" y="31128"/>
                              </a:cubicBezTo>
                              <a:cubicBezTo>
                                <a:pt x="12535" y="37948"/>
                                <a:pt x="14110" y="43117"/>
                                <a:pt x="17259" y="46634"/>
                              </a:cubicBezTo>
                              <a:lnTo>
                                <a:pt x="29210" y="51884"/>
                              </a:lnTo>
                              <a:lnTo>
                                <a:pt x="29210" y="62289"/>
                              </a:lnTo>
                              <a:lnTo>
                                <a:pt x="7938" y="54115"/>
                              </a:lnTo>
                              <a:cubicBezTo>
                                <a:pt x="2642" y="48667"/>
                                <a:pt x="0" y="41123"/>
                                <a:pt x="0" y="31535"/>
                              </a:cubicBezTo>
                              <a:cubicBezTo>
                                <a:pt x="0" y="25400"/>
                                <a:pt x="914" y="20231"/>
                                <a:pt x="2756" y="16066"/>
                              </a:cubicBezTo>
                              <a:cubicBezTo>
                                <a:pt x="4127" y="13005"/>
                                <a:pt x="6007" y="10249"/>
                                <a:pt x="8369" y="7810"/>
                              </a:cubicBezTo>
                              <a:cubicBezTo>
                                <a:pt x="10744" y="5359"/>
                                <a:pt x="13335" y="3556"/>
                                <a:pt x="16154" y="2375"/>
                              </a:cubicBezTo>
                              <a:cubicBezTo>
                                <a:pt x="19914" y="788"/>
                                <a:pt x="24244" y="0"/>
                                <a:pt x="29159"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31" name="Shape 15031"/>
                      <wps:cNvSpPr/>
                      <wps:spPr>
                        <a:xfrm>
                          <a:off x="1766339" y="485127"/>
                          <a:ext cx="29248" cy="62312"/>
                        </a:xfrm>
                        <a:custGeom>
                          <a:avLst/>
                          <a:gdLst/>
                          <a:ahLst/>
                          <a:cxnLst/>
                          <a:rect l="0" t="0" r="0" b="0"/>
                          <a:pathLst>
                            <a:path w="29248" h="62312">
                              <a:moveTo>
                                <a:pt x="0" y="0"/>
                              </a:moveTo>
                              <a:lnTo>
                                <a:pt x="21273" y="8235"/>
                              </a:lnTo>
                              <a:cubicBezTo>
                                <a:pt x="26581" y="13760"/>
                                <a:pt x="29248" y="21405"/>
                                <a:pt x="29248" y="31223"/>
                              </a:cubicBezTo>
                              <a:cubicBezTo>
                                <a:pt x="29248" y="40951"/>
                                <a:pt x="26607" y="48571"/>
                                <a:pt x="21323" y="54057"/>
                              </a:cubicBezTo>
                              <a:cubicBezTo>
                                <a:pt x="16040" y="59556"/>
                                <a:pt x="8966" y="62312"/>
                                <a:pt x="114" y="62312"/>
                              </a:cubicBezTo>
                              <a:lnTo>
                                <a:pt x="0" y="62269"/>
                              </a:lnTo>
                              <a:lnTo>
                                <a:pt x="0" y="51864"/>
                              </a:lnTo>
                              <a:lnTo>
                                <a:pt x="76" y="51898"/>
                              </a:lnTo>
                              <a:cubicBezTo>
                                <a:pt x="4928" y="51898"/>
                                <a:pt x="8903" y="50158"/>
                                <a:pt x="12014" y="46653"/>
                              </a:cubicBezTo>
                              <a:cubicBezTo>
                                <a:pt x="15113" y="43173"/>
                                <a:pt x="16675" y="37928"/>
                                <a:pt x="16675" y="30930"/>
                              </a:cubicBezTo>
                              <a:cubicBezTo>
                                <a:pt x="16675" y="24022"/>
                                <a:pt x="15164" y="18878"/>
                                <a:pt x="12141" y="15475"/>
                              </a:cubicBezTo>
                              <a:cubicBezTo>
                                <a:pt x="9106" y="12083"/>
                                <a:pt x="5080" y="10382"/>
                                <a:pt x="76" y="10382"/>
                              </a:cubicBezTo>
                              <a:lnTo>
                                <a:pt x="0" y="10415"/>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32" name="Shape 15032"/>
                      <wps:cNvSpPr/>
                      <wps:spPr>
                        <a:xfrm>
                          <a:off x="1804933" y="486133"/>
                          <a:ext cx="58217" cy="60274"/>
                        </a:xfrm>
                        <a:custGeom>
                          <a:avLst/>
                          <a:gdLst/>
                          <a:ahLst/>
                          <a:cxnLst/>
                          <a:rect l="0" t="0" r="0" b="0"/>
                          <a:pathLst>
                            <a:path w="58217" h="60274">
                              <a:moveTo>
                                <a:pt x="0" y="0"/>
                              </a:moveTo>
                              <a:lnTo>
                                <a:pt x="18212" y="0"/>
                              </a:lnTo>
                              <a:lnTo>
                                <a:pt x="29146" y="41109"/>
                              </a:lnTo>
                              <a:lnTo>
                                <a:pt x="39954" y="0"/>
                              </a:lnTo>
                              <a:lnTo>
                                <a:pt x="58217" y="0"/>
                              </a:lnTo>
                              <a:lnTo>
                                <a:pt x="58217" y="60274"/>
                              </a:lnTo>
                              <a:lnTo>
                                <a:pt x="46901" y="60274"/>
                              </a:lnTo>
                              <a:lnTo>
                                <a:pt x="46901" y="12827"/>
                              </a:lnTo>
                              <a:lnTo>
                                <a:pt x="34950" y="60274"/>
                              </a:lnTo>
                              <a:lnTo>
                                <a:pt x="23228" y="60274"/>
                              </a:lnTo>
                              <a:lnTo>
                                <a:pt x="11303" y="12827"/>
                              </a:lnTo>
                              <a:lnTo>
                                <a:pt x="11303"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33" name="Shape 15033"/>
                      <wps:cNvSpPr/>
                      <wps:spPr>
                        <a:xfrm>
                          <a:off x="1869111"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34" name="Shape 15034"/>
                      <wps:cNvSpPr/>
                      <wps:spPr>
                        <a:xfrm>
                          <a:off x="1898962"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35" name="Shape 15035"/>
                      <wps:cNvSpPr/>
                      <wps:spPr>
                        <a:xfrm>
                          <a:off x="1956638" y="486628"/>
                          <a:ext cx="42443" cy="59779"/>
                        </a:xfrm>
                        <a:custGeom>
                          <a:avLst/>
                          <a:gdLst/>
                          <a:ahLst/>
                          <a:cxnLst/>
                          <a:rect l="0" t="0" r="0" b="0"/>
                          <a:pathLst>
                            <a:path w="42443" h="59779">
                              <a:moveTo>
                                <a:pt x="0" y="0"/>
                              </a:moveTo>
                              <a:lnTo>
                                <a:pt x="12179" y="0"/>
                              </a:lnTo>
                              <a:lnTo>
                                <a:pt x="12179" y="49619"/>
                              </a:lnTo>
                              <a:lnTo>
                                <a:pt x="42443" y="49619"/>
                              </a:lnTo>
                              <a:lnTo>
                                <a:pt x="42443" y="59779"/>
                              </a:lnTo>
                              <a:lnTo>
                                <a:pt x="0" y="5977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36" name="Shape 15036"/>
                      <wps:cNvSpPr/>
                      <wps:spPr>
                        <a:xfrm>
                          <a:off x="2001618"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82"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37" name="Shape 15037"/>
                      <wps:cNvSpPr/>
                      <wps:spPr>
                        <a:xfrm>
                          <a:off x="2031469"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38" name="Shape 15038"/>
                      <wps:cNvSpPr/>
                      <wps:spPr>
                        <a:xfrm>
                          <a:off x="2057993" y="486133"/>
                          <a:ext cx="47892" cy="60274"/>
                        </a:xfrm>
                        <a:custGeom>
                          <a:avLst/>
                          <a:gdLst/>
                          <a:ahLst/>
                          <a:cxnLst/>
                          <a:rect l="0" t="0" r="0" b="0"/>
                          <a:pathLst>
                            <a:path w="47892" h="60274">
                              <a:moveTo>
                                <a:pt x="0" y="0"/>
                              </a:moveTo>
                              <a:lnTo>
                                <a:pt x="47892" y="0"/>
                              </a:lnTo>
                              <a:lnTo>
                                <a:pt x="47892" y="10198"/>
                              </a:lnTo>
                              <a:lnTo>
                                <a:pt x="30048" y="10198"/>
                              </a:lnTo>
                              <a:lnTo>
                                <a:pt x="30048" y="60274"/>
                              </a:lnTo>
                              <a:lnTo>
                                <a:pt x="17882" y="60274"/>
                              </a:lnTo>
                              <a:lnTo>
                                <a:pt x="17882" y="10198"/>
                              </a:lnTo>
                              <a:lnTo>
                                <a:pt x="0" y="10198"/>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806" name="Shape 15806"/>
                      <wps:cNvSpPr/>
                      <wps:spPr>
                        <a:xfrm>
                          <a:off x="2113369"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40" name="Shape 15040"/>
                      <wps:cNvSpPr/>
                      <wps:spPr>
                        <a:xfrm>
                          <a:off x="2137254"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41" name="Shape 15041"/>
                      <wps:cNvSpPr/>
                      <wps:spPr>
                        <a:xfrm>
                          <a:off x="2195469" y="485107"/>
                          <a:ext cx="29210" cy="62289"/>
                        </a:xfrm>
                        <a:custGeom>
                          <a:avLst/>
                          <a:gdLst/>
                          <a:ahLst/>
                          <a:cxnLst/>
                          <a:rect l="0" t="0" r="0" b="0"/>
                          <a:pathLst>
                            <a:path w="29210" h="62289">
                              <a:moveTo>
                                <a:pt x="29159" y="0"/>
                              </a:moveTo>
                              <a:lnTo>
                                <a:pt x="29210" y="20"/>
                              </a:lnTo>
                              <a:lnTo>
                                <a:pt x="29210" y="10435"/>
                              </a:lnTo>
                              <a:lnTo>
                                <a:pt x="17158" y="15557"/>
                              </a:lnTo>
                              <a:cubicBezTo>
                                <a:pt x="14072" y="18999"/>
                                <a:pt x="12535" y="24181"/>
                                <a:pt x="12535" y="31128"/>
                              </a:cubicBezTo>
                              <a:cubicBezTo>
                                <a:pt x="12535" y="37948"/>
                                <a:pt x="14110" y="43117"/>
                                <a:pt x="17259" y="46634"/>
                              </a:cubicBezTo>
                              <a:lnTo>
                                <a:pt x="29210" y="51884"/>
                              </a:lnTo>
                              <a:lnTo>
                                <a:pt x="29210" y="62289"/>
                              </a:lnTo>
                              <a:lnTo>
                                <a:pt x="7938" y="54115"/>
                              </a:lnTo>
                              <a:cubicBezTo>
                                <a:pt x="2642" y="48667"/>
                                <a:pt x="0" y="41123"/>
                                <a:pt x="0" y="31535"/>
                              </a:cubicBezTo>
                              <a:cubicBezTo>
                                <a:pt x="0" y="25400"/>
                                <a:pt x="914" y="20231"/>
                                <a:pt x="2756" y="16066"/>
                              </a:cubicBezTo>
                              <a:cubicBezTo>
                                <a:pt x="4127" y="13005"/>
                                <a:pt x="6007" y="10249"/>
                                <a:pt x="8369" y="7810"/>
                              </a:cubicBezTo>
                              <a:cubicBezTo>
                                <a:pt x="10744" y="5359"/>
                                <a:pt x="13335" y="3556"/>
                                <a:pt x="16167" y="2375"/>
                              </a:cubicBezTo>
                              <a:cubicBezTo>
                                <a:pt x="19914" y="788"/>
                                <a:pt x="24244" y="0"/>
                                <a:pt x="29159"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42" name="Shape 15042"/>
                      <wps:cNvSpPr/>
                      <wps:spPr>
                        <a:xfrm>
                          <a:off x="2224679" y="485127"/>
                          <a:ext cx="29261" cy="62312"/>
                        </a:xfrm>
                        <a:custGeom>
                          <a:avLst/>
                          <a:gdLst/>
                          <a:ahLst/>
                          <a:cxnLst/>
                          <a:rect l="0" t="0" r="0" b="0"/>
                          <a:pathLst>
                            <a:path w="29261" h="62312">
                              <a:moveTo>
                                <a:pt x="0" y="0"/>
                              </a:moveTo>
                              <a:lnTo>
                                <a:pt x="21273" y="8235"/>
                              </a:lnTo>
                              <a:cubicBezTo>
                                <a:pt x="26594" y="13760"/>
                                <a:pt x="29261" y="21405"/>
                                <a:pt x="29261" y="31223"/>
                              </a:cubicBezTo>
                              <a:cubicBezTo>
                                <a:pt x="29261" y="40951"/>
                                <a:pt x="26619" y="48571"/>
                                <a:pt x="21323" y="54057"/>
                              </a:cubicBezTo>
                              <a:cubicBezTo>
                                <a:pt x="16040" y="59556"/>
                                <a:pt x="8966" y="62312"/>
                                <a:pt x="114" y="62312"/>
                              </a:cubicBezTo>
                              <a:lnTo>
                                <a:pt x="0" y="62269"/>
                              </a:lnTo>
                              <a:lnTo>
                                <a:pt x="0" y="51864"/>
                              </a:lnTo>
                              <a:lnTo>
                                <a:pt x="76" y="51898"/>
                              </a:lnTo>
                              <a:cubicBezTo>
                                <a:pt x="4928" y="51898"/>
                                <a:pt x="8903" y="50158"/>
                                <a:pt x="12014" y="46653"/>
                              </a:cubicBezTo>
                              <a:cubicBezTo>
                                <a:pt x="15113" y="43173"/>
                                <a:pt x="16675" y="37928"/>
                                <a:pt x="16675" y="30930"/>
                              </a:cubicBezTo>
                              <a:cubicBezTo>
                                <a:pt x="16675" y="24022"/>
                                <a:pt x="15164" y="18878"/>
                                <a:pt x="12141" y="15475"/>
                              </a:cubicBezTo>
                              <a:cubicBezTo>
                                <a:pt x="9106" y="12083"/>
                                <a:pt x="5080" y="10382"/>
                                <a:pt x="76" y="10382"/>
                              </a:cubicBezTo>
                              <a:lnTo>
                                <a:pt x="0" y="10415"/>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43" name="Shape 15043"/>
                      <wps:cNvSpPr/>
                      <wps:spPr>
                        <a:xfrm>
                          <a:off x="2257304" y="486133"/>
                          <a:ext cx="29851" cy="60274"/>
                        </a:xfrm>
                        <a:custGeom>
                          <a:avLst/>
                          <a:gdLst/>
                          <a:ahLst/>
                          <a:cxnLst/>
                          <a:rect l="0" t="0" r="0" b="0"/>
                          <a:pathLst>
                            <a:path w="29851" h="60274">
                              <a:moveTo>
                                <a:pt x="23482" y="0"/>
                              </a:moveTo>
                              <a:lnTo>
                                <a:pt x="29851" y="0"/>
                              </a:lnTo>
                              <a:lnTo>
                                <a:pt x="29851" y="14281"/>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44" name="Shape 15044"/>
                      <wps:cNvSpPr/>
                      <wps:spPr>
                        <a:xfrm>
                          <a:off x="2287156"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45" name="Shape 15045"/>
                      <wps:cNvSpPr/>
                      <wps:spPr>
                        <a:xfrm>
                          <a:off x="2324082" y="486133"/>
                          <a:ext cx="58217" cy="60274"/>
                        </a:xfrm>
                        <a:custGeom>
                          <a:avLst/>
                          <a:gdLst/>
                          <a:ahLst/>
                          <a:cxnLst/>
                          <a:rect l="0" t="0" r="0" b="0"/>
                          <a:pathLst>
                            <a:path w="58217" h="60274">
                              <a:moveTo>
                                <a:pt x="0" y="0"/>
                              </a:moveTo>
                              <a:lnTo>
                                <a:pt x="18212" y="0"/>
                              </a:lnTo>
                              <a:lnTo>
                                <a:pt x="29146" y="41109"/>
                              </a:lnTo>
                              <a:lnTo>
                                <a:pt x="39954" y="0"/>
                              </a:lnTo>
                              <a:lnTo>
                                <a:pt x="58217" y="0"/>
                              </a:lnTo>
                              <a:lnTo>
                                <a:pt x="58217" y="60274"/>
                              </a:lnTo>
                              <a:lnTo>
                                <a:pt x="46901" y="60274"/>
                              </a:lnTo>
                              <a:lnTo>
                                <a:pt x="46901" y="12827"/>
                              </a:lnTo>
                              <a:lnTo>
                                <a:pt x="34950" y="60274"/>
                              </a:lnTo>
                              <a:lnTo>
                                <a:pt x="23228" y="60274"/>
                              </a:lnTo>
                              <a:lnTo>
                                <a:pt x="11303" y="12827"/>
                              </a:lnTo>
                              <a:lnTo>
                                <a:pt x="11303"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46" name="Shape 15046"/>
                      <wps:cNvSpPr/>
                      <wps:spPr>
                        <a:xfrm>
                          <a:off x="2394391" y="486133"/>
                          <a:ext cx="45847" cy="60274"/>
                        </a:xfrm>
                        <a:custGeom>
                          <a:avLst/>
                          <a:gdLst/>
                          <a:ahLst/>
                          <a:cxnLst/>
                          <a:rect l="0" t="0" r="0" b="0"/>
                          <a:pathLst>
                            <a:path w="45847" h="60274">
                              <a:moveTo>
                                <a:pt x="0" y="0"/>
                              </a:moveTo>
                              <a:lnTo>
                                <a:pt x="44704" y="0"/>
                              </a:lnTo>
                              <a:lnTo>
                                <a:pt x="44704" y="10198"/>
                              </a:lnTo>
                              <a:lnTo>
                                <a:pt x="12167" y="10198"/>
                              </a:lnTo>
                              <a:lnTo>
                                <a:pt x="12167" y="23546"/>
                              </a:lnTo>
                              <a:lnTo>
                                <a:pt x="42431" y="23546"/>
                              </a:lnTo>
                              <a:lnTo>
                                <a:pt x="42431" y="33705"/>
                              </a:lnTo>
                              <a:lnTo>
                                <a:pt x="12167" y="33705"/>
                              </a:lnTo>
                              <a:lnTo>
                                <a:pt x="12167" y="50113"/>
                              </a:lnTo>
                              <a:lnTo>
                                <a:pt x="45847" y="50113"/>
                              </a:lnTo>
                              <a:lnTo>
                                <a:pt x="45847"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47" name="Shape 15047"/>
                      <wps:cNvSpPr/>
                      <wps:spPr>
                        <a:xfrm>
                          <a:off x="2450598" y="486133"/>
                          <a:ext cx="24467" cy="60274"/>
                        </a:xfrm>
                        <a:custGeom>
                          <a:avLst/>
                          <a:gdLst/>
                          <a:ahLst/>
                          <a:cxnLst/>
                          <a:rect l="0" t="0" r="0" b="0"/>
                          <a:pathLst>
                            <a:path w="24467" h="60274">
                              <a:moveTo>
                                <a:pt x="0" y="0"/>
                              </a:moveTo>
                              <a:lnTo>
                                <a:pt x="24467" y="0"/>
                              </a:lnTo>
                              <a:lnTo>
                                <a:pt x="24467" y="10261"/>
                              </a:lnTo>
                              <a:lnTo>
                                <a:pt x="21666" y="10198"/>
                              </a:lnTo>
                              <a:lnTo>
                                <a:pt x="12179" y="10198"/>
                              </a:lnTo>
                              <a:lnTo>
                                <a:pt x="12179" y="25488"/>
                              </a:lnTo>
                              <a:lnTo>
                                <a:pt x="21184" y="25488"/>
                              </a:lnTo>
                              <a:lnTo>
                                <a:pt x="24467" y="25267"/>
                              </a:lnTo>
                              <a:lnTo>
                                <a:pt x="24467" y="38346"/>
                              </a:lnTo>
                              <a:lnTo>
                                <a:pt x="24435" y="38303"/>
                              </a:lnTo>
                              <a:cubicBezTo>
                                <a:pt x="23279" y="37083"/>
                                <a:pt x="22047" y="36246"/>
                                <a:pt x="20777" y="35789"/>
                              </a:cubicBezTo>
                              <a:cubicBezTo>
                                <a:pt x="19482" y="35331"/>
                                <a:pt x="17437" y="35116"/>
                                <a:pt x="14643" y="35116"/>
                              </a:cubicBezTo>
                              <a:lnTo>
                                <a:pt x="12179" y="35116"/>
                              </a:lnTo>
                              <a:lnTo>
                                <a:pt x="12179"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48" name="Shape 15048"/>
                      <wps:cNvSpPr/>
                      <wps:spPr>
                        <a:xfrm>
                          <a:off x="2475065" y="486133"/>
                          <a:ext cx="29737" cy="60274"/>
                        </a:xfrm>
                        <a:custGeom>
                          <a:avLst/>
                          <a:gdLst/>
                          <a:ahLst/>
                          <a:cxnLst/>
                          <a:rect l="0" t="0" r="0" b="0"/>
                          <a:pathLst>
                            <a:path w="29737" h="60274">
                              <a:moveTo>
                                <a:pt x="0" y="0"/>
                              </a:moveTo>
                              <a:lnTo>
                                <a:pt x="1162" y="0"/>
                              </a:lnTo>
                              <a:cubicBezTo>
                                <a:pt x="7588" y="0"/>
                                <a:pt x="12275" y="533"/>
                                <a:pt x="15196" y="1625"/>
                              </a:cubicBezTo>
                              <a:cubicBezTo>
                                <a:pt x="18104" y="2705"/>
                                <a:pt x="20453" y="4623"/>
                                <a:pt x="22206" y="7404"/>
                              </a:cubicBezTo>
                              <a:cubicBezTo>
                                <a:pt x="23959" y="10173"/>
                                <a:pt x="24835" y="13334"/>
                                <a:pt x="24835" y="16890"/>
                              </a:cubicBezTo>
                              <a:cubicBezTo>
                                <a:pt x="24835" y="21425"/>
                                <a:pt x="23501" y="25146"/>
                                <a:pt x="20847" y="28105"/>
                              </a:cubicBezTo>
                              <a:cubicBezTo>
                                <a:pt x="18180" y="31038"/>
                                <a:pt x="14218" y="32905"/>
                                <a:pt x="8922" y="33668"/>
                              </a:cubicBezTo>
                              <a:cubicBezTo>
                                <a:pt x="11551" y="35204"/>
                                <a:pt x="13735" y="36894"/>
                                <a:pt x="15450" y="38734"/>
                              </a:cubicBezTo>
                              <a:cubicBezTo>
                                <a:pt x="17151" y="40563"/>
                                <a:pt x="19463" y="43827"/>
                                <a:pt x="22371" y="48513"/>
                              </a:cubicBezTo>
                              <a:lnTo>
                                <a:pt x="29737" y="60274"/>
                              </a:lnTo>
                              <a:lnTo>
                                <a:pt x="15170" y="60274"/>
                              </a:lnTo>
                              <a:lnTo>
                                <a:pt x="6382" y="47155"/>
                              </a:lnTo>
                              <a:lnTo>
                                <a:pt x="0" y="38346"/>
                              </a:lnTo>
                              <a:lnTo>
                                <a:pt x="0" y="25267"/>
                              </a:lnTo>
                              <a:lnTo>
                                <a:pt x="7652" y="24752"/>
                              </a:lnTo>
                              <a:cubicBezTo>
                                <a:pt x="9112" y="24256"/>
                                <a:pt x="10230" y="23406"/>
                                <a:pt x="11068" y="22199"/>
                              </a:cubicBezTo>
                              <a:cubicBezTo>
                                <a:pt x="11881" y="20993"/>
                                <a:pt x="12287" y="19481"/>
                                <a:pt x="12287" y="17678"/>
                              </a:cubicBezTo>
                              <a:cubicBezTo>
                                <a:pt x="12287" y="15646"/>
                                <a:pt x="11754" y="14021"/>
                                <a:pt x="10674" y="12764"/>
                              </a:cubicBezTo>
                              <a:cubicBezTo>
                                <a:pt x="9595" y="11519"/>
                                <a:pt x="8058" y="10731"/>
                                <a:pt x="6090" y="10401"/>
                              </a:cubicBezTo>
                              <a:lnTo>
                                <a:pt x="0" y="1026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807" name="Shape 15807"/>
                      <wps:cNvSpPr/>
                      <wps:spPr>
                        <a:xfrm>
                          <a:off x="2510993"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50" name="Shape 15050"/>
                      <wps:cNvSpPr/>
                      <wps:spPr>
                        <a:xfrm>
                          <a:off x="2532629" y="485102"/>
                          <a:ext cx="52502" cy="62333"/>
                        </a:xfrm>
                        <a:custGeom>
                          <a:avLst/>
                          <a:gdLst/>
                          <a:ahLst/>
                          <a:cxnLst/>
                          <a:rect l="0" t="0" r="0" b="0"/>
                          <a:pathLst>
                            <a:path w="52502" h="62333">
                              <a:moveTo>
                                <a:pt x="28207" y="0"/>
                              </a:moveTo>
                              <a:cubicBezTo>
                                <a:pt x="35573" y="0"/>
                                <a:pt x="41554" y="2184"/>
                                <a:pt x="46177" y="6541"/>
                              </a:cubicBezTo>
                              <a:cubicBezTo>
                                <a:pt x="48908" y="9119"/>
                                <a:pt x="50965" y="12815"/>
                                <a:pt x="52337" y="17641"/>
                              </a:cubicBezTo>
                              <a:lnTo>
                                <a:pt x="40297" y="20510"/>
                              </a:lnTo>
                              <a:cubicBezTo>
                                <a:pt x="39573" y="17387"/>
                                <a:pt x="38087" y="14923"/>
                                <a:pt x="35827" y="13106"/>
                              </a:cubicBezTo>
                              <a:cubicBezTo>
                                <a:pt x="33566" y="11316"/>
                                <a:pt x="30823" y="10402"/>
                                <a:pt x="27584" y="10402"/>
                              </a:cubicBezTo>
                              <a:cubicBezTo>
                                <a:pt x="23114" y="10402"/>
                                <a:pt x="19495" y="12002"/>
                                <a:pt x="16701" y="15215"/>
                              </a:cubicBezTo>
                              <a:cubicBezTo>
                                <a:pt x="13932" y="18416"/>
                                <a:pt x="12535" y="23609"/>
                                <a:pt x="12535" y="30798"/>
                              </a:cubicBezTo>
                              <a:cubicBezTo>
                                <a:pt x="12535" y="38418"/>
                                <a:pt x="13907" y="43841"/>
                                <a:pt x="16637" y="47079"/>
                              </a:cubicBezTo>
                              <a:cubicBezTo>
                                <a:pt x="19380" y="50318"/>
                                <a:pt x="22962" y="51930"/>
                                <a:pt x="27331" y="51930"/>
                              </a:cubicBezTo>
                              <a:cubicBezTo>
                                <a:pt x="30569" y="51930"/>
                                <a:pt x="33350" y="50902"/>
                                <a:pt x="35674" y="48845"/>
                              </a:cubicBezTo>
                              <a:cubicBezTo>
                                <a:pt x="38011" y="46800"/>
                                <a:pt x="39688" y="43562"/>
                                <a:pt x="40704" y="39142"/>
                              </a:cubicBezTo>
                              <a:lnTo>
                                <a:pt x="52502" y="42889"/>
                              </a:lnTo>
                              <a:cubicBezTo>
                                <a:pt x="50686" y="49454"/>
                                <a:pt x="47689" y="54344"/>
                                <a:pt x="43472" y="57544"/>
                              </a:cubicBezTo>
                              <a:cubicBezTo>
                                <a:pt x="39268" y="60731"/>
                                <a:pt x="33934" y="62333"/>
                                <a:pt x="27457" y="62333"/>
                              </a:cubicBezTo>
                              <a:cubicBezTo>
                                <a:pt x="19456" y="62333"/>
                                <a:pt x="12878" y="59589"/>
                                <a:pt x="7722" y="54128"/>
                              </a:cubicBezTo>
                              <a:cubicBezTo>
                                <a:pt x="2565" y="48667"/>
                                <a:pt x="0" y="41187"/>
                                <a:pt x="0" y="31699"/>
                              </a:cubicBezTo>
                              <a:cubicBezTo>
                                <a:pt x="0" y="21667"/>
                                <a:pt x="2578" y="13881"/>
                                <a:pt x="7760" y="8319"/>
                              </a:cubicBezTo>
                              <a:cubicBezTo>
                                <a:pt x="12941" y="2781"/>
                                <a:pt x="19761" y="0"/>
                                <a:pt x="28207"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51" name="Shape 15051"/>
                      <wps:cNvSpPr/>
                      <wps:spPr>
                        <a:xfrm>
                          <a:off x="2589439" y="486133"/>
                          <a:ext cx="29851" cy="60274"/>
                        </a:xfrm>
                        <a:custGeom>
                          <a:avLst/>
                          <a:gdLst/>
                          <a:ahLst/>
                          <a:cxnLst/>
                          <a:rect l="0" t="0" r="0" b="0"/>
                          <a:pathLst>
                            <a:path w="29851" h="60274">
                              <a:moveTo>
                                <a:pt x="23482" y="0"/>
                              </a:moveTo>
                              <a:lnTo>
                                <a:pt x="29851" y="0"/>
                              </a:lnTo>
                              <a:lnTo>
                                <a:pt x="29851" y="14281"/>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52" name="Shape 15052"/>
                      <wps:cNvSpPr/>
                      <wps:spPr>
                        <a:xfrm>
                          <a:off x="2619290"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53" name="Shape 15053"/>
                      <wps:cNvSpPr/>
                      <wps:spPr>
                        <a:xfrm>
                          <a:off x="2656502"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54" name="Shape 15054"/>
                      <wps:cNvSpPr/>
                      <wps:spPr>
                        <a:xfrm>
                          <a:off x="2711056"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55" name="Shape 15055"/>
                      <wps:cNvSpPr/>
                      <wps:spPr>
                        <a:xfrm>
                          <a:off x="2740908"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w:pict>
            <v:group w14:anchorId="672836A8" id="Group 14986" o:spid="_x0000_s1026" style="position:absolute;margin-left:0;margin-top:1128.5pt;width:899.55pt;height:71.5pt;z-index:251679744;mso-position-horizontal-relative:page;mso-position-vertical-relative:page" coordsize="114244,90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">
              <v:shape id="Shape 15803" o:spid="_x0000_s1027" style="position:absolute;top:8228;width:114244;height:851;visibility:visible;mso-wrap-style:square;v-text-anchor:top" coordsize="11424450,851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" path="m,l11424450,r,85103l,85103,,e" fillcolor="#575455" stroked="f" strokeweight="0">
                <v:stroke miterlimit="83231f" joinstyle="miter"/>
                <v:path arrowok="t" textboxrect="0,0,11424450,85103"/>
              </v:shape>
              <v:shape id="Shape 14988" o:spid="_x0000_s1028" style="position:absolute;left:783;top:93;width:6436;height:6437;visibility:visible;mso-wrap-style:square;v-text-anchor:top" coordsize="643547,643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" path="m321793,c498996,,643547,144577,643547,321844v,177279,-144551,321856,-321754,321856c144551,643700,,499123,,321844,,144577,144551,,321793,xe" fillcolor="#f3a62b" stroked="f" strokeweight="0">
                <v:stroke miterlimit="83231f" joinstyle="miter"/>
                <v:path arrowok="t" textboxrect="0,0,643547,643700"/>
              </v:shape>
              <v:shape id="Shape 14989" o:spid="_x0000_s1029" style="position:absolute;left:689;width:3312;height:6623;visibility:visible;mso-wrap-style:square;v-text-anchor:top" coordsize="331191,66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" path="m331191,r,18693l268343,25050c126138,54239,18860,180414,18860,331188v,150784,107278,276970,249483,306161l331191,643706r,18682l264547,655650c113754,624714,,490986,,331188,,171400,113754,37674,264547,6738l331191,xe" fillcolor="black" stroked="f" strokeweight="0">
                <v:stroke miterlimit="83231f" joinstyle="miter"/>
                <v:path arrowok="t" textboxrect="0,0,331191,662388"/>
              </v:shape>
              <v:shape id="Shape 14990" o:spid="_x0000_s1030" style="position:absolute;left:4001;width:3312;height:6623;visibility:visible;mso-wrap-style:square;v-text-anchor:top" coordsize="331203,6623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" path="m25,c182626,,331203,148577,331203,331191,331203,513817,182626,662394,25,662394r-25,-3l,643710r25,3c172237,643713,312331,503517,312331,331191,312331,158877,172237,18693,25,18693r-25,4l,3,25,xe" fillcolor="black" stroked="f" strokeweight="0">
                <v:stroke miterlimit="83231f" joinstyle="miter"/>
                <v:path arrowok="t" textboxrect="0,0,331203,662394"/>
              </v:shape>
              <v:shape id="Shape 14991" o:spid="_x0000_s1031" style="position:absolute;left:2881;top:1827;width:693;height:2282;visibility:visible;mso-wrap-style:square;v-text-anchor:top" coordsize="69228,228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" path="m,l38900,r,178180l69228,178180r,49955l8903,203085c2438,196151,165,191960,,179857l,xe" fillcolor="black" stroked="f" strokeweight="0">
                <v:stroke miterlimit="83231f" joinstyle="miter"/>
                <v:path arrowok="t" textboxrect="0,0,69228,228135"/>
              </v:shape>
              <v:shape id="Shape 14992" o:spid="_x0000_s1032" style="position:absolute;left:1125;top:467;width:2449;height:5689;visibility:visible;mso-wrap-style:square;v-text-anchor:top" coordsize="244894,568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" path="m244894,r,12943l232245,15199r-13284,3060l205905,21980r-12738,4318l180708,31200r-12192,5512l156705,42769r-11519,6643l134049,56550r-10770,7645l112890,72349r-9969,8648l93370,90103r-9080,9550l75654,109635r-8166,10376l59830,130781r-7163,11150l46063,153437r-6058,11863l34493,177467r-4927,12483l25260,202713r-3708,13044l18453,229040r-2375,13551l14313,256333r-1080,13957l12878,284463r355,14175l14313,312581r1765,13754l18453,339886r3099,13285l25260,366201r4306,12763l34442,391309r210452,l244894,425827r-8204,l208267,498408r15621,l229908,481910r14986,l244894,568917r-1092,-138l229667,566226r-13945,-3200l202095,559152r-13360,-4521l175666,549463r-12750,-5754l150495,537346r-12014,-6921l126784,522931r-11277,-8014l104661,506371,94209,497328r-9957,-9511l74701,477820,65659,467395,57137,456524,49124,445233,41631,433561,34709,421536,28334,409127,22581,396363,17437,383333,12929,369973,9042,356321,5855,342388,3302,328240,1486,313838,368,299234,,284463,368,269694,1486,255088,3302,240686,5855,226552,9042,212620r3887,-13652l17437,185595r5144,-13044l28334,159801r6375,-12408l41631,135365r7493,-11670l57137,112404r8522,-10871l74701,91106r9551,-9995l94209,71586r10452,-9016l115507,54009r11277,-8013l138481,38503r12014,-6934l162916,25206r12750,-5753l188735,14297,202095,9762,215722,5914,229667,2688,243802,136,244894,xe" fillcolor="black" stroked="f" strokeweight="0">
                <v:stroke miterlimit="83231f" joinstyle="miter"/>
                <v:path arrowok="t" textboxrect="0,0,244894,568917"/>
              </v:shape>
              <v:shape id="Shape 14993" o:spid="_x0000_s1033" style="position:absolute;left:3574;top:1328;width:958;height:4860;visibility:visible;mso-wrap-style:square;v-text-anchor:top" coordsize="95790,486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" path="m24422,l63322,r,228130l95790,228130r,49076l63322,289472r,15736l95790,305208r,94856l84823,400064r,-59755l70091,340309r,71998l95790,412307r,68695l86500,482678r-14377,1815l57506,485611r-14796,393l27915,485611,13322,484493,,482816,,395808r14199,l20561,412307r16066,l7391,339725r-7391,l,305208r24422,l24422,288227,,278085,,228130r24422,l24422,xe" fillcolor="black" stroked="f" strokeweight="0">
                <v:stroke miterlimit="83231f" joinstyle="miter"/>
                <v:path arrowok="t" textboxrect="0,0,95790,486004"/>
              </v:shape>
              <v:shape id="Shape 14994" o:spid="_x0000_s1034" style="position:absolute;left:3574;top:435;width:958;height:180;visibility:visible;mso-wrap-style:square;v-text-anchor:top" coordsize="95790,17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" path="m42710,l57506,394,72123,1499,86500,3302r9290,1676l95790,17954,84531,15951,70802,14199,56858,13131,42710,12788r-14148,343l14618,14199,889,15951,,16109,,3166,13322,1499,27915,394,42710,xe" fillcolor="black" stroked="f" strokeweight="0">
                <v:stroke miterlimit="83231f" joinstyle="miter"/>
                <v:path arrowok="t" textboxrect="0,0,95790,17954"/>
              </v:shape>
              <v:shape id="Shape 14995" o:spid="_x0000_s1035" style="position:absolute;left:4532;top:1827;width:612;height:2273;visibility:visible;mso-wrap-style:square;v-text-anchor:top" coordsize="61195,227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" path="m22282,l61195,r,179857l61144,179857v-343,12649,-2095,21628,-11011,28461l,227256,,178180r22282,l22282,xe" fillcolor="black" stroked="f" strokeweight="0">
                <v:stroke miterlimit="83231f" joinstyle="miter"/>
                <v:path arrowok="t" textboxrect="0,0,61195,227256"/>
              </v:shape>
              <v:shape id="Shape 14996" o:spid="_x0000_s1036" style="position:absolute;left:4532;top:485;width:2345;height:5653;visibility:visible;mso-wrap-style:square;v-text-anchor:top" coordsize="234512,5652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" path="m,l4858,876,18802,4102,32442,7950r13361,4535l58871,17641r12738,5753l84030,29756r12026,6935l107740,44183r11278,8014l129864,60758r10465,9016l150285,79299r9538,9995l168866,99721r8534,10871l185401,121882r7493,11671l199815,145580r6363,12409l211931,170738r5144,13045l221596,197155r3886,13652l228683,224740r2552,14134l233039,253276r1117,14605l234512,282651r-356,14771l233039,312026r-1804,14402l228683,340576r-3201,13933l221596,368160r-4521,13361l211931,394551r-5753,12764l199815,419723r-6921,12026l185401,443421r-8001,11291l168866,465582r-9043,10426l150285,486004r-9956,9512l129864,504558r-10846,8547l107740,521119r-11684,7494l84030,535533r-12421,6364l58871,547650r-13068,5169l32442,557340r-13640,3874l4858,564414,,565291,,496596r25698,l25698,484353,,484353,,389497r200082,l204972,377152r4305,-12763l212960,351358r3099,-13284l218459,324523r1753,-13754l221278,296825r356,-14174l221278,268478r-1066,-13957l218459,240779r-2400,-13551l212960,213945r-3683,-13044l204972,188137r-4953,-12483l194507,163488r-6045,-11863l181845,140119r-7137,-11150l167049,118199r-8178,-10376l150235,97841r-9094,-9550l131591,79184r-9944,-8647l111246,62382,100463,54738,89364,47600,77819,40957,65996,34900,53829,29387,41370,24485,28607,20168,15564,16447,2305,13387,,12976,,xe" fillcolor="black" stroked="f" strokeweight="0">
                <v:stroke miterlimit="83231f" joinstyle="miter"/>
                <v:path arrowok="t" textboxrect="0,0,234512,565291"/>
              </v:shape>
              <v:shape id="Shape 14997" o:spid="_x0000_s1037" style="position:absolute;left:3469;top:4894;width:200;height:270;visibility:visible;mso-wrap-style:square;v-text-anchor:top" coordsize="19926,269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" path="m9868,l19926,26936,,26936,9868,xe" fillcolor="black" stroked="f" strokeweight="0">
                <v:stroke miterlimit="83231f" joinstyle="miter"/>
                <v:path arrowok="t" textboxrect="0,0,19926,26936"/>
              </v:shape>
              <v:shape id="Shape 15056" o:spid="_x0000_s1038" style="position:absolute;left:27342;top:913;width:125;height:317;visibility:visible;mso-wrap-style:square;v-text-anchor:top" coordsize="12567,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" path="m11811,r756,74l12567,6204,11252,5271v-1892,,-3187,177,-3937,355l7315,14427r3366,l12567,14033r,6992l10490,19495r-3353,l7137,31674,,31674,,939c2807,558,6744,,11811,xe" fillcolor="black" stroked="f" strokeweight="0">
                <v:stroke miterlimit="83231f" joinstyle="miter"/>
                <v:path arrowok="t" textboxrect="0,0,12567,31674"/>
              </v:shape>
              <v:shape id="Shape 15057" o:spid="_x0000_s1039" style="position:absolute;left:27145;top:763;width:322;height:617;visibility:visible;mso-wrap-style:square;v-text-anchor:top" coordsize="32239,616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" path="m31852,r387,74l32239,6507r-756,-321c18186,6186,7874,17247,7874,30747v,13691,10312,24561,23978,24561l32239,55144r,6421l31686,61672c14059,61672,,48006,,30747,,13488,14059,,31852,xe" fillcolor="black" stroked="f" strokeweight="0">
                <v:stroke miterlimit="83231f" joinstyle="miter"/>
                <v:path arrowok="t" textboxrect="0,0,32239,61672"/>
              </v:shape>
              <v:shape id="Shape 15058" o:spid="_x0000_s1040" style="position:absolute;left:27467;top:914;width:143;height:316;visibility:visible;mso-wrap-style:square;v-text-anchor:top" coordsize="14256,3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" path="m,l5901,584v1640,424,2811,1038,3846,1793c11614,3673,12922,5921,12922,8930v,3733,-2807,6171,-6363,7316l6559,16601v2985,939,4496,3390,5436,7518c12922,28767,13672,30482,14256,31600r-7519,c5810,30482,5251,27865,4299,24119l,20951,,13959r3164,-659c4455,12574,5251,11450,5251,9857l,6130,,xe" fillcolor="black" stroked="f" strokeweight="0">
                <v:stroke miterlimit="83231f" joinstyle="miter"/>
                <v:path arrowok="t" textboxrect="0,0,14256,31600"/>
              </v:shape>
              <v:shape id="Shape 15059" o:spid="_x0000_s1041" style="position:absolute;left:27467;top:764;width:310;height:614;visibility:visible;mso-wrap-style:square;v-text-anchor:top" coordsize="30931,614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" path="m,l11862,2302c23123,6905,30931,17728,30931,30673v,12944,-7808,23868,-19138,28520l,61491,,55070,16320,48174v4194,-4426,6724,-10561,6724,-17311c23044,24019,20514,17830,16273,13353l,6432,,xe" fillcolor="black" stroked="f" strokeweight="0">
                <v:stroke miterlimit="83231f" joinstyle="miter"/>
                <v:path arrowok="t" textboxrect="0,0,30931,61491"/>
              </v:shape>
              <v:shape id="Shape 14998" o:spid="_x0000_s1042" style="position:absolute;left:8397;top:836;width:2659;height:3391;visibility:visible;mso-wrap-style:square;v-text-anchor:top" coordsize="265836,339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" path="m,l67297,r,180581c67297,209232,68148,227876,69774,236334v2895,13666,9779,24600,20599,32829c101219,277470,116065,281597,134849,281597v19075,,33540,-3873,43256,-11722c187795,262116,193612,252501,195567,241148v2007,-11393,2947,-30290,2947,-56668l198514,r67322,l265836,175158v,40057,-1816,68314,-5448,84849c256718,276555,250063,290437,240259,301853v-9779,11342,-22886,20422,-39193,27192c184683,335775,163258,339128,136881,339128v-31852,,-56007,-3671,-72441,-11049c47968,320714,35027,311175,25463,299453,15913,287744,9614,275386,6579,262510,2172,243408,,215215,,177876l,xe" fillcolor="black" stroked="f" strokeweight="0">
                <v:stroke miterlimit="83231f" joinstyle="miter"/>
                <v:path arrowok="t" textboxrect="0,0,265836,339128"/>
              </v:shape>
              <v:shape id="Shape 14999" o:spid="_x0000_s1043" style="position:absolute;left:11772;top:836;width:2646;height:3335;visibility:visible;mso-wrap-style:square;v-text-anchor:top" coordsize="264566,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" path="m,l65507,,202006,222669,202006,r62560,l264566,333463r-67627,l62560,116015r,217448l,333463,,xe" fillcolor="black" stroked="f" strokeweight="0">
                <v:stroke miterlimit="83231f" joinstyle="miter"/>
                <v:path arrowok="t" textboxrect="0,0,264566,333463"/>
              </v:shape>
              <v:shape id="Shape 15000" o:spid="_x0000_s1044" style="position:absolute;left:14751;top:836;width:1651;height:3335;visibility:visible;mso-wrap-style:square;v-text-anchor:top" coordsize="165100,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" path="m129883,r35217,l165100,79040r-470,-1265l119609,201561r45491,l165100,257684r-66218,l71425,333463,,333463,129883,xe" fillcolor="black" stroked="f" strokeweight="0">
                <v:stroke miterlimit="83231f" joinstyle="miter"/>
                <v:path arrowok="t" textboxrect="0,0,165100,333463"/>
              </v:shape>
              <v:shape id="Shape 15001" o:spid="_x0000_s1045" style="position:absolute;left:16402;top:836;width:1695;height:3335;visibility:visible;mso-wrap-style:square;v-text-anchor:top" coordsize="169494,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" path="m,l35966,,169494,333463r-73279,l67081,257684,,257684,,201561r45491,l,79040,,xe" fillcolor="black" stroked="f" strokeweight="0">
                <v:stroke miterlimit="83231f" joinstyle="miter"/>
                <v:path arrowok="t" textboxrect="0,0,169494,333463"/>
              </v:shape>
              <v:shape id="Shape 15002" o:spid="_x0000_s1046" style="position:absolute;left:18411;top:836;width:2658;height:3391;visibility:visible;mso-wrap-style:square;v-text-anchor:top" coordsize="265836,339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" path="m,l67323,r,180581c67323,209232,68174,227876,69799,236334v2896,13666,9779,24600,20574,32829c101257,277470,116065,281597,134849,281597v19113,,33540,-3873,43256,-11722c187795,262116,193637,252501,195567,241148v2032,-11393,2947,-30290,2947,-56668l198514,r67322,l265836,175158v,40057,-1790,68314,-5448,84849c256743,276555,250063,290437,240284,301853v-9779,11342,-22911,20422,-39179,27192c184709,335775,163297,339128,136881,339128v-31827,,-55957,-3671,-72441,-11049c47968,320714,35027,311175,25476,299453,15913,287744,9639,275386,6604,262510,2172,243408,,215215,,177876l,xe" fillcolor="black" stroked="f" strokeweight="0">
                <v:stroke miterlimit="83231f" joinstyle="miter"/>
                <v:path arrowok="t" textboxrect="0,0,265836,339128"/>
              </v:shape>
              <v:shape id="Shape 15003" o:spid="_x0000_s1047" style="position:absolute;left:21876;top:863;width:2347;height:3308;visibility:visible;mso-wrap-style:square;v-text-anchor:top" coordsize="234671,330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" path="m,l67297,r,274523l234671,274523r,56210l,330733,,xe" fillcolor="black" stroked="f" strokeweight="0">
                <v:stroke miterlimit="83231f" joinstyle="miter"/>
                <v:path arrowok="t" textboxrect="0,0,234671,330733"/>
              </v:shape>
              <v:shape id="Shape 15004" o:spid="_x0000_s1048" style="position:absolute;left:24351;top:836;width:1651;height:3335;visibility:visible;mso-wrap-style:square;v-text-anchor:top" coordsize="165119,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" path="m129883,r35236,l165119,78989r-451,-1214l119609,201561r45510,l165119,257684r-66211,l71425,333463,,333463,129883,xe" fillcolor="black" stroked="f" strokeweight="0">
                <v:stroke miterlimit="83231f" joinstyle="miter"/>
                <v:path arrowok="t" textboxrect="0,0,165119,333463"/>
              </v:shape>
              <v:shape id="Shape 15005" o:spid="_x0000_s1049" style="position:absolute;left:26002;top:836;width:1695;height:3335;visibility:visible;mso-wrap-style:square;v-text-anchor:top" coordsize="169475,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" path="m,l35947,,169475,333463r-73279,l67088,257684,,257684,,201561r45511,l,78989,,xe" fillcolor="black" stroked="f" strokeweight="0">
                <v:stroke miterlimit="83231f" joinstyle="miter"/>
                <v:path arrowok="t" textboxrect="0,0,169475,333463"/>
              </v:shape>
              <v:shape id="Shape 15006" o:spid="_x0000_s1050" style="position:absolute;left:8397;top:4861;width:481;height:613;visibility:visible;mso-wrap-style:square;v-text-anchor:top" coordsize="48070,613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" path="m,l12179,r,32638c12179,37833,12332,41187,12624,42711v521,2475,1765,4457,3721,5943c18301,50152,20980,50902,24384,50902v3454,,6058,-711,7811,-2122c33960,47383,35014,45644,35357,43586v368,-2057,546,-5474,546,-10248l35903,,48070,r,31662c48070,38900,47739,44005,47079,46989v-661,2999,-1867,5513,-3632,7570c41669,56617,39319,58255,36347,59474v-2959,1220,-6820,1829,-11595,1829c18999,61303,14630,60643,11659,59310,8687,57989,6337,56262,4610,54127,2883,52006,1753,49785,1194,47447,394,43993,,38900,,32144l,xe" fillcolor="black" stroked="f" strokeweight="0">
                <v:stroke miterlimit="83231f" joinstyle="miter"/>
                <v:path arrowok="t" textboxrect="0,0,48070,61303"/>
              </v:shape>
              <v:shape id="Shape 15007" o:spid="_x0000_s1051" style="position:absolute;left:9007;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" path="m,l11849,,36513,40246,36513,,47828,r,60274l35611,60274,11316,20968r,39306l,60274,,xe" fillcolor="black" stroked="f" strokeweight="0">
                <v:stroke miterlimit="83231f" joinstyle="miter"/>
                <v:path arrowok="t" textboxrect="0,0,47828,60274"/>
              </v:shape>
              <v:shape id="Shape 15804" o:spid="_x0000_s1052" style="position:absolute;left:9610;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" path="m,l12167,r,60274l,60274,,e" fillcolor="black" stroked="f" strokeweight="0">
                <v:stroke miterlimit="83231f" joinstyle="miter"/>
                <v:path arrowok="t" textboxrect="0,0,12167,60274"/>
              </v:shape>
              <v:shape id="Shape 15009" o:spid="_x0000_s1053" style="position:absolute;left:9786;top:4861;width:562;height:603;visibility:visible;mso-wrap-style:square;v-text-anchor:top" coordsize="5612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" path="m,l13195,,28448,44614,43205,,56121,,34531,60274r-12992,l,xe" fillcolor="black" stroked="f" strokeweight="0">
                <v:stroke miterlimit="83231f" joinstyle="miter"/>
                <v:path arrowok="t" textboxrect="0,0,56121,60274"/>
              </v:shape>
              <v:shape id="Shape 15010" o:spid="_x0000_s1054" style="position:absolute;left:10410;top:4861;width:458;height:603;visibility:visible;mso-wrap-style:square;v-text-anchor:top" coordsize="4584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" path="m,l44704,r,10198l12167,10198r,13348l42431,23546r,10159l12167,33705r,16408l45847,50113r,10161l,60274,,xe" fillcolor="black" stroked="f" strokeweight="0">
                <v:stroke miterlimit="83231f" joinstyle="miter"/>
                <v:path arrowok="t" textboxrect="0,0,45847,60274"/>
              </v:shape>
              <v:shape id="Shape 15011" o:spid="_x0000_s1055" style="position:absolute;left:10972;top:4861;width:244;height:603;visibility:visible;mso-wrap-style:square;v-text-anchor:top" coordsize="24473,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" path="m,l24473,r,10261l21666,10198r-9487,l12179,25488r9005,l24473,25267r,13089l24435,38303c23279,37083,22047,36246,20777,35789v-1295,-458,-3340,-673,-6134,-673l12179,35116r,25158l,60274,,xe" fillcolor="black" stroked="f" strokeweight="0">
                <v:stroke miterlimit="83231f" joinstyle="miter"/>
                <v:path arrowok="t" textboxrect="0,0,24473,60274"/>
              </v:shape>
              <v:shape id="Shape 15012" o:spid="_x0000_s1056" style="position:absolute;left:11216;top:4861;width:298;height:603;visibility:visible;mso-wrap-style:square;v-text-anchor:top" coordsize="2973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" path="m,l1156,c7582,,12268,533,15189,1625v2921,1080,5258,2998,7011,5779c23952,10173,24829,13334,24829,16890v,4535,-1334,8256,-3988,11215c18174,31038,14211,32905,8915,33668v2629,1536,4814,3226,6528,5066c17145,40563,19456,43827,22365,48513r7366,11761l15164,60274,6375,47155,,38356,,25267r7645,-515c9093,24256,10224,23406,11062,22199v813,-1206,1232,-2718,1232,-4521c12294,15646,11748,14021,10668,12764,9589,11519,8052,10731,6083,10401l,10261,,xe" fillcolor="black" stroked="f" strokeweight="0">
                <v:stroke miterlimit="83231f" joinstyle="miter"/>
                <v:path arrowok="t" textboxrect="0,0,29731,60274"/>
              </v:shape>
              <v:shape id="Shape 15013" o:spid="_x0000_s1057" style="position:absolute;left:11549;top:4851;width:490;height:623;visibility:visible;mso-wrap-style:square;v-text-anchor:top" coordsize="49009,623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" path="m24181,v7569,,13259,1663,17081,4966c45098,8293,47092,12712,47295,18250r-12167,533c34607,15684,33477,13461,31763,12103,30048,10744,27483,10071,24066,10071v-3543,,-6324,724,-8318,2184c14465,13182,13818,14439,13818,16002v,1422,609,2642,1803,3657c17170,20941,20891,22289,26810,23685v5918,1385,10299,2845,13144,4330c42786,29514,45009,31547,46609,34137v1600,2591,2400,5791,2400,9601c49009,47205,48057,50431,46139,53454v-1930,3009,-4623,5257,-8141,6718c34493,61632,30112,62370,24879,62370v-7620,,-13474,-1766,-17564,-5284c3238,53569,787,48425,,41694l11849,40539v711,3975,2159,6895,4331,8762c18364,51155,21311,52082,25006,52082v3912,,6871,-812,8852,-2476c35852,47941,36843,46011,36843,43790v,-1424,-419,-2642,-1245,-3645c34747,39154,33299,38264,31217,37540v-1423,-494,-4674,-1384,-9754,-2629c14948,33286,10363,31305,7734,28942,4026,25615,2184,21577,2184,16814v,-3074,864,-5943,2617,-8622c6540,5524,9042,3491,12319,2094,15596,685,19545,,24181,xe" fillcolor="black" stroked="f" strokeweight="0">
                <v:stroke miterlimit="83231f" joinstyle="miter"/>
                <v:path arrowok="t" textboxrect="0,0,49009,62370"/>
              </v:shape>
              <v:shape id="Shape 15805" o:spid="_x0000_s1058" style="position:absolute;left:12137;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" path="m,l12167,r,60274l,60274,,e" fillcolor="black" stroked="f" strokeweight="0">
                <v:stroke miterlimit="83231f" joinstyle="miter"/>
                <v:path arrowok="t" textboxrect="0,0,12167,60274"/>
              </v:shape>
              <v:shape id="Shape 15015" o:spid="_x0000_s1059" style="position:absolute;left:12375;top:4861;width:250;height:603;visibility:visible;mso-wrap-style:square;v-text-anchor:top" coordsize="2505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" path="m,l22238,r2819,284l25057,10623r-7417,-425l12167,10198r,39917l21260,50115r3797,-296l25057,60020r-2159,254l,60274,,xe" fillcolor="black" stroked="f" strokeweight="0">
                <v:stroke miterlimit="83231f" joinstyle="miter"/>
                <v:path arrowok="t" textboxrect="0,0,25057,60274"/>
              </v:shape>
              <v:shape id="Shape 15016" o:spid="_x0000_s1060" style="position:absolute;left:12625;top:4864;width:255;height:597;visibility:visible;mso-wrap-style:square;v-text-anchor:top" coordsize="25476,59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" path="m,l8649,871v3543,1042,6566,2884,9093,5538c20257,9077,22187,12328,23495,16188v1321,3848,1981,8598,1981,14237c25476,35390,24854,39670,23622,43264v-1511,4383,-3658,7938,-6464,10643c15049,55964,12205,57565,8611,58720l,59736,,49535r3556,-276c5524,48764,7163,47938,8471,46744v1295,-1181,2362,-3111,3188,-5816c12484,38235,12890,34553,12890,29891v,-4648,-406,-8229,-1231,-10731c10833,16670,9677,14728,8204,13319,6718,11922,4839,10981,2578,10486l,10339,,xe" fillcolor="black" stroked="f" strokeweight="0">
                <v:stroke miterlimit="83231f" joinstyle="miter"/>
                <v:path arrowok="t" textboxrect="0,0,25476,59736"/>
              </v:shape>
              <v:shape id="Shape 15017" o:spid="_x0000_s1061" style="position:absolute;left:12922;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" path="m23482,r6369,l29851,14280r-82,-222l21628,36423r8223,l29851,46583r-11957,l12916,60274,,60274,23482,xe" fillcolor="black" stroked="f" strokeweight="0">
                <v:stroke miterlimit="83231f" joinstyle="miter"/>
                <v:path arrowok="t" textboxrect="0,0,29851,60274"/>
              </v:shape>
              <v:shape id="Shape 15018" o:spid="_x0000_s1062" style="position:absolute;left:13220;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" path="m,l6509,,30639,60274r-13246,l12135,46583,,46583,,36423r8223,l,14280,,xe" fillcolor="black" stroked="f" strokeweight="0">
                <v:stroke miterlimit="83231f" joinstyle="miter"/>
                <v:path arrowok="t" textboxrect="0,0,30639,60274"/>
              </v:shape>
              <v:shape id="Shape 15019" o:spid="_x0000_s1063" style="position:absolute;left:13591;top:4861;width:250;height:603;visibility:visible;mso-wrap-style:square;v-text-anchor:top" coordsize="2505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" path="m,l22238,r2819,284l25057,10623r-7417,-425l12167,10198r,39917l21260,50115r3797,-296l25057,60020r-2159,254l,60274,,xe" fillcolor="black" stroked="f" strokeweight="0">
                <v:stroke miterlimit="83231f" joinstyle="miter"/>
                <v:path arrowok="t" textboxrect="0,0,25057,60274"/>
              </v:shape>
              <v:shape id="Shape 15020" o:spid="_x0000_s1064" style="position:absolute;left:13841;top:4864;width:255;height:597;visibility:visible;mso-wrap-style:square;v-text-anchor:top" coordsize="25463,59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" path="m,l8649,871v3543,1042,6566,2884,9093,5538c20257,9077,22187,12328,23495,16188v1321,3848,1968,8598,1968,14237c25463,35390,24854,39670,23622,43264v-1511,4383,-3658,7938,-6464,10643c15049,55964,12205,57565,8611,58720l,59736,,49535r3556,-276c5524,48764,7163,47938,8471,46744v1295,-1181,2362,-3111,3188,-5816c12484,38235,12890,34553,12890,29891v,-4648,-406,-8229,-1231,-10731c10833,16670,9677,14728,8204,13319,6718,11922,4839,10981,2578,10486l,10339,,xe" fillcolor="black" stroked="f" strokeweight="0">
                <v:stroke miterlimit="83231f" joinstyle="miter"/>
                <v:path arrowok="t" textboxrect="0,0,25463,59736"/>
              </v:shape>
              <v:shape id="Shape 15021" o:spid="_x0000_s1065" style="position:absolute;left:14341;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" path="m23482,r6369,l29851,14280r-82,-222l21628,36423r8223,l29851,46583r-11957,l12916,60274,,60274,23482,xe" fillcolor="black" stroked="f" strokeweight="0">
                <v:stroke miterlimit="83231f" joinstyle="miter"/>
                <v:path arrowok="t" textboxrect="0,0,29851,60274"/>
              </v:shape>
              <v:shape id="Shape 15022" o:spid="_x0000_s1066" style="position:absolute;left:14639;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" path="m,l6509,,30639,60274r-13246,l12135,46583,,46583,,36423r8223,l,14280,,xe" fillcolor="black" stroked="f" strokeweight="0">
                <v:stroke miterlimit="83231f" joinstyle="miter"/>
                <v:path arrowok="t" textboxrect="0,0,30639,60274"/>
              </v:shape>
              <v:shape id="Shape 15023" o:spid="_x0000_s1067" style="position:absolute;left:15009;top:4861;width:481;height:613;visibility:visible;mso-wrap-style:square;v-text-anchor:top" coordsize="48070,613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" path="m,l12179,r,32638c12179,37833,12332,41187,12624,42711v521,2475,1765,4457,3721,5943c18301,50152,20980,50902,24384,50902v3454,,6058,-711,7811,-2122c33960,47383,35014,45644,35357,43586v368,-2057,546,-5474,546,-10248l35903,,48070,r,31662c48070,38900,47739,44005,47079,46989v-661,2999,-1867,5513,-3632,7570c41669,56617,39319,58255,36347,59474v-2959,1220,-6820,1829,-11595,1829c18999,61303,14630,60643,11659,59310,8687,57989,6337,56262,4610,54127,2883,52006,1753,49785,1194,47447,394,43993,,38900,,32144l,xe" fillcolor="black" stroked="f" strokeweight="0">
                <v:stroke miterlimit="83231f" joinstyle="miter"/>
                <v:path arrowok="t" textboxrect="0,0,48070,61303"/>
              </v:shape>
              <v:shape id="Shape 15024" o:spid="_x0000_s1068" style="position:absolute;left:15575;top:4861;width:479;height:603;visibility:visible;mso-wrap-style:square;v-text-anchor:top" coordsize="47892,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" path="m,l47892,r,10198l30048,10198r,50076l17882,60274r,-50076l,10198,,xe" fillcolor="black" stroked="f" strokeweight="0">
                <v:stroke miterlimit="83231f" joinstyle="miter"/>
                <v:path arrowok="t" textboxrect="0,0,47892,60274"/>
              </v:shape>
              <v:shape id="Shape 15025" o:spid="_x0000_s1069" style="position:absolute;left:16108;top:4851;width:292;height:622;visibility:visible;mso-wrap-style:square;v-text-anchor:top" coordsize="29210,6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" path="m29159,r51,20l29210,10435,17158,15557v-3086,3442,-4623,8624,-4623,15571c12535,37948,14110,43117,17259,46634r11951,5250l29210,62289,7938,54115c2642,48667,,41123,,31535,,25400,914,20231,2756,16066,4127,13005,6007,10249,8369,7810,10744,5359,13335,3556,16154,2375,19914,788,24244,,29159,xe" fillcolor="black" stroked="f" strokeweight="0">
                <v:stroke miterlimit="83231f" joinstyle="miter"/>
                <v:path arrowok="t" textboxrect="0,0,29210,62289"/>
              </v:shape>
              <v:shape id="Shape 15026" o:spid="_x0000_s1070" style="position:absolute;left:16325;top:4703;width:75;height:123;visibility:visible;mso-wrap-style:square;v-text-anchor:top" coordsize="7455,12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" path="m5664,l7455,r,12140l7315,12292,,12292,5664,xe" fillcolor="black" stroked="f" strokeweight="0">
                <v:stroke miterlimit="83231f" joinstyle="miter"/>
                <v:path arrowok="t" textboxrect="0,0,7455,12292"/>
              </v:shape>
              <v:shape id="Shape 15027" o:spid="_x0000_s1071" style="position:absolute;left:16400;top:4851;width:292;height:623;visibility:visible;mso-wrap-style:square;v-text-anchor:top" coordsize="29261,62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" path="m,l21273,8235v5308,5525,7988,13170,7988,22988c29261,40951,26619,48571,21323,54057,16040,59556,8966,62312,114,62312l,62269,,51864r76,34c4928,51898,8903,50158,12014,46653v3099,-3480,4661,-8725,4661,-15723c16675,24022,15164,18878,12141,15475,9106,12083,5080,10382,76,10382l,10415,,xe" fillcolor="black" stroked="f" strokeweight="0">
                <v:stroke miterlimit="83231f" joinstyle="miter"/>
                <v:path arrowok="t" textboxrect="0,0,29261,62312"/>
              </v:shape>
              <v:shape id="Shape 15028" o:spid="_x0000_s1072" style="position:absolute;left:16400;top:4703;width:112;height:122;visibility:visible;mso-wrap-style:square;v-text-anchor:top" coordsize="11176,1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" path="m,l11176,,,12140,,xe" fillcolor="black" stroked="f" strokeweight="0">
                <v:stroke miterlimit="83231f" joinstyle="miter"/>
                <v:path arrowok="t" textboxrect="0,0,11176,12140"/>
              </v:shape>
              <v:shape id="Shape 15029" o:spid="_x0000_s1073" style="position:absolute;left:16789;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" path="m,l11849,,36513,40246,36513,,47828,r,60274l35611,60274,11316,20968r,39306l,60274,,xe" fillcolor="black" stroked="f" strokeweight="0">
                <v:stroke miterlimit="83231f" joinstyle="miter"/>
                <v:path arrowok="t" textboxrect="0,0,47828,60274"/>
              </v:shape>
              <v:shape id="Shape 15030" o:spid="_x0000_s1074" style="position:absolute;left:17371;top:4851;width:292;height:622;visibility:visible;mso-wrap-style:square;v-text-anchor:top" coordsize="29210,6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" path="m29159,r51,20l29210,10435,17158,15557v-3086,3442,-4623,8624,-4623,15571c12535,37948,14110,43117,17259,46634r11951,5250l29210,62289,7938,54115c2642,48667,,41123,,31535,,25400,914,20231,2756,16066,4127,13005,6007,10249,8369,7810,10744,5359,13335,3556,16154,2375,19914,788,24244,,29159,xe" fillcolor="black" stroked="f" strokeweight="0">
                <v:stroke miterlimit="83231f" joinstyle="miter"/>
                <v:path arrowok="t" textboxrect="0,0,29210,62289"/>
              </v:shape>
              <v:shape id="Shape 15031" o:spid="_x0000_s1075" style="position:absolute;left:17663;top:4851;width:292;height:623;visibility:visible;mso-wrap-style:square;v-text-anchor:top" coordsize="29248,62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" path="m,l21273,8235v5308,5525,7975,13170,7975,22988c29248,40951,26607,48571,21323,54057,16040,59556,8966,62312,114,62312l,62269,,51864r76,34c4928,51898,8903,50158,12014,46653v3099,-3480,4661,-8725,4661,-15723c16675,24022,15164,18878,12141,15475,9106,12083,5080,10382,76,10382l,10415,,xe" fillcolor="black" stroked="f" strokeweight="0">
                <v:stroke miterlimit="83231f" joinstyle="miter"/>
                <v:path arrowok="t" textboxrect="0,0,29248,62312"/>
              </v:shape>
              <v:shape id="Shape 15032" o:spid="_x0000_s1076" style="position:absolute;left:18049;top:4861;width:582;height:603;visibility:visible;mso-wrap-style:square;v-text-anchor:top" coordsize="5821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" path="m,l18212,,29146,41109,39954,,58217,r,60274l46901,60274r,-47447l34950,60274r-11722,l11303,12827r,47447l,60274,,xe" fillcolor="black" stroked="f" strokeweight="0">
                <v:stroke miterlimit="83231f" joinstyle="miter"/>
                <v:path arrowok="t" textboxrect="0,0,58217,60274"/>
              </v:shape>
              <v:shape id="Shape 15033" o:spid="_x0000_s1077" style="position:absolute;left:18691;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" path="m23482,r6369,l29851,14280r-82,-222l21628,36423r8223,l29851,46583r-11957,l12916,60274,,60274,23482,xe" fillcolor="black" stroked="f" strokeweight="0">
                <v:stroke miterlimit="83231f" joinstyle="miter"/>
                <v:path arrowok="t" textboxrect="0,0,29851,60274"/>
              </v:shape>
              <v:shape id="Shape 15034" o:spid="_x0000_s1078" style="position:absolute;left:18989;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" path="m,l6509,,30639,60274r-13246,l12135,46583,,46583,,36423r8223,l,14280,,xe" fillcolor="black" stroked="f" strokeweight="0">
                <v:stroke miterlimit="83231f" joinstyle="miter"/>
                <v:path arrowok="t" textboxrect="0,0,30639,60274"/>
              </v:shape>
              <v:shape id="Shape 15035" o:spid="_x0000_s1079" style="position:absolute;left:19566;top:4866;width:424;height:598;visibility:visible;mso-wrap-style:square;v-text-anchor:top" coordsize="42443,59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" path="m,l12179,r,49619l42443,49619r,10160l,59779,,xe" fillcolor="black" stroked="f" strokeweight="0">
                <v:stroke miterlimit="83231f" joinstyle="miter"/>
                <v:path arrowok="t" textboxrect="0,0,42443,59779"/>
              </v:shape>
              <v:shape id="Shape 15036" o:spid="_x0000_s1080" style="position:absolute;left:20016;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" path="m23482,r6369,l29851,14280r-82,-222l21628,36423r8223,l29851,46583r-11969,l12916,60274,,60274,23482,xe" fillcolor="black" stroked="f" strokeweight="0">
                <v:stroke miterlimit="83231f" joinstyle="miter"/>
                <v:path arrowok="t" textboxrect="0,0,29851,60274"/>
              </v:shape>
              <v:shape id="Shape 15037" o:spid="_x0000_s1081" style="position:absolute;left:20314;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" path="m,l6509,,30639,60274r-13246,l12135,46583,,46583,,36423r8223,l,14280,,xe" fillcolor="black" stroked="f" strokeweight="0">
                <v:stroke miterlimit="83231f" joinstyle="miter"/>
                <v:path arrowok="t" textboxrect="0,0,30639,60274"/>
              </v:shape>
              <v:shape id="Shape 15038" o:spid="_x0000_s1082" style="position:absolute;left:20579;top:4861;width:479;height:603;visibility:visible;mso-wrap-style:square;v-text-anchor:top" coordsize="47892,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" path="m,l47892,r,10198l30048,10198r,50076l17882,60274r,-50076l,10198,,xe" fillcolor="black" stroked="f" strokeweight="0">
                <v:stroke miterlimit="83231f" joinstyle="miter"/>
                <v:path arrowok="t" textboxrect="0,0,47892,60274"/>
              </v:shape>
              <v:shape id="Shape 15806" o:spid="_x0000_s1083" style="position:absolute;left:21133;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" path="m,l12167,r,60274l,60274,,e" fillcolor="black" stroked="f" strokeweight="0">
                <v:stroke miterlimit="83231f" joinstyle="miter"/>
                <v:path arrowok="t" textboxrect="0,0,12167,60274"/>
              </v:shape>
              <v:shape id="Shape 15040" o:spid="_x0000_s1084" style="position:absolute;left:21372;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" path="m,l11849,,36513,40246,36513,,47828,r,60274l35611,60274,11316,20968r,39306l,60274,,xe" fillcolor="black" stroked="f" strokeweight="0">
                <v:stroke miterlimit="83231f" joinstyle="miter"/>
                <v:path arrowok="t" textboxrect="0,0,47828,60274"/>
              </v:shape>
              <v:shape id="Shape 15041" o:spid="_x0000_s1085" style="position:absolute;left:21954;top:4851;width:292;height:622;visibility:visible;mso-wrap-style:square;v-text-anchor:top" coordsize="29210,6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" path="m29159,r51,20l29210,10435,17158,15557v-3086,3442,-4623,8624,-4623,15571c12535,37948,14110,43117,17259,46634r11951,5250l29210,62289,7938,54115c2642,48667,,41123,,31535,,25400,914,20231,2756,16066,4127,13005,6007,10249,8369,7810,10744,5359,13335,3556,16167,2375,19914,788,24244,,29159,xe" fillcolor="black" stroked="f" strokeweight="0">
                <v:stroke miterlimit="83231f" joinstyle="miter"/>
                <v:path arrowok="t" textboxrect="0,0,29210,62289"/>
              </v:shape>
              <v:shape id="Shape 15042" o:spid="_x0000_s1086" style="position:absolute;left:22246;top:4851;width:293;height:623;visibility:visible;mso-wrap-style:square;v-text-anchor:top" coordsize="29261,62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" path="m,l21273,8235v5321,5525,7988,13170,7988,22988c29261,40951,26619,48571,21323,54057,16040,59556,8966,62312,114,62312l,62269,,51864r76,34c4928,51898,8903,50158,12014,46653v3099,-3480,4661,-8725,4661,-15723c16675,24022,15164,18878,12141,15475,9106,12083,5080,10382,76,10382l,10415,,xe" fillcolor="black" stroked="f" strokeweight="0">
                <v:stroke miterlimit="83231f" joinstyle="miter"/>
                <v:path arrowok="t" textboxrect="0,0,29261,62312"/>
              </v:shape>
              <v:shape id="Shape 15043" o:spid="_x0000_s1087" style="position:absolute;left:22573;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" path="m23482,r6369,l29851,14281r-82,-223l21628,36423r8223,l29851,46583r-11957,l12916,60274,,60274,23482,xe" fillcolor="black" stroked="f" strokeweight="0">
                <v:stroke miterlimit="83231f" joinstyle="miter"/>
                <v:path arrowok="t" textboxrect="0,0,29851,60274"/>
              </v:shape>
              <v:shape id="Shape 15044" o:spid="_x0000_s1088" style="position:absolute;left:22871;top:4861;width:306;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" path="m,l6509,,30639,60274r-13246,l12135,46583,,46583,,36423r8223,l,14281,,xe" fillcolor="black" stroked="f" strokeweight="0">
                <v:stroke miterlimit="83231f" joinstyle="miter"/>
                <v:path arrowok="t" textboxrect="0,0,30639,60274"/>
              </v:shape>
              <v:shape id="Shape 15045" o:spid="_x0000_s1089" style="position:absolute;left:23240;top:4861;width:582;height:603;visibility:visible;mso-wrap-style:square;v-text-anchor:top" coordsize="5821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" path="m,l18212,,29146,41109,39954,,58217,r,60274l46901,60274r,-47447l34950,60274r-11722,l11303,12827r,47447l,60274,,xe" fillcolor="black" stroked="f" strokeweight="0">
                <v:stroke miterlimit="83231f" joinstyle="miter"/>
                <v:path arrowok="t" textboxrect="0,0,58217,60274"/>
              </v:shape>
              <v:shape id="Shape 15046" o:spid="_x0000_s1090" style="position:absolute;left:23943;top:4861;width:459;height:603;visibility:visible;mso-wrap-style:square;v-text-anchor:top" coordsize="4584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" path="m,l44704,r,10198l12167,10198r,13348l42431,23546r,10159l12167,33705r,16408l45847,50113r,10161l,60274,,xe" fillcolor="black" stroked="f" strokeweight="0">
                <v:stroke miterlimit="83231f" joinstyle="miter"/>
                <v:path arrowok="t" textboxrect="0,0,45847,60274"/>
              </v:shape>
              <v:shape id="Shape 15047" o:spid="_x0000_s1091" style="position:absolute;left:24505;top:4861;width:245;height:603;visibility:visible;mso-wrap-style:square;v-text-anchor:top" coordsize="244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" path="m,l24467,r,10261l21666,10198r-9487,l12179,25488r9005,l24467,25267r,13079l24435,38303c23279,37083,22047,36246,20777,35789v-1295,-458,-3340,-673,-6134,-673l12179,35116r,25158l,60274,,xe" fillcolor="black" stroked="f" strokeweight="0">
                <v:stroke miterlimit="83231f" joinstyle="miter"/>
                <v:path arrowok="t" textboxrect="0,0,24467,60274"/>
              </v:shape>
              <v:shape id="Shape 15048" o:spid="_x0000_s1092" style="position:absolute;left:24750;top:4861;width:298;height:603;visibility:visible;mso-wrap-style:square;v-text-anchor:top" coordsize="2973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" path="m,l1162,c7588,,12275,533,15196,1625v2908,1080,5257,2998,7010,5779c23959,10173,24835,13334,24835,16890v,4535,-1334,8256,-3988,11215c18180,31038,14218,32905,8922,33668v2629,1536,4813,3226,6528,5066c17151,40563,19463,43827,22371,48513r7366,11761l15170,60274,6382,47155,,38346,,25267r7652,-515c9112,24256,10230,23406,11068,22199v813,-1206,1219,-2718,1219,-4521c12287,15646,11754,14021,10674,12764,9595,11519,8058,10731,6090,10401l,10261,,xe" fillcolor="black" stroked="f" strokeweight="0">
                <v:stroke miterlimit="83231f" joinstyle="miter"/>
                <v:path arrowok="t" textboxrect="0,0,29737,60274"/>
              </v:shape>
              <v:shape id="Shape 15807" o:spid="_x0000_s1093" style="position:absolute;left:25109;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" path="m,l12167,r,60274l,60274,,e" fillcolor="black" stroked="f" strokeweight="0">
                <v:stroke miterlimit="83231f" joinstyle="miter"/>
                <v:path arrowok="t" textboxrect="0,0,12167,60274"/>
              </v:shape>
              <v:shape id="Shape 15050" o:spid="_x0000_s1094" style="position:absolute;left:25326;top:4851;width:525;height:623;visibility:visible;mso-wrap-style:square;v-text-anchor:top" coordsize="52502,62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" path="m28207,v7366,,13347,2184,17970,6541c48908,9119,50965,12815,52337,17641l40297,20510v-724,-3123,-2210,-5587,-4470,-7404c33566,11316,30823,10402,27584,10402v-4470,,-8089,1600,-10883,4813c13932,18416,12535,23609,12535,30798v,7620,1372,13043,4102,16281c19380,50318,22962,51930,27331,51930v3238,,6019,-1028,8343,-3085c38011,46800,39688,43562,40704,39142r11798,3747c50686,49454,47689,54344,43472,57544v-4204,3187,-9538,4789,-16015,4789c19456,62333,12878,59589,7722,54128,2565,48667,,41187,,31699,,21667,2578,13881,7760,8319,12941,2781,19761,,28207,xe" fillcolor="black" stroked="f" strokeweight="0">
                <v:stroke miterlimit="83231f" joinstyle="miter"/>
                <v:path arrowok="t" textboxrect="0,0,52502,62333"/>
              </v:shape>
              <v:shape id="Shape 15051" o:spid="_x0000_s1095" style="position:absolute;left:25894;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" path="m23482,r6369,l29851,14281r-82,-223l21628,36423r8223,l29851,46583r-11957,l12916,60274,,60274,23482,xe" fillcolor="black" stroked="f" strokeweight="0">
                <v:stroke miterlimit="83231f" joinstyle="miter"/>
                <v:path arrowok="t" textboxrect="0,0,29851,60274"/>
              </v:shape>
              <v:shape id="Shape 15052" o:spid="_x0000_s1096" style="position:absolute;left:26192;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" path="m,l6509,,30639,60274r-13246,l12135,46583,,46583,,36423r8223,l,14281,,xe" fillcolor="black" stroked="f" strokeweight="0">
                <v:stroke miterlimit="83231f" joinstyle="miter"/>
                <v:path arrowok="t" textboxrect="0,0,30639,60274"/>
              </v:shape>
              <v:shape id="Shape 15053" o:spid="_x0000_s1097" style="position:absolute;left:26565;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" path="m,l11849,,36513,40246,36513,,47828,r,60274l35611,60274,11316,20968r,39306l,60274,,xe" fillcolor="black" stroked="f" strokeweight="0">
                <v:stroke miterlimit="83231f" joinstyle="miter"/>
                <v:path arrowok="t" textboxrect="0,0,47828,60274"/>
              </v:shape>
              <v:shape id="Shape 15054" o:spid="_x0000_s1098" style="position:absolute;left:27110;top:4861;width:299;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" path="m23482,r6369,l29851,14280r-82,-222l21628,36423r8223,l29851,46583r-11957,l12916,60274,,60274,23482,xe" fillcolor="black" stroked="f" strokeweight="0">
                <v:stroke miterlimit="83231f" joinstyle="miter"/>
                <v:path arrowok="t" textboxrect="0,0,29851,60274"/>
              </v:shape>
              <v:shape id="Shape 15055" o:spid="_x0000_s1099" style="position:absolute;left:27409;top:4861;width:306;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" path="m,l6509,,30639,60274r-13246,l12135,46583,,46583,,36423r8223,l,14280,,xe" fillcolor="black" stroked="f" strokeweight="0">
                <v:stroke miterlimit="83231f" joinstyle="miter"/>
                <v:path arrowok="t" textboxrect="0,0,30639,60274"/>
              </v:shape>
              <w10:wrap type="square" anchorx="page" anchory="page"/>
            </v:group>
          </w:pict>
        </mc:Fallback>
      </mc:AlternateConten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0277" w:rsidRDefault="00445851">
    <w:pPr>
      <w:spacing w:after="0" w:line="259" w:lineRule="auto"/>
      <w:ind w:left="-444" w:right="16985" w:firstLine="0"/>
    </w:pPr>
    <w:r>
      <w:rPr>
        <w:rFonts w:ascii="Calibri" w:eastAsia="Calibri" w:hAnsi="Calibri" w:cs="Calibri"/>
        <w:noProof/>
        <w:sz w:val="22"/>
      </w:rPr>
      <mc:AlternateContent>
        <mc:Choice Requires="wpg">
          <w:drawing>
            <wp:anchor distT="0" distB="0" distL="114300" distR="114300" simplePos="0" relativeHeight="251680768" behindDoc="0" locked="0" layoutInCell="1" allowOverlap="1">
              <wp:simplePos x="0" y="0"/>
              <wp:positionH relativeFrom="page">
                <wp:posOffset>0</wp:posOffset>
              </wp:positionH>
              <wp:positionV relativeFrom="page">
                <wp:posOffset>14332090</wp:posOffset>
              </wp:positionV>
              <wp:extent cx="11424450" cy="907911"/>
              <wp:effectExtent l="0" t="0" r="0" b="0"/>
              <wp:wrapSquare wrapText="bothSides"/>
              <wp:docPr id="14755" name="Group 14755"/>
              <wp:cNvGraphicFramePr/>
              <a:graphic xmlns:a="http://schemas.openxmlformats.org/drawingml/2006/main">
                <a:graphicData uri="http://schemas.microsoft.com/office/word/2010/wordprocessingGroup">
                  <wpg:wgp>
                    <wpg:cNvGrpSpPr/>
                    <wpg:grpSpPr>
                      <a:xfrm>
                        <a:off x="0" y="0"/>
                        <a:ext cx="11424450" cy="907911"/>
                        <a:chOff x="0" y="0"/>
                        <a:chExt cx="11424450" cy="907911"/>
                      </a:xfrm>
                    </wpg:grpSpPr>
                    <wps:wsp>
                      <wps:cNvPr id="15793" name="Shape 15793"/>
                      <wps:cNvSpPr/>
                      <wps:spPr>
                        <a:xfrm>
                          <a:off x="0" y="822807"/>
                          <a:ext cx="11424450" cy="85103"/>
                        </a:xfrm>
                        <a:custGeom>
                          <a:avLst/>
                          <a:gdLst/>
                          <a:ahLst/>
                          <a:cxnLst/>
                          <a:rect l="0" t="0" r="0" b="0"/>
                          <a:pathLst>
                            <a:path w="11424450" h="85103">
                              <a:moveTo>
                                <a:pt x="0" y="0"/>
                              </a:moveTo>
                              <a:lnTo>
                                <a:pt x="11424450" y="0"/>
                              </a:lnTo>
                              <a:lnTo>
                                <a:pt x="11424450" y="85103"/>
                              </a:lnTo>
                              <a:lnTo>
                                <a:pt x="0" y="85103"/>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s:wsp>
                      <wps:cNvPr id="14757" name="Shape 14757"/>
                      <wps:cNvSpPr/>
                      <wps:spPr>
                        <a:xfrm>
                          <a:off x="78364" y="9348"/>
                          <a:ext cx="643547" cy="643700"/>
                        </a:xfrm>
                        <a:custGeom>
                          <a:avLst/>
                          <a:gdLst/>
                          <a:ahLst/>
                          <a:cxnLst/>
                          <a:rect l="0" t="0" r="0" b="0"/>
                          <a:pathLst>
                            <a:path w="643547" h="643700">
                              <a:moveTo>
                                <a:pt x="321793" y="0"/>
                              </a:moveTo>
                              <a:cubicBezTo>
                                <a:pt x="498996" y="0"/>
                                <a:pt x="643547" y="144577"/>
                                <a:pt x="643547" y="321844"/>
                              </a:cubicBezTo>
                              <a:cubicBezTo>
                                <a:pt x="643547" y="499123"/>
                                <a:pt x="498996" y="643700"/>
                                <a:pt x="321793" y="643700"/>
                              </a:cubicBezTo>
                              <a:cubicBezTo>
                                <a:pt x="144551" y="643700"/>
                                <a:pt x="0" y="499123"/>
                                <a:pt x="0" y="321844"/>
                              </a:cubicBezTo>
                              <a:cubicBezTo>
                                <a:pt x="0" y="144577"/>
                                <a:pt x="144551" y="0"/>
                                <a:pt x="321793" y="0"/>
                              </a:cubicBezTo>
                              <a:close/>
                            </a:path>
                          </a:pathLst>
                        </a:custGeom>
                        <a:ln w="0" cap="flat">
                          <a:miter lim="127000"/>
                        </a:ln>
                      </wps:spPr>
                      <wps:style>
                        <a:lnRef idx="0">
                          <a:srgbClr val="000000">
                            <a:alpha val="0"/>
                          </a:srgbClr>
                        </a:lnRef>
                        <a:fillRef idx="1">
                          <a:srgbClr val="F3A62B"/>
                        </a:fillRef>
                        <a:effectRef idx="0">
                          <a:scrgbClr r="0" g="0" b="0"/>
                        </a:effectRef>
                        <a:fontRef idx="none"/>
                      </wps:style>
                      <wps:bodyPr/>
                    </wps:wsp>
                    <wps:wsp>
                      <wps:cNvPr id="14758" name="Shape 14758"/>
                      <wps:cNvSpPr/>
                      <wps:spPr>
                        <a:xfrm>
                          <a:off x="68941" y="3"/>
                          <a:ext cx="331191" cy="662388"/>
                        </a:xfrm>
                        <a:custGeom>
                          <a:avLst/>
                          <a:gdLst/>
                          <a:ahLst/>
                          <a:cxnLst/>
                          <a:rect l="0" t="0" r="0" b="0"/>
                          <a:pathLst>
                            <a:path w="331191" h="662388">
                              <a:moveTo>
                                <a:pt x="331191" y="0"/>
                              </a:moveTo>
                              <a:lnTo>
                                <a:pt x="331191" y="18693"/>
                              </a:lnTo>
                              <a:lnTo>
                                <a:pt x="268343" y="25050"/>
                              </a:lnTo>
                              <a:cubicBezTo>
                                <a:pt x="126138" y="54239"/>
                                <a:pt x="18860" y="180414"/>
                                <a:pt x="18860" y="331188"/>
                              </a:cubicBezTo>
                              <a:cubicBezTo>
                                <a:pt x="18860" y="481972"/>
                                <a:pt x="126138" y="608158"/>
                                <a:pt x="268343" y="637349"/>
                              </a:cubicBezTo>
                              <a:lnTo>
                                <a:pt x="331191" y="643706"/>
                              </a:lnTo>
                              <a:lnTo>
                                <a:pt x="331191" y="662388"/>
                              </a:lnTo>
                              <a:lnTo>
                                <a:pt x="264547" y="655650"/>
                              </a:lnTo>
                              <a:cubicBezTo>
                                <a:pt x="113754" y="624714"/>
                                <a:pt x="0" y="490986"/>
                                <a:pt x="0" y="331188"/>
                              </a:cubicBezTo>
                              <a:cubicBezTo>
                                <a:pt x="0" y="171400"/>
                                <a:pt x="113754" y="37674"/>
                                <a:pt x="264547" y="6738"/>
                              </a:cubicBezTo>
                              <a:lnTo>
                                <a:pt x="331191"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59" name="Shape 14759"/>
                      <wps:cNvSpPr/>
                      <wps:spPr>
                        <a:xfrm>
                          <a:off x="400131" y="0"/>
                          <a:ext cx="331203" cy="662394"/>
                        </a:xfrm>
                        <a:custGeom>
                          <a:avLst/>
                          <a:gdLst/>
                          <a:ahLst/>
                          <a:cxnLst/>
                          <a:rect l="0" t="0" r="0" b="0"/>
                          <a:pathLst>
                            <a:path w="331203" h="662394">
                              <a:moveTo>
                                <a:pt x="25" y="0"/>
                              </a:moveTo>
                              <a:cubicBezTo>
                                <a:pt x="182626" y="0"/>
                                <a:pt x="331203" y="148577"/>
                                <a:pt x="331203" y="331191"/>
                              </a:cubicBezTo>
                              <a:cubicBezTo>
                                <a:pt x="331203" y="513817"/>
                                <a:pt x="182626" y="662394"/>
                                <a:pt x="25" y="662394"/>
                              </a:cubicBezTo>
                              <a:lnTo>
                                <a:pt x="0" y="662391"/>
                              </a:lnTo>
                              <a:lnTo>
                                <a:pt x="0" y="643710"/>
                              </a:lnTo>
                              <a:lnTo>
                                <a:pt x="25" y="643713"/>
                              </a:lnTo>
                              <a:cubicBezTo>
                                <a:pt x="172237" y="643713"/>
                                <a:pt x="312331" y="503517"/>
                                <a:pt x="312331" y="331191"/>
                              </a:cubicBezTo>
                              <a:cubicBezTo>
                                <a:pt x="312331" y="158877"/>
                                <a:pt x="172237" y="18693"/>
                                <a:pt x="25" y="18693"/>
                              </a:cubicBezTo>
                              <a:lnTo>
                                <a:pt x="0" y="18697"/>
                              </a:lnTo>
                              <a:lnTo>
                                <a:pt x="0" y="3"/>
                              </a:lnTo>
                              <a:lnTo>
                                <a:pt x="2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60" name="Shape 14760"/>
                      <wps:cNvSpPr/>
                      <wps:spPr>
                        <a:xfrm>
                          <a:off x="288199" y="182783"/>
                          <a:ext cx="69228" cy="228135"/>
                        </a:xfrm>
                        <a:custGeom>
                          <a:avLst/>
                          <a:gdLst/>
                          <a:ahLst/>
                          <a:cxnLst/>
                          <a:rect l="0" t="0" r="0" b="0"/>
                          <a:pathLst>
                            <a:path w="69228" h="228135">
                              <a:moveTo>
                                <a:pt x="0" y="0"/>
                              </a:moveTo>
                              <a:lnTo>
                                <a:pt x="38900" y="0"/>
                              </a:lnTo>
                              <a:lnTo>
                                <a:pt x="38900" y="178180"/>
                              </a:lnTo>
                              <a:lnTo>
                                <a:pt x="69228" y="178180"/>
                              </a:lnTo>
                              <a:lnTo>
                                <a:pt x="69228" y="228135"/>
                              </a:lnTo>
                              <a:lnTo>
                                <a:pt x="8903" y="203085"/>
                              </a:lnTo>
                              <a:cubicBezTo>
                                <a:pt x="2438" y="196151"/>
                                <a:pt x="165" y="191960"/>
                                <a:pt x="0" y="179857"/>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61" name="Shape 14761"/>
                      <wps:cNvSpPr/>
                      <wps:spPr>
                        <a:xfrm>
                          <a:off x="112532" y="46730"/>
                          <a:ext cx="244894" cy="568917"/>
                        </a:xfrm>
                        <a:custGeom>
                          <a:avLst/>
                          <a:gdLst/>
                          <a:ahLst/>
                          <a:cxnLst/>
                          <a:rect l="0" t="0" r="0" b="0"/>
                          <a:pathLst>
                            <a:path w="244894" h="568917">
                              <a:moveTo>
                                <a:pt x="244894" y="0"/>
                              </a:moveTo>
                              <a:lnTo>
                                <a:pt x="244894" y="12943"/>
                              </a:lnTo>
                              <a:lnTo>
                                <a:pt x="232245" y="15199"/>
                              </a:lnTo>
                              <a:lnTo>
                                <a:pt x="218961" y="18259"/>
                              </a:lnTo>
                              <a:lnTo>
                                <a:pt x="205905" y="21980"/>
                              </a:lnTo>
                              <a:lnTo>
                                <a:pt x="193167" y="26298"/>
                              </a:lnTo>
                              <a:lnTo>
                                <a:pt x="180708" y="31200"/>
                              </a:lnTo>
                              <a:lnTo>
                                <a:pt x="168516" y="36712"/>
                              </a:lnTo>
                              <a:lnTo>
                                <a:pt x="156705" y="42769"/>
                              </a:lnTo>
                              <a:lnTo>
                                <a:pt x="145186" y="49412"/>
                              </a:lnTo>
                              <a:lnTo>
                                <a:pt x="134049" y="56550"/>
                              </a:lnTo>
                              <a:lnTo>
                                <a:pt x="123279" y="64195"/>
                              </a:lnTo>
                              <a:lnTo>
                                <a:pt x="112890" y="72349"/>
                              </a:lnTo>
                              <a:lnTo>
                                <a:pt x="102921" y="80997"/>
                              </a:lnTo>
                              <a:lnTo>
                                <a:pt x="93370" y="90103"/>
                              </a:lnTo>
                              <a:lnTo>
                                <a:pt x="84290" y="99653"/>
                              </a:lnTo>
                              <a:lnTo>
                                <a:pt x="75654" y="109635"/>
                              </a:lnTo>
                              <a:lnTo>
                                <a:pt x="67488" y="120011"/>
                              </a:lnTo>
                              <a:lnTo>
                                <a:pt x="59830" y="130781"/>
                              </a:lnTo>
                              <a:lnTo>
                                <a:pt x="52667" y="141931"/>
                              </a:lnTo>
                              <a:lnTo>
                                <a:pt x="46063" y="153437"/>
                              </a:lnTo>
                              <a:lnTo>
                                <a:pt x="40005" y="165300"/>
                              </a:lnTo>
                              <a:lnTo>
                                <a:pt x="34493" y="177467"/>
                              </a:lnTo>
                              <a:lnTo>
                                <a:pt x="29566" y="189950"/>
                              </a:lnTo>
                              <a:lnTo>
                                <a:pt x="25260" y="202713"/>
                              </a:lnTo>
                              <a:lnTo>
                                <a:pt x="21552" y="215757"/>
                              </a:lnTo>
                              <a:lnTo>
                                <a:pt x="18453" y="229040"/>
                              </a:lnTo>
                              <a:lnTo>
                                <a:pt x="16078" y="242591"/>
                              </a:lnTo>
                              <a:lnTo>
                                <a:pt x="14313" y="256333"/>
                              </a:lnTo>
                              <a:lnTo>
                                <a:pt x="13233" y="270290"/>
                              </a:lnTo>
                              <a:lnTo>
                                <a:pt x="12878" y="284463"/>
                              </a:lnTo>
                              <a:lnTo>
                                <a:pt x="13233" y="298638"/>
                              </a:lnTo>
                              <a:lnTo>
                                <a:pt x="14313" y="312581"/>
                              </a:lnTo>
                              <a:lnTo>
                                <a:pt x="16078" y="326335"/>
                              </a:lnTo>
                              <a:lnTo>
                                <a:pt x="18453" y="339886"/>
                              </a:lnTo>
                              <a:lnTo>
                                <a:pt x="21552" y="353171"/>
                              </a:lnTo>
                              <a:lnTo>
                                <a:pt x="25260" y="366201"/>
                              </a:lnTo>
                              <a:lnTo>
                                <a:pt x="29566" y="378964"/>
                              </a:lnTo>
                              <a:lnTo>
                                <a:pt x="34442" y="391309"/>
                              </a:lnTo>
                              <a:lnTo>
                                <a:pt x="244894" y="391309"/>
                              </a:lnTo>
                              <a:lnTo>
                                <a:pt x="244894" y="425827"/>
                              </a:lnTo>
                              <a:lnTo>
                                <a:pt x="236690" y="425827"/>
                              </a:lnTo>
                              <a:lnTo>
                                <a:pt x="208267" y="498408"/>
                              </a:lnTo>
                              <a:lnTo>
                                <a:pt x="223888" y="498408"/>
                              </a:lnTo>
                              <a:lnTo>
                                <a:pt x="229908" y="481910"/>
                              </a:lnTo>
                              <a:lnTo>
                                <a:pt x="244894" y="481910"/>
                              </a:lnTo>
                              <a:lnTo>
                                <a:pt x="244894" y="568917"/>
                              </a:lnTo>
                              <a:lnTo>
                                <a:pt x="243802" y="568779"/>
                              </a:lnTo>
                              <a:lnTo>
                                <a:pt x="229667" y="566226"/>
                              </a:lnTo>
                              <a:lnTo>
                                <a:pt x="215722" y="563026"/>
                              </a:lnTo>
                              <a:lnTo>
                                <a:pt x="202095" y="559152"/>
                              </a:lnTo>
                              <a:lnTo>
                                <a:pt x="188735" y="554631"/>
                              </a:lnTo>
                              <a:lnTo>
                                <a:pt x="175666" y="549463"/>
                              </a:lnTo>
                              <a:lnTo>
                                <a:pt x="162916" y="543709"/>
                              </a:lnTo>
                              <a:lnTo>
                                <a:pt x="150495" y="537346"/>
                              </a:lnTo>
                              <a:lnTo>
                                <a:pt x="138481" y="530425"/>
                              </a:lnTo>
                              <a:lnTo>
                                <a:pt x="126784" y="522931"/>
                              </a:lnTo>
                              <a:lnTo>
                                <a:pt x="115507" y="514917"/>
                              </a:lnTo>
                              <a:lnTo>
                                <a:pt x="104661" y="506371"/>
                              </a:lnTo>
                              <a:lnTo>
                                <a:pt x="94209" y="497328"/>
                              </a:lnTo>
                              <a:lnTo>
                                <a:pt x="84252" y="487817"/>
                              </a:lnTo>
                              <a:lnTo>
                                <a:pt x="74701" y="477820"/>
                              </a:lnTo>
                              <a:lnTo>
                                <a:pt x="65659" y="467395"/>
                              </a:lnTo>
                              <a:lnTo>
                                <a:pt x="57137" y="456524"/>
                              </a:lnTo>
                              <a:lnTo>
                                <a:pt x="49124" y="445233"/>
                              </a:lnTo>
                              <a:lnTo>
                                <a:pt x="41631" y="433561"/>
                              </a:lnTo>
                              <a:lnTo>
                                <a:pt x="34709" y="421536"/>
                              </a:lnTo>
                              <a:lnTo>
                                <a:pt x="28334" y="409127"/>
                              </a:lnTo>
                              <a:lnTo>
                                <a:pt x="22581" y="396363"/>
                              </a:lnTo>
                              <a:lnTo>
                                <a:pt x="17437" y="383333"/>
                              </a:lnTo>
                              <a:lnTo>
                                <a:pt x="12929" y="369973"/>
                              </a:lnTo>
                              <a:lnTo>
                                <a:pt x="9042" y="356321"/>
                              </a:lnTo>
                              <a:lnTo>
                                <a:pt x="5855" y="342388"/>
                              </a:lnTo>
                              <a:lnTo>
                                <a:pt x="3302" y="328240"/>
                              </a:lnTo>
                              <a:lnTo>
                                <a:pt x="1486" y="313838"/>
                              </a:lnTo>
                              <a:lnTo>
                                <a:pt x="368" y="299234"/>
                              </a:lnTo>
                              <a:lnTo>
                                <a:pt x="0" y="284463"/>
                              </a:lnTo>
                              <a:lnTo>
                                <a:pt x="368" y="269694"/>
                              </a:lnTo>
                              <a:lnTo>
                                <a:pt x="1486" y="255088"/>
                              </a:lnTo>
                              <a:lnTo>
                                <a:pt x="3302" y="240686"/>
                              </a:lnTo>
                              <a:lnTo>
                                <a:pt x="5855" y="226552"/>
                              </a:lnTo>
                              <a:lnTo>
                                <a:pt x="9042" y="212620"/>
                              </a:lnTo>
                              <a:lnTo>
                                <a:pt x="12929" y="198968"/>
                              </a:lnTo>
                              <a:lnTo>
                                <a:pt x="17437" y="185595"/>
                              </a:lnTo>
                              <a:lnTo>
                                <a:pt x="22581" y="172551"/>
                              </a:lnTo>
                              <a:lnTo>
                                <a:pt x="28334" y="159801"/>
                              </a:lnTo>
                              <a:lnTo>
                                <a:pt x="34709" y="147393"/>
                              </a:lnTo>
                              <a:lnTo>
                                <a:pt x="41631" y="135365"/>
                              </a:lnTo>
                              <a:lnTo>
                                <a:pt x="49124" y="123695"/>
                              </a:lnTo>
                              <a:lnTo>
                                <a:pt x="57137" y="112404"/>
                              </a:lnTo>
                              <a:lnTo>
                                <a:pt x="65659" y="101533"/>
                              </a:lnTo>
                              <a:lnTo>
                                <a:pt x="74701" y="91106"/>
                              </a:lnTo>
                              <a:lnTo>
                                <a:pt x="84252" y="81111"/>
                              </a:lnTo>
                              <a:lnTo>
                                <a:pt x="94209" y="71586"/>
                              </a:lnTo>
                              <a:lnTo>
                                <a:pt x="104661" y="62570"/>
                              </a:lnTo>
                              <a:lnTo>
                                <a:pt x="115507" y="54009"/>
                              </a:lnTo>
                              <a:lnTo>
                                <a:pt x="126784" y="45996"/>
                              </a:lnTo>
                              <a:lnTo>
                                <a:pt x="138481" y="38503"/>
                              </a:lnTo>
                              <a:lnTo>
                                <a:pt x="150495" y="31569"/>
                              </a:lnTo>
                              <a:lnTo>
                                <a:pt x="162916" y="25206"/>
                              </a:lnTo>
                              <a:lnTo>
                                <a:pt x="175666" y="19453"/>
                              </a:lnTo>
                              <a:lnTo>
                                <a:pt x="188735" y="14297"/>
                              </a:lnTo>
                              <a:lnTo>
                                <a:pt x="202095" y="9762"/>
                              </a:lnTo>
                              <a:lnTo>
                                <a:pt x="215722" y="5914"/>
                              </a:lnTo>
                              <a:lnTo>
                                <a:pt x="229667" y="2688"/>
                              </a:lnTo>
                              <a:lnTo>
                                <a:pt x="243802" y="136"/>
                              </a:lnTo>
                              <a:lnTo>
                                <a:pt x="244894"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62" name="Shape 14762"/>
                      <wps:cNvSpPr/>
                      <wps:spPr>
                        <a:xfrm>
                          <a:off x="357426" y="132832"/>
                          <a:ext cx="95790" cy="486004"/>
                        </a:xfrm>
                        <a:custGeom>
                          <a:avLst/>
                          <a:gdLst/>
                          <a:ahLst/>
                          <a:cxnLst/>
                          <a:rect l="0" t="0" r="0" b="0"/>
                          <a:pathLst>
                            <a:path w="95790" h="486004">
                              <a:moveTo>
                                <a:pt x="24422" y="0"/>
                              </a:moveTo>
                              <a:lnTo>
                                <a:pt x="63322" y="0"/>
                              </a:lnTo>
                              <a:lnTo>
                                <a:pt x="63322" y="228130"/>
                              </a:lnTo>
                              <a:lnTo>
                                <a:pt x="95790" y="228130"/>
                              </a:lnTo>
                              <a:lnTo>
                                <a:pt x="95790" y="277206"/>
                              </a:lnTo>
                              <a:lnTo>
                                <a:pt x="63322" y="289472"/>
                              </a:lnTo>
                              <a:lnTo>
                                <a:pt x="63322" y="305208"/>
                              </a:lnTo>
                              <a:lnTo>
                                <a:pt x="95790" y="305208"/>
                              </a:lnTo>
                              <a:lnTo>
                                <a:pt x="95790" y="400064"/>
                              </a:lnTo>
                              <a:lnTo>
                                <a:pt x="84823" y="400064"/>
                              </a:lnTo>
                              <a:lnTo>
                                <a:pt x="84823" y="340309"/>
                              </a:lnTo>
                              <a:lnTo>
                                <a:pt x="70091" y="340309"/>
                              </a:lnTo>
                              <a:lnTo>
                                <a:pt x="70091" y="412307"/>
                              </a:lnTo>
                              <a:lnTo>
                                <a:pt x="95790" y="412307"/>
                              </a:lnTo>
                              <a:lnTo>
                                <a:pt x="95790" y="481002"/>
                              </a:lnTo>
                              <a:lnTo>
                                <a:pt x="86500" y="482678"/>
                              </a:lnTo>
                              <a:lnTo>
                                <a:pt x="72123" y="484493"/>
                              </a:lnTo>
                              <a:lnTo>
                                <a:pt x="57506" y="485611"/>
                              </a:lnTo>
                              <a:lnTo>
                                <a:pt x="42710" y="486004"/>
                              </a:lnTo>
                              <a:lnTo>
                                <a:pt x="27915" y="485611"/>
                              </a:lnTo>
                              <a:lnTo>
                                <a:pt x="13322" y="484493"/>
                              </a:lnTo>
                              <a:lnTo>
                                <a:pt x="0" y="482816"/>
                              </a:lnTo>
                              <a:lnTo>
                                <a:pt x="0" y="395808"/>
                              </a:lnTo>
                              <a:lnTo>
                                <a:pt x="14199" y="395808"/>
                              </a:lnTo>
                              <a:lnTo>
                                <a:pt x="20561" y="412307"/>
                              </a:lnTo>
                              <a:lnTo>
                                <a:pt x="36627" y="412307"/>
                              </a:lnTo>
                              <a:lnTo>
                                <a:pt x="7391" y="339725"/>
                              </a:lnTo>
                              <a:lnTo>
                                <a:pt x="0" y="339725"/>
                              </a:lnTo>
                              <a:lnTo>
                                <a:pt x="0" y="305208"/>
                              </a:lnTo>
                              <a:lnTo>
                                <a:pt x="24422" y="305208"/>
                              </a:lnTo>
                              <a:lnTo>
                                <a:pt x="24422" y="288227"/>
                              </a:lnTo>
                              <a:lnTo>
                                <a:pt x="0" y="278085"/>
                              </a:lnTo>
                              <a:lnTo>
                                <a:pt x="0" y="228130"/>
                              </a:lnTo>
                              <a:lnTo>
                                <a:pt x="24422" y="228130"/>
                              </a:lnTo>
                              <a:lnTo>
                                <a:pt x="2442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63" name="Shape 14763"/>
                      <wps:cNvSpPr/>
                      <wps:spPr>
                        <a:xfrm>
                          <a:off x="357426" y="43565"/>
                          <a:ext cx="95790" cy="17954"/>
                        </a:xfrm>
                        <a:custGeom>
                          <a:avLst/>
                          <a:gdLst/>
                          <a:ahLst/>
                          <a:cxnLst/>
                          <a:rect l="0" t="0" r="0" b="0"/>
                          <a:pathLst>
                            <a:path w="95790" h="17954">
                              <a:moveTo>
                                <a:pt x="42710" y="0"/>
                              </a:moveTo>
                              <a:lnTo>
                                <a:pt x="57506" y="394"/>
                              </a:lnTo>
                              <a:lnTo>
                                <a:pt x="72123" y="1499"/>
                              </a:lnTo>
                              <a:lnTo>
                                <a:pt x="86500" y="3302"/>
                              </a:lnTo>
                              <a:lnTo>
                                <a:pt x="95790" y="4978"/>
                              </a:lnTo>
                              <a:lnTo>
                                <a:pt x="95790" y="17954"/>
                              </a:lnTo>
                              <a:lnTo>
                                <a:pt x="84531" y="15951"/>
                              </a:lnTo>
                              <a:lnTo>
                                <a:pt x="70802" y="14199"/>
                              </a:lnTo>
                              <a:lnTo>
                                <a:pt x="56858" y="13131"/>
                              </a:lnTo>
                              <a:lnTo>
                                <a:pt x="42710" y="12788"/>
                              </a:lnTo>
                              <a:lnTo>
                                <a:pt x="28562" y="13131"/>
                              </a:lnTo>
                              <a:lnTo>
                                <a:pt x="14618" y="14199"/>
                              </a:lnTo>
                              <a:lnTo>
                                <a:pt x="889" y="15951"/>
                              </a:lnTo>
                              <a:lnTo>
                                <a:pt x="0" y="16109"/>
                              </a:lnTo>
                              <a:lnTo>
                                <a:pt x="0" y="3166"/>
                              </a:lnTo>
                              <a:lnTo>
                                <a:pt x="13322" y="1499"/>
                              </a:lnTo>
                              <a:lnTo>
                                <a:pt x="27915" y="394"/>
                              </a:lnTo>
                              <a:lnTo>
                                <a:pt x="4271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64" name="Shape 14764"/>
                      <wps:cNvSpPr/>
                      <wps:spPr>
                        <a:xfrm>
                          <a:off x="453216" y="182783"/>
                          <a:ext cx="61195" cy="227256"/>
                        </a:xfrm>
                        <a:custGeom>
                          <a:avLst/>
                          <a:gdLst/>
                          <a:ahLst/>
                          <a:cxnLst/>
                          <a:rect l="0" t="0" r="0" b="0"/>
                          <a:pathLst>
                            <a:path w="61195" h="227256">
                              <a:moveTo>
                                <a:pt x="22282" y="0"/>
                              </a:moveTo>
                              <a:lnTo>
                                <a:pt x="61195" y="0"/>
                              </a:lnTo>
                              <a:lnTo>
                                <a:pt x="61195" y="179857"/>
                              </a:lnTo>
                              <a:lnTo>
                                <a:pt x="61144" y="179857"/>
                              </a:lnTo>
                              <a:cubicBezTo>
                                <a:pt x="60801" y="192506"/>
                                <a:pt x="59049" y="201485"/>
                                <a:pt x="50133" y="208318"/>
                              </a:cubicBezTo>
                              <a:lnTo>
                                <a:pt x="0" y="227256"/>
                              </a:lnTo>
                              <a:lnTo>
                                <a:pt x="0" y="178180"/>
                              </a:lnTo>
                              <a:lnTo>
                                <a:pt x="22282" y="178180"/>
                              </a:lnTo>
                              <a:lnTo>
                                <a:pt x="222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65" name="Shape 14765"/>
                      <wps:cNvSpPr/>
                      <wps:spPr>
                        <a:xfrm>
                          <a:off x="453216" y="48543"/>
                          <a:ext cx="234512" cy="565291"/>
                        </a:xfrm>
                        <a:custGeom>
                          <a:avLst/>
                          <a:gdLst/>
                          <a:ahLst/>
                          <a:cxnLst/>
                          <a:rect l="0" t="0" r="0" b="0"/>
                          <a:pathLst>
                            <a:path w="234512" h="565291">
                              <a:moveTo>
                                <a:pt x="0" y="0"/>
                              </a:moveTo>
                              <a:lnTo>
                                <a:pt x="4858" y="876"/>
                              </a:lnTo>
                              <a:lnTo>
                                <a:pt x="18802" y="4102"/>
                              </a:lnTo>
                              <a:lnTo>
                                <a:pt x="32442" y="7950"/>
                              </a:lnTo>
                              <a:lnTo>
                                <a:pt x="45803" y="12485"/>
                              </a:lnTo>
                              <a:lnTo>
                                <a:pt x="58871" y="17641"/>
                              </a:lnTo>
                              <a:lnTo>
                                <a:pt x="71609" y="23394"/>
                              </a:lnTo>
                              <a:lnTo>
                                <a:pt x="84030" y="29756"/>
                              </a:lnTo>
                              <a:lnTo>
                                <a:pt x="96056" y="36691"/>
                              </a:lnTo>
                              <a:lnTo>
                                <a:pt x="107740" y="44183"/>
                              </a:lnTo>
                              <a:lnTo>
                                <a:pt x="119018" y="52197"/>
                              </a:lnTo>
                              <a:lnTo>
                                <a:pt x="129864" y="60758"/>
                              </a:lnTo>
                              <a:lnTo>
                                <a:pt x="140329" y="69774"/>
                              </a:lnTo>
                              <a:lnTo>
                                <a:pt x="150285" y="79299"/>
                              </a:lnTo>
                              <a:lnTo>
                                <a:pt x="159823" y="89294"/>
                              </a:lnTo>
                              <a:lnTo>
                                <a:pt x="168866" y="99721"/>
                              </a:lnTo>
                              <a:lnTo>
                                <a:pt x="177400" y="110592"/>
                              </a:lnTo>
                              <a:lnTo>
                                <a:pt x="185401" y="121882"/>
                              </a:lnTo>
                              <a:lnTo>
                                <a:pt x="192894" y="133553"/>
                              </a:lnTo>
                              <a:lnTo>
                                <a:pt x="199815" y="145580"/>
                              </a:lnTo>
                              <a:lnTo>
                                <a:pt x="206178" y="157989"/>
                              </a:lnTo>
                              <a:lnTo>
                                <a:pt x="211931" y="170738"/>
                              </a:lnTo>
                              <a:lnTo>
                                <a:pt x="217075" y="183783"/>
                              </a:lnTo>
                              <a:lnTo>
                                <a:pt x="221596" y="197155"/>
                              </a:lnTo>
                              <a:lnTo>
                                <a:pt x="225482" y="210807"/>
                              </a:lnTo>
                              <a:lnTo>
                                <a:pt x="228683" y="224740"/>
                              </a:lnTo>
                              <a:lnTo>
                                <a:pt x="231235" y="238874"/>
                              </a:lnTo>
                              <a:lnTo>
                                <a:pt x="233039" y="253276"/>
                              </a:lnTo>
                              <a:lnTo>
                                <a:pt x="234156" y="267881"/>
                              </a:lnTo>
                              <a:lnTo>
                                <a:pt x="234512" y="282651"/>
                              </a:lnTo>
                              <a:lnTo>
                                <a:pt x="234156" y="297422"/>
                              </a:lnTo>
                              <a:lnTo>
                                <a:pt x="233039" y="312026"/>
                              </a:lnTo>
                              <a:lnTo>
                                <a:pt x="231235" y="326428"/>
                              </a:lnTo>
                              <a:lnTo>
                                <a:pt x="228683" y="340576"/>
                              </a:lnTo>
                              <a:lnTo>
                                <a:pt x="225482" y="354509"/>
                              </a:lnTo>
                              <a:lnTo>
                                <a:pt x="221596" y="368160"/>
                              </a:lnTo>
                              <a:lnTo>
                                <a:pt x="217075" y="381521"/>
                              </a:lnTo>
                              <a:lnTo>
                                <a:pt x="211931" y="394551"/>
                              </a:lnTo>
                              <a:lnTo>
                                <a:pt x="206178" y="407315"/>
                              </a:lnTo>
                              <a:lnTo>
                                <a:pt x="199815" y="419723"/>
                              </a:lnTo>
                              <a:lnTo>
                                <a:pt x="192894" y="431749"/>
                              </a:lnTo>
                              <a:lnTo>
                                <a:pt x="185401" y="443421"/>
                              </a:lnTo>
                              <a:lnTo>
                                <a:pt x="177400" y="454712"/>
                              </a:lnTo>
                              <a:lnTo>
                                <a:pt x="168866" y="465582"/>
                              </a:lnTo>
                              <a:lnTo>
                                <a:pt x="159823" y="476008"/>
                              </a:lnTo>
                              <a:lnTo>
                                <a:pt x="150285" y="486004"/>
                              </a:lnTo>
                              <a:lnTo>
                                <a:pt x="140329" y="495516"/>
                              </a:lnTo>
                              <a:lnTo>
                                <a:pt x="129864" y="504558"/>
                              </a:lnTo>
                              <a:lnTo>
                                <a:pt x="119018" y="513105"/>
                              </a:lnTo>
                              <a:lnTo>
                                <a:pt x="107740" y="521119"/>
                              </a:lnTo>
                              <a:lnTo>
                                <a:pt x="96056" y="528613"/>
                              </a:lnTo>
                              <a:lnTo>
                                <a:pt x="84030" y="535533"/>
                              </a:lnTo>
                              <a:lnTo>
                                <a:pt x="71609" y="541897"/>
                              </a:lnTo>
                              <a:lnTo>
                                <a:pt x="58871" y="547650"/>
                              </a:lnTo>
                              <a:lnTo>
                                <a:pt x="45803" y="552819"/>
                              </a:lnTo>
                              <a:lnTo>
                                <a:pt x="32442" y="557340"/>
                              </a:lnTo>
                              <a:lnTo>
                                <a:pt x="18802" y="561214"/>
                              </a:lnTo>
                              <a:lnTo>
                                <a:pt x="4858" y="564414"/>
                              </a:lnTo>
                              <a:lnTo>
                                <a:pt x="0" y="565291"/>
                              </a:lnTo>
                              <a:lnTo>
                                <a:pt x="0" y="496596"/>
                              </a:lnTo>
                              <a:lnTo>
                                <a:pt x="25698" y="496596"/>
                              </a:lnTo>
                              <a:lnTo>
                                <a:pt x="25698" y="484353"/>
                              </a:lnTo>
                              <a:lnTo>
                                <a:pt x="0" y="484353"/>
                              </a:lnTo>
                              <a:lnTo>
                                <a:pt x="0" y="389497"/>
                              </a:lnTo>
                              <a:lnTo>
                                <a:pt x="200082" y="389497"/>
                              </a:lnTo>
                              <a:lnTo>
                                <a:pt x="204972" y="377152"/>
                              </a:lnTo>
                              <a:lnTo>
                                <a:pt x="209277" y="364389"/>
                              </a:lnTo>
                              <a:lnTo>
                                <a:pt x="212960" y="351358"/>
                              </a:lnTo>
                              <a:lnTo>
                                <a:pt x="216059" y="338074"/>
                              </a:lnTo>
                              <a:lnTo>
                                <a:pt x="218459" y="324523"/>
                              </a:lnTo>
                              <a:lnTo>
                                <a:pt x="220212" y="310769"/>
                              </a:lnTo>
                              <a:lnTo>
                                <a:pt x="221278" y="296825"/>
                              </a:lnTo>
                              <a:lnTo>
                                <a:pt x="221634" y="282651"/>
                              </a:lnTo>
                              <a:lnTo>
                                <a:pt x="221278" y="268478"/>
                              </a:lnTo>
                              <a:lnTo>
                                <a:pt x="220212" y="254521"/>
                              </a:lnTo>
                              <a:lnTo>
                                <a:pt x="218459" y="240779"/>
                              </a:lnTo>
                              <a:lnTo>
                                <a:pt x="216059" y="227228"/>
                              </a:lnTo>
                              <a:lnTo>
                                <a:pt x="212960" y="213945"/>
                              </a:lnTo>
                              <a:lnTo>
                                <a:pt x="209277" y="200901"/>
                              </a:lnTo>
                              <a:lnTo>
                                <a:pt x="204972" y="188137"/>
                              </a:lnTo>
                              <a:lnTo>
                                <a:pt x="200019" y="175654"/>
                              </a:lnTo>
                              <a:lnTo>
                                <a:pt x="194507" y="163488"/>
                              </a:lnTo>
                              <a:lnTo>
                                <a:pt x="188462" y="151625"/>
                              </a:lnTo>
                              <a:lnTo>
                                <a:pt x="181845" y="140119"/>
                              </a:lnTo>
                              <a:lnTo>
                                <a:pt x="174708" y="128969"/>
                              </a:lnTo>
                              <a:lnTo>
                                <a:pt x="167049" y="118199"/>
                              </a:lnTo>
                              <a:lnTo>
                                <a:pt x="158871" y="107823"/>
                              </a:lnTo>
                              <a:lnTo>
                                <a:pt x="150235" y="97841"/>
                              </a:lnTo>
                              <a:lnTo>
                                <a:pt x="141141" y="88291"/>
                              </a:lnTo>
                              <a:lnTo>
                                <a:pt x="131591" y="79184"/>
                              </a:lnTo>
                              <a:lnTo>
                                <a:pt x="121647" y="70537"/>
                              </a:lnTo>
                              <a:lnTo>
                                <a:pt x="111246" y="62382"/>
                              </a:lnTo>
                              <a:lnTo>
                                <a:pt x="100463" y="54738"/>
                              </a:lnTo>
                              <a:lnTo>
                                <a:pt x="89364" y="47600"/>
                              </a:lnTo>
                              <a:lnTo>
                                <a:pt x="77819" y="40957"/>
                              </a:lnTo>
                              <a:lnTo>
                                <a:pt x="65996" y="34900"/>
                              </a:lnTo>
                              <a:lnTo>
                                <a:pt x="53829" y="29387"/>
                              </a:lnTo>
                              <a:lnTo>
                                <a:pt x="41370" y="24485"/>
                              </a:lnTo>
                              <a:lnTo>
                                <a:pt x="28607" y="20168"/>
                              </a:lnTo>
                              <a:lnTo>
                                <a:pt x="15564" y="16447"/>
                              </a:lnTo>
                              <a:lnTo>
                                <a:pt x="2305" y="13387"/>
                              </a:lnTo>
                              <a:lnTo>
                                <a:pt x="0" y="12976"/>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66" name="Shape 14766"/>
                      <wps:cNvSpPr/>
                      <wps:spPr>
                        <a:xfrm>
                          <a:off x="346987" y="489488"/>
                          <a:ext cx="19926" cy="26936"/>
                        </a:xfrm>
                        <a:custGeom>
                          <a:avLst/>
                          <a:gdLst/>
                          <a:ahLst/>
                          <a:cxnLst/>
                          <a:rect l="0" t="0" r="0" b="0"/>
                          <a:pathLst>
                            <a:path w="19926" h="26936">
                              <a:moveTo>
                                <a:pt x="9868" y="0"/>
                              </a:moveTo>
                              <a:lnTo>
                                <a:pt x="19926" y="26936"/>
                              </a:lnTo>
                              <a:lnTo>
                                <a:pt x="0" y="26936"/>
                              </a:lnTo>
                              <a:lnTo>
                                <a:pt x="9868"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25" name="Shape 14825"/>
                      <wps:cNvSpPr/>
                      <wps:spPr>
                        <a:xfrm>
                          <a:off x="2734203" y="91331"/>
                          <a:ext cx="12567" cy="31674"/>
                        </a:xfrm>
                        <a:custGeom>
                          <a:avLst/>
                          <a:gdLst/>
                          <a:ahLst/>
                          <a:cxnLst/>
                          <a:rect l="0" t="0" r="0" b="0"/>
                          <a:pathLst>
                            <a:path w="12567" h="31674">
                              <a:moveTo>
                                <a:pt x="11811" y="0"/>
                              </a:moveTo>
                              <a:lnTo>
                                <a:pt x="12567" y="74"/>
                              </a:lnTo>
                              <a:lnTo>
                                <a:pt x="12567" y="6204"/>
                              </a:lnTo>
                              <a:lnTo>
                                <a:pt x="11252" y="5271"/>
                              </a:lnTo>
                              <a:cubicBezTo>
                                <a:pt x="9360" y="5271"/>
                                <a:pt x="8065" y="5448"/>
                                <a:pt x="7315" y="5626"/>
                              </a:cubicBezTo>
                              <a:lnTo>
                                <a:pt x="7315" y="14427"/>
                              </a:lnTo>
                              <a:lnTo>
                                <a:pt x="10681" y="14427"/>
                              </a:lnTo>
                              <a:lnTo>
                                <a:pt x="12567" y="14033"/>
                              </a:lnTo>
                              <a:lnTo>
                                <a:pt x="12567" y="21025"/>
                              </a:lnTo>
                              <a:lnTo>
                                <a:pt x="10490" y="19495"/>
                              </a:lnTo>
                              <a:lnTo>
                                <a:pt x="7137" y="19495"/>
                              </a:lnTo>
                              <a:lnTo>
                                <a:pt x="7137" y="31674"/>
                              </a:lnTo>
                              <a:lnTo>
                                <a:pt x="0" y="31674"/>
                              </a:lnTo>
                              <a:lnTo>
                                <a:pt x="0" y="939"/>
                              </a:lnTo>
                              <a:cubicBezTo>
                                <a:pt x="2807" y="558"/>
                                <a:pt x="6744" y="0"/>
                                <a:pt x="11811"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26" name="Shape 14826"/>
                      <wps:cNvSpPr/>
                      <wps:spPr>
                        <a:xfrm>
                          <a:off x="2714531" y="76332"/>
                          <a:ext cx="32239" cy="61672"/>
                        </a:xfrm>
                        <a:custGeom>
                          <a:avLst/>
                          <a:gdLst/>
                          <a:ahLst/>
                          <a:cxnLst/>
                          <a:rect l="0" t="0" r="0" b="0"/>
                          <a:pathLst>
                            <a:path w="32239" h="61672">
                              <a:moveTo>
                                <a:pt x="31852" y="0"/>
                              </a:moveTo>
                              <a:lnTo>
                                <a:pt x="32239" y="74"/>
                              </a:lnTo>
                              <a:lnTo>
                                <a:pt x="32239" y="6507"/>
                              </a:lnTo>
                              <a:lnTo>
                                <a:pt x="31483" y="6186"/>
                              </a:lnTo>
                              <a:cubicBezTo>
                                <a:pt x="18186" y="6186"/>
                                <a:pt x="7874" y="17247"/>
                                <a:pt x="7874" y="30747"/>
                              </a:cubicBezTo>
                              <a:cubicBezTo>
                                <a:pt x="7874" y="44438"/>
                                <a:pt x="18186" y="55308"/>
                                <a:pt x="31852" y="55308"/>
                              </a:cubicBezTo>
                              <a:lnTo>
                                <a:pt x="32239" y="55144"/>
                              </a:lnTo>
                              <a:lnTo>
                                <a:pt x="32239" y="61565"/>
                              </a:lnTo>
                              <a:lnTo>
                                <a:pt x="31686" y="61672"/>
                              </a:lnTo>
                              <a:cubicBezTo>
                                <a:pt x="14059" y="61672"/>
                                <a:pt x="0" y="48006"/>
                                <a:pt x="0" y="30747"/>
                              </a:cubicBezTo>
                              <a:cubicBezTo>
                                <a:pt x="0" y="13488"/>
                                <a:pt x="14059" y="0"/>
                                <a:pt x="31852"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27" name="Shape 14827"/>
                      <wps:cNvSpPr/>
                      <wps:spPr>
                        <a:xfrm>
                          <a:off x="2746770" y="91405"/>
                          <a:ext cx="14256" cy="31600"/>
                        </a:xfrm>
                        <a:custGeom>
                          <a:avLst/>
                          <a:gdLst/>
                          <a:ahLst/>
                          <a:cxnLst/>
                          <a:rect l="0" t="0" r="0" b="0"/>
                          <a:pathLst>
                            <a:path w="14256" h="31600">
                              <a:moveTo>
                                <a:pt x="0" y="0"/>
                              </a:moveTo>
                              <a:lnTo>
                                <a:pt x="5901" y="584"/>
                              </a:lnTo>
                              <a:cubicBezTo>
                                <a:pt x="7541" y="1008"/>
                                <a:pt x="8712" y="1622"/>
                                <a:pt x="9747" y="2377"/>
                              </a:cubicBezTo>
                              <a:cubicBezTo>
                                <a:pt x="11614" y="3673"/>
                                <a:pt x="12922" y="5921"/>
                                <a:pt x="12922" y="8930"/>
                              </a:cubicBezTo>
                              <a:cubicBezTo>
                                <a:pt x="12922" y="12663"/>
                                <a:pt x="10115" y="15101"/>
                                <a:pt x="6559" y="16246"/>
                              </a:cubicBezTo>
                              <a:lnTo>
                                <a:pt x="6559" y="16601"/>
                              </a:lnTo>
                              <a:cubicBezTo>
                                <a:pt x="9544" y="17540"/>
                                <a:pt x="11055" y="19991"/>
                                <a:pt x="11995" y="24119"/>
                              </a:cubicBezTo>
                              <a:cubicBezTo>
                                <a:pt x="12922" y="28767"/>
                                <a:pt x="13672" y="30482"/>
                                <a:pt x="14256" y="31600"/>
                              </a:cubicBezTo>
                              <a:lnTo>
                                <a:pt x="6737" y="31600"/>
                              </a:lnTo>
                              <a:cubicBezTo>
                                <a:pt x="5810" y="30482"/>
                                <a:pt x="5251" y="27865"/>
                                <a:pt x="4299" y="24119"/>
                              </a:cubicBezTo>
                              <a:lnTo>
                                <a:pt x="0" y="20951"/>
                              </a:lnTo>
                              <a:lnTo>
                                <a:pt x="0" y="13959"/>
                              </a:lnTo>
                              <a:lnTo>
                                <a:pt x="3164" y="13300"/>
                              </a:lnTo>
                              <a:cubicBezTo>
                                <a:pt x="4455" y="12574"/>
                                <a:pt x="5251" y="11450"/>
                                <a:pt x="5251" y="9857"/>
                              </a:cubicBezTo>
                              <a:lnTo>
                                <a:pt x="0" y="613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28" name="Shape 14828"/>
                      <wps:cNvSpPr/>
                      <wps:spPr>
                        <a:xfrm>
                          <a:off x="2746770" y="76406"/>
                          <a:ext cx="30931" cy="61491"/>
                        </a:xfrm>
                        <a:custGeom>
                          <a:avLst/>
                          <a:gdLst/>
                          <a:ahLst/>
                          <a:cxnLst/>
                          <a:rect l="0" t="0" r="0" b="0"/>
                          <a:pathLst>
                            <a:path w="30931" h="61491">
                              <a:moveTo>
                                <a:pt x="0" y="0"/>
                              </a:moveTo>
                              <a:lnTo>
                                <a:pt x="11862" y="2302"/>
                              </a:lnTo>
                              <a:cubicBezTo>
                                <a:pt x="23123" y="6905"/>
                                <a:pt x="30931" y="17728"/>
                                <a:pt x="30931" y="30673"/>
                              </a:cubicBezTo>
                              <a:cubicBezTo>
                                <a:pt x="30931" y="43617"/>
                                <a:pt x="23123" y="54541"/>
                                <a:pt x="11793" y="59193"/>
                              </a:cubicBezTo>
                              <a:lnTo>
                                <a:pt x="0" y="61491"/>
                              </a:lnTo>
                              <a:lnTo>
                                <a:pt x="0" y="55070"/>
                              </a:lnTo>
                              <a:lnTo>
                                <a:pt x="16320" y="48174"/>
                              </a:lnTo>
                              <a:cubicBezTo>
                                <a:pt x="20514" y="43748"/>
                                <a:pt x="23044" y="37613"/>
                                <a:pt x="23044" y="30863"/>
                              </a:cubicBezTo>
                              <a:cubicBezTo>
                                <a:pt x="23044" y="24019"/>
                                <a:pt x="20514" y="17830"/>
                                <a:pt x="16273" y="13353"/>
                              </a:cubicBezTo>
                              <a:lnTo>
                                <a:pt x="0" y="6432"/>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67" name="Shape 14767"/>
                      <wps:cNvSpPr/>
                      <wps:spPr>
                        <a:xfrm>
                          <a:off x="839794" y="83663"/>
                          <a:ext cx="265836" cy="339128"/>
                        </a:xfrm>
                        <a:custGeom>
                          <a:avLst/>
                          <a:gdLst/>
                          <a:ahLst/>
                          <a:cxnLst/>
                          <a:rect l="0" t="0" r="0" b="0"/>
                          <a:pathLst>
                            <a:path w="265836" h="339128">
                              <a:moveTo>
                                <a:pt x="0" y="0"/>
                              </a:moveTo>
                              <a:lnTo>
                                <a:pt x="67297" y="0"/>
                              </a:lnTo>
                              <a:lnTo>
                                <a:pt x="67297" y="180581"/>
                              </a:lnTo>
                              <a:cubicBezTo>
                                <a:pt x="67297" y="209232"/>
                                <a:pt x="68148" y="227876"/>
                                <a:pt x="69774" y="236334"/>
                              </a:cubicBezTo>
                              <a:cubicBezTo>
                                <a:pt x="72669" y="250000"/>
                                <a:pt x="79553" y="260934"/>
                                <a:pt x="90373" y="269163"/>
                              </a:cubicBezTo>
                              <a:cubicBezTo>
                                <a:pt x="101219" y="277470"/>
                                <a:pt x="116065" y="281597"/>
                                <a:pt x="134849" y="281597"/>
                              </a:cubicBezTo>
                              <a:cubicBezTo>
                                <a:pt x="153924" y="281597"/>
                                <a:pt x="168389" y="277724"/>
                                <a:pt x="178105" y="269875"/>
                              </a:cubicBezTo>
                              <a:cubicBezTo>
                                <a:pt x="187795" y="262116"/>
                                <a:pt x="193612" y="252501"/>
                                <a:pt x="195567" y="241148"/>
                              </a:cubicBezTo>
                              <a:cubicBezTo>
                                <a:pt x="197574" y="229755"/>
                                <a:pt x="198514" y="210858"/>
                                <a:pt x="198514" y="184480"/>
                              </a:cubicBezTo>
                              <a:lnTo>
                                <a:pt x="198514" y="0"/>
                              </a:lnTo>
                              <a:lnTo>
                                <a:pt x="265836" y="0"/>
                              </a:lnTo>
                              <a:lnTo>
                                <a:pt x="265836" y="175158"/>
                              </a:lnTo>
                              <a:cubicBezTo>
                                <a:pt x="265836" y="215215"/>
                                <a:pt x="264020" y="243472"/>
                                <a:pt x="260388" y="260007"/>
                              </a:cubicBezTo>
                              <a:cubicBezTo>
                                <a:pt x="256718" y="276555"/>
                                <a:pt x="250063" y="290437"/>
                                <a:pt x="240259" y="301853"/>
                              </a:cubicBezTo>
                              <a:cubicBezTo>
                                <a:pt x="230480" y="313195"/>
                                <a:pt x="217373" y="322275"/>
                                <a:pt x="201066" y="329045"/>
                              </a:cubicBezTo>
                              <a:cubicBezTo>
                                <a:pt x="184683" y="335775"/>
                                <a:pt x="163258" y="339128"/>
                                <a:pt x="136881" y="339128"/>
                              </a:cubicBezTo>
                              <a:cubicBezTo>
                                <a:pt x="105029" y="339128"/>
                                <a:pt x="80874" y="335457"/>
                                <a:pt x="64440" y="328079"/>
                              </a:cubicBezTo>
                              <a:cubicBezTo>
                                <a:pt x="47968" y="320714"/>
                                <a:pt x="35027" y="311175"/>
                                <a:pt x="25463" y="299453"/>
                              </a:cubicBezTo>
                              <a:cubicBezTo>
                                <a:pt x="15913" y="287744"/>
                                <a:pt x="9614" y="275386"/>
                                <a:pt x="6579" y="262510"/>
                              </a:cubicBezTo>
                              <a:cubicBezTo>
                                <a:pt x="2172" y="243408"/>
                                <a:pt x="0" y="215215"/>
                                <a:pt x="0" y="177876"/>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68" name="Shape 14768"/>
                      <wps:cNvSpPr/>
                      <wps:spPr>
                        <a:xfrm>
                          <a:off x="1177277" y="83668"/>
                          <a:ext cx="264566" cy="333463"/>
                        </a:xfrm>
                        <a:custGeom>
                          <a:avLst/>
                          <a:gdLst/>
                          <a:ahLst/>
                          <a:cxnLst/>
                          <a:rect l="0" t="0" r="0" b="0"/>
                          <a:pathLst>
                            <a:path w="264566" h="333463">
                              <a:moveTo>
                                <a:pt x="0" y="0"/>
                              </a:moveTo>
                              <a:lnTo>
                                <a:pt x="65507" y="0"/>
                              </a:lnTo>
                              <a:lnTo>
                                <a:pt x="202006" y="222669"/>
                              </a:lnTo>
                              <a:lnTo>
                                <a:pt x="202006" y="0"/>
                              </a:lnTo>
                              <a:lnTo>
                                <a:pt x="264566" y="0"/>
                              </a:lnTo>
                              <a:lnTo>
                                <a:pt x="264566" y="333463"/>
                              </a:lnTo>
                              <a:lnTo>
                                <a:pt x="196939" y="333463"/>
                              </a:lnTo>
                              <a:lnTo>
                                <a:pt x="62560" y="116015"/>
                              </a:lnTo>
                              <a:lnTo>
                                <a:pt x="62560" y="333463"/>
                              </a:lnTo>
                              <a:lnTo>
                                <a:pt x="0" y="333463"/>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69" name="Shape 14769"/>
                      <wps:cNvSpPr/>
                      <wps:spPr>
                        <a:xfrm>
                          <a:off x="1475198" y="83663"/>
                          <a:ext cx="165100" cy="333463"/>
                        </a:xfrm>
                        <a:custGeom>
                          <a:avLst/>
                          <a:gdLst/>
                          <a:ahLst/>
                          <a:cxnLst/>
                          <a:rect l="0" t="0" r="0" b="0"/>
                          <a:pathLst>
                            <a:path w="165100" h="333463">
                              <a:moveTo>
                                <a:pt x="129883" y="0"/>
                              </a:moveTo>
                              <a:lnTo>
                                <a:pt x="165100" y="0"/>
                              </a:lnTo>
                              <a:lnTo>
                                <a:pt x="165100" y="79040"/>
                              </a:lnTo>
                              <a:lnTo>
                                <a:pt x="164630" y="77775"/>
                              </a:lnTo>
                              <a:lnTo>
                                <a:pt x="119609" y="201561"/>
                              </a:lnTo>
                              <a:lnTo>
                                <a:pt x="165100" y="201561"/>
                              </a:lnTo>
                              <a:lnTo>
                                <a:pt x="165100" y="257684"/>
                              </a:lnTo>
                              <a:lnTo>
                                <a:pt x="98882" y="257684"/>
                              </a:lnTo>
                              <a:lnTo>
                                <a:pt x="71425" y="333463"/>
                              </a:lnTo>
                              <a:lnTo>
                                <a:pt x="0" y="333463"/>
                              </a:lnTo>
                              <a:lnTo>
                                <a:pt x="129883"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70" name="Shape 14770"/>
                      <wps:cNvSpPr/>
                      <wps:spPr>
                        <a:xfrm>
                          <a:off x="1640298" y="83663"/>
                          <a:ext cx="169494" cy="333463"/>
                        </a:xfrm>
                        <a:custGeom>
                          <a:avLst/>
                          <a:gdLst/>
                          <a:ahLst/>
                          <a:cxnLst/>
                          <a:rect l="0" t="0" r="0" b="0"/>
                          <a:pathLst>
                            <a:path w="169494" h="333463">
                              <a:moveTo>
                                <a:pt x="0" y="0"/>
                              </a:moveTo>
                              <a:lnTo>
                                <a:pt x="35966" y="0"/>
                              </a:lnTo>
                              <a:lnTo>
                                <a:pt x="169494" y="333463"/>
                              </a:lnTo>
                              <a:lnTo>
                                <a:pt x="96215" y="333463"/>
                              </a:lnTo>
                              <a:lnTo>
                                <a:pt x="67081" y="257684"/>
                              </a:lnTo>
                              <a:lnTo>
                                <a:pt x="0" y="257684"/>
                              </a:lnTo>
                              <a:lnTo>
                                <a:pt x="0" y="201561"/>
                              </a:lnTo>
                              <a:lnTo>
                                <a:pt x="45491" y="201561"/>
                              </a:lnTo>
                              <a:lnTo>
                                <a:pt x="0" y="7904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71" name="Shape 14771"/>
                      <wps:cNvSpPr/>
                      <wps:spPr>
                        <a:xfrm>
                          <a:off x="1841153" y="83663"/>
                          <a:ext cx="265836" cy="339128"/>
                        </a:xfrm>
                        <a:custGeom>
                          <a:avLst/>
                          <a:gdLst/>
                          <a:ahLst/>
                          <a:cxnLst/>
                          <a:rect l="0" t="0" r="0" b="0"/>
                          <a:pathLst>
                            <a:path w="265836" h="339128">
                              <a:moveTo>
                                <a:pt x="0" y="0"/>
                              </a:moveTo>
                              <a:lnTo>
                                <a:pt x="67323" y="0"/>
                              </a:lnTo>
                              <a:lnTo>
                                <a:pt x="67323" y="180581"/>
                              </a:lnTo>
                              <a:cubicBezTo>
                                <a:pt x="67323" y="209232"/>
                                <a:pt x="68174" y="227876"/>
                                <a:pt x="69799" y="236334"/>
                              </a:cubicBezTo>
                              <a:cubicBezTo>
                                <a:pt x="72695" y="250000"/>
                                <a:pt x="79578" y="260934"/>
                                <a:pt x="90373" y="269163"/>
                              </a:cubicBezTo>
                              <a:cubicBezTo>
                                <a:pt x="101257" y="277470"/>
                                <a:pt x="116065" y="281597"/>
                                <a:pt x="134849" y="281597"/>
                              </a:cubicBezTo>
                              <a:cubicBezTo>
                                <a:pt x="153962" y="281597"/>
                                <a:pt x="168389" y="277724"/>
                                <a:pt x="178105" y="269875"/>
                              </a:cubicBezTo>
                              <a:cubicBezTo>
                                <a:pt x="187795" y="262116"/>
                                <a:pt x="193637" y="252501"/>
                                <a:pt x="195567" y="241148"/>
                              </a:cubicBezTo>
                              <a:cubicBezTo>
                                <a:pt x="197599" y="229755"/>
                                <a:pt x="198514" y="210858"/>
                                <a:pt x="198514" y="184480"/>
                              </a:cubicBezTo>
                              <a:lnTo>
                                <a:pt x="198514" y="0"/>
                              </a:lnTo>
                              <a:lnTo>
                                <a:pt x="265836" y="0"/>
                              </a:lnTo>
                              <a:lnTo>
                                <a:pt x="265836" y="175158"/>
                              </a:lnTo>
                              <a:cubicBezTo>
                                <a:pt x="265836" y="215215"/>
                                <a:pt x="264046" y="243472"/>
                                <a:pt x="260388" y="260007"/>
                              </a:cubicBezTo>
                              <a:cubicBezTo>
                                <a:pt x="256743" y="276555"/>
                                <a:pt x="250063" y="290437"/>
                                <a:pt x="240284" y="301853"/>
                              </a:cubicBezTo>
                              <a:cubicBezTo>
                                <a:pt x="230505" y="313195"/>
                                <a:pt x="217373" y="322275"/>
                                <a:pt x="201105" y="329045"/>
                              </a:cubicBezTo>
                              <a:cubicBezTo>
                                <a:pt x="184709" y="335775"/>
                                <a:pt x="163297" y="339128"/>
                                <a:pt x="136881" y="339128"/>
                              </a:cubicBezTo>
                              <a:cubicBezTo>
                                <a:pt x="105054" y="339128"/>
                                <a:pt x="80924" y="335457"/>
                                <a:pt x="64440" y="328079"/>
                              </a:cubicBezTo>
                              <a:cubicBezTo>
                                <a:pt x="47968" y="320714"/>
                                <a:pt x="35027" y="311175"/>
                                <a:pt x="25476" y="299453"/>
                              </a:cubicBezTo>
                              <a:cubicBezTo>
                                <a:pt x="15913" y="287744"/>
                                <a:pt x="9639" y="275386"/>
                                <a:pt x="6604" y="262510"/>
                              </a:cubicBezTo>
                              <a:cubicBezTo>
                                <a:pt x="2172" y="243408"/>
                                <a:pt x="0" y="215215"/>
                                <a:pt x="0" y="177876"/>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72" name="Shape 14772"/>
                      <wps:cNvSpPr/>
                      <wps:spPr>
                        <a:xfrm>
                          <a:off x="2187644" y="86398"/>
                          <a:ext cx="234671" cy="330733"/>
                        </a:xfrm>
                        <a:custGeom>
                          <a:avLst/>
                          <a:gdLst/>
                          <a:ahLst/>
                          <a:cxnLst/>
                          <a:rect l="0" t="0" r="0" b="0"/>
                          <a:pathLst>
                            <a:path w="234671" h="330733">
                              <a:moveTo>
                                <a:pt x="0" y="0"/>
                              </a:moveTo>
                              <a:lnTo>
                                <a:pt x="67297" y="0"/>
                              </a:lnTo>
                              <a:lnTo>
                                <a:pt x="67297" y="274523"/>
                              </a:lnTo>
                              <a:lnTo>
                                <a:pt x="234671" y="274523"/>
                              </a:lnTo>
                              <a:lnTo>
                                <a:pt x="234671" y="330733"/>
                              </a:lnTo>
                              <a:lnTo>
                                <a:pt x="0" y="330733"/>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73" name="Shape 14773"/>
                      <wps:cNvSpPr/>
                      <wps:spPr>
                        <a:xfrm>
                          <a:off x="2435143" y="83663"/>
                          <a:ext cx="165119" cy="333463"/>
                        </a:xfrm>
                        <a:custGeom>
                          <a:avLst/>
                          <a:gdLst/>
                          <a:ahLst/>
                          <a:cxnLst/>
                          <a:rect l="0" t="0" r="0" b="0"/>
                          <a:pathLst>
                            <a:path w="165119" h="333463">
                              <a:moveTo>
                                <a:pt x="129883" y="0"/>
                              </a:moveTo>
                              <a:lnTo>
                                <a:pt x="165119" y="0"/>
                              </a:lnTo>
                              <a:lnTo>
                                <a:pt x="165119" y="78989"/>
                              </a:lnTo>
                              <a:lnTo>
                                <a:pt x="164668" y="77775"/>
                              </a:lnTo>
                              <a:lnTo>
                                <a:pt x="119609" y="201561"/>
                              </a:lnTo>
                              <a:lnTo>
                                <a:pt x="165119" y="201561"/>
                              </a:lnTo>
                              <a:lnTo>
                                <a:pt x="165119" y="257684"/>
                              </a:lnTo>
                              <a:lnTo>
                                <a:pt x="98908" y="257684"/>
                              </a:lnTo>
                              <a:lnTo>
                                <a:pt x="71425" y="333463"/>
                              </a:lnTo>
                              <a:lnTo>
                                <a:pt x="0" y="333463"/>
                              </a:lnTo>
                              <a:lnTo>
                                <a:pt x="129883"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74" name="Shape 14774"/>
                      <wps:cNvSpPr/>
                      <wps:spPr>
                        <a:xfrm>
                          <a:off x="2600262" y="83663"/>
                          <a:ext cx="169475" cy="333463"/>
                        </a:xfrm>
                        <a:custGeom>
                          <a:avLst/>
                          <a:gdLst/>
                          <a:ahLst/>
                          <a:cxnLst/>
                          <a:rect l="0" t="0" r="0" b="0"/>
                          <a:pathLst>
                            <a:path w="169475" h="333463">
                              <a:moveTo>
                                <a:pt x="0" y="0"/>
                              </a:moveTo>
                              <a:lnTo>
                                <a:pt x="35947" y="0"/>
                              </a:lnTo>
                              <a:lnTo>
                                <a:pt x="169475" y="333463"/>
                              </a:lnTo>
                              <a:lnTo>
                                <a:pt x="96196" y="333463"/>
                              </a:lnTo>
                              <a:lnTo>
                                <a:pt x="67088" y="257684"/>
                              </a:lnTo>
                              <a:lnTo>
                                <a:pt x="0" y="257684"/>
                              </a:lnTo>
                              <a:lnTo>
                                <a:pt x="0" y="201561"/>
                              </a:lnTo>
                              <a:lnTo>
                                <a:pt x="45511" y="201561"/>
                              </a:lnTo>
                              <a:lnTo>
                                <a:pt x="0" y="7898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75" name="Shape 14775"/>
                      <wps:cNvSpPr/>
                      <wps:spPr>
                        <a:xfrm>
                          <a:off x="839744" y="486132"/>
                          <a:ext cx="48070" cy="61303"/>
                        </a:xfrm>
                        <a:custGeom>
                          <a:avLst/>
                          <a:gdLst/>
                          <a:ahLst/>
                          <a:cxnLst/>
                          <a:rect l="0" t="0" r="0" b="0"/>
                          <a:pathLst>
                            <a:path w="48070" h="61303">
                              <a:moveTo>
                                <a:pt x="0" y="0"/>
                              </a:moveTo>
                              <a:lnTo>
                                <a:pt x="12179" y="0"/>
                              </a:lnTo>
                              <a:lnTo>
                                <a:pt x="12179" y="32638"/>
                              </a:lnTo>
                              <a:cubicBezTo>
                                <a:pt x="12179" y="37833"/>
                                <a:pt x="12332" y="41187"/>
                                <a:pt x="12624" y="42711"/>
                              </a:cubicBezTo>
                              <a:cubicBezTo>
                                <a:pt x="13145" y="45186"/>
                                <a:pt x="14389" y="47168"/>
                                <a:pt x="16345" y="48654"/>
                              </a:cubicBezTo>
                              <a:cubicBezTo>
                                <a:pt x="18301" y="50152"/>
                                <a:pt x="20980" y="50902"/>
                                <a:pt x="24384" y="50902"/>
                              </a:cubicBezTo>
                              <a:cubicBezTo>
                                <a:pt x="27838" y="50902"/>
                                <a:pt x="30442" y="50191"/>
                                <a:pt x="32195" y="48780"/>
                              </a:cubicBezTo>
                              <a:cubicBezTo>
                                <a:pt x="33960" y="47383"/>
                                <a:pt x="35014" y="45644"/>
                                <a:pt x="35357" y="43586"/>
                              </a:cubicBezTo>
                              <a:cubicBezTo>
                                <a:pt x="35725" y="41529"/>
                                <a:pt x="35903" y="38112"/>
                                <a:pt x="35903" y="33338"/>
                              </a:cubicBezTo>
                              <a:lnTo>
                                <a:pt x="35903" y="0"/>
                              </a:lnTo>
                              <a:lnTo>
                                <a:pt x="48070" y="0"/>
                              </a:lnTo>
                              <a:lnTo>
                                <a:pt x="48070" y="31662"/>
                              </a:lnTo>
                              <a:cubicBezTo>
                                <a:pt x="48070" y="38900"/>
                                <a:pt x="47739" y="44005"/>
                                <a:pt x="47079" y="46989"/>
                              </a:cubicBezTo>
                              <a:cubicBezTo>
                                <a:pt x="46418" y="49988"/>
                                <a:pt x="45212" y="52502"/>
                                <a:pt x="43447" y="54559"/>
                              </a:cubicBezTo>
                              <a:cubicBezTo>
                                <a:pt x="41669" y="56617"/>
                                <a:pt x="39319" y="58255"/>
                                <a:pt x="36347" y="59474"/>
                              </a:cubicBezTo>
                              <a:cubicBezTo>
                                <a:pt x="33388" y="60694"/>
                                <a:pt x="29527" y="61303"/>
                                <a:pt x="24752" y="61303"/>
                              </a:cubicBezTo>
                              <a:cubicBezTo>
                                <a:pt x="18999" y="61303"/>
                                <a:pt x="14630" y="60643"/>
                                <a:pt x="11659" y="59310"/>
                              </a:cubicBezTo>
                              <a:cubicBezTo>
                                <a:pt x="8687" y="57989"/>
                                <a:pt x="6337" y="56262"/>
                                <a:pt x="4610" y="54127"/>
                              </a:cubicBezTo>
                              <a:cubicBezTo>
                                <a:pt x="2883" y="52006"/>
                                <a:pt x="1753" y="49785"/>
                                <a:pt x="1194" y="47447"/>
                              </a:cubicBezTo>
                              <a:cubicBezTo>
                                <a:pt x="394" y="43993"/>
                                <a:pt x="0" y="38900"/>
                                <a:pt x="0" y="32144"/>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76" name="Shape 14776"/>
                      <wps:cNvSpPr/>
                      <wps:spPr>
                        <a:xfrm>
                          <a:off x="900764"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794" name="Shape 15794"/>
                      <wps:cNvSpPr/>
                      <wps:spPr>
                        <a:xfrm>
                          <a:off x="961073"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78" name="Shape 14778"/>
                      <wps:cNvSpPr/>
                      <wps:spPr>
                        <a:xfrm>
                          <a:off x="978680" y="486133"/>
                          <a:ext cx="56121" cy="60274"/>
                        </a:xfrm>
                        <a:custGeom>
                          <a:avLst/>
                          <a:gdLst/>
                          <a:ahLst/>
                          <a:cxnLst/>
                          <a:rect l="0" t="0" r="0" b="0"/>
                          <a:pathLst>
                            <a:path w="56121" h="60274">
                              <a:moveTo>
                                <a:pt x="0" y="0"/>
                              </a:moveTo>
                              <a:lnTo>
                                <a:pt x="13195" y="0"/>
                              </a:lnTo>
                              <a:lnTo>
                                <a:pt x="28448" y="44614"/>
                              </a:lnTo>
                              <a:lnTo>
                                <a:pt x="43205" y="0"/>
                              </a:lnTo>
                              <a:lnTo>
                                <a:pt x="56121" y="0"/>
                              </a:lnTo>
                              <a:lnTo>
                                <a:pt x="34531" y="60274"/>
                              </a:lnTo>
                              <a:lnTo>
                                <a:pt x="21539"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79" name="Shape 14779"/>
                      <wps:cNvSpPr/>
                      <wps:spPr>
                        <a:xfrm>
                          <a:off x="1041010" y="486133"/>
                          <a:ext cx="45847" cy="60274"/>
                        </a:xfrm>
                        <a:custGeom>
                          <a:avLst/>
                          <a:gdLst/>
                          <a:ahLst/>
                          <a:cxnLst/>
                          <a:rect l="0" t="0" r="0" b="0"/>
                          <a:pathLst>
                            <a:path w="45847" h="60274">
                              <a:moveTo>
                                <a:pt x="0" y="0"/>
                              </a:moveTo>
                              <a:lnTo>
                                <a:pt x="44704" y="0"/>
                              </a:lnTo>
                              <a:lnTo>
                                <a:pt x="44704" y="10198"/>
                              </a:lnTo>
                              <a:lnTo>
                                <a:pt x="12167" y="10198"/>
                              </a:lnTo>
                              <a:lnTo>
                                <a:pt x="12167" y="23546"/>
                              </a:lnTo>
                              <a:lnTo>
                                <a:pt x="42431" y="23546"/>
                              </a:lnTo>
                              <a:lnTo>
                                <a:pt x="42431" y="33705"/>
                              </a:lnTo>
                              <a:lnTo>
                                <a:pt x="12167" y="33705"/>
                              </a:lnTo>
                              <a:lnTo>
                                <a:pt x="12167" y="50113"/>
                              </a:lnTo>
                              <a:lnTo>
                                <a:pt x="45847" y="50113"/>
                              </a:lnTo>
                              <a:lnTo>
                                <a:pt x="45847"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80" name="Shape 14780"/>
                      <wps:cNvSpPr/>
                      <wps:spPr>
                        <a:xfrm>
                          <a:off x="1097218" y="486133"/>
                          <a:ext cx="24473" cy="60274"/>
                        </a:xfrm>
                        <a:custGeom>
                          <a:avLst/>
                          <a:gdLst/>
                          <a:ahLst/>
                          <a:cxnLst/>
                          <a:rect l="0" t="0" r="0" b="0"/>
                          <a:pathLst>
                            <a:path w="24473" h="60274">
                              <a:moveTo>
                                <a:pt x="0" y="0"/>
                              </a:moveTo>
                              <a:lnTo>
                                <a:pt x="24473" y="0"/>
                              </a:lnTo>
                              <a:lnTo>
                                <a:pt x="24473" y="10261"/>
                              </a:lnTo>
                              <a:lnTo>
                                <a:pt x="21666" y="10198"/>
                              </a:lnTo>
                              <a:lnTo>
                                <a:pt x="12179" y="10198"/>
                              </a:lnTo>
                              <a:lnTo>
                                <a:pt x="12179" y="25488"/>
                              </a:lnTo>
                              <a:lnTo>
                                <a:pt x="21184" y="25488"/>
                              </a:lnTo>
                              <a:lnTo>
                                <a:pt x="24473" y="25267"/>
                              </a:lnTo>
                              <a:lnTo>
                                <a:pt x="24473" y="38356"/>
                              </a:lnTo>
                              <a:lnTo>
                                <a:pt x="24435" y="38303"/>
                              </a:lnTo>
                              <a:cubicBezTo>
                                <a:pt x="23279" y="37083"/>
                                <a:pt x="22047" y="36246"/>
                                <a:pt x="20777" y="35789"/>
                              </a:cubicBezTo>
                              <a:cubicBezTo>
                                <a:pt x="19482" y="35331"/>
                                <a:pt x="17437" y="35116"/>
                                <a:pt x="14643" y="35116"/>
                              </a:cubicBezTo>
                              <a:lnTo>
                                <a:pt x="12179" y="35116"/>
                              </a:lnTo>
                              <a:lnTo>
                                <a:pt x="12179"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81" name="Shape 14781"/>
                      <wps:cNvSpPr/>
                      <wps:spPr>
                        <a:xfrm>
                          <a:off x="1121691" y="486133"/>
                          <a:ext cx="29731" cy="60274"/>
                        </a:xfrm>
                        <a:custGeom>
                          <a:avLst/>
                          <a:gdLst/>
                          <a:ahLst/>
                          <a:cxnLst/>
                          <a:rect l="0" t="0" r="0" b="0"/>
                          <a:pathLst>
                            <a:path w="29731" h="60274">
                              <a:moveTo>
                                <a:pt x="0" y="0"/>
                              </a:moveTo>
                              <a:lnTo>
                                <a:pt x="1156" y="0"/>
                              </a:lnTo>
                              <a:cubicBezTo>
                                <a:pt x="7582" y="0"/>
                                <a:pt x="12268" y="533"/>
                                <a:pt x="15189" y="1625"/>
                              </a:cubicBezTo>
                              <a:cubicBezTo>
                                <a:pt x="18110" y="2705"/>
                                <a:pt x="20447" y="4623"/>
                                <a:pt x="22200" y="7404"/>
                              </a:cubicBezTo>
                              <a:cubicBezTo>
                                <a:pt x="23952" y="10173"/>
                                <a:pt x="24829" y="13334"/>
                                <a:pt x="24829" y="16890"/>
                              </a:cubicBezTo>
                              <a:cubicBezTo>
                                <a:pt x="24829" y="21425"/>
                                <a:pt x="23495" y="25146"/>
                                <a:pt x="20841" y="28105"/>
                              </a:cubicBezTo>
                              <a:cubicBezTo>
                                <a:pt x="18174" y="31038"/>
                                <a:pt x="14211" y="32905"/>
                                <a:pt x="8915" y="33668"/>
                              </a:cubicBezTo>
                              <a:cubicBezTo>
                                <a:pt x="11544" y="35204"/>
                                <a:pt x="13729" y="36894"/>
                                <a:pt x="15443" y="38734"/>
                              </a:cubicBezTo>
                              <a:cubicBezTo>
                                <a:pt x="17145" y="40563"/>
                                <a:pt x="19456" y="43827"/>
                                <a:pt x="22365" y="48513"/>
                              </a:cubicBezTo>
                              <a:lnTo>
                                <a:pt x="29731" y="60274"/>
                              </a:lnTo>
                              <a:lnTo>
                                <a:pt x="15164" y="60274"/>
                              </a:lnTo>
                              <a:lnTo>
                                <a:pt x="6375" y="47155"/>
                              </a:lnTo>
                              <a:lnTo>
                                <a:pt x="0" y="38356"/>
                              </a:lnTo>
                              <a:lnTo>
                                <a:pt x="0" y="25267"/>
                              </a:lnTo>
                              <a:lnTo>
                                <a:pt x="7645" y="24752"/>
                              </a:lnTo>
                              <a:cubicBezTo>
                                <a:pt x="9093" y="24256"/>
                                <a:pt x="10224" y="23406"/>
                                <a:pt x="11062" y="22199"/>
                              </a:cubicBezTo>
                              <a:cubicBezTo>
                                <a:pt x="11875" y="20993"/>
                                <a:pt x="12294" y="19481"/>
                                <a:pt x="12294" y="17678"/>
                              </a:cubicBezTo>
                              <a:cubicBezTo>
                                <a:pt x="12294" y="15646"/>
                                <a:pt x="11748" y="14021"/>
                                <a:pt x="10668" y="12764"/>
                              </a:cubicBezTo>
                              <a:cubicBezTo>
                                <a:pt x="9589" y="11519"/>
                                <a:pt x="8052" y="10731"/>
                                <a:pt x="6083" y="10401"/>
                              </a:cubicBezTo>
                              <a:lnTo>
                                <a:pt x="0" y="1026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82" name="Shape 14782"/>
                      <wps:cNvSpPr/>
                      <wps:spPr>
                        <a:xfrm>
                          <a:off x="1154901" y="485105"/>
                          <a:ext cx="49009" cy="62370"/>
                        </a:xfrm>
                        <a:custGeom>
                          <a:avLst/>
                          <a:gdLst/>
                          <a:ahLst/>
                          <a:cxnLst/>
                          <a:rect l="0" t="0" r="0" b="0"/>
                          <a:pathLst>
                            <a:path w="49009" h="62370">
                              <a:moveTo>
                                <a:pt x="24181" y="0"/>
                              </a:moveTo>
                              <a:cubicBezTo>
                                <a:pt x="31750" y="0"/>
                                <a:pt x="37440" y="1663"/>
                                <a:pt x="41262" y="4966"/>
                              </a:cubicBezTo>
                              <a:cubicBezTo>
                                <a:pt x="45098" y="8293"/>
                                <a:pt x="47092" y="12712"/>
                                <a:pt x="47295" y="18250"/>
                              </a:cubicBezTo>
                              <a:lnTo>
                                <a:pt x="35128" y="18783"/>
                              </a:lnTo>
                              <a:cubicBezTo>
                                <a:pt x="34607" y="15684"/>
                                <a:pt x="33477" y="13461"/>
                                <a:pt x="31763" y="12103"/>
                              </a:cubicBezTo>
                              <a:cubicBezTo>
                                <a:pt x="30048" y="10744"/>
                                <a:pt x="27483" y="10071"/>
                                <a:pt x="24066" y="10071"/>
                              </a:cubicBezTo>
                              <a:cubicBezTo>
                                <a:pt x="20523" y="10071"/>
                                <a:pt x="17742" y="10795"/>
                                <a:pt x="15748" y="12255"/>
                              </a:cubicBezTo>
                              <a:cubicBezTo>
                                <a:pt x="14465" y="13182"/>
                                <a:pt x="13818" y="14439"/>
                                <a:pt x="13818" y="16002"/>
                              </a:cubicBezTo>
                              <a:cubicBezTo>
                                <a:pt x="13818" y="17424"/>
                                <a:pt x="14427" y="18644"/>
                                <a:pt x="15621" y="19659"/>
                              </a:cubicBezTo>
                              <a:cubicBezTo>
                                <a:pt x="17170" y="20941"/>
                                <a:pt x="20891" y="22289"/>
                                <a:pt x="26810" y="23685"/>
                              </a:cubicBezTo>
                              <a:cubicBezTo>
                                <a:pt x="32728" y="25070"/>
                                <a:pt x="37109" y="26530"/>
                                <a:pt x="39954" y="28015"/>
                              </a:cubicBezTo>
                              <a:cubicBezTo>
                                <a:pt x="42786" y="29514"/>
                                <a:pt x="45009" y="31547"/>
                                <a:pt x="46609" y="34137"/>
                              </a:cubicBezTo>
                              <a:cubicBezTo>
                                <a:pt x="48209" y="36728"/>
                                <a:pt x="49009" y="39928"/>
                                <a:pt x="49009" y="43738"/>
                              </a:cubicBezTo>
                              <a:cubicBezTo>
                                <a:pt x="49009" y="47205"/>
                                <a:pt x="48057" y="50431"/>
                                <a:pt x="46139" y="53454"/>
                              </a:cubicBezTo>
                              <a:cubicBezTo>
                                <a:pt x="44209" y="56463"/>
                                <a:pt x="41516" y="58711"/>
                                <a:pt x="37998" y="60172"/>
                              </a:cubicBezTo>
                              <a:cubicBezTo>
                                <a:pt x="34493" y="61632"/>
                                <a:pt x="30112" y="62370"/>
                                <a:pt x="24879" y="62370"/>
                              </a:cubicBezTo>
                              <a:cubicBezTo>
                                <a:pt x="17259" y="62370"/>
                                <a:pt x="11405" y="60604"/>
                                <a:pt x="7315" y="57086"/>
                              </a:cubicBezTo>
                              <a:cubicBezTo>
                                <a:pt x="3238" y="53569"/>
                                <a:pt x="787" y="48425"/>
                                <a:pt x="0" y="41694"/>
                              </a:cubicBezTo>
                              <a:lnTo>
                                <a:pt x="11849" y="40539"/>
                              </a:lnTo>
                              <a:cubicBezTo>
                                <a:pt x="12560" y="44514"/>
                                <a:pt x="14008" y="47434"/>
                                <a:pt x="16180" y="49301"/>
                              </a:cubicBezTo>
                              <a:cubicBezTo>
                                <a:pt x="18364" y="51155"/>
                                <a:pt x="21311" y="52082"/>
                                <a:pt x="25006" y="52082"/>
                              </a:cubicBezTo>
                              <a:cubicBezTo>
                                <a:pt x="28918" y="52082"/>
                                <a:pt x="31877" y="51270"/>
                                <a:pt x="33858" y="49606"/>
                              </a:cubicBezTo>
                              <a:cubicBezTo>
                                <a:pt x="35852" y="47941"/>
                                <a:pt x="36843" y="46011"/>
                                <a:pt x="36843" y="43790"/>
                              </a:cubicBezTo>
                              <a:cubicBezTo>
                                <a:pt x="36843" y="42366"/>
                                <a:pt x="36424" y="41148"/>
                                <a:pt x="35598" y="40145"/>
                              </a:cubicBezTo>
                              <a:cubicBezTo>
                                <a:pt x="34747" y="39154"/>
                                <a:pt x="33299" y="38264"/>
                                <a:pt x="31217" y="37540"/>
                              </a:cubicBezTo>
                              <a:cubicBezTo>
                                <a:pt x="29794" y="37046"/>
                                <a:pt x="26543" y="36156"/>
                                <a:pt x="21463" y="34911"/>
                              </a:cubicBezTo>
                              <a:cubicBezTo>
                                <a:pt x="14948" y="33286"/>
                                <a:pt x="10363" y="31305"/>
                                <a:pt x="7734" y="28942"/>
                              </a:cubicBezTo>
                              <a:cubicBezTo>
                                <a:pt x="4026" y="25615"/>
                                <a:pt x="2184" y="21577"/>
                                <a:pt x="2184" y="16814"/>
                              </a:cubicBezTo>
                              <a:cubicBezTo>
                                <a:pt x="2184" y="13740"/>
                                <a:pt x="3048" y="10871"/>
                                <a:pt x="4801" y="8192"/>
                              </a:cubicBezTo>
                              <a:cubicBezTo>
                                <a:pt x="6540" y="5524"/>
                                <a:pt x="9042" y="3491"/>
                                <a:pt x="12319" y="2094"/>
                              </a:cubicBezTo>
                              <a:cubicBezTo>
                                <a:pt x="15596" y="685"/>
                                <a:pt x="19545" y="0"/>
                                <a:pt x="24181"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795" name="Shape 15795"/>
                      <wps:cNvSpPr/>
                      <wps:spPr>
                        <a:xfrm>
                          <a:off x="1213777"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84" name="Shape 14784"/>
                      <wps:cNvSpPr/>
                      <wps:spPr>
                        <a:xfrm>
                          <a:off x="1237513" y="486132"/>
                          <a:ext cx="25057" cy="60274"/>
                        </a:xfrm>
                        <a:custGeom>
                          <a:avLst/>
                          <a:gdLst/>
                          <a:ahLst/>
                          <a:cxnLst/>
                          <a:rect l="0" t="0" r="0" b="0"/>
                          <a:pathLst>
                            <a:path w="25057" h="60274">
                              <a:moveTo>
                                <a:pt x="0" y="0"/>
                              </a:moveTo>
                              <a:lnTo>
                                <a:pt x="22238" y="0"/>
                              </a:lnTo>
                              <a:lnTo>
                                <a:pt x="25057" y="284"/>
                              </a:lnTo>
                              <a:lnTo>
                                <a:pt x="25057" y="10623"/>
                              </a:lnTo>
                              <a:lnTo>
                                <a:pt x="17640" y="10198"/>
                              </a:lnTo>
                              <a:lnTo>
                                <a:pt x="12167" y="10198"/>
                              </a:lnTo>
                              <a:lnTo>
                                <a:pt x="12167" y="50115"/>
                              </a:lnTo>
                              <a:lnTo>
                                <a:pt x="21260" y="50115"/>
                              </a:lnTo>
                              <a:lnTo>
                                <a:pt x="25057" y="49819"/>
                              </a:lnTo>
                              <a:lnTo>
                                <a:pt x="25057" y="60020"/>
                              </a:lnTo>
                              <a:lnTo>
                                <a:pt x="22898"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85" name="Shape 14785"/>
                      <wps:cNvSpPr/>
                      <wps:spPr>
                        <a:xfrm>
                          <a:off x="1262571" y="486415"/>
                          <a:ext cx="25476" cy="59736"/>
                        </a:xfrm>
                        <a:custGeom>
                          <a:avLst/>
                          <a:gdLst/>
                          <a:ahLst/>
                          <a:cxnLst/>
                          <a:rect l="0" t="0" r="0" b="0"/>
                          <a:pathLst>
                            <a:path w="25476" h="59736">
                              <a:moveTo>
                                <a:pt x="0" y="0"/>
                              </a:moveTo>
                              <a:lnTo>
                                <a:pt x="8649" y="871"/>
                              </a:lnTo>
                              <a:cubicBezTo>
                                <a:pt x="12192" y="1913"/>
                                <a:pt x="15215" y="3755"/>
                                <a:pt x="17742" y="6409"/>
                              </a:cubicBezTo>
                              <a:cubicBezTo>
                                <a:pt x="20257" y="9077"/>
                                <a:pt x="22187" y="12328"/>
                                <a:pt x="23495" y="16188"/>
                              </a:cubicBezTo>
                              <a:cubicBezTo>
                                <a:pt x="24816" y="20036"/>
                                <a:pt x="25476" y="24786"/>
                                <a:pt x="25476" y="30425"/>
                              </a:cubicBezTo>
                              <a:cubicBezTo>
                                <a:pt x="25476" y="35390"/>
                                <a:pt x="24854" y="39670"/>
                                <a:pt x="23622" y="43264"/>
                              </a:cubicBezTo>
                              <a:cubicBezTo>
                                <a:pt x="22111" y="47647"/>
                                <a:pt x="19964" y="51202"/>
                                <a:pt x="17158" y="53907"/>
                              </a:cubicBezTo>
                              <a:cubicBezTo>
                                <a:pt x="15049" y="55964"/>
                                <a:pt x="12205" y="57565"/>
                                <a:pt x="8611" y="58720"/>
                              </a:cubicBezTo>
                              <a:lnTo>
                                <a:pt x="0" y="59736"/>
                              </a:lnTo>
                              <a:lnTo>
                                <a:pt x="0" y="49535"/>
                              </a:lnTo>
                              <a:lnTo>
                                <a:pt x="3556" y="49259"/>
                              </a:lnTo>
                              <a:cubicBezTo>
                                <a:pt x="5524" y="48764"/>
                                <a:pt x="7163" y="47938"/>
                                <a:pt x="8471" y="46744"/>
                              </a:cubicBezTo>
                              <a:cubicBezTo>
                                <a:pt x="9766" y="45563"/>
                                <a:pt x="10833" y="43633"/>
                                <a:pt x="11659" y="40928"/>
                              </a:cubicBezTo>
                              <a:cubicBezTo>
                                <a:pt x="12484" y="38235"/>
                                <a:pt x="12890" y="34553"/>
                                <a:pt x="12890" y="29891"/>
                              </a:cubicBezTo>
                              <a:cubicBezTo>
                                <a:pt x="12890" y="25243"/>
                                <a:pt x="12484" y="21662"/>
                                <a:pt x="11659" y="19160"/>
                              </a:cubicBezTo>
                              <a:cubicBezTo>
                                <a:pt x="10833" y="16670"/>
                                <a:pt x="9677" y="14728"/>
                                <a:pt x="8204" y="13319"/>
                              </a:cubicBezTo>
                              <a:cubicBezTo>
                                <a:pt x="6718" y="11922"/>
                                <a:pt x="4839" y="10981"/>
                                <a:pt x="2578" y="10486"/>
                              </a:cubicBezTo>
                              <a:lnTo>
                                <a:pt x="0" y="1033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86" name="Shape 14786"/>
                      <wps:cNvSpPr/>
                      <wps:spPr>
                        <a:xfrm>
                          <a:off x="1292228"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87" name="Shape 14787"/>
                      <wps:cNvSpPr/>
                      <wps:spPr>
                        <a:xfrm>
                          <a:off x="1322079"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88" name="Shape 14788"/>
                      <wps:cNvSpPr/>
                      <wps:spPr>
                        <a:xfrm>
                          <a:off x="1359130" y="486132"/>
                          <a:ext cx="25057" cy="60274"/>
                        </a:xfrm>
                        <a:custGeom>
                          <a:avLst/>
                          <a:gdLst/>
                          <a:ahLst/>
                          <a:cxnLst/>
                          <a:rect l="0" t="0" r="0" b="0"/>
                          <a:pathLst>
                            <a:path w="25057" h="60274">
                              <a:moveTo>
                                <a:pt x="0" y="0"/>
                              </a:moveTo>
                              <a:lnTo>
                                <a:pt x="22238" y="0"/>
                              </a:lnTo>
                              <a:lnTo>
                                <a:pt x="25057" y="284"/>
                              </a:lnTo>
                              <a:lnTo>
                                <a:pt x="25057" y="10623"/>
                              </a:lnTo>
                              <a:lnTo>
                                <a:pt x="17640" y="10198"/>
                              </a:lnTo>
                              <a:lnTo>
                                <a:pt x="12167" y="10198"/>
                              </a:lnTo>
                              <a:lnTo>
                                <a:pt x="12167" y="50115"/>
                              </a:lnTo>
                              <a:lnTo>
                                <a:pt x="21260" y="50115"/>
                              </a:lnTo>
                              <a:lnTo>
                                <a:pt x="25057" y="49819"/>
                              </a:lnTo>
                              <a:lnTo>
                                <a:pt x="25057" y="60020"/>
                              </a:lnTo>
                              <a:lnTo>
                                <a:pt x="22898"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89" name="Shape 14789"/>
                      <wps:cNvSpPr/>
                      <wps:spPr>
                        <a:xfrm>
                          <a:off x="1384187" y="486415"/>
                          <a:ext cx="25463" cy="59736"/>
                        </a:xfrm>
                        <a:custGeom>
                          <a:avLst/>
                          <a:gdLst/>
                          <a:ahLst/>
                          <a:cxnLst/>
                          <a:rect l="0" t="0" r="0" b="0"/>
                          <a:pathLst>
                            <a:path w="25463" h="59736">
                              <a:moveTo>
                                <a:pt x="0" y="0"/>
                              </a:moveTo>
                              <a:lnTo>
                                <a:pt x="8649" y="871"/>
                              </a:lnTo>
                              <a:cubicBezTo>
                                <a:pt x="12192" y="1913"/>
                                <a:pt x="15215" y="3755"/>
                                <a:pt x="17742" y="6409"/>
                              </a:cubicBezTo>
                              <a:cubicBezTo>
                                <a:pt x="20257" y="9077"/>
                                <a:pt x="22187" y="12328"/>
                                <a:pt x="23495" y="16188"/>
                              </a:cubicBezTo>
                              <a:cubicBezTo>
                                <a:pt x="24816" y="20036"/>
                                <a:pt x="25463" y="24786"/>
                                <a:pt x="25463" y="30425"/>
                              </a:cubicBezTo>
                              <a:cubicBezTo>
                                <a:pt x="25463" y="35390"/>
                                <a:pt x="24854" y="39670"/>
                                <a:pt x="23622" y="43264"/>
                              </a:cubicBezTo>
                              <a:cubicBezTo>
                                <a:pt x="22111" y="47647"/>
                                <a:pt x="19964" y="51202"/>
                                <a:pt x="17158" y="53907"/>
                              </a:cubicBezTo>
                              <a:cubicBezTo>
                                <a:pt x="15049" y="55964"/>
                                <a:pt x="12205" y="57565"/>
                                <a:pt x="8611" y="58720"/>
                              </a:cubicBezTo>
                              <a:lnTo>
                                <a:pt x="0" y="59736"/>
                              </a:lnTo>
                              <a:lnTo>
                                <a:pt x="0" y="49535"/>
                              </a:lnTo>
                              <a:lnTo>
                                <a:pt x="3556" y="49259"/>
                              </a:lnTo>
                              <a:cubicBezTo>
                                <a:pt x="5524" y="48764"/>
                                <a:pt x="7163" y="47938"/>
                                <a:pt x="8471" y="46744"/>
                              </a:cubicBezTo>
                              <a:cubicBezTo>
                                <a:pt x="9766" y="45563"/>
                                <a:pt x="10833" y="43633"/>
                                <a:pt x="11659" y="40928"/>
                              </a:cubicBezTo>
                              <a:cubicBezTo>
                                <a:pt x="12484" y="38235"/>
                                <a:pt x="12890" y="34553"/>
                                <a:pt x="12890" y="29891"/>
                              </a:cubicBezTo>
                              <a:cubicBezTo>
                                <a:pt x="12890" y="25243"/>
                                <a:pt x="12484" y="21662"/>
                                <a:pt x="11659" y="19160"/>
                              </a:cubicBezTo>
                              <a:cubicBezTo>
                                <a:pt x="10833" y="16670"/>
                                <a:pt x="9677" y="14728"/>
                                <a:pt x="8204" y="13319"/>
                              </a:cubicBezTo>
                              <a:cubicBezTo>
                                <a:pt x="6718" y="11922"/>
                                <a:pt x="4839" y="10981"/>
                                <a:pt x="2578" y="10486"/>
                              </a:cubicBezTo>
                              <a:lnTo>
                                <a:pt x="0" y="1033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90" name="Shape 14790"/>
                      <wps:cNvSpPr/>
                      <wps:spPr>
                        <a:xfrm>
                          <a:off x="1434111"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91" name="Shape 14791"/>
                      <wps:cNvSpPr/>
                      <wps:spPr>
                        <a:xfrm>
                          <a:off x="1463962"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92" name="Shape 14792"/>
                      <wps:cNvSpPr/>
                      <wps:spPr>
                        <a:xfrm>
                          <a:off x="1500963" y="486132"/>
                          <a:ext cx="48070" cy="61303"/>
                        </a:xfrm>
                        <a:custGeom>
                          <a:avLst/>
                          <a:gdLst/>
                          <a:ahLst/>
                          <a:cxnLst/>
                          <a:rect l="0" t="0" r="0" b="0"/>
                          <a:pathLst>
                            <a:path w="48070" h="61303">
                              <a:moveTo>
                                <a:pt x="0" y="0"/>
                              </a:moveTo>
                              <a:lnTo>
                                <a:pt x="12179" y="0"/>
                              </a:lnTo>
                              <a:lnTo>
                                <a:pt x="12179" y="32638"/>
                              </a:lnTo>
                              <a:cubicBezTo>
                                <a:pt x="12179" y="37833"/>
                                <a:pt x="12332" y="41187"/>
                                <a:pt x="12624" y="42711"/>
                              </a:cubicBezTo>
                              <a:cubicBezTo>
                                <a:pt x="13145" y="45186"/>
                                <a:pt x="14389" y="47168"/>
                                <a:pt x="16345" y="48654"/>
                              </a:cubicBezTo>
                              <a:cubicBezTo>
                                <a:pt x="18301" y="50152"/>
                                <a:pt x="20980" y="50902"/>
                                <a:pt x="24384" y="50902"/>
                              </a:cubicBezTo>
                              <a:cubicBezTo>
                                <a:pt x="27838" y="50902"/>
                                <a:pt x="30442" y="50191"/>
                                <a:pt x="32195" y="48780"/>
                              </a:cubicBezTo>
                              <a:cubicBezTo>
                                <a:pt x="33960" y="47383"/>
                                <a:pt x="35014" y="45644"/>
                                <a:pt x="35357" y="43586"/>
                              </a:cubicBezTo>
                              <a:cubicBezTo>
                                <a:pt x="35725" y="41529"/>
                                <a:pt x="35903" y="38112"/>
                                <a:pt x="35903" y="33338"/>
                              </a:cubicBezTo>
                              <a:lnTo>
                                <a:pt x="35903" y="0"/>
                              </a:lnTo>
                              <a:lnTo>
                                <a:pt x="48070" y="0"/>
                              </a:lnTo>
                              <a:lnTo>
                                <a:pt x="48070" y="31662"/>
                              </a:lnTo>
                              <a:cubicBezTo>
                                <a:pt x="48070" y="38900"/>
                                <a:pt x="47739" y="44005"/>
                                <a:pt x="47079" y="46989"/>
                              </a:cubicBezTo>
                              <a:cubicBezTo>
                                <a:pt x="46418" y="49988"/>
                                <a:pt x="45212" y="52502"/>
                                <a:pt x="43447" y="54559"/>
                              </a:cubicBezTo>
                              <a:cubicBezTo>
                                <a:pt x="41669" y="56617"/>
                                <a:pt x="39319" y="58255"/>
                                <a:pt x="36347" y="59474"/>
                              </a:cubicBezTo>
                              <a:cubicBezTo>
                                <a:pt x="33388" y="60694"/>
                                <a:pt x="29527" y="61303"/>
                                <a:pt x="24752" y="61303"/>
                              </a:cubicBezTo>
                              <a:cubicBezTo>
                                <a:pt x="18999" y="61303"/>
                                <a:pt x="14630" y="60643"/>
                                <a:pt x="11659" y="59310"/>
                              </a:cubicBezTo>
                              <a:cubicBezTo>
                                <a:pt x="8687" y="57989"/>
                                <a:pt x="6337" y="56262"/>
                                <a:pt x="4610" y="54127"/>
                              </a:cubicBezTo>
                              <a:cubicBezTo>
                                <a:pt x="2883" y="52006"/>
                                <a:pt x="1753" y="49785"/>
                                <a:pt x="1194" y="47447"/>
                              </a:cubicBezTo>
                              <a:cubicBezTo>
                                <a:pt x="394" y="43993"/>
                                <a:pt x="0" y="38900"/>
                                <a:pt x="0" y="32144"/>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93" name="Shape 14793"/>
                      <wps:cNvSpPr/>
                      <wps:spPr>
                        <a:xfrm>
                          <a:off x="1557546" y="486133"/>
                          <a:ext cx="47892" cy="60274"/>
                        </a:xfrm>
                        <a:custGeom>
                          <a:avLst/>
                          <a:gdLst/>
                          <a:ahLst/>
                          <a:cxnLst/>
                          <a:rect l="0" t="0" r="0" b="0"/>
                          <a:pathLst>
                            <a:path w="47892" h="60274">
                              <a:moveTo>
                                <a:pt x="0" y="0"/>
                              </a:moveTo>
                              <a:lnTo>
                                <a:pt x="47892" y="0"/>
                              </a:lnTo>
                              <a:lnTo>
                                <a:pt x="47892" y="10198"/>
                              </a:lnTo>
                              <a:lnTo>
                                <a:pt x="30048" y="10198"/>
                              </a:lnTo>
                              <a:lnTo>
                                <a:pt x="30048" y="60274"/>
                              </a:lnTo>
                              <a:lnTo>
                                <a:pt x="17882" y="60274"/>
                              </a:lnTo>
                              <a:lnTo>
                                <a:pt x="17882" y="10198"/>
                              </a:lnTo>
                              <a:lnTo>
                                <a:pt x="0" y="10198"/>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94" name="Shape 14794"/>
                      <wps:cNvSpPr/>
                      <wps:spPr>
                        <a:xfrm>
                          <a:off x="1610824" y="485107"/>
                          <a:ext cx="29210" cy="62289"/>
                        </a:xfrm>
                        <a:custGeom>
                          <a:avLst/>
                          <a:gdLst/>
                          <a:ahLst/>
                          <a:cxnLst/>
                          <a:rect l="0" t="0" r="0" b="0"/>
                          <a:pathLst>
                            <a:path w="29210" h="62289">
                              <a:moveTo>
                                <a:pt x="29159" y="0"/>
                              </a:moveTo>
                              <a:lnTo>
                                <a:pt x="29210" y="20"/>
                              </a:lnTo>
                              <a:lnTo>
                                <a:pt x="29210" y="10435"/>
                              </a:lnTo>
                              <a:lnTo>
                                <a:pt x="17158" y="15557"/>
                              </a:lnTo>
                              <a:cubicBezTo>
                                <a:pt x="14072" y="18999"/>
                                <a:pt x="12535" y="24181"/>
                                <a:pt x="12535" y="31128"/>
                              </a:cubicBezTo>
                              <a:cubicBezTo>
                                <a:pt x="12535" y="37948"/>
                                <a:pt x="14110" y="43117"/>
                                <a:pt x="17259" y="46634"/>
                              </a:cubicBezTo>
                              <a:lnTo>
                                <a:pt x="29210" y="51884"/>
                              </a:lnTo>
                              <a:lnTo>
                                <a:pt x="29210" y="62289"/>
                              </a:lnTo>
                              <a:lnTo>
                                <a:pt x="7938" y="54115"/>
                              </a:lnTo>
                              <a:cubicBezTo>
                                <a:pt x="2642" y="48667"/>
                                <a:pt x="0" y="41123"/>
                                <a:pt x="0" y="31535"/>
                              </a:cubicBezTo>
                              <a:cubicBezTo>
                                <a:pt x="0" y="25400"/>
                                <a:pt x="914" y="20231"/>
                                <a:pt x="2756" y="16066"/>
                              </a:cubicBezTo>
                              <a:cubicBezTo>
                                <a:pt x="4127" y="13005"/>
                                <a:pt x="6007" y="10249"/>
                                <a:pt x="8369" y="7810"/>
                              </a:cubicBezTo>
                              <a:cubicBezTo>
                                <a:pt x="10744" y="5359"/>
                                <a:pt x="13335" y="3556"/>
                                <a:pt x="16154" y="2375"/>
                              </a:cubicBezTo>
                              <a:cubicBezTo>
                                <a:pt x="19914" y="788"/>
                                <a:pt x="24244" y="0"/>
                                <a:pt x="29159"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95" name="Shape 14795"/>
                      <wps:cNvSpPr/>
                      <wps:spPr>
                        <a:xfrm>
                          <a:off x="1632579" y="470376"/>
                          <a:ext cx="7455" cy="12292"/>
                        </a:xfrm>
                        <a:custGeom>
                          <a:avLst/>
                          <a:gdLst/>
                          <a:ahLst/>
                          <a:cxnLst/>
                          <a:rect l="0" t="0" r="0" b="0"/>
                          <a:pathLst>
                            <a:path w="7455" h="12292">
                              <a:moveTo>
                                <a:pt x="5664" y="0"/>
                              </a:moveTo>
                              <a:lnTo>
                                <a:pt x="7455" y="0"/>
                              </a:lnTo>
                              <a:lnTo>
                                <a:pt x="7455" y="12140"/>
                              </a:lnTo>
                              <a:lnTo>
                                <a:pt x="7315" y="12292"/>
                              </a:lnTo>
                              <a:lnTo>
                                <a:pt x="0" y="12292"/>
                              </a:lnTo>
                              <a:lnTo>
                                <a:pt x="5664"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96" name="Shape 14796"/>
                      <wps:cNvSpPr/>
                      <wps:spPr>
                        <a:xfrm>
                          <a:off x="1640034" y="485127"/>
                          <a:ext cx="29261" cy="62312"/>
                        </a:xfrm>
                        <a:custGeom>
                          <a:avLst/>
                          <a:gdLst/>
                          <a:ahLst/>
                          <a:cxnLst/>
                          <a:rect l="0" t="0" r="0" b="0"/>
                          <a:pathLst>
                            <a:path w="29261" h="62312">
                              <a:moveTo>
                                <a:pt x="0" y="0"/>
                              </a:moveTo>
                              <a:lnTo>
                                <a:pt x="21273" y="8235"/>
                              </a:lnTo>
                              <a:cubicBezTo>
                                <a:pt x="26581" y="13760"/>
                                <a:pt x="29261" y="21405"/>
                                <a:pt x="29261" y="31223"/>
                              </a:cubicBezTo>
                              <a:cubicBezTo>
                                <a:pt x="29261" y="40951"/>
                                <a:pt x="26619" y="48571"/>
                                <a:pt x="21323" y="54057"/>
                              </a:cubicBezTo>
                              <a:cubicBezTo>
                                <a:pt x="16040" y="59556"/>
                                <a:pt x="8966" y="62312"/>
                                <a:pt x="114" y="62312"/>
                              </a:cubicBezTo>
                              <a:lnTo>
                                <a:pt x="0" y="62269"/>
                              </a:lnTo>
                              <a:lnTo>
                                <a:pt x="0" y="51864"/>
                              </a:lnTo>
                              <a:lnTo>
                                <a:pt x="76" y="51898"/>
                              </a:lnTo>
                              <a:cubicBezTo>
                                <a:pt x="4928" y="51898"/>
                                <a:pt x="8903" y="50158"/>
                                <a:pt x="12014" y="46653"/>
                              </a:cubicBezTo>
                              <a:cubicBezTo>
                                <a:pt x="15113" y="43173"/>
                                <a:pt x="16675" y="37928"/>
                                <a:pt x="16675" y="30930"/>
                              </a:cubicBezTo>
                              <a:cubicBezTo>
                                <a:pt x="16675" y="24022"/>
                                <a:pt x="15164" y="18878"/>
                                <a:pt x="12141" y="15475"/>
                              </a:cubicBezTo>
                              <a:cubicBezTo>
                                <a:pt x="9106" y="12083"/>
                                <a:pt x="5080" y="10382"/>
                                <a:pt x="76" y="10382"/>
                              </a:cubicBezTo>
                              <a:lnTo>
                                <a:pt x="0" y="10415"/>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97" name="Shape 14797"/>
                      <wps:cNvSpPr/>
                      <wps:spPr>
                        <a:xfrm>
                          <a:off x="1640034" y="470376"/>
                          <a:ext cx="11176" cy="12140"/>
                        </a:xfrm>
                        <a:custGeom>
                          <a:avLst/>
                          <a:gdLst/>
                          <a:ahLst/>
                          <a:cxnLst/>
                          <a:rect l="0" t="0" r="0" b="0"/>
                          <a:pathLst>
                            <a:path w="11176" h="12140">
                              <a:moveTo>
                                <a:pt x="0" y="0"/>
                              </a:moveTo>
                              <a:lnTo>
                                <a:pt x="11176" y="0"/>
                              </a:lnTo>
                              <a:lnTo>
                                <a:pt x="0" y="1214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98" name="Shape 14798"/>
                      <wps:cNvSpPr/>
                      <wps:spPr>
                        <a:xfrm>
                          <a:off x="1678912"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99" name="Shape 14799"/>
                      <wps:cNvSpPr/>
                      <wps:spPr>
                        <a:xfrm>
                          <a:off x="1737129" y="485107"/>
                          <a:ext cx="29210" cy="62289"/>
                        </a:xfrm>
                        <a:custGeom>
                          <a:avLst/>
                          <a:gdLst/>
                          <a:ahLst/>
                          <a:cxnLst/>
                          <a:rect l="0" t="0" r="0" b="0"/>
                          <a:pathLst>
                            <a:path w="29210" h="62289">
                              <a:moveTo>
                                <a:pt x="29159" y="0"/>
                              </a:moveTo>
                              <a:lnTo>
                                <a:pt x="29210" y="20"/>
                              </a:lnTo>
                              <a:lnTo>
                                <a:pt x="29210" y="10435"/>
                              </a:lnTo>
                              <a:lnTo>
                                <a:pt x="17158" y="15557"/>
                              </a:lnTo>
                              <a:cubicBezTo>
                                <a:pt x="14072" y="18999"/>
                                <a:pt x="12535" y="24181"/>
                                <a:pt x="12535" y="31128"/>
                              </a:cubicBezTo>
                              <a:cubicBezTo>
                                <a:pt x="12535" y="37948"/>
                                <a:pt x="14110" y="43117"/>
                                <a:pt x="17259" y="46634"/>
                              </a:cubicBezTo>
                              <a:lnTo>
                                <a:pt x="29210" y="51884"/>
                              </a:lnTo>
                              <a:lnTo>
                                <a:pt x="29210" y="62289"/>
                              </a:lnTo>
                              <a:lnTo>
                                <a:pt x="7938" y="54115"/>
                              </a:lnTo>
                              <a:cubicBezTo>
                                <a:pt x="2642" y="48667"/>
                                <a:pt x="0" y="41123"/>
                                <a:pt x="0" y="31535"/>
                              </a:cubicBezTo>
                              <a:cubicBezTo>
                                <a:pt x="0" y="25400"/>
                                <a:pt x="914" y="20231"/>
                                <a:pt x="2756" y="16066"/>
                              </a:cubicBezTo>
                              <a:cubicBezTo>
                                <a:pt x="4127" y="13005"/>
                                <a:pt x="6007" y="10249"/>
                                <a:pt x="8369" y="7810"/>
                              </a:cubicBezTo>
                              <a:cubicBezTo>
                                <a:pt x="10744" y="5359"/>
                                <a:pt x="13335" y="3556"/>
                                <a:pt x="16154" y="2375"/>
                              </a:cubicBezTo>
                              <a:cubicBezTo>
                                <a:pt x="19914" y="788"/>
                                <a:pt x="24244" y="0"/>
                                <a:pt x="29159"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00" name="Shape 14800"/>
                      <wps:cNvSpPr/>
                      <wps:spPr>
                        <a:xfrm>
                          <a:off x="1766339" y="485127"/>
                          <a:ext cx="29248" cy="62312"/>
                        </a:xfrm>
                        <a:custGeom>
                          <a:avLst/>
                          <a:gdLst/>
                          <a:ahLst/>
                          <a:cxnLst/>
                          <a:rect l="0" t="0" r="0" b="0"/>
                          <a:pathLst>
                            <a:path w="29248" h="62312">
                              <a:moveTo>
                                <a:pt x="0" y="0"/>
                              </a:moveTo>
                              <a:lnTo>
                                <a:pt x="21273" y="8235"/>
                              </a:lnTo>
                              <a:cubicBezTo>
                                <a:pt x="26581" y="13760"/>
                                <a:pt x="29248" y="21405"/>
                                <a:pt x="29248" y="31223"/>
                              </a:cubicBezTo>
                              <a:cubicBezTo>
                                <a:pt x="29248" y="40951"/>
                                <a:pt x="26607" y="48571"/>
                                <a:pt x="21323" y="54057"/>
                              </a:cubicBezTo>
                              <a:cubicBezTo>
                                <a:pt x="16040" y="59556"/>
                                <a:pt x="8966" y="62312"/>
                                <a:pt x="114" y="62312"/>
                              </a:cubicBezTo>
                              <a:lnTo>
                                <a:pt x="0" y="62269"/>
                              </a:lnTo>
                              <a:lnTo>
                                <a:pt x="0" y="51864"/>
                              </a:lnTo>
                              <a:lnTo>
                                <a:pt x="76" y="51898"/>
                              </a:lnTo>
                              <a:cubicBezTo>
                                <a:pt x="4928" y="51898"/>
                                <a:pt x="8903" y="50158"/>
                                <a:pt x="12014" y="46653"/>
                              </a:cubicBezTo>
                              <a:cubicBezTo>
                                <a:pt x="15113" y="43173"/>
                                <a:pt x="16675" y="37928"/>
                                <a:pt x="16675" y="30930"/>
                              </a:cubicBezTo>
                              <a:cubicBezTo>
                                <a:pt x="16675" y="24022"/>
                                <a:pt x="15164" y="18878"/>
                                <a:pt x="12141" y="15475"/>
                              </a:cubicBezTo>
                              <a:cubicBezTo>
                                <a:pt x="9106" y="12083"/>
                                <a:pt x="5080" y="10382"/>
                                <a:pt x="76" y="10382"/>
                              </a:cubicBezTo>
                              <a:lnTo>
                                <a:pt x="0" y="10415"/>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01" name="Shape 14801"/>
                      <wps:cNvSpPr/>
                      <wps:spPr>
                        <a:xfrm>
                          <a:off x="1804933" y="486133"/>
                          <a:ext cx="58217" cy="60274"/>
                        </a:xfrm>
                        <a:custGeom>
                          <a:avLst/>
                          <a:gdLst/>
                          <a:ahLst/>
                          <a:cxnLst/>
                          <a:rect l="0" t="0" r="0" b="0"/>
                          <a:pathLst>
                            <a:path w="58217" h="60274">
                              <a:moveTo>
                                <a:pt x="0" y="0"/>
                              </a:moveTo>
                              <a:lnTo>
                                <a:pt x="18212" y="0"/>
                              </a:lnTo>
                              <a:lnTo>
                                <a:pt x="29146" y="41109"/>
                              </a:lnTo>
                              <a:lnTo>
                                <a:pt x="39954" y="0"/>
                              </a:lnTo>
                              <a:lnTo>
                                <a:pt x="58217" y="0"/>
                              </a:lnTo>
                              <a:lnTo>
                                <a:pt x="58217" y="60274"/>
                              </a:lnTo>
                              <a:lnTo>
                                <a:pt x="46901" y="60274"/>
                              </a:lnTo>
                              <a:lnTo>
                                <a:pt x="46901" y="12827"/>
                              </a:lnTo>
                              <a:lnTo>
                                <a:pt x="34950" y="60274"/>
                              </a:lnTo>
                              <a:lnTo>
                                <a:pt x="23228" y="60274"/>
                              </a:lnTo>
                              <a:lnTo>
                                <a:pt x="11303" y="12827"/>
                              </a:lnTo>
                              <a:lnTo>
                                <a:pt x="11303"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02" name="Shape 14802"/>
                      <wps:cNvSpPr/>
                      <wps:spPr>
                        <a:xfrm>
                          <a:off x="1869111"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03" name="Shape 14803"/>
                      <wps:cNvSpPr/>
                      <wps:spPr>
                        <a:xfrm>
                          <a:off x="1898962"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04" name="Shape 14804"/>
                      <wps:cNvSpPr/>
                      <wps:spPr>
                        <a:xfrm>
                          <a:off x="1956638" y="486628"/>
                          <a:ext cx="42443" cy="59779"/>
                        </a:xfrm>
                        <a:custGeom>
                          <a:avLst/>
                          <a:gdLst/>
                          <a:ahLst/>
                          <a:cxnLst/>
                          <a:rect l="0" t="0" r="0" b="0"/>
                          <a:pathLst>
                            <a:path w="42443" h="59779">
                              <a:moveTo>
                                <a:pt x="0" y="0"/>
                              </a:moveTo>
                              <a:lnTo>
                                <a:pt x="12179" y="0"/>
                              </a:lnTo>
                              <a:lnTo>
                                <a:pt x="12179" y="49619"/>
                              </a:lnTo>
                              <a:lnTo>
                                <a:pt x="42443" y="49619"/>
                              </a:lnTo>
                              <a:lnTo>
                                <a:pt x="42443" y="59779"/>
                              </a:lnTo>
                              <a:lnTo>
                                <a:pt x="0" y="5977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05" name="Shape 14805"/>
                      <wps:cNvSpPr/>
                      <wps:spPr>
                        <a:xfrm>
                          <a:off x="2001618"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82"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06" name="Shape 14806"/>
                      <wps:cNvSpPr/>
                      <wps:spPr>
                        <a:xfrm>
                          <a:off x="2031469"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07" name="Shape 14807"/>
                      <wps:cNvSpPr/>
                      <wps:spPr>
                        <a:xfrm>
                          <a:off x="2057993" y="486133"/>
                          <a:ext cx="47892" cy="60274"/>
                        </a:xfrm>
                        <a:custGeom>
                          <a:avLst/>
                          <a:gdLst/>
                          <a:ahLst/>
                          <a:cxnLst/>
                          <a:rect l="0" t="0" r="0" b="0"/>
                          <a:pathLst>
                            <a:path w="47892" h="60274">
                              <a:moveTo>
                                <a:pt x="0" y="0"/>
                              </a:moveTo>
                              <a:lnTo>
                                <a:pt x="47892" y="0"/>
                              </a:lnTo>
                              <a:lnTo>
                                <a:pt x="47892" y="10198"/>
                              </a:lnTo>
                              <a:lnTo>
                                <a:pt x="30048" y="10198"/>
                              </a:lnTo>
                              <a:lnTo>
                                <a:pt x="30048" y="60274"/>
                              </a:lnTo>
                              <a:lnTo>
                                <a:pt x="17882" y="60274"/>
                              </a:lnTo>
                              <a:lnTo>
                                <a:pt x="17882" y="10198"/>
                              </a:lnTo>
                              <a:lnTo>
                                <a:pt x="0" y="10198"/>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796" name="Shape 15796"/>
                      <wps:cNvSpPr/>
                      <wps:spPr>
                        <a:xfrm>
                          <a:off x="2113369"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09" name="Shape 14809"/>
                      <wps:cNvSpPr/>
                      <wps:spPr>
                        <a:xfrm>
                          <a:off x="2137254"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10" name="Shape 14810"/>
                      <wps:cNvSpPr/>
                      <wps:spPr>
                        <a:xfrm>
                          <a:off x="2195469" y="485107"/>
                          <a:ext cx="29210" cy="62289"/>
                        </a:xfrm>
                        <a:custGeom>
                          <a:avLst/>
                          <a:gdLst/>
                          <a:ahLst/>
                          <a:cxnLst/>
                          <a:rect l="0" t="0" r="0" b="0"/>
                          <a:pathLst>
                            <a:path w="29210" h="62289">
                              <a:moveTo>
                                <a:pt x="29159" y="0"/>
                              </a:moveTo>
                              <a:lnTo>
                                <a:pt x="29210" y="20"/>
                              </a:lnTo>
                              <a:lnTo>
                                <a:pt x="29210" y="10435"/>
                              </a:lnTo>
                              <a:lnTo>
                                <a:pt x="17158" y="15557"/>
                              </a:lnTo>
                              <a:cubicBezTo>
                                <a:pt x="14072" y="18999"/>
                                <a:pt x="12535" y="24181"/>
                                <a:pt x="12535" y="31128"/>
                              </a:cubicBezTo>
                              <a:cubicBezTo>
                                <a:pt x="12535" y="37948"/>
                                <a:pt x="14110" y="43117"/>
                                <a:pt x="17259" y="46634"/>
                              </a:cubicBezTo>
                              <a:lnTo>
                                <a:pt x="29210" y="51884"/>
                              </a:lnTo>
                              <a:lnTo>
                                <a:pt x="29210" y="62289"/>
                              </a:lnTo>
                              <a:lnTo>
                                <a:pt x="7938" y="54115"/>
                              </a:lnTo>
                              <a:cubicBezTo>
                                <a:pt x="2642" y="48667"/>
                                <a:pt x="0" y="41123"/>
                                <a:pt x="0" y="31535"/>
                              </a:cubicBezTo>
                              <a:cubicBezTo>
                                <a:pt x="0" y="25400"/>
                                <a:pt x="914" y="20231"/>
                                <a:pt x="2756" y="16066"/>
                              </a:cubicBezTo>
                              <a:cubicBezTo>
                                <a:pt x="4127" y="13005"/>
                                <a:pt x="6007" y="10249"/>
                                <a:pt x="8369" y="7810"/>
                              </a:cubicBezTo>
                              <a:cubicBezTo>
                                <a:pt x="10744" y="5359"/>
                                <a:pt x="13335" y="3556"/>
                                <a:pt x="16167" y="2375"/>
                              </a:cubicBezTo>
                              <a:cubicBezTo>
                                <a:pt x="19914" y="788"/>
                                <a:pt x="24244" y="0"/>
                                <a:pt x="29159"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11" name="Shape 14811"/>
                      <wps:cNvSpPr/>
                      <wps:spPr>
                        <a:xfrm>
                          <a:off x="2224679" y="485127"/>
                          <a:ext cx="29261" cy="62312"/>
                        </a:xfrm>
                        <a:custGeom>
                          <a:avLst/>
                          <a:gdLst/>
                          <a:ahLst/>
                          <a:cxnLst/>
                          <a:rect l="0" t="0" r="0" b="0"/>
                          <a:pathLst>
                            <a:path w="29261" h="62312">
                              <a:moveTo>
                                <a:pt x="0" y="0"/>
                              </a:moveTo>
                              <a:lnTo>
                                <a:pt x="21273" y="8235"/>
                              </a:lnTo>
                              <a:cubicBezTo>
                                <a:pt x="26594" y="13760"/>
                                <a:pt x="29261" y="21405"/>
                                <a:pt x="29261" y="31223"/>
                              </a:cubicBezTo>
                              <a:cubicBezTo>
                                <a:pt x="29261" y="40951"/>
                                <a:pt x="26619" y="48571"/>
                                <a:pt x="21323" y="54057"/>
                              </a:cubicBezTo>
                              <a:cubicBezTo>
                                <a:pt x="16040" y="59556"/>
                                <a:pt x="8966" y="62312"/>
                                <a:pt x="114" y="62312"/>
                              </a:cubicBezTo>
                              <a:lnTo>
                                <a:pt x="0" y="62269"/>
                              </a:lnTo>
                              <a:lnTo>
                                <a:pt x="0" y="51864"/>
                              </a:lnTo>
                              <a:lnTo>
                                <a:pt x="76" y="51898"/>
                              </a:lnTo>
                              <a:cubicBezTo>
                                <a:pt x="4928" y="51898"/>
                                <a:pt x="8903" y="50158"/>
                                <a:pt x="12014" y="46653"/>
                              </a:cubicBezTo>
                              <a:cubicBezTo>
                                <a:pt x="15113" y="43173"/>
                                <a:pt x="16675" y="37928"/>
                                <a:pt x="16675" y="30930"/>
                              </a:cubicBezTo>
                              <a:cubicBezTo>
                                <a:pt x="16675" y="24022"/>
                                <a:pt x="15164" y="18878"/>
                                <a:pt x="12141" y="15475"/>
                              </a:cubicBezTo>
                              <a:cubicBezTo>
                                <a:pt x="9106" y="12083"/>
                                <a:pt x="5080" y="10382"/>
                                <a:pt x="76" y="10382"/>
                              </a:cubicBezTo>
                              <a:lnTo>
                                <a:pt x="0" y="10415"/>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12" name="Shape 14812"/>
                      <wps:cNvSpPr/>
                      <wps:spPr>
                        <a:xfrm>
                          <a:off x="2257304" y="486133"/>
                          <a:ext cx="29851" cy="60274"/>
                        </a:xfrm>
                        <a:custGeom>
                          <a:avLst/>
                          <a:gdLst/>
                          <a:ahLst/>
                          <a:cxnLst/>
                          <a:rect l="0" t="0" r="0" b="0"/>
                          <a:pathLst>
                            <a:path w="29851" h="60274">
                              <a:moveTo>
                                <a:pt x="23482" y="0"/>
                              </a:moveTo>
                              <a:lnTo>
                                <a:pt x="29851" y="0"/>
                              </a:lnTo>
                              <a:lnTo>
                                <a:pt x="29851" y="14281"/>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13" name="Shape 14813"/>
                      <wps:cNvSpPr/>
                      <wps:spPr>
                        <a:xfrm>
                          <a:off x="2287156"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14" name="Shape 14814"/>
                      <wps:cNvSpPr/>
                      <wps:spPr>
                        <a:xfrm>
                          <a:off x="2324082" y="486133"/>
                          <a:ext cx="58217" cy="60274"/>
                        </a:xfrm>
                        <a:custGeom>
                          <a:avLst/>
                          <a:gdLst/>
                          <a:ahLst/>
                          <a:cxnLst/>
                          <a:rect l="0" t="0" r="0" b="0"/>
                          <a:pathLst>
                            <a:path w="58217" h="60274">
                              <a:moveTo>
                                <a:pt x="0" y="0"/>
                              </a:moveTo>
                              <a:lnTo>
                                <a:pt x="18212" y="0"/>
                              </a:lnTo>
                              <a:lnTo>
                                <a:pt x="29146" y="41109"/>
                              </a:lnTo>
                              <a:lnTo>
                                <a:pt x="39954" y="0"/>
                              </a:lnTo>
                              <a:lnTo>
                                <a:pt x="58217" y="0"/>
                              </a:lnTo>
                              <a:lnTo>
                                <a:pt x="58217" y="60274"/>
                              </a:lnTo>
                              <a:lnTo>
                                <a:pt x="46901" y="60274"/>
                              </a:lnTo>
                              <a:lnTo>
                                <a:pt x="46901" y="12827"/>
                              </a:lnTo>
                              <a:lnTo>
                                <a:pt x="34950" y="60274"/>
                              </a:lnTo>
                              <a:lnTo>
                                <a:pt x="23228" y="60274"/>
                              </a:lnTo>
                              <a:lnTo>
                                <a:pt x="11303" y="12827"/>
                              </a:lnTo>
                              <a:lnTo>
                                <a:pt x="11303"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15" name="Shape 14815"/>
                      <wps:cNvSpPr/>
                      <wps:spPr>
                        <a:xfrm>
                          <a:off x="2394391" y="486133"/>
                          <a:ext cx="45847" cy="60274"/>
                        </a:xfrm>
                        <a:custGeom>
                          <a:avLst/>
                          <a:gdLst/>
                          <a:ahLst/>
                          <a:cxnLst/>
                          <a:rect l="0" t="0" r="0" b="0"/>
                          <a:pathLst>
                            <a:path w="45847" h="60274">
                              <a:moveTo>
                                <a:pt x="0" y="0"/>
                              </a:moveTo>
                              <a:lnTo>
                                <a:pt x="44704" y="0"/>
                              </a:lnTo>
                              <a:lnTo>
                                <a:pt x="44704" y="10198"/>
                              </a:lnTo>
                              <a:lnTo>
                                <a:pt x="12167" y="10198"/>
                              </a:lnTo>
                              <a:lnTo>
                                <a:pt x="12167" y="23546"/>
                              </a:lnTo>
                              <a:lnTo>
                                <a:pt x="42431" y="23546"/>
                              </a:lnTo>
                              <a:lnTo>
                                <a:pt x="42431" y="33705"/>
                              </a:lnTo>
                              <a:lnTo>
                                <a:pt x="12167" y="33705"/>
                              </a:lnTo>
                              <a:lnTo>
                                <a:pt x="12167" y="50113"/>
                              </a:lnTo>
                              <a:lnTo>
                                <a:pt x="45847" y="50113"/>
                              </a:lnTo>
                              <a:lnTo>
                                <a:pt x="45847"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16" name="Shape 14816"/>
                      <wps:cNvSpPr/>
                      <wps:spPr>
                        <a:xfrm>
                          <a:off x="2450598" y="486133"/>
                          <a:ext cx="24467" cy="60274"/>
                        </a:xfrm>
                        <a:custGeom>
                          <a:avLst/>
                          <a:gdLst/>
                          <a:ahLst/>
                          <a:cxnLst/>
                          <a:rect l="0" t="0" r="0" b="0"/>
                          <a:pathLst>
                            <a:path w="24467" h="60274">
                              <a:moveTo>
                                <a:pt x="0" y="0"/>
                              </a:moveTo>
                              <a:lnTo>
                                <a:pt x="24467" y="0"/>
                              </a:lnTo>
                              <a:lnTo>
                                <a:pt x="24467" y="10261"/>
                              </a:lnTo>
                              <a:lnTo>
                                <a:pt x="21666" y="10198"/>
                              </a:lnTo>
                              <a:lnTo>
                                <a:pt x="12179" y="10198"/>
                              </a:lnTo>
                              <a:lnTo>
                                <a:pt x="12179" y="25488"/>
                              </a:lnTo>
                              <a:lnTo>
                                <a:pt x="21184" y="25488"/>
                              </a:lnTo>
                              <a:lnTo>
                                <a:pt x="24467" y="25267"/>
                              </a:lnTo>
                              <a:lnTo>
                                <a:pt x="24467" y="38346"/>
                              </a:lnTo>
                              <a:lnTo>
                                <a:pt x="24435" y="38303"/>
                              </a:lnTo>
                              <a:cubicBezTo>
                                <a:pt x="23279" y="37083"/>
                                <a:pt x="22047" y="36246"/>
                                <a:pt x="20777" y="35789"/>
                              </a:cubicBezTo>
                              <a:cubicBezTo>
                                <a:pt x="19482" y="35331"/>
                                <a:pt x="17437" y="35116"/>
                                <a:pt x="14643" y="35116"/>
                              </a:cubicBezTo>
                              <a:lnTo>
                                <a:pt x="12179" y="35116"/>
                              </a:lnTo>
                              <a:lnTo>
                                <a:pt x="12179"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17" name="Shape 14817"/>
                      <wps:cNvSpPr/>
                      <wps:spPr>
                        <a:xfrm>
                          <a:off x="2475065" y="486133"/>
                          <a:ext cx="29737" cy="60274"/>
                        </a:xfrm>
                        <a:custGeom>
                          <a:avLst/>
                          <a:gdLst/>
                          <a:ahLst/>
                          <a:cxnLst/>
                          <a:rect l="0" t="0" r="0" b="0"/>
                          <a:pathLst>
                            <a:path w="29737" h="60274">
                              <a:moveTo>
                                <a:pt x="0" y="0"/>
                              </a:moveTo>
                              <a:lnTo>
                                <a:pt x="1162" y="0"/>
                              </a:lnTo>
                              <a:cubicBezTo>
                                <a:pt x="7588" y="0"/>
                                <a:pt x="12275" y="533"/>
                                <a:pt x="15196" y="1625"/>
                              </a:cubicBezTo>
                              <a:cubicBezTo>
                                <a:pt x="18104" y="2705"/>
                                <a:pt x="20453" y="4623"/>
                                <a:pt x="22206" y="7404"/>
                              </a:cubicBezTo>
                              <a:cubicBezTo>
                                <a:pt x="23959" y="10173"/>
                                <a:pt x="24835" y="13334"/>
                                <a:pt x="24835" y="16890"/>
                              </a:cubicBezTo>
                              <a:cubicBezTo>
                                <a:pt x="24835" y="21425"/>
                                <a:pt x="23501" y="25146"/>
                                <a:pt x="20847" y="28105"/>
                              </a:cubicBezTo>
                              <a:cubicBezTo>
                                <a:pt x="18180" y="31038"/>
                                <a:pt x="14218" y="32905"/>
                                <a:pt x="8922" y="33668"/>
                              </a:cubicBezTo>
                              <a:cubicBezTo>
                                <a:pt x="11551" y="35204"/>
                                <a:pt x="13735" y="36894"/>
                                <a:pt x="15450" y="38734"/>
                              </a:cubicBezTo>
                              <a:cubicBezTo>
                                <a:pt x="17151" y="40563"/>
                                <a:pt x="19463" y="43827"/>
                                <a:pt x="22371" y="48513"/>
                              </a:cubicBezTo>
                              <a:lnTo>
                                <a:pt x="29737" y="60274"/>
                              </a:lnTo>
                              <a:lnTo>
                                <a:pt x="15170" y="60274"/>
                              </a:lnTo>
                              <a:lnTo>
                                <a:pt x="6382" y="47155"/>
                              </a:lnTo>
                              <a:lnTo>
                                <a:pt x="0" y="38346"/>
                              </a:lnTo>
                              <a:lnTo>
                                <a:pt x="0" y="25267"/>
                              </a:lnTo>
                              <a:lnTo>
                                <a:pt x="7652" y="24752"/>
                              </a:lnTo>
                              <a:cubicBezTo>
                                <a:pt x="9112" y="24256"/>
                                <a:pt x="10230" y="23406"/>
                                <a:pt x="11068" y="22199"/>
                              </a:cubicBezTo>
                              <a:cubicBezTo>
                                <a:pt x="11881" y="20993"/>
                                <a:pt x="12287" y="19481"/>
                                <a:pt x="12287" y="17678"/>
                              </a:cubicBezTo>
                              <a:cubicBezTo>
                                <a:pt x="12287" y="15646"/>
                                <a:pt x="11754" y="14021"/>
                                <a:pt x="10674" y="12764"/>
                              </a:cubicBezTo>
                              <a:cubicBezTo>
                                <a:pt x="9595" y="11519"/>
                                <a:pt x="8058" y="10731"/>
                                <a:pt x="6090" y="10401"/>
                              </a:cubicBezTo>
                              <a:lnTo>
                                <a:pt x="0" y="1026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797" name="Shape 15797"/>
                      <wps:cNvSpPr/>
                      <wps:spPr>
                        <a:xfrm>
                          <a:off x="2510993"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19" name="Shape 14819"/>
                      <wps:cNvSpPr/>
                      <wps:spPr>
                        <a:xfrm>
                          <a:off x="2532629" y="485102"/>
                          <a:ext cx="52502" cy="62333"/>
                        </a:xfrm>
                        <a:custGeom>
                          <a:avLst/>
                          <a:gdLst/>
                          <a:ahLst/>
                          <a:cxnLst/>
                          <a:rect l="0" t="0" r="0" b="0"/>
                          <a:pathLst>
                            <a:path w="52502" h="62333">
                              <a:moveTo>
                                <a:pt x="28207" y="0"/>
                              </a:moveTo>
                              <a:cubicBezTo>
                                <a:pt x="35573" y="0"/>
                                <a:pt x="41554" y="2184"/>
                                <a:pt x="46177" y="6541"/>
                              </a:cubicBezTo>
                              <a:cubicBezTo>
                                <a:pt x="48908" y="9119"/>
                                <a:pt x="50965" y="12815"/>
                                <a:pt x="52337" y="17641"/>
                              </a:cubicBezTo>
                              <a:lnTo>
                                <a:pt x="40297" y="20510"/>
                              </a:lnTo>
                              <a:cubicBezTo>
                                <a:pt x="39573" y="17387"/>
                                <a:pt x="38087" y="14923"/>
                                <a:pt x="35827" y="13106"/>
                              </a:cubicBezTo>
                              <a:cubicBezTo>
                                <a:pt x="33566" y="11316"/>
                                <a:pt x="30823" y="10402"/>
                                <a:pt x="27584" y="10402"/>
                              </a:cubicBezTo>
                              <a:cubicBezTo>
                                <a:pt x="23114" y="10402"/>
                                <a:pt x="19495" y="12002"/>
                                <a:pt x="16701" y="15215"/>
                              </a:cubicBezTo>
                              <a:cubicBezTo>
                                <a:pt x="13932" y="18416"/>
                                <a:pt x="12535" y="23609"/>
                                <a:pt x="12535" y="30798"/>
                              </a:cubicBezTo>
                              <a:cubicBezTo>
                                <a:pt x="12535" y="38418"/>
                                <a:pt x="13907" y="43841"/>
                                <a:pt x="16637" y="47079"/>
                              </a:cubicBezTo>
                              <a:cubicBezTo>
                                <a:pt x="19380" y="50318"/>
                                <a:pt x="22962" y="51930"/>
                                <a:pt x="27331" y="51930"/>
                              </a:cubicBezTo>
                              <a:cubicBezTo>
                                <a:pt x="30569" y="51930"/>
                                <a:pt x="33350" y="50902"/>
                                <a:pt x="35674" y="48845"/>
                              </a:cubicBezTo>
                              <a:cubicBezTo>
                                <a:pt x="38011" y="46800"/>
                                <a:pt x="39688" y="43562"/>
                                <a:pt x="40704" y="39142"/>
                              </a:cubicBezTo>
                              <a:lnTo>
                                <a:pt x="52502" y="42889"/>
                              </a:lnTo>
                              <a:cubicBezTo>
                                <a:pt x="50686" y="49454"/>
                                <a:pt x="47689" y="54344"/>
                                <a:pt x="43472" y="57544"/>
                              </a:cubicBezTo>
                              <a:cubicBezTo>
                                <a:pt x="39268" y="60731"/>
                                <a:pt x="33934" y="62333"/>
                                <a:pt x="27457" y="62333"/>
                              </a:cubicBezTo>
                              <a:cubicBezTo>
                                <a:pt x="19456" y="62333"/>
                                <a:pt x="12878" y="59589"/>
                                <a:pt x="7722" y="54128"/>
                              </a:cubicBezTo>
                              <a:cubicBezTo>
                                <a:pt x="2565" y="48667"/>
                                <a:pt x="0" y="41187"/>
                                <a:pt x="0" y="31699"/>
                              </a:cubicBezTo>
                              <a:cubicBezTo>
                                <a:pt x="0" y="21667"/>
                                <a:pt x="2578" y="13881"/>
                                <a:pt x="7760" y="8319"/>
                              </a:cubicBezTo>
                              <a:cubicBezTo>
                                <a:pt x="12941" y="2781"/>
                                <a:pt x="19761" y="0"/>
                                <a:pt x="28207"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20" name="Shape 14820"/>
                      <wps:cNvSpPr/>
                      <wps:spPr>
                        <a:xfrm>
                          <a:off x="2589439" y="486133"/>
                          <a:ext cx="29851" cy="60274"/>
                        </a:xfrm>
                        <a:custGeom>
                          <a:avLst/>
                          <a:gdLst/>
                          <a:ahLst/>
                          <a:cxnLst/>
                          <a:rect l="0" t="0" r="0" b="0"/>
                          <a:pathLst>
                            <a:path w="29851" h="60274">
                              <a:moveTo>
                                <a:pt x="23482" y="0"/>
                              </a:moveTo>
                              <a:lnTo>
                                <a:pt x="29851" y="0"/>
                              </a:lnTo>
                              <a:lnTo>
                                <a:pt x="29851" y="14281"/>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21" name="Shape 14821"/>
                      <wps:cNvSpPr/>
                      <wps:spPr>
                        <a:xfrm>
                          <a:off x="2619290"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22" name="Shape 14822"/>
                      <wps:cNvSpPr/>
                      <wps:spPr>
                        <a:xfrm>
                          <a:off x="2656502"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23" name="Shape 14823"/>
                      <wps:cNvSpPr/>
                      <wps:spPr>
                        <a:xfrm>
                          <a:off x="2711056"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24" name="Shape 14824"/>
                      <wps:cNvSpPr/>
                      <wps:spPr>
                        <a:xfrm>
                          <a:off x="2740908"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w:pict>
            <v:group w14:anchorId="2CEFA87A" id="Group 14755" o:spid="_x0000_s1026" style="position:absolute;margin-left:0;margin-top:1128.5pt;width:899.55pt;height:71.5pt;z-index:251680768;mso-position-horizontal-relative:page;mso-position-vertical-relative:page" coordsize="114244,90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">
              <v:shape id="Shape 15793" o:spid="_x0000_s1027" style="position:absolute;top:8228;width:114244;height:851;visibility:visible;mso-wrap-style:square;v-text-anchor:top" coordsize="11424450,851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" path="m,l11424450,r,85103l,85103,,e" fillcolor="#575455" stroked="f" strokeweight="0">
                <v:stroke miterlimit="83231f" joinstyle="miter"/>
                <v:path arrowok="t" textboxrect="0,0,11424450,85103"/>
              </v:shape>
              <v:shape id="Shape 14757" o:spid="_x0000_s1028" style="position:absolute;left:783;top:93;width:6436;height:6437;visibility:visible;mso-wrap-style:square;v-text-anchor:top" coordsize="643547,643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" path="m321793,c498996,,643547,144577,643547,321844v,177279,-144551,321856,-321754,321856c144551,643700,,499123,,321844,,144577,144551,,321793,xe" fillcolor="#f3a62b" stroked="f" strokeweight="0">
                <v:stroke miterlimit="83231f" joinstyle="miter"/>
                <v:path arrowok="t" textboxrect="0,0,643547,643700"/>
              </v:shape>
              <v:shape id="Shape 14758" o:spid="_x0000_s1029" style="position:absolute;left:689;width:3312;height:6623;visibility:visible;mso-wrap-style:square;v-text-anchor:top" coordsize="331191,66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" path="m331191,r,18693l268343,25050c126138,54239,18860,180414,18860,331188v,150784,107278,276970,249483,306161l331191,643706r,18682l264547,655650c113754,624714,,490986,,331188,,171400,113754,37674,264547,6738l331191,xe" fillcolor="black" stroked="f" strokeweight="0">
                <v:stroke miterlimit="83231f" joinstyle="miter"/>
                <v:path arrowok="t" textboxrect="0,0,331191,662388"/>
              </v:shape>
              <v:shape id="Shape 14759" o:spid="_x0000_s1030" style="position:absolute;left:4001;width:3312;height:6623;visibility:visible;mso-wrap-style:square;v-text-anchor:top" coordsize="331203,6623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" path="m25,c182626,,331203,148577,331203,331191,331203,513817,182626,662394,25,662394r-25,-3l,643710r25,3c172237,643713,312331,503517,312331,331191,312331,158877,172237,18693,25,18693r-25,4l,3,25,xe" fillcolor="black" stroked="f" strokeweight="0">
                <v:stroke miterlimit="83231f" joinstyle="miter"/>
                <v:path arrowok="t" textboxrect="0,0,331203,662394"/>
              </v:shape>
              <v:shape id="Shape 14760" o:spid="_x0000_s1031" style="position:absolute;left:2881;top:1827;width:693;height:2282;visibility:visible;mso-wrap-style:square;v-text-anchor:top" coordsize="69228,228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" path="m,l38900,r,178180l69228,178180r,49955l8903,203085c2438,196151,165,191960,,179857l,xe" fillcolor="black" stroked="f" strokeweight="0">
                <v:stroke miterlimit="83231f" joinstyle="miter"/>
                <v:path arrowok="t" textboxrect="0,0,69228,228135"/>
              </v:shape>
              <v:shape id="Shape 14761" o:spid="_x0000_s1032" style="position:absolute;left:1125;top:467;width:2449;height:5689;visibility:visible;mso-wrap-style:square;v-text-anchor:top" coordsize="244894,568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" path="m244894,r,12943l232245,15199r-13284,3060l205905,21980r-12738,4318l180708,31200r-12192,5512l156705,42769r-11519,6643l134049,56550r-10770,7645l112890,72349r-9969,8648l93370,90103r-9080,9550l75654,109635r-8166,10376l59830,130781r-7163,11150l46063,153437r-6058,11863l34493,177467r-4927,12483l25260,202713r-3708,13044l18453,229040r-2375,13551l14313,256333r-1080,13957l12878,284463r355,14175l14313,312581r1765,13754l18453,339886r3099,13285l25260,366201r4306,12763l34442,391309r210452,l244894,425827r-8204,l208267,498408r15621,l229908,481910r14986,l244894,568917r-1092,-138l229667,566226r-13945,-3200l202095,559152r-13360,-4521l175666,549463r-12750,-5754l150495,537346r-12014,-6921l126784,522931r-11277,-8014l104661,506371,94209,497328r-9957,-9511l74701,477820,65659,467395,57137,456524,49124,445233,41631,433561,34709,421536,28334,409127,22581,396363,17437,383333,12929,369973,9042,356321,5855,342388,3302,328240,1486,313838,368,299234,,284463,368,269694,1486,255088,3302,240686,5855,226552,9042,212620r3887,-13652l17437,185595r5144,-13044l28334,159801r6375,-12408l41631,135365r7493,-11670l57137,112404r8522,-10871l74701,91106r9551,-9995l94209,71586r10452,-9016l115507,54009r11277,-8013l138481,38503r12014,-6934l162916,25206r12750,-5753l188735,14297,202095,9762,215722,5914,229667,2688,243802,136,244894,xe" fillcolor="black" stroked="f" strokeweight="0">
                <v:stroke miterlimit="83231f" joinstyle="miter"/>
                <v:path arrowok="t" textboxrect="0,0,244894,568917"/>
              </v:shape>
              <v:shape id="Shape 14762" o:spid="_x0000_s1033" style="position:absolute;left:3574;top:1328;width:958;height:4860;visibility:visible;mso-wrap-style:square;v-text-anchor:top" coordsize="95790,486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" path="m24422,l63322,r,228130l95790,228130r,49076l63322,289472r,15736l95790,305208r,94856l84823,400064r,-59755l70091,340309r,71998l95790,412307r,68695l86500,482678r-14377,1815l57506,485611r-14796,393l27915,485611,13322,484493,,482816,,395808r14199,l20561,412307r16066,l7391,339725r-7391,l,305208r24422,l24422,288227,,278085,,228130r24422,l24422,xe" fillcolor="black" stroked="f" strokeweight="0">
                <v:stroke miterlimit="83231f" joinstyle="miter"/>
                <v:path arrowok="t" textboxrect="0,0,95790,486004"/>
              </v:shape>
              <v:shape id="Shape 14763" o:spid="_x0000_s1034" style="position:absolute;left:3574;top:435;width:958;height:180;visibility:visible;mso-wrap-style:square;v-text-anchor:top" coordsize="95790,17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" path="m42710,l57506,394,72123,1499,86500,3302r9290,1676l95790,17954,84531,15951,70802,14199,56858,13131,42710,12788r-14148,343l14618,14199,889,15951,,16109,,3166,13322,1499,27915,394,42710,xe" fillcolor="black" stroked="f" strokeweight="0">
                <v:stroke miterlimit="83231f" joinstyle="miter"/>
                <v:path arrowok="t" textboxrect="0,0,95790,17954"/>
              </v:shape>
              <v:shape id="Shape 14764" o:spid="_x0000_s1035" style="position:absolute;left:4532;top:1827;width:612;height:2273;visibility:visible;mso-wrap-style:square;v-text-anchor:top" coordsize="61195,227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" path="m22282,l61195,r,179857l61144,179857v-343,12649,-2095,21628,-11011,28461l,227256,,178180r22282,l22282,xe" fillcolor="black" stroked="f" strokeweight="0">
                <v:stroke miterlimit="83231f" joinstyle="miter"/>
                <v:path arrowok="t" textboxrect="0,0,61195,227256"/>
              </v:shape>
              <v:shape id="Shape 14765" o:spid="_x0000_s1036" style="position:absolute;left:4532;top:485;width:2345;height:5653;visibility:visible;mso-wrap-style:square;v-text-anchor:top" coordsize="234512,5652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" path="m,l4858,876,18802,4102,32442,7950r13361,4535l58871,17641r12738,5753l84030,29756r12026,6935l107740,44183r11278,8014l129864,60758r10465,9016l150285,79299r9538,9995l168866,99721r8534,10871l185401,121882r7493,11671l199815,145580r6363,12409l211931,170738r5144,13045l221596,197155r3886,13652l228683,224740r2552,14134l233039,253276r1117,14605l234512,282651r-356,14771l233039,312026r-1804,14402l228683,340576r-3201,13933l221596,368160r-4521,13361l211931,394551r-5753,12764l199815,419723r-6921,12026l185401,443421r-8001,11291l168866,465582r-9043,10426l150285,486004r-9956,9512l129864,504558r-10846,8547l107740,521119r-11684,7494l84030,535533r-12421,6364l58871,547650r-13068,5169l32442,557340r-13640,3874l4858,564414,,565291,,496596r25698,l25698,484353,,484353,,389497r200082,l204972,377152r4305,-12763l212960,351358r3099,-13284l218459,324523r1753,-13754l221278,296825r356,-14174l221278,268478r-1066,-13957l218459,240779r-2400,-13551l212960,213945r-3683,-13044l204972,188137r-4953,-12483l194507,163488r-6045,-11863l181845,140119r-7137,-11150l167049,118199r-8178,-10376l150235,97841r-9094,-9550l131591,79184r-9944,-8647l111246,62382,100463,54738,89364,47600,77819,40957,65996,34900,53829,29387,41370,24485,28607,20168,15564,16447,2305,13387,,12976,,xe" fillcolor="black" stroked="f" strokeweight="0">
                <v:stroke miterlimit="83231f" joinstyle="miter"/>
                <v:path arrowok="t" textboxrect="0,0,234512,565291"/>
              </v:shape>
              <v:shape id="Shape 14766" o:spid="_x0000_s1037" style="position:absolute;left:3469;top:4894;width:200;height:270;visibility:visible;mso-wrap-style:square;v-text-anchor:top" coordsize="19926,269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" path="m9868,l19926,26936,,26936,9868,xe" fillcolor="black" stroked="f" strokeweight="0">
                <v:stroke miterlimit="83231f" joinstyle="miter"/>
                <v:path arrowok="t" textboxrect="0,0,19926,26936"/>
              </v:shape>
              <v:shape id="Shape 14825" o:spid="_x0000_s1038" style="position:absolute;left:27342;top:913;width:125;height:317;visibility:visible;mso-wrap-style:square;v-text-anchor:top" coordsize="12567,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" path="m11811,r756,74l12567,6204,11252,5271v-1892,,-3187,177,-3937,355l7315,14427r3366,l12567,14033r,6992l10490,19495r-3353,l7137,31674,,31674,,939c2807,558,6744,,11811,xe" fillcolor="black" stroked="f" strokeweight="0">
                <v:stroke miterlimit="83231f" joinstyle="miter"/>
                <v:path arrowok="t" textboxrect="0,0,12567,31674"/>
              </v:shape>
              <v:shape id="Shape 14826" o:spid="_x0000_s1039" style="position:absolute;left:27145;top:763;width:322;height:617;visibility:visible;mso-wrap-style:square;v-text-anchor:top" coordsize="32239,616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" path="m31852,r387,74l32239,6507r-756,-321c18186,6186,7874,17247,7874,30747v,13691,10312,24561,23978,24561l32239,55144r,6421l31686,61672c14059,61672,,48006,,30747,,13488,14059,,31852,xe" fillcolor="black" stroked="f" strokeweight="0">
                <v:stroke miterlimit="83231f" joinstyle="miter"/>
                <v:path arrowok="t" textboxrect="0,0,32239,61672"/>
              </v:shape>
              <v:shape id="Shape 14827" o:spid="_x0000_s1040" style="position:absolute;left:27467;top:914;width:143;height:316;visibility:visible;mso-wrap-style:square;v-text-anchor:top" coordsize="14256,3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" path="m,l5901,584v1640,424,2811,1038,3846,1793c11614,3673,12922,5921,12922,8930v,3733,-2807,6171,-6363,7316l6559,16601v2985,939,4496,3390,5436,7518c12922,28767,13672,30482,14256,31600r-7519,c5810,30482,5251,27865,4299,24119l,20951,,13959r3164,-659c4455,12574,5251,11450,5251,9857l,6130,,xe" fillcolor="black" stroked="f" strokeweight="0">
                <v:stroke miterlimit="83231f" joinstyle="miter"/>
                <v:path arrowok="t" textboxrect="0,0,14256,31600"/>
              </v:shape>
              <v:shape id="Shape 14828" o:spid="_x0000_s1041" style="position:absolute;left:27467;top:764;width:310;height:614;visibility:visible;mso-wrap-style:square;v-text-anchor:top" coordsize="30931,614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" path="m,l11862,2302c23123,6905,30931,17728,30931,30673v,12944,-7808,23868,-19138,28520l,61491,,55070,16320,48174v4194,-4426,6724,-10561,6724,-17311c23044,24019,20514,17830,16273,13353l,6432,,xe" fillcolor="black" stroked="f" strokeweight="0">
                <v:stroke miterlimit="83231f" joinstyle="miter"/>
                <v:path arrowok="t" textboxrect="0,0,30931,61491"/>
              </v:shape>
              <v:shape id="Shape 14767" o:spid="_x0000_s1042" style="position:absolute;left:8397;top:836;width:2659;height:3391;visibility:visible;mso-wrap-style:square;v-text-anchor:top" coordsize="265836,339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" path="m,l67297,r,180581c67297,209232,68148,227876,69774,236334v2895,13666,9779,24600,20599,32829c101219,277470,116065,281597,134849,281597v19075,,33540,-3873,43256,-11722c187795,262116,193612,252501,195567,241148v2007,-11393,2947,-30290,2947,-56668l198514,r67322,l265836,175158v,40057,-1816,68314,-5448,84849c256718,276555,250063,290437,240259,301853v-9779,11342,-22886,20422,-39193,27192c184683,335775,163258,339128,136881,339128v-31852,,-56007,-3671,-72441,-11049c47968,320714,35027,311175,25463,299453,15913,287744,9614,275386,6579,262510,2172,243408,,215215,,177876l,xe" fillcolor="black" stroked="f" strokeweight="0">
                <v:stroke miterlimit="83231f" joinstyle="miter"/>
                <v:path arrowok="t" textboxrect="0,0,265836,339128"/>
              </v:shape>
              <v:shape id="Shape 14768" o:spid="_x0000_s1043" style="position:absolute;left:11772;top:836;width:2646;height:3335;visibility:visible;mso-wrap-style:square;v-text-anchor:top" coordsize="264566,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" path="m,l65507,,202006,222669,202006,r62560,l264566,333463r-67627,l62560,116015r,217448l,333463,,xe" fillcolor="black" stroked="f" strokeweight="0">
                <v:stroke miterlimit="83231f" joinstyle="miter"/>
                <v:path arrowok="t" textboxrect="0,0,264566,333463"/>
              </v:shape>
              <v:shape id="Shape 14769" o:spid="_x0000_s1044" style="position:absolute;left:14751;top:836;width:1651;height:3335;visibility:visible;mso-wrap-style:square;v-text-anchor:top" coordsize="165100,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" path="m129883,r35217,l165100,79040r-470,-1265l119609,201561r45491,l165100,257684r-66218,l71425,333463,,333463,129883,xe" fillcolor="black" stroked="f" strokeweight="0">
                <v:stroke miterlimit="83231f" joinstyle="miter"/>
                <v:path arrowok="t" textboxrect="0,0,165100,333463"/>
              </v:shape>
              <v:shape id="Shape 14770" o:spid="_x0000_s1045" style="position:absolute;left:16402;top:836;width:1695;height:3335;visibility:visible;mso-wrap-style:square;v-text-anchor:top" coordsize="169494,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" path="m,l35966,,169494,333463r-73279,l67081,257684,,257684,,201561r45491,l,79040,,xe" fillcolor="black" stroked="f" strokeweight="0">
                <v:stroke miterlimit="83231f" joinstyle="miter"/>
                <v:path arrowok="t" textboxrect="0,0,169494,333463"/>
              </v:shape>
              <v:shape id="Shape 14771" o:spid="_x0000_s1046" style="position:absolute;left:18411;top:836;width:2658;height:3391;visibility:visible;mso-wrap-style:square;v-text-anchor:top" coordsize="265836,339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" path="m,l67323,r,180581c67323,209232,68174,227876,69799,236334v2896,13666,9779,24600,20574,32829c101257,277470,116065,281597,134849,281597v19113,,33540,-3873,43256,-11722c187795,262116,193637,252501,195567,241148v2032,-11393,2947,-30290,2947,-56668l198514,r67322,l265836,175158v,40057,-1790,68314,-5448,84849c256743,276555,250063,290437,240284,301853v-9779,11342,-22911,20422,-39179,27192c184709,335775,163297,339128,136881,339128v-31827,,-55957,-3671,-72441,-11049c47968,320714,35027,311175,25476,299453,15913,287744,9639,275386,6604,262510,2172,243408,,215215,,177876l,xe" fillcolor="black" stroked="f" strokeweight="0">
                <v:stroke miterlimit="83231f" joinstyle="miter"/>
                <v:path arrowok="t" textboxrect="0,0,265836,339128"/>
              </v:shape>
              <v:shape id="Shape 14772" o:spid="_x0000_s1047" style="position:absolute;left:21876;top:863;width:2347;height:3308;visibility:visible;mso-wrap-style:square;v-text-anchor:top" coordsize="234671,330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" path="m,l67297,r,274523l234671,274523r,56210l,330733,,xe" fillcolor="black" stroked="f" strokeweight="0">
                <v:stroke miterlimit="83231f" joinstyle="miter"/>
                <v:path arrowok="t" textboxrect="0,0,234671,330733"/>
              </v:shape>
              <v:shape id="Shape 14773" o:spid="_x0000_s1048" style="position:absolute;left:24351;top:836;width:1651;height:3335;visibility:visible;mso-wrap-style:square;v-text-anchor:top" coordsize="165119,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" path="m129883,r35236,l165119,78989r-451,-1214l119609,201561r45510,l165119,257684r-66211,l71425,333463,,333463,129883,xe" fillcolor="black" stroked="f" strokeweight="0">
                <v:stroke miterlimit="83231f" joinstyle="miter"/>
                <v:path arrowok="t" textboxrect="0,0,165119,333463"/>
              </v:shape>
              <v:shape id="Shape 14774" o:spid="_x0000_s1049" style="position:absolute;left:26002;top:836;width:1695;height:3335;visibility:visible;mso-wrap-style:square;v-text-anchor:top" coordsize="169475,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" path="m,l35947,,169475,333463r-73279,l67088,257684,,257684,,201561r45511,l,78989,,xe" fillcolor="black" stroked="f" strokeweight="0">
                <v:stroke miterlimit="83231f" joinstyle="miter"/>
                <v:path arrowok="t" textboxrect="0,0,169475,333463"/>
              </v:shape>
              <v:shape id="Shape 14775" o:spid="_x0000_s1050" style="position:absolute;left:8397;top:4861;width:481;height:613;visibility:visible;mso-wrap-style:square;v-text-anchor:top" coordsize="48070,613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" path="m,l12179,r,32638c12179,37833,12332,41187,12624,42711v521,2475,1765,4457,3721,5943c18301,50152,20980,50902,24384,50902v3454,,6058,-711,7811,-2122c33960,47383,35014,45644,35357,43586v368,-2057,546,-5474,546,-10248l35903,,48070,r,31662c48070,38900,47739,44005,47079,46989v-661,2999,-1867,5513,-3632,7570c41669,56617,39319,58255,36347,59474v-2959,1220,-6820,1829,-11595,1829c18999,61303,14630,60643,11659,59310,8687,57989,6337,56262,4610,54127,2883,52006,1753,49785,1194,47447,394,43993,,38900,,32144l,xe" fillcolor="black" stroked="f" strokeweight="0">
                <v:stroke miterlimit="83231f" joinstyle="miter"/>
                <v:path arrowok="t" textboxrect="0,0,48070,61303"/>
              </v:shape>
              <v:shape id="Shape 14776" o:spid="_x0000_s1051" style="position:absolute;left:9007;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" path="m,l11849,,36513,40246,36513,,47828,r,60274l35611,60274,11316,20968r,39306l,60274,,xe" fillcolor="black" stroked="f" strokeweight="0">
                <v:stroke miterlimit="83231f" joinstyle="miter"/>
                <v:path arrowok="t" textboxrect="0,0,47828,60274"/>
              </v:shape>
              <v:shape id="Shape 15794" o:spid="_x0000_s1052" style="position:absolute;left:9610;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" path="m,l12167,r,60274l,60274,,e" fillcolor="black" stroked="f" strokeweight="0">
                <v:stroke miterlimit="83231f" joinstyle="miter"/>
                <v:path arrowok="t" textboxrect="0,0,12167,60274"/>
              </v:shape>
              <v:shape id="Shape 14778" o:spid="_x0000_s1053" style="position:absolute;left:9786;top:4861;width:562;height:603;visibility:visible;mso-wrap-style:square;v-text-anchor:top" coordsize="5612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" path="m,l13195,,28448,44614,43205,,56121,,34531,60274r-12992,l,xe" fillcolor="black" stroked="f" strokeweight="0">
                <v:stroke miterlimit="83231f" joinstyle="miter"/>
                <v:path arrowok="t" textboxrect="0,0,56121,60274"/>
              </v:shape>
              <v:shape id="Shape 14779" o:spid="_x0000_s1054" style="position:absolute;left:10410;top:4861;width:458;height:603;visibility:visible;mso-wrap-style:square;v-text-anchor:top" coordsize="4584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" path="m,l44704,r,10198l12167,10198r,13348l42431,23546r,10159l12167,33705r,16408l45847,50113r,10161l,60274,,xe" fillcolor="black" stroked="f" strokeweight="0">
                <v:stroke miterlimit="83231f" joinstyle="miter"/>
                <v:path arrowok="t" textboxrect="0,0,45847,60274"/>
              </v:shape>
              <v:shape id="Shape 14780" o:spid="_x0000_s1055" style="position:absolute;left:10972;top:4861;width:244;height:603;visibility:visible;mso-wrap-style:square;v-text-anchor:top" coordsize="24473,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" path="m,l24473,r,10261l21666,10198r-9487,l12179,25488r9005,l24473,25267r,13089l24435,38303c23279,37083,22047,36246,20777,35789v-1295,-458,-3340,-673,-6134,-673l12179,35116r,25158l,60274,,xe" fillcolor="black" stroked="f" strokeweight="0">
                <v:stroke miterlimit="83231f" joinstyle="miter"/>
                <v:path arrowok="t" textboxrect="0,0,24473,60274"/>
              </v:shape>
              <v:shape id="Shape 14781" o:spid="_x0000_s1056" style="position:absolute;left:11216;top:4861;width:298;height:603;visibility:visible;mso-wrap-style:square;v-text-anchor:top" coordsize="2973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" path="m,l1156,c7582,,12268,533,15189,1625v2921,1080,5258,2998,7011,5779c23952,10173,24829,13334,24829,16890v,4535,-1334,8256,-3988,11215c18174,31038,14211,32905,8915,33668v2629,1536,4814,3226,6528,5066c17145,40563,19456,43827,22365,48513r7366,11761l15164,60274,6375,47155,,38356,,25267r7645,-515c9093,24256,10224,23406,11062,22199v813,-1206,1232,-2718,1232,-4521c12294,15646,11748,14021,10668,12764,9589,11519,8052,10731,6083,10401l,10261,,xe" fillcolor="black" stroked="f" strokeweight="0">
                <v:stroke miterlimit="83231f" joinstyle="miter"/>
                <v:path arrowok="t" textboxrect="0,0,29731,60274"/>
              </v:shape>
              <v:shape id="Shape 14782" o:spid="_x0000_s1057" style="position:absolute;left:11549;top:4851;width:490;height:623;visibility:visible;mso-wrap-style:square;v-text-anchor:top" coordsize="49009,623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" path="m24181,v7569,,13259,1663,17081,4966c45098,8293,47092,12712,47295,18250r-12167,533c34607,15684,33477,13461,31763,12103,30048,10744,27483,10071,24066,10071v-3543,,-6324,724,-8318,2184c14465,13182,13818,14439,13818,16002v,1422,609,2642,1803,3657c17170,20941,20891,22289,26810,23685v5918,1385,10299,2845,13144,4330c42786,29514,45009,31547,46609,34137v1600,2591,2400,5791,2400,9601c49009,47205,48057,50431,46139,53454v-1930,3009,-4623,5257,-8141,6718c34493,61632,30112,62370,24879,62370v-7620,,-13474,-1766,-17564,-5284c3238,53569,787,48425,,41694l11849,40539v711,3975,2159,6895,4331,8762c18364,51155,21311,52082,25006,52082v3912,,6871,-812,8852,-2476c35852,47941,36843,46011,36843,43790v,-1424,-419,-2642,-1245,-3645c34747,39154,33299,38264,31217,37540v-1423,-494,-4674,-1384,-9754,-2629c14948,33286,10363,31305,7734,28942,4026,25615,2184,21577,2184,16814v,-3074,864,-5943,2617,-8622c6540,5524,9042,3491,12319,2094,15596,685,19545,,24181,xe" fillcolor="black" stroked="f" strokeweight="0">
                <v:stroke miterlimit="83231f" joinstyle="miter"/>
                <v:path arrowok="t" textboxrect="0,0,49009,62370"/>
              </v:shape>
              <v:shape id="Shape 15795" o:spid="_x0000_s1058" style="position:absolute;left:12137;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" path="m,l12167,r,60274l,60274,,e" fillcolor="black" stroked="f" strokeweight="0">
                <v:stroke miterlimit="83231f" joinstyle="miter"/>
                <v:path arrowok="t" textboxrect="0,0,12167,60274"/>
              </v:shape>
              <v:shape id="Shape 14784" o:spid="_x0000_s1059" style="position:absolute;left:12375;top:4861;width:250;height:603;visibility:visible;mso-wrap-style:square;v-text-anchor:top" coordsize="2505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" path="m,l22238,r2819,284l25057,10623r-7417,-425l12167,10198r,39917l21260,50115r3797,-296l25057,60020r-2159,254l,60274,,xe" fillcolor="black" stroked="f" strokeweight="0">
                <v:stroke miterlimit="83231f" joinstyle="miter"/>
                <v:path arrowok="t" textboxrect="0,0,25057,60274"/>
              </v:shape>
              <v:shape id="Shape 14785" o:spid="_x0000_s1060" style="position:absolute;left:12625;top:4864;width:255;height:597;visibility:visible;mso-wrap-style:square;v-text-anchor:top" coordsize="25476,59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" path="m,l8649,871v3543,1042,6566,2884,9093,5538c20257,9077,22187,12328,23495,16188v1321,3848,1981,8598,1981,14237c25476,35390,24854,39670,23622,43264v-1511,4383,-3658,7938,-6464,10643c15049,55964,12205,57565,8611,58720l,59736,,49535r3556,-276c5524,48764,7163,47938,8471,46744v1295,-1181,2362,-3111,3188,-5816c12484,38235,12890,34553,12890,29891v,-4648,-406,-8229,-1231,-10731c10833,16670,9677,14728,8204,13319,6718,11922,4839,10981,2578,10486l,10339,,xe" fillcolor="black" stroked="f" strokeweight="0">
                <v:stroke miterlimit="83231f" joinstyle="miter"/>
                <v:path arrowok="t" textboxrect="0,0,25476,59736"/>
              </v:shape>
              <v:shape id="Shape 14786" o:spid="_x0000_s1061" style="position:absolute;left:12922;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" path="m23482,r6369,l29851,14280r-82,-222l21628,36423r8223,l29851,46583r-11957,l12916,60274,,60274,23482,xe" fillcolor="black" stroked="f" strokeweight="0">
                <v:stroke miterlimit="83231f" joinstyle="miter"/>
                <v:path arrowok="t" textboxrect="0,0,29851,60274"/>
              </v:shape>
              <v:shape id="Shape 14787" o:spid="_x0000_s1062" style="position:absolute;left:13220;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" path="m,l6509,,30639,60274r-13246,l12135,46583,,46583,,36423r8223,l,14280,,xe" fillcolor="black" stroked="f" strokeweight="0">
                <v:stroke miterlimit="83231f" joinstyle="miter"/>
                <v:path arrowok="t" textboxrect="0,0,30639,60274"/>
              </v:shape>
              <v:shape id="Shape 14788" o:spid="_x0000_s1063" style="position:absolute;left:13591;top:4861;width:250;height:603;visibility:visible;mso-wrap-style:square;v-text-anchor:top" coordsize="2505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" path="m,l22238,r2819,284l25057,10623r-7417,-425l12167,10198r,39917l21260,50115r3797,-296l25057,60020r-2159,254l,60274,,xe" fillcolor="black" stroked="f" strokeweight="0">
                <v:stroke miterlimit="83231f" joinstyle="miter"/>
                <v:path arrowok="t" textboxrect="0,0,25057,60274"/>
              </v:shape>
              <v:shape id="Shape 14789" o:spid="_x0000_s1064" style="position:absolute;left:13841;top:4864;width:255;height:597;visibility:visible;mso-wrap-style:square;v-text-anchor:top" coordsize="25463,59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" path="m,l8649,871v3543,1042,6566,2884,9093,5538c20257,9077,22187,12328,23495,16188v1321,3848,1968,8598,1968,14237c25463,35390,24854,39670,23622,43264v-1511,4383,-3658,7938,-6464,10643c15049,55964,12205,57565,8611,58720l,59736,,49535r3556,-276c5524,48764,7163,47938,8471,46744v1295,-1181,2362,-3111,3188,-5816c12484,38235,12890,34553,12890,29891v,-4648,-406,-8229,-1231,-10731c10833,16670,9677,14728,8204,13319,6718,11922,4839,10981,2578,10486l,10339,,xe" fillcolor="black" stroked="f" strokeweight="0">
                <v:stroke miterlimit="83231f" joinstyle="miter"/>
                <v:path arrowok="t" textboxrect="0,0,25463,59736"/>
              </v:shape>
              <v:shape id="Shape 14790" o:spid="_x0000_s1065" style="position:absolute;left:14341;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" path="m23482,r6369,l29851,14280r-82,-222l21628,36423r8223,l29851,46583r-11957,l12916,60274,,60274,23482,xe" fillcolor="black" stroked="f" strokeweight="0">
                <v:stroke miterlimit="83231f" joinstyle="miter"/>
                <v:path arrowok="t" textboxrect="0,0,29851,60274"/>
              </v:shape>
              <v:shape id="Shape 14791" o:spid="_x0000_s1066" style="position:absolute;left:14639;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" path="m,l6509,,30639,60274r-13246,l12135,46583,,46583,,36423r8223,l,14280,,xe" fillcolor="black" stroked="f" strokeweight="0">
                <v:stroke miterlimit="83231f" joinstyle="miter"/>
                <v:path arrowok="t" textboxrect="0,0,30639,60274"/>
              </v:shape>
              <v:shape id="Shape 14792" o:spid="_x0000_s1067" style="position:absolute;left:15009;top:4861;width:481;height:613;visibility:visible;mso-wrap-style:square;v-text-anchor:top" coordsize="48070,613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" path="m,l12179,r,32638c12179,37833,12332,41187,12624,42711v521,2475,1765,4457,3721,5943c18301,50152,20980,50902,24384,50902v3454,,6058,-711,7811,-2122c33960,47383,35014,45644,35357,43586v368,-2057,546,-5474,546,-10248l35903,,48070,r,31662c48070,38900,47739,44005,47079,46989v-661,2999,-1867,5513,-3632,7570c41669,56617,39319,58255,36347,59474v-2959,1220,-6820,1829,-11595,1829c18999,61303,14630,60643,11659,59310,8687,57989,6337,56262,4610,54127,2883,52006,1753,49785,1194,47447,394,43993,,38900,,32144l,xe" fillcolor="black" stroked="f" strokeweight="0">
                <v:stroke miterlimit="83231f" joinstyle="miter"/>
                <v:path arrowok="t" textboxrect="0,0,48070,61303"/>
              </v:shape>
              <v:shape id="Shape 14793" o:spid="_x0000_s1068" style="position:absolute;left:15575;top:4861;width:479;height:603;visibility:visible;mso-wrap-style:square;v-text-anchor:top" coordsize="47892,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" path="m,l47892,r,10198l30048,10198r,50076l17882,60274r,-50076l,10198,,xe" fillcolor="black" stroked="f" strokeweight="0">
                <v:stroke miterlimit="83231f" joinstyle="miter"/>
                <v:path arrowok="t" textboxrect="0,0,47892,60274"/>
              </v:shape>
              <v:shape id="Shape 14794" o:spid="_x0000_s1069" style="position:absolute;left:16108;top:4851;width:292;height:622;visibility:visible;mso-wrap-style:square;v-text-anchor:top" coordsize="29210,6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" path="m29159,r51,20l29210,10435,17158,15557v-3086,3442,-4623,8624,-4623,15571c12535,37948,14110,43117,17259,46634r11951,5250l29210,62289,7938,54115c2642,48667,,41123,,31535,,25400,914,20231,2756,16066,4127,13005,6007,10249,8369,7810,10744,5359,13335,3556,16154,2375,19914,788,24244,,29159,xe" fillcolor="black" stroked="f" strokeweight="0">
                <v:stroke miterlimit="83231f" joinstyle="miter"/>
                <v:path arrowok="t" textboxrect="0,0,29210,62289"/>
              </v:shape>
              <v:shape id="Shape 14795" o:spid="_x0000_s1070" style="position:absolute;left:16325;top:4703;width:75;height:123;visibility:visible;mso-wrap-style:square;v-text-anchor:top" coordsize="7455,12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" path="m5664,l7455,r,12140l7315,12292,,12292,5664,xe" fillcolor="black" stroked="f" strokeweight="0">
                <v:stroke miterlimit="83231f" joinstyle="miter"/>
                <v:path arrowok="t" textboxrect="0,0,7455,12292"/>
              </v:shape>
              <v:shape id="Shape 14796" o:spid="_x0000_s1071" style="position:absolute;left:16400;top:4851;width:292;height:623;visibility:visible;mso-wrap-style:square;v-text-anchor:top" coordsize="29261,62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" path="m,l21273,8235v5308,5525,7988,13170,7988,22988c29261,40951,26619,48571,21323,54057,16040,59556,8966,62312,114,62312l,62269,,51864r76,34c4928,51898,8903,50158,12014,46653v3099,-3480,4661,-8725,4661,-15723c16675,24022,15164,18878,12141,15475,9106,12083,5080,10382,76,10382l,10415,,xe" fillcolor="black" stroked="f" strokeweight="0">
                <v:stroke miterlimit="83231f" joinstyle="miter"/>
                <v:path arrowok="t" textboxrect="0,0,29261,62312"/>
              </v:shape>
              <v:shape id="Shape 14797" o:spid="_x0000_s1072" style="position:absolute;left:16400;top:4703;width:112;height:122;visibility:visible;mso-wrap-style:square;v-text-anchor:top" coordsize="11176,1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" path="m,l11176,,,12140,,xe" fillcolor="black" stroked="f" strokeweight="0">
                <v:stroke miterlimit="83231f" joinstyle="miter"/>
                <v:path arrowok="t" textboxrect="0,0,11176,12140"/>
              </v:shape>
              <v:shape id="Shape 14798" o:spid="_x0000_s1073" style="position:absolute;left:16789;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" path="m,l11849,,36513,40246,36513,,47828,r,60274l35611,60274,11316,20968r,39306l,60274,,xe" fillcolor="black" stroked="f" strokeweight="0">
                <v:stroke miterlimit="83231f" joinstyle="miter"/>
                <v:path arrowok="t" textboxrect="0,0,47828,60274"/>
              </v:shape>
              <v:shape id="Shape 14799" o:spid="_x0000_s1074" style="position:absolute;left:17371;top:4851;width:292;height:622;visibility:visible;mso-wrap-style:square;v-text-anchor:top" coordsize="29210,6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" path="m29159,r51,20l29210,10435,17158,15557v-3086,3442,-4623,8624,-4623,15571c12535,37948,14110,43117,17259,46634r11951,5250l29210,62289,7938,54115c2642,48667,,41123,,31535,,25400,914,20231,2756,16066,4127,13005,6007,10249,8369,7810,10744,5359,13335,3556,16154,2375,19914,788,24244,,29159,xe" fillcolor="black" stroked="f" strokeweight="0">
                <v:stroke miterlimit="83231f" joinstyle="miter"/>
                <v:path arrowok="t" textboxrect="0,0,29210,62289"/>
              </v:shape>
              <v:shape id="Shape 14800" o:spid="_x0000_s1075" style="position:absolute;left:17663;top:4851;width:292;height:623;visibility:visible;mso-wrap-style:square;v-text-anchor:top" coordsize="29248,62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" path="m,l21273,8235v5308,5525,7975,13170,7975,22988c29248,40951,26607,48571,21323,54057,16040,59556,8966,62312,114,62312l,62269,,51864r76,34c4928,51898,8903,50158,12014,46653v3099,-3480,4661,-8725,4661,-15723c16675,24022,15164,18878,12141,15475,9106,12083,5080,10382,76,10382l,10415,,xe" fillcolor="black" stroked="f" strokeweight="0">
                <v:stroke miterlimit="83231f" joinstyle="miter"/>
                <v:path arrowok="t" textboxrect="0,0,29248,62312"/>
              </v:shape>
              <v:shape id="Shape 14801" o:spid="_x0000_s1076" style="position:absolute;left:18049;top:4861;width:582;height:603;visibility:visible;mso-wrap-style:square;v-text-anchor:top" coordsize="5821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" path="m,l18212,,29146,41109,39954,,58217,r,60274l46901,60274r,-47447l34950,60274r-11722,l11303,12827r,47447l,60274,,xe" fillcolor="black" stroked="f" strokeweight="0">
                <v:stroke miterlimit="83231f" joinstyle="miter"/>
                <v:path arrowok="t" textboxrect="0,0,58217,60274"/>
              </v:shape>
              <v:shape id="Shape 14802" o:spid="_x0000_s1077" style="position:absolute;left:18691;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" path="m23482,r6369,l29851,14280r-82,-222l21628,36423r8223,l29851,46583r-11957,l12916,60274,,60274,23482,xe" fillcolor="black" stroked="f" strokeweight="0">
                <v:stroke miterlimit="83231f" joinstyle="miter"/>
                <v:path arrowok="t" textboxrect="0,0,29851,60274"/>
              </v:shape>
              <v:shape id="Shape 14803" o:spid="_x0000_s1078" style="position:absolute;left:18989;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" path="m,l6509,,30639,60274r-13246,l12135,46583,,46583,,36423r8223,l,14280,,xe" fillcolor="black" stroked="f" strokeweight="0">
                <v:stroke miterlimit="83231f" joinstyle="miter"/>
                <v:path arrowok="t" textboxrect="0,0,30639,60274"/>
              </v:shape>
              <v:shape id="Shape 14804" o:spid="_x0000_s1079" style="position:absolute;left:19566;top:4866;width:424;height:598;visibility:visible;mso-wrap-style:square;v-text-anchor:top" coordsize="42443,59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" path="m,l12179,r,49619l42443,49619r,10160l,59779,,xe" fillcolor="black" stroked="f" strokeweight="0">
                <v:stroke miterlimit="83231f" joinstyle="miter"/>
                <v:path arrowok="t" textboxrect="0,0,42443,59779"/>
              </v:shape>
              <v:shape id="Shape 14805" o:spid="_x0000_s1080" style="position:absolute;left:20016;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" path="m23482,r6369,l29851,14280r-82,-222l21628,36423r8223,l29851,46583r-11969,l12916,60274,,60274,23482,xe" fillcolor="black" stroked="f" strokeweight="0">
                <v:stroke miterlimit="83231f" joinstyle="miter"/>
                <v:path arrowok="t" textboxrect="0,0,29851,60274"/>
              </v:shape>
              <v:shape id="Shape 14806" o:spid="_x0000_s1081" style="position:absolute;left:20314;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" path="m,l6509,,30639,60274r-13246,l12135,46583,,46583,,36423r8223,l,14280,,xe" fillcolor="black" stroked="f" strokeweight="0">
                <v:stroke miterlimit="83231f" joinstyle="miter"/>
                <v:path arrowok="t" textboxrect="0,0,30639,60274"/>
              </v:shape>
              <v:shape id="Shape 14807" o:spid="_x0000_s1082" style="position:absolute;left:20579;top:4861;width:479;height:603;visibility:visible;mso-wrap-style:square;v-text-anchor:top" coordsize="47892,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" path="m,l47892,r,10198l30048,10198r,50076l17882,60274r,-50076l,10198,,xe" fillcolor="black" stroked="f" strokeweight="0">
                <v:stroke miterlimit="83231f" joinstyle="miter"/>
                <v:path arrowok="t" textboxrect="0,0,47892,60274"/>
              </v:shape>
              <v:shape id="Shape 15796" o:spid="_x0000_s1083" style="position:absolute;left:21133;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" path="m,l12167,r,60274l,60274,,e" fillcolor="black" stroked="f" strokeweight="0">
                <v:stroke miterlimit="83231f" joinstyle="miter"/>
                <v:path arrowok="t" textboxrect="0,0,12167,60274"/>
              </v:shape>
              <v:shape id="Shape 14809" o:spid="_x0000_s1084" style="position:absolute;left:21372;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" path="m,l11849,,36513,40246,36513,,47828,r,60274l35611,60274,11316,20968r,39306l,60274,,xe" fillcolor="black" stroked="f" strokeweight="0">
                <v:stroke miterlimit="83231f" joinstyle="miter"/>
                <v:path arrowok="t" textboxrect="0,0,47828,60274"/>
              </v:shape>
              <v:shape id="Shape 14810" o:spid="_x0000_s1085" style="position:absolute;left:21954;top:4851;width:292;height:622;visibility:visible;mso-wrap-style:square;v-text-anchor:top" coordsize="29210,6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" path="m29159,r51,20l29210,10435,17158,15557v-3086,3442,-4623,8624,-4623,15571c12535,37948,14110,43117,17259,46634r11951,5250l29210,62289,7938,54115c2642,48667,,41123,,31535,,25400,914,20231,2756,16066,4127,13005,6007,10249,8369,7810,10744,5359,13335,3556,16167,2375,19914,788,24244,,29159,xe" fillcolor="black" stroked="f" strokeweight="0">
                <v:stroke miterlimit="83231f" joinstyle="miter"/>
                <v:path arrowok="t" textboxrect="0,0,29210,62289"/>
              </v:shape>
              <v:shape id="Shape 14811" o:spid="_x0000_s1086" style="position:absolute;left:22246;top:4851;width:293;height:623;visibility:visible;mso-wrap-style:square;v-text-anchor:top" coordsize="29261,62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" path="m,l21273,8235v5321,5525,7988,13170,7988,22988c29261,40951,26619,48571,21323,54057,16040,59556,8966,62312,114,62312l,62269,,51864r76,34c4928,51898,8903,50158,12014,46653v3099,-3480,4661,-8725,4661,-15723c16675,24022,15164,18878,12141,15475,9106,12083,5080,10382,76,10382l,10415,,xe" fillcolor="black" stroked="f" strokeweight="0">
                <v:stroke miterlimit="83231f" joinstyle="miter"/>
                <v:path arrowok="t" textboxrect="0,0,29261,62312"/>
              </v:shape>
              <v:shape id="Shape 14812" o:spid="_x0000_s1087" style="position:absolute;left:22573;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" path="m23482,r6369,l29851,14281r-82,-223l21628,36423r8223,l29851,46583r-11957,l12916,60274,,60274,23482,xe" fillcolor="black" stroked="f" strokeweight="0">
                <v:stroke miterlimit="83231f" joinstyle="miter"/>
                <v:path arrowok="t" textboxrect="0,0,29851,60274"/>
              </v:shape>
              <v:shape id="Shape 14813" o:spid="_x0000_s1088" style="position:absolute;left:22871;top:4861;width:306;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" path="m,l6509,,30639,60274r-13246,l12135,46583,,46583,,36423r8223,l,14281,,xe" fillcolor="black" stroked="f" strokeweight="0">
                <v:stroke miterlimit="83231f" joinstyle="miter"/>
                <v:path arrowok="t" textboxrect="0,0,30639,60274"/>
              </v:shape>
              <v:shape id="Shape 14814" o:spid="_x0000_s1089" style="position:absolute;left:23240;top:4861;width:582;height:603;visibility:visible;mso-wrap-style:square;v-text-anchor:top" coordsize="5821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" path="m,l18212,,29146,41109,39954,,58217,r,60274l46901,60274r,-47447l34950,60274r-11722,l11303,12827r,47447l,60274,,xe" fillcolor="black" stroked="f" strokeweight="0">
                <v:stroke miterlimit="83231f" joinstyle="miter"/>
                <v:path arrowok="t" textboxrect="0,0,58217,60274"/>
              </v:shape>
              <v:shape id="Shape 14815" o:spid="_x0000_s1090" style="position:absolute;left:23943;top:4861;width:459;height:603;visibility:visible;mso-wrap-style:square;v-text-anchor:top" coordsize="4584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" path="m,l44704,r,10198l12167,10198r,13348l42431,23546r,10159l12167,33705r,16408l45847,50113r,10161l,60274,,xe" fillcolor="black" stroked="f" strokeweight="0">
                <v:stroke miterlimit="83231f" joinstyle="miter"/>
                <v:path arrowok="t" textboxrect="0,0,45847,60274"/>
              </v:shape>
              <v:shape id="Shape 14816" o:spid="_x0000_s1091" style="position:absolute;left:24505;top:4861;width:245;height:603;visibility:visible;mso-wrap-style:square;v-text-anchor:top" coordsize="244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" path="m,l24467,r,10261l21666,10198r-9487,l12179,25488r9005,l24467,25267r,13079l24435,38303c23279,37083,22047,36246,20777,35789v-1295,-458,-3340,-673,-6134,-673l12179,35116r,25158l,60274,,xe" fillcolor="black" stroked="f" strokeweight="0">
                <v:stroke miterlimit="83231f" joinstyle="miter"/>
                <v:path arrowok="t" textboxrect="0,0,24467,60274"/>
              </v:shape>
              <v:shape id="Shape 14817" o:spid="_x0000_s1092" style="position:absolute;left:24750;top:4861;width:298;height:603;visibility:visible;mso-wrap-style:square;v-text-anchor:top" coordsize="2973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" path="m,l1162,c7588,,12275,533,15196,1625v2908,1080,5257,2998,7010,5779c23959,10173,24835,13334,24835,16890v,4535,-1334,8256,-3988,11215c18180,31038,14218,32905,8922,33668v2629,1536,4813,3226,6528,5066c17151,40563,19463,43827,22371,48513r7366,11761l15170,60274,6382,47155,,38346,,25267r7652,-515c9112,24256,10230,23406,11068,22199v813,-1206,1219,-2718,1219,-4521c12287,15646,11754,14021,10674,12764,9595,11519,8058,10731,6090,10401l,10261,,xe" fillcolor="black" stroked="f" strokeweight="0">
                <v:stroke miterlimit="83231f" joinstyle="miter"/>
                <v:path arrowok="t" textboxrect="0,0,29737,60274"/>
              </v:shape>
              <v:shape id="Shape 15797" o:spid="_x0000_s1093" style="position:absolute;left:25109;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" path="m,l12167,r,60274l,60274,,e" fillcolor="black" stroked="f" strokeweight="0">
                <v:stroke miterlimit="83231f" joinstyle="miter"/>
                <v:path arrowok="t" textboxrect="0,0,12167,60274"/>
              </v:shape>
              <v:shape id="Shape 14819" o:spid="_x0000_s1094" style="position:absolute;left:25326;top:4851;width:525;height:623;visibility:visible;mso-wrap-style:square;v-text-anchor:top" coordsize="52502,62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" path="m28207,v7366,,13347,2184,17970,6541c48908,9119,50965,12815,52337,17641l40297,20510v-724,-3123,-2210,-5587,-4470,-7404c33566,11316,30823,10402,27584,10402v-4470,,-8089,1600,-10883,4813c13932,18416,12535,23609,12535,30798v,7620,1372,13043,4102,16281c19380,50318,22962,51930,27331,51930v3238,,6019,-1028,8343,-3085c38011,46800,39688,43562,40704,39142r11798,3747c50686,49454,47689,54344,43472,57544v-4204,3187,-9538,4789,-16015,4789c19456,62333,12878,59589,7722,54128,2565,48667,,41187,,31699,,21667,2578,13881,7760,8319,12941,2781,19761,,28207,xe" fillcolor="black" stroked="f" strokeweight="0">
                <v:stroke miterlimit="83231f" joinstyle="miter"/>
                <v:path arrowok="t" textboxrect="0,0,52502,62333"/>
              </v:shape>
              <v:shape id="Shape 14820" o:spid="_x0000_s1095" style="position:absolute;left:25894;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" path="m23482,r6369,l29851,14281r-82,-223l21628,36423r8223,l29851,46583r-11957,l12916,60274,,60274,23482,xe" fillcolor="black" stroked="f" strokeweight="0">
                <v:stroke miterlimit="83231f" joinstyle="miter"/>
                <v:path arrowok="t" textboxrect="0,0,29851,60274"/>
              </v:shape>
              <v:shape id="Shape 14821" o:spid="_x0000_s1096" style="position:absolute;left:26192;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" path="m,l6509,,30639,60274r-13246,l12135,46583,,46583,,36423r8223,l,14281,,xe" fillcolor="black" stroked="f" strokeweight="0">
                <v:stroke miterlimit="83231f" joinstyle="miter"/>
                <v:path arrowok="t" textboxrect="0,0,30639,60274"/>
              </v:shape>
              <v:shape id="Shape 14822" o:spid="_x0000_s1097" style="position:absolute;left:26565;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" path="m,l11849,,36513,40246,36513,,47828,r,60274l35611,60274,11316,20968r,39306l,60274,,xe" fillcolor="black" stroked="f" strokeweight="0">
                <v:stroke miterlimit="83231f" joinstyle="miter"/>
                <v:path arrowok="t" textboxrect="0,0,47828,60274"/>
              </v:shape>
              <v:shape id="Shape 14823" o:spid="_x0000_s1098" style="position:absolute;left:27110;top:4861;width:299;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" path="m23482,r6369,l29851,14280r-82,-222l21628,36423r8223,l29851,46583r-11957,l12916,60274,,60274,23482,xe" fillcolor="black" stroked="f" strokeweight="0">
                <v:stroke miterlimit="83231f" joinstyle="miter"/>
                <v:path arrowok="t" textboxrect="0,0,29851,60274"/>
              </v:shape>
              <v:shape id="Shape 14824" o:spid="_x0000_s1099" style="position:absolute;left:27409;top:4861;width:306;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" path="m,l6509,,30639,60274r-13246,l12135,46583,,46583,,36423r8223,l,14280,,xe" fillcolor="black" stroked="f" strokeweight="0">
                <v:stroke miterlimit="83231f" joinstyle="miter"/>
                <v:path arrowok="t" textboxrect="0,0,30639,60274"/>
              </v:shape>
              <w10:wrap type="square" anchorx="page" anchory="page"/>
            </v:group>
          </w:pict>
        </mc:Fallback>
      </mc:AlternateConten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0277" w:rsidRDefault="00445851">
    <w:pPr>
      <w:spacing w:after="0" w:line="259" w:lineRule="auto"/>
      <w:ind w:left="-444" w:right="16985" w:firstLine="0"/>
    </w:pPr>
    <w:r>
      <w:rPr>
        <w:rFonts w:ascii="Calibri" w:eastAsia="Calibri" w:hAnsi="Calibri" w:cs="Calibri"/>
        <w:noProof/>
        <w:sz w:val="22"/>
      </w:rPr>
      <mc:AlternateContent>
        <mc:Choice Requires="wpg">
          <w:drawing>
            <wp:anchor distT="0" distB="0" distL="114300" distR="114300" simplePos="0" relativeHeight="251681792" behindDoc="0" locked="0" layoutInCell="1" allowOverlap="1">
              <wp:simplePos x="0" y="0"/>
              <wp:positionH relativeFrom="page">
                <wp:posOffset>0</wp:posOffset>
              </wp:positionH>
              <wp:positionV relativeFrom="page">
                <wp:posOffset>14332090</wp:posOffset>
              </wp:positionV>
              <wp:extent cx="11424450" cy="907911"/>
              <wp:effectExtent l="0" t="0" r="0" b="0"/>
              <wp:wrapSquare wrapText="bothSides"/>
              <wp:docPr id="14524" name="Group 14524"/>
              <wp:cNvGraphicFramePr/>
              <a:graphic xmlns:a="http://schemas.openxmlformats.org/drawingml/2006/main">
                <a:graphicData uri="http://schemas.microsoft.com/office/word/2010/wordprocessingGroup">
                  <wpg:wgp>
                    <wpg:cNvGrpSpPr/>
                    <wpg:grpSpPr>
                      <a:xfrm>
                        <a:off x="0" y="0"/>
                        <a:ext cx="11424450" cy="907911"/>
                        <a:chOff x="0" y="0"/>
                        <a:chExt cx="11424450" cy="907911"/>
                      </a:xfrm>
                    </wpg:grpSpPr>
                    <wps:wsp>
                      <wps:cNvPr id="15783" name="Shape 15783"/>
                      <wps:cNvSpPr/>
                      <wps:spPr>
                        <a:xfrm>
                          <a:off x="0" y="822807"/>
                          <a:ext cx="11424450" cy="85103"/>
                        </a:xfrm>
                        <a:custGeom>
                          <a:avLst/>
                          <a:gdLst/>
                          <a:ahLst/>
                          <a:cxnLst/>
                          <a:rect l="0" t="0" r="0" b="0"/>
                          <a:pathLst>
                            <a:path w="11424450" h="85103">
                              <a:moveTo>
                                <a:pt x="0" y="0"/>
                              </a:moveTo>
                              <a:lnTo>
                                <a:pt x="11424450" y="0"/>
                              </a:lnTo>
                              <a:lnTo>
                                <a:pt x="11424450" y="85103"/>
                              </a:lnTo>
                              <a:lnTo>
                                <a:pt x="0" y="85103"/>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s:wsp>
                      <wps:cNvPr id="14526" name="Shape 14526"/>
                      <wps:cNvSpPr/>
                      <wps:spPr>
                        <a:xfrm>
                          <a:off x="78364" y="9348"/>
                          <a:ext cx="643547" cy="643700"/>
                        </a:xfrm>
                        <a:custGeom>
                          <a:avLst/>
                          <a:gdLst/>
                          <a:ahLst/>
                          <a:cxnLst/>
                          <a:rect l="0" t="0" r="0" b="0"/>
                          <a:pathLst>
                            <a:path w="643547" h="643700">
                              <a:moveTo>
                                <a:pt x="321793" y="0"/>
                              </a:moveTo>
                              <a:cubicBezTo>
                                <a:pt x="498996" y="0"/>
                                <a:pt x="643547" y="144577"/>
                                <a:pt x="643547" y="321844"/>
                              </a:cubicBezTo>
                              <a:cubicBezTo>
                                <a:pt x="643547" y="499123"/>
                                <a:pt x="498996" y="643700"/>
                                <a:pt x="321793" y="643700"/>
                              </a:cubicBezTo>
                              <a:cubicBezTo>
                                <a:pt x="144551" y="643700"/>
                                <a:pt x="0" y="499123"/>
                                <a:pt x="0" y="321844"/>
                              </a:cubicBezTo>
                              <a:cubicBezTo>
                                <a:pt x="0" y="144577"/>
                                <a:pt x="144551" y="0"/>
                                <a:pt x="321793" y="0"/>
                              </a:cubicBezTo>
                              <a:close/>
                            </a:path>
                          </a:pathLst>
                        </a:custGeom>
                        <a:ln w="0" cap="flat">
                          <a:miter lim="127000"/>
                        </a:ln>
                      </wps:spPr>
                      <wps:style>
                        <a:lnRef idx="0">
                          <a:srgbClr val="000000">
                            <a:alpha val="0"/>
                          </a:srgbClr>
                        </a:lnRef>
                        <a:fillRef idx="1">
                          <a:srgbClr val="F3A62B"/>
                        </a:fillRef>
                        <a:effectRef idx="0">
                          <a:scrgbClr r="0" g="0" b="0"/>
                        </a:effectRef>
                        <a:fontRef idx="none"/>
                      </wps:style>
                      <wps:bodyPr/>
                    </wps:wsp>
                    <wps:wsp>
                      <wps:cNvPr id="14527" name="Shape 14527"/>
                      <wps:cNvSpPr/>
                      <wps:spPr>
                        <a:xfrm>
                          <a:off x="68941" y="3"/>
                          <a:ext cx="331191" cy="662388"/>
                        </a:xfrm>
                        <a:custGeom>
                          <a:avLst/>
                          <a:gdLst/>
                          <a:ahLst/>
                          <a:cxnLst/>
                          <a:rect l="0" t="0" r="0" b="0"/>
                          <a:pathLst>
                            <a:path w="331191" h="662388">
                              <a:moveTo>
                                <a:pt x="331191" y="0"/>
                              </a:moveTo>
                              <a:lnTo>
                                <a:pt x="331191" y="18693"/>
                              </a:lnTo>
                              <a:lnTo>
                                <a:pt x="268343" y="25050"/>
                              </a:lnTo>
                              <a:cubicBezTo>
                                <a:pt x="126138" y="54239"/>
                                <a:pt x="18860" y="180414"/>
                                <a:pt x="18860" y="331188"/>
                              </a:cubicBezTo>
                              <a:cubicBezTo>
                                <a:pt x="18860" y="481972"/>
                                <a:pt x="126138" y="608158"/>
                                <a:pt x="268343" y="637349"/>
                              </a:cubicBezTo>
                              <a:lnTo>
                                <a:pt x="331191" y="643706"/>
                              </a:lnTo>
                              <a:lnTo>
                                <a:pt x="331191" y="662388"/>
                              </a:lnTo>
                              <a:lnTo>
                                <a:pt x="264547" y="655650"/>
                              </a:lnTo>
                              <a:cubicBezTo>
                                <a:pt x="113754" y="624714"/>
                                <a:pt x="0" y="490986"/>
                                <a:pt x="0" y="331188"/>
                              </a:cubicBezTo>
                              <a:cubicBezTo>
                                <a:pt x="0" y="171400"/>
                                <a:pt x="113754" y="37674"/>
                                <a:pt x="264547" y="6738"/>
                              </a:cubicBezTo>
                              <a:lnTo>
                                <a:pt x="331191"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28" name="Shape 14528"/>
                      <wps:cNvSpPr/>
                      <wps:spPr>
                        <a:xfrm>
                          <a:off x="400131" y="0"/>
                          <a:ext cx="331203" cy="662394"/>
                        </a:xfrm>
                        <a:custGeom>
                          <a:avLst/>
                          <a:gdLst/>
                          <a:ahLst/>
                          <a:cxnLst/>
                          <a:rect l="0" t="0" r="0" b="0"/>
                          <a:pathLst>
                            <a:path w="331203" h="662394">
                              <a:moveTo>
                                <a:pt x="25" y="0"/>
                              </a:moveTo>
                              <a:cubicBezTo>
                                <a:pt x="182626" y="0"/>
                                <a:pt x="331203" y="148577"/>
                                <a:pt x="331203" y="331191"/>
                              </a:cubicBezTo>
                              <a:cubicBezTo>
                                <a:pt x="331203" y="513817"/>
                                <a:pt x="182626" y="662394"/>
                                <a:pt x="25" y="662394"/>
                              </a:cubicBezTo>
                              <a:lnTo>
                                <a:pt x="0" y="662391"/>
                              </a:lnTo>
                              <a:lnTo>
                                <a:pt x="0" y="643710"/>
                              </a:lnTo>
                              <a:lnTo>
                                <a:pt x="25" y="643713"/>
                              </a:lnTo>
                              <a:cubicBezTo>
                                <a:pt x="172237" y="643713"/>
                                <a:pt x="312331" y="503517"/>
                                <a:pt x="312331" y="331191"/>
                              </a:cubicBezTo>
                              <a:cubicBezTo>
                                <a:pt x="312331" y="158877"/>
                                <a:pt x="172237" y="18693"/>
                                <a:pt x="25" y="18693"/>
                              </a:cubicBezTo>
                              <a:lnTo>
                                <a:pt x="0" y="18697"/>
                              </a:lnTo>
                              <a:lnTo>
                                <a:pt x="0" y="3"/>
                              </a:lnTo>
                              <a:lnTo>
                                <a:pt x="2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29" name="Shape 14529"/>
                      <wps:cNvSpPr/>
                      <wps:spPr>
                        <a:xfrm>
                          <a:off x="288199" y="182783"/>
                          <a:ext cx="69228" cy="228135"/>
                        </a:xfrm>
                        <a:custGeom>
                          <a:avLst/>
                          <a:gdLst/>
                          <a:ahLst/>
                          <a:cxnLst/>
                          <a:rect l="0" t="0" r="0" b="0"/>
                          <a:pathLst>
                            <a:path w="69228" h="228135">
                              <a:moveTo>
                                <a:pt x="0" y="0"/>
                              </a:moveTo>
                              <a:lnTo>
                                <a:pt x="38900" y="0"/>
                              </a:lnTo>
                              <a:lnTo>
                                <a:pt x="38900" y="178180"/>
                              </a:lnTo>
                              <a:lnTo>
                                <a:pt x="69228" y="178180"/>
                              </a:lnTo>
                              <a:lnTo>
                                <a:pt x="69228" y="228135"/>
                              </a:lnTo>
                              <a:lnTo>
                                <a:pt x="8903" y="203085"/>
                              </a:lnTo>
                              <a:cubicBezTo>
                                <a:pt x="2438" y="196151"/>
                                <a:pt x="165" y="191960"/>
                                <a:pt x="0" y="179857"/>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30" name="Shape 14530"/>
                      <wps:cNvSpPr/>
                      <wps:spPr>
                        <a:xfrm>
                          <a:off x="112532" y="46730"/>
                          <a:ext cx="244894" cy="568917"/>
                        </a:xfrm>
                        <a:custGeom>
                          <a:avLst/>
                          <a:gdLst/>
                          <a:ahLst/>
                          <a:cxnLst/>
                          <a:rect l="0" t="0" r="0" b="0"/>
                          <a:pathLst>
                            <a:path w="244894" h="568917">
                              <a:moveTo>
                                <a:pt x="244894" y="0"/>
                              </a:moveTo>
                              <a:lnTo>
                                <a:pt x="244894" y="12943"/>
                              </a:lnTo>
                              <a:lnTo>
                                <a:pt x="232245" y="15199"/>
                              </a:lnTo>
                              <a:lnTo>
                                <a:pt x="218961" y="18259"/>
                              </a:lnTo>
                              <a:lnTo>
                                <a:pt x="205905" y="21980"/>
                              </a:lnTo>
                              <a:lnTo>
                                <a:pt x="193167" y="26298"/>
                              </a:lnTo>
                              <a:lnTo>
                                <a:pt x="180708" y="31200"/>
                              </a:lnTo>
                              <a:lnTo>
                                <a:pt x="168516" y="36712"/>
                              </a:lnTo>
                              <a:lnTo>
                                <a:pt x="156705" y="42769"/>
                              </a:lnTo>
                              <a:lnTo>
                                <a:pt x="145186" y="49412"/>
                              </a:lnTo>
                              <a:lnTo>
                                <a:pt x="134049" y="56550"/>
                              </a:lnTo>
                              <a:lnTo>
                                <a:pt x="123279" y="64195"/>
                              </a:lnTo>
                              <a:lnTo>
                                <a:pt x="112890" y="72349"/>
                              </a:lnTo>
                              <a:lnTo>
                                <a:pt x="102921" y="80997"/>
                              </a:lnTo>
                              <a:lnTo>
                                <a:pt x="93370" y="90103"/>
                              </a:lnTo>
                              <a:lnTo>
                                <a:pt x="84290" y="99653"/>
                              </a:lnTo>
                              <a:lnTo>
                                <a:pt x="75654" y="109635"/>
                              </a:lnTo>
                              <a:lnTo>
                                <a:pt x="67488" y="120011"/>
                              </a:lnTo>
                              <a:lnTo>
                                <a:pt x="59830" y="130781"/>
                              </a:lnTo>
                              <a:lnTo>
                                <a:pt x="52667" y="141931"/>
                              </a:lnTo>
                              <a:lnTo>
                                <a:pt x="46063" y="153437"/>
                              </a:lnTo>
                              <a:lnTo>
                                <a:pt x="40005" y="165300"/>
                              </a:lnTo>
                              <a:lnTo>
                                <a:pt x="34493" y="177467"/>
                              </a:lnTo>
                              <a:lnTo>
                                <a:pt x="29566" y="189950"/>
                              </a:lnTo>
                              <a:lnTo>
                                <a:pt x="25260" y="202713"/>
                              </a:lnTo>
                              <a:lnTo>
                                <a:pt x="21552" y="215757"/>
                              </a:lnTo>
                              <a:lnTo>
                                <a:pt x="18453" y="229040"/>
                              </a:lnTo>
                              <a:lnTo>
                                <a:pt x="16078" y="242591"/>
                              </a:lnTo>
                              <a:lnTo>
                                <a:pt x="14313" y="256333"/>
                              </a:lnTo>
                              <a:lnTo>
                                <a:pt x="13233" y="270290"/>
                              </a:lnTo>
                              <a:lnTo>
                                <a:pt x="12878" y="284463"/>
                              </a:lnTo>
                              <a:lnTo>
                                <a:pt x="13233" y="298638"/>
                              </a:lnTo>
                              <a:lnTo>
                                <a:pt x="14313" y="312581"/>
                              </a:lnTo>
                              <a:lnTo>
                                <a:pt x="16078" y="326335"/>
                              </a:lnTo>
                              <a:lnTo>
                                <a:pt x="18453" y="339886"/>
                              </a:lnTo>
                              <a:lnTo>
                                <a:pt x="21552" y="353171"/>
                              </a:lnTo>
                              <a:lnTo>
                                <a:pt x="25260" y="366201"/>
                              </a:lnTo>
                              <a:lnTo>
                                <a:pt x="29566" y="378964"/>
                              </a:lnTo>
                              <a:lnTo>
                                <a:pt x="34442" y="391309"/>
                              </a:lnTo>
                              <a:lnTo>
                                <a:pt x="244894" y="391309"/>
                              </a:lnTo>
                              <a:lnTo>
                                <a:pt x="244894" y="425827"/>
                              </a:lnTo>
                              <a:lnTo>
                                <a:pt x="236690" y="425827"/>
                              </a:lnTo>
                              <a:lnTo>
                                <a:pt x="208267" y="498408"/>
                              </a:lnTo>
                              <a:lnTo>
                                <a:pt x="223888" y="498408"/>
                              </a:lnTo>
                              <a:lnTo>
                                <a:pt x="229908" y="481910"/>
                              </a:lnTo>
                              <a:lnTo>
                                <a:pt x="244894" y="481910"/>
                              </a:lnTo>
                              <a:lnTo>
                                <a:pt x="244894" y="568917"/>
                              </a:lnTo>
                              <a:lnTo>
                                <a:pt x="243802" y="568779"/>
                              </a:lnTo>
                              <a:lnTo>
                                <a:pt x="229667" y="566226"/>
                              </a:lnTo>
                              <a:lnTo>
                                <a:pt x="215722" y="563026"/>
                              </a:lnTo>
                              <a:lnTo>
                                <a:pt x="202095" y="559152"/>
                              </a:lnTo>
                              <a:lnTo>
                                <a:pt x="188735" y="554631"/>
                              </a:lnTo>
                              <a:lnTo>
                                <a:pt x="175666" y="549463"/>
                              </a:lnTo>
                              <a:lnTo>
                                <a:pt x="162916" y="543709"/>
                              </a:lnTo>
                              <a:lnTo>
                                <a:pt x="150495" y="537346"/>
                              </a:lnTo>
                              <a:lnTo>
                                <a:pt x="138481" y="530425"/>
                              </a:lnTo>
                              <a:lnTo>
                                <a:pt x="126784" y="522931"/>
                              </a:lnTo>
                              <a:lnTo>
                                <a:pt x="115507" y="514917"/>
                              </a:lnTo>
                              <a:lnTo>
                                <a:pt x="104661" y="506371"/>
                              </a:lnTo>
                              <a:lnTo>
                                <a:pt x="94209" y="497328"/>
                              </a:lnTo>
                              <a:lnTo>
                                <a:pt x="84252" y="487817"/>
                              </a:lnTo>
                              <a:lnTo>
                                <a:pt x="74701" y="477820"/>
                              </a:lnTo>
                              <a:lnTo>
                                <a:pt x="65659" y="467395"/>
                              </a:lnTo>
                              <a:lnTo>
                                <a:pt x="57137" y="456524"/>
                              </a:lnTo>
                              <a:lnTo>
                                <a:pt x="49124" y="445233"/>
                              </a:lnTo>
                              <a:lnTo>
                                <a:pt x="41631" y="433561"/>
                              </a:lnTo>
                              <a:lnTo>
                                <a:pt x="34709" y="421536"/>
                              </a:lnTo>
                              <a:lnTo>
                                <a:pt x="28334" y="409127"/>
                              </a:lnTo>
                              <a:lnTo>
                                <a:pt x="22581" y="396363"/>
                              </a:lnTo>
                              <a:lnTo>
                                <a:pt x="17437" y="383333"/>
                              </a:lnTo>
                              <a:lnTo>
                                <a:pt x="12929" y="369973"/>
                              </a:lnTo>
                              <a:lnTo>
                                <a:pt x="9042" y="356321"/>
                              </a:lnTo>
                              <a:lnTo>
                                <a:pt x="5855" y="342388"/>
                              </a:lnTo>
                              <a:lnTo>
                                <a:pt x="3302" y="328240"/>
                              </a:lnTo>
                              <a:lnTo>
                                <a:pt x="1486" y="313838"/>
                              </a:lnTo>
                              <a:lnTo>
                                <a:pt x="368" y="299234"/>
                              </a:lnTo>
                              <a:lnTo>
                                <a:pt x="0" y="284463"/>
                              </a:lnTo>
                              <a:lnTo>
                                <a:pt x="368" y="269694"/>
                              </a:lnTo>
                              <a:lnTo>
                                <a:pt x="1486" y="255088"/>
                              </a:lnTo>
                              <a:lnTo>
                                <a:pt x="3302" y="240686"/>
                              </a:lnTo>
                              <a:lnTo>
                                <a:pt x="5855" y="226552"/>
                              </a:lnTo>
                              <a:lnTo>
                                <a:pt x="9042" y="212620"/>
                              </a:lnTo>
                              <a:lnTo>
                                <a:pt x="12929" y="198968"/>
                              </a:lnTo>
                              <a:lnTo>
                                <a:pt x="17437" y="185595"/>
                              </a:lnTo>
                              <a:lnTo>
                                <a:pt x="22581" y="172551"/>
                              </a:lnTo>
                              <a:lnTo>
                                <a:pt x="28334" y="159801"/>
                              </a:lnTo>
                              <a:lnTo>
                                <a:pt x="34709" y="147393"/>
                              </a:lnTo>
                              <a:lnTo>
                                <a:pt x="41631" y="135365"/>
                              </a:lnTo>
                              <a:lnTo>
                                <a:pt x="49124" y="123695"/>
                              </a:lnTo>
                              <a:lnTo>
                                <a:pt x="57137" y="112404"/>
                              </a:lnTo>
                              <a:lnTo>
                                <a:pt x="65659" y="101533"/>
                              </a:lnTo>
                              <a:lnTo>
                                <a:pt x="74701" y="91106"/>
                              </a:lnTo>
                              <a:lnTo>
                                <a:pt x="84252" y="81111"/>
                              </a:lnTo>
                              <a:lnTo>
                                <a:pt x="94209" y="71586"/>
                              </a:lnTo>
                              <a:lnTo>
                                <a:pt x="104661" y="62570"/>
                              </a:lnTo>
                              <a:lnTo>
                                <a:pt x="115507" y="54009"/>
                              </a:lnTo>
                              <a:lnTo>
                                <a:pt x="126784" y="45996"/>
                              </a:lnTo>
                              <a:lnTo>
                                <a:pt x="138481" y="38503"/>
                              </a:lnTo>
                              <a:lnTo>
                                <a:pt x="150495" y="31569"/>
                              </a:lnTo>
                              <a:lnTo>
                                <a:pt x="162916" y="25206"/>
                              </a:lnTo>
                              <a:lnTo>
                                <a:pt x="175666" y="19453"/>
                              </a:lnTo>
                              <a:lnTo>
                                <a:pt x="188735" y="14297"/>
                              </a:lnTo>
                              <a:lnTo>
                                <a:pt x="202095" y="9762"/>
                              </a:lnTo>
                              <a:lnTo>
                                <a:pt x="215722" y="5914"/>
                              </a:lnTo>
                              <a:lnTo>
                                <a:pt x="229667" y="2688"/>
                              </a:lnTo>
                              <a:lnTo>
                                <a:pt x="243802" y="136"/>
                              </a:lnTo>
                              <a:lnTo>
                                <a:pt x="244894"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31" name="Shape 14531"/>
                      <wps:cNvSpPr/>
                      <wps:spPr>
                        <a:xfrm>
                          <a:off x="357426" y="132832"/>
                          <a:ext cx="95790" cy="486004"/>
                        </a:xfrm>
                        <a:custGeom>
                          <a:avLst/>
                          <a:gdLst/>
                          <a:ahLst/>
                          <a:cxnLst/>
                          <a:rect l="0" t="0" r="0" b="0"/>
                          <a:pathLst>
                            <a:path w="95790" h="486004">
                              <a:moveTo>
                                <a:pt x="24422" y="0"/>
                              </a:moveTo>
                              <a:lnTo>
                                <a:pt x="63322" y="0"/>
                              </a:lnTo>
                              <a:lnTo>
                                <a:pt x="63322" y="228130"/>
                              </a:lnTo>
                              <a:lnTo>
                                <a:pt x="95790" y="228130"/>
                              </a:lnTo>
                              <a:lnTo>
                                <a:pt x="95790" y="277206"/>
                              </a:lnTo>
                              <a:lnTo>
                                <a:pt x="63322" y="289472"/>
                              </a:lnTo>
                              <a:lnTo>
                                <a:pt x="63322" y="305208"/>
                              </a:lnTo>
                              <a:lnTo>
                                <a:pt x="95790" y="305208"/>
                              </a:lnTo>
                              <a:lnTo>
                                <a:pt x="95790" y="400064"/>
                              </a:lnTo>
                              <a:lnTo>
                                <a:pt x="84823" y="400064"/>
                              </a:lnTo>
                              <a:lnTo>
                                <a:pt x="84823" y="340309"/>
                              </a:lnTo>
                              <a:lnTo>
                                <a:pt x="70091" y="340309"/>
                              </a:lnTo>
                              <a:lnTo>
                                <a:pt x="70091" y="412307"/>
                              </a:lnTo>
                              <a:lnTo>
                                <a:pt x="95790" y="412307"/>
                              </a:lnTo>
                              <a:lnTo>
                                <a:pt x="95790" y="481002"/>
                              </a:lnTo>
                              <a:lnTo>
                                <a:pt x="86500" y="482678"/>
                              </a:lnTo>
                              <a:lnTo>
                                <a:pt x="72123" y="484493"/>
                              </a:lnTo>
                              <a:lnTo>
                                <a:pt x="57506" y="485611"/>
                              </a:lnTo>
                              <a:lnTo>
                                <a:pt x="42710" y="486004"/>
                              </a:lnTo>
                              <a:lnTo>
                                <a:pt x="27915" y="485611"/>
                              </a:lnTo>
                              <a:lnTo>
                                <a:pt x="13322" y="484493"/>
                              </a:lnTo>
                              <a:lnTo>
                                <a:pt x="0" y="482816"/>
                              </a:lnTo>
                              <a:lnTo>
                                <a:pt x="0" y="395808"/>
                              </a:lnTo>
                              <a:lnTo>
                                <a:pt x="14199" y="395808"/>
                              </a:lnTo>
                              <a:lnTo>
                                <a:pt x="20561" y="412307"/>
                              </a:lnTo>
                              <a:lnTo>
                                <a:pt x="36627" y="412307"/>
                              </a:lnTo>
                              <a:lnTo>
                                <a:pt x="7391" y="339725"/>
                              </a:lnTo>
                              <a:lnTo>
                                <a:pt x="0" y="339725"/>
                              </a:lnTo>
                              <a:lnTo>
                                <a:pt x="0" y="305208"/>
                              </a:lnTo>
                              <a:lnTo>
                                <a:pt x="24422" y="305208"/>
                              </a:lnTo>
                              <a:lnTo>
                                <a:pt x="24422" y="288227"/>
                              </a:lnTo>
                              <a:lnTo>
                                <a:pt x="0" y="278085"/>
                              </a:lnTo>
                              <a:lnTo>
                                <a:pt x="0" y="228130"/>
                              </a:lnTo>
                              <a:lnTo>
                                <a:pt x="24422" y="228130"/>
                              </a:lnTo>
                              <a:lnTo>
                                <a:pt x="2442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32" name="Shape 14532"/>
                      <wps:cNvSpPr/>
                      <wps:spPr>
                        <a:xfrm>
                          <a:off x="357426" y="43565"/>
                          <a:ext cx="95790" cy="17954"/>
                        </a:xfrm>
                        <a:custGeom>
                          <a:avLst/>
                          <a:gdLst/>
                          <a:ahLst/>
                          <a:cxnLst/>
                          <a:rect l="0" t="0" r="0" b="0"/>
                          <a:pathLst>
                            <a:path w="95790" h="17954">
                              <a:moveTo>
                                <a:pt x="42710" y="0"/>
                              </a:moveTo>
                              <a:lnTo>
                                <a:pt x="57506" y="394"/>
                              </a:lnTo>
                              <a:lnTo>
                                <a:pt x="72123" y="1499"/>
                              </a:lnTo>
                              <a:lnTo>
                                <a:pt x="86500" y="3302"/>
                              </a:lnTo>
                              <a:lnTo>
                                <a:pt x="95790" y="4978"/>
                              </a:lnTo>
                              <a:lnTo>
                                <a:pt x="95790" y="17954"/>
                              </a:lnTo>
                              <a:lnTo>
                                <a:pt x="84531" y="15951"/>
                              </a:lnTo>
                              <a:lnTo>
                                <a:pt x="70802" y="14199"/>
                              </a:lnTo>
                              <a:lnTo>
                                <a:pt x="56858" y="13131"/>
                              </a:lnTo>
                              <a:lnTo>
                                <a:pt x="42710" y="12788"/>
                              </a:lnTo>
                              <a:lnTo>
                                <a:pt x="28562" y="13131"/>
                              </a:lnTo>
                              <a:lnTo>
                                <a:pt x="14618" y="14199"/>
                              </a:lnTo>
                              <a:lnTo>
                                <a:pt x="889" y="15951"/>
                              </a:lnTo>
                              <a:lnTo>
                                <a:pt x="0" y="16109"/>
                              </a:lnTo>
                              <a:lnTo>
                                <a:pt x="0" y="3166"/>
                              </a:lnTo>
                              <a:lnTo>
                                <a:pt x="13322" y="1499"/>
                              </a:lnTo>
                              <a:lnTo>
                                <a:pt x="27915" y="394"/>
                              </a:lnTo>
                              <a:lnTo>
                                <a:pt x="4271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33" name="Shape 14533"/>
                      <wps:cNvSpPr/>
                      <wps:spPr>
                        <a:xfrm>
                          <a:off x="453216" y="182783"/>
                          <a:ext cx="61195" cy="227256"/>
                        </a:xfrm>
                        <a:custGeom>
                          <a:avLst/>
                          <a:gdLst/>
                          <a:ahLst/>
                          <a:cxnLst/>
                          <a:rect l="0" t="0" r="0" b="0"/>
                          <a:pathLst>
                            <a:path w="61195" h="227256">
                              <a:moveTo>
                                <a:pt x="22282" y="0"/>
                              </a:moveTo>
                              <a:lnTo>
                                <a:pt x="61195" y="0"/>
                              </a:lnTo>
                              <a:lnTo>
                                <a:pt x="61195" y="179857"/>
                              </a:lnTo>
                              <a:lnTo>
                                <a:pt x="61144" y="179857"/>
                              </a:lnTo>
                              <a:cubicBezTo>
                                <a:pt x="60801" y="192506"/>
                                <a:pt x="59049" y="201485"/>
                                <a:pt x="50133" y="208318"/>
                              </a:cubicBezTo>
                              <a:lnTo>
                                <a:pt x="0" y="227256"/>
                              </a:lnTo>
                              <a:lnTo>
                                <a:pt x="0" y="178180"/>
                              </a:lnTo>
                              <a:lnTo>
                                <a:pt x="22282" y="178180"/>
                              </a:lnTo>
                              <a:lnTo>
                                <a:pt x="222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34" name="Shape 14534"/>
                      <wps:cNvSpPr/>
                      <wps:spPr>
                        <a:xfrm>
                          <a:off x="453216" y="48543"/>
                          <a:ext cx="234512" cy="565291"/>
                        </a:xfrm>
                        <a:custGeom>
                          <a:avLst/>
                          <a:gdLst/>
                          <a:ahLst/>
                          <a:cxnLst/>
                          <a:rect l="0" t="0" r="0" b="0"/>
                          <a:pathLst>
                            <a:path w="234512" h="565291">
                              <a:moveTo>
                                <a:pt x="0" y="0"/>
                              </a:moveTo>
                              <a:lnTo>
                                <a:pt x="4858" y="876"/>
                              </a:lnTo>
                              <a:lnTo>
                                <a:pt x="18802" y="4102"/>
                              </a:lnTo>
                              <a:lnTo>
                                <a:pt x="32442" y="7950"/>
                              </a:lnTo>
                              <a:lnTo>
                                <a:pt x="45803" y="12485"/>
                              </a:lnTo>
                              <a:lnTo>
                                <a:pt x="58871" y="17641"/>
                              </a:lnTo>
                              <a:lnTo>
                                <a:pt x="71609" y="23394"/>
                              </a:lnTo>
                              <a:lnTo>
                                <a:pt x="84030" y="29756"/>
                              </a:lnTo>
                              <a:lnTo>
                                <a:pt x="96056" y="36691"/>
                              </a:lnTo>
                              <a:lnTo>
                                <a:pt x="107740" y="44183"/>
                              </a:lnTo>
                              <a:lnTo>
                                <a:pt x="119018" y="52197"/>
                              </a:lnTo>
                              <a:lnTo>
                                <a:pt x="129864" y="60758"/>
                              </a:lnTo>
                              <a:lnTo>
                                <a:pt x="140329" y="69774"/>
                              </a:lnTo>
                              <a:lnTo>
                                <a:pt x="150285" y="79299"/>
                              </a:lnTo>
                              <a:lnTo>
                                <a:pt x="159823" y="89294"/>
                              </a:lnTo>
                              <a:lnTo>
                                <a:pt x="168866" y="99721"/>
                              </a:lnTo>
                              <a:lnTo>
                                <a:pt x="177400" y="110592"/>
                              </a:lnTo>
                              <a:lnTo>
                                <a:pt x="185401" y="121882"/>
                              </a:lnTo>
                              <a:lnTo>
                                <a:pt x="192894" y="133553"/>
                              </a:lnTo>
                              <a:lnTo>
                                <a:pt x="199815" y="145580"/>
                              </a:lnTo>
                              <a:lnTo>
                                <a:pt x="206178" y="157989"/>
                              </a:lnTo>
                              <a:lnTo>
                                <a:pt x="211931" y="170738"/>
                              </a:lnTo>
                              <a:lnTo>
                                <a:pt x="217075" y="183783"/>
                              </a:lnTo>
                              <a:lnTo>
                                <a:pt x="221596" y="197155"/>
                              </a:lnTo>
                              <a:lnTo>
                                <a:pt x="225482" y="210807"/>
                              </a:lnTo>
                              <a:lnTo>
                                <a:pt x="228683" y="224740"/>
                              </a:lnTo>
                              <a:lnTo>
                                <a:pt x="231235" y="238874"/>
                              </a:lnTo>
                              <a:lnTo>
                                <a:pt x="233039" y="253276"/>
                              </a:lnTo>
                              <a:lnTo>
                                <a:pt x="234156" y="267881"/>
                              </a:lnTo>
                              <a:lnTo>
                                <a:pt x="234512" y="282651"/>
                              </a:lnTo>
                              <a:lnTo>
                                <a:pt x="234156" y="297422"/>
                              </a:lnTo>
                              <a:lnTo>
                                <a:pt x="233039" y="312026"/>
                              </a:lnTo>
                              <a:lnTo>
                                <a:pt x="231235" y="326428"/>
                              </a:lnTo>
                              <a:lnTo>
                                <a:pt x="228683" y="340576"/>
                              </a:lnTo>
                              <a:lnTo>
                                <a:pt x="225482" y="354509"/>
                              </a:lnTo>
                              <a:lnTo>
                                <a:pt x="221596" y="368160"/>
                              </a:lnTo>
                              <a:lnTo>
                                <a:pt x="217075" y="381521"/>
                              </a:lnTo>
                              <a:lnTo>
                                <a:pt x="211931" y="394551"/>
                              </a:lnTo>
                              <a:lnTo>
                                <a:pt x="206178" y="407315"/>
                              </a:lnTo>
                              <a:lnTo>
                                <a:pt x="199815" y="419723"/>
                              </a:lnTo>
                              <a:lnTo>
                                <a:pt x="192894" y="431749"/>
                              </a:lnTo>
                              <a:lnTo>
                                <a:pt x="185401" y="443421"/>
                              </a:lnTo>
                              <a:lnTo>
                                <a:pt x="177400" y="454712"/>
                              </a:lnTo>
                              <a:lnTo>
                                <a:pt x="168866" y="465582"/>
                              </a:lnTo>
                              <a:lnTo>
                                <a:pt x="159823" y="476008"/>
                              </a:lnTo>
                              <a:lnTo>
                                <a:pt x="150285" y="486004"/>
                              </a:lnTo>
                              <a:lnTo>
                                <a:pt x="140329" y="495516"/>
                              </a:lnTo>
                              <a:lnTo>
                                <a:pt x="129864" y="504558"/>
                              </a:lnTo>
                              <a:lnTo>
                                <a:pt x="119018" y="513105"/>
                              </a:lnTo>
                              <a:lnTo>
                                <a:pt x="107740" y="521119"/>
                              </a:lnTo>
                              <a:lnTo>
                                <a:pt x="96056" y="528613"/>
                              </a:lnTo>
                              <a:lnTo>
                                <a:pt x="84030" y="535533"/>
                              </a:lnTo>
                              <a:lnTo>
                                <a:pt x="71609" y="541897"/>
                              </a:lnTo>
                              <a:lnTo>
                                <a:pt x="58871" y="547650"/>
                              </a:lnTo>
                              <a:lnTo>
                                <a:pt x="45803" y="552819"/>
                              </a:lnTo>
                              <a:lnTo>
                                <a:pt x="32442" y="557340"/>
                              </a:lnTo>
                              <a:lnTo>
                                <a:pt x="18802" y="561214"/>
                              </a:lnTo>
                              <a:lnTo>
                                <a:pt x="4858" y="564414"/>
                              </a:lnTo>
                              <a:lnTo>
                                <a:pt x="0" y="565291"/>
                              </a:lnTo>
                              <a:lnTo>
                                <a:pt x="0" y="496596"/>
                              </a:lnTo>
                              <a:lnTo>
                                <a:pt x="25698" y="496596"/>
                              </a:lnTo>
                              <a:lnTo>
                                <a:pt x="25698" y="484353"/>
                              </a:lnTo>
                              <a:lnTo>
                                <a:pt x="0" y="484353"/>
                              </a:lnTo>
                              <a:lnTo>
                                <a:pt x="0" y="389497"/>
                              </a:lnTo>
                              <a:lnTo>
                                <a:pt x="200082" y="389497"/>
                              </a:lnTo>
                              <a:lnTo>
                                <a:pt x="204972" y="377152"/>
                              </a:lnTo>
                              <a:lnTo>
                                <a:pt x="209277" y="364389"/>
                              </a:lnTo>
                              <a:lnTo>
                                <a:pt x="212960" y="351358"/>
                              </a:lnTo>
                              <a:lnTo>
                                <a:pt x="216059" y="338074"/>
                              </a:lnTo>
                              <a:lnTo>
                                <a:pt x="218459" y="324523"/>
                              </a:lnTo>
                              <a:lnTo>
                                <a:pt x="220212" y="310769"/>
                              </a:lnTo>
                              <a:lnTo>
                                <a:pt x="221278" y="296825"/>
                              </a:lnTo>
                              <a:lnTo>
                                <a:pt x="221634" y="282651"/>
                              </a:lnTo>
                              <a:lnTo>
                                <a:pt x="221278" y="268478"/>
                              </a:lnTo>
                              <a:lnTo>
                                <a:pt x="220212" y="254521"/>
                              </a:lnTo>
                              <a:lnTo>
                                <a:pt x="218459" y="240779"/>
                              </a:lnTo>
                              <a:lnTo>
                                <a:pt x="216059" y="227228"/>
                              </a:lnTo>
                              <a:lnTo>
                                <a:pt x="212960" y="213945"/>
                              </a:lnTo>
                              <a:lnTo>
                                <a:pt x="209277" y="200901"/>
                              </a:lnTo>
                              <a:lnTo>
                                <a:pt x="204972" y="188137"/>
                              </a:lnTo>
                              <a:lnTo>
                                <a:pt x="200019" y="175654"/>
                              </a:lnTo>
                              <a:lnTo>
                                <a:pt x="194507" y="163488"/>
                              </a:lnTo>
                              <a:lnTo>
                                <a:pt x="188462" y="151625"/>
                              </a:lnTo>
                              <a:lnTo>
                                <a:pt x="181845" y="140119"/>
                              </a:lnTo>
                              <a:lnTo>
                                <a:pt x="174708" y="128969"/>
                              </a:lnTo>
                              <a:lnTo>
                                <a:pt x="167049" y="118199"/>
                              </a:lnTo>
                              <a:lnTo>
                                <a:pt x="158871" y="107823"/>
                              </a:lnTo>
                              <a:lnTo>
                                <a:pt x="150235" y="97841"/>
                              </a:lnTo>
                              <a:lnTo>
                                <a:pt x="141141" y="88291"/>
                              </a:lnTo>
                              <a:lnTo>
                                <a:pt x="131591" y="79184"/>
                              </a:lnTo>
                              <a:lnTo>
                                <a:pt x="121647" y="70537"/>
                              </a:lnTo>
                              <a:lnTo>
                                <a:pt x="111246" y="62382"/>
                              </a:lnTo>
                              <a:lnTo>
                                <a:pt x="100463" y="54738"/>
                              </a:lnTo>
                              <a:lnTo>
                                <a:pt x="89364" y="47600"/>
                              </a:lnTo>
                              <a:lnTo>
                                <a:pt x="77819" y="40957"/>
                              </a:lnTo>
                              <a:lnTo>
                                <a:pt x="65996" y="34900"/>
                              </a:lnTo>
                              <a:lnTo>
                                <a:pt x="53829" y="29387"/>
                              </a:lnTo>
                              <a:lnTo>
                                <a:pt x="41370" y="24485"/>
                              </a:lnTo>
                              <a:lnTo>
                                <a:pt x="28607" y="20168"/>
                              </a:lnTo>
                              <a:lnTo>
                                <a:pt x="15564" y="16447"/>
                              </a:lnTo>
                              <a:lnTo>
                                <a:pt x="2305" y="13387"/>
                              </a:lnTo>
                              <a:lnTo>
                                <a:pt x="0" y="12976"/>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35" name="Shape 14535"/>
                      <wps:cNvSpPr/>
                      <wps:spPr>
                        <a:xfrm>
                          <a:off x="346987" y="489488"/>
                          <a:ext cx="19926" cy="26936"/>
                        </a:xfrm>
                        <a:custGeom>
                          <a:avLst/>
                          <a:gdLst/>
                          <a:ahLst/>
                          <a:cxnLst/>
                          <a:rect l="0" t="0" r="0" b="0"/>
                          <a:pathLst>
                            <a:path w="19926" h="26936">
                              <a:moveTo>
                                <a:pt x="9868" y="0"/>
                              </a:moveTo>
                              <a:lnTo>
                                <a:pt x="19926" y="26936"/>
                              </a:lnTo>
                              <a:lnTo>
                                <a:pt x="0" y="26936"/>
                              </a:lnTo>
                              <a:lnTo>
                                <a:pt x="9868"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94" name="Shape 14594"/>
                      <wps:cNvSpPr/>
                      <wps:spPr>
                        <a:xfrm>
                          <a:off x="2734203" y="91331"/>
                          <a:ext cx="12567" cy="31674"/>
                        </a:xfrm>
                        <a:custGeom>
                          <a:avLst/>
                          <a:gdLst/>
                          <a:ahLst/>
                          <a:cxnLst/>
                          <a:rect l="0" t="0" r="0" b="0"/>
                          <a:pathLst>
                            <a:path w="12567" h="31674">
                              <a:moveTo>
                                <a:pt x="11811" y="0"/>
                              </a:moveTo>
                              <a:lnTo>
                                <a:pt x="12567" y="74"/>
                              </a:lnTo>
                              <a:lnTo>
                                <a:pt x="12567" y="6204"/>
                              </a:lnTo>
                              <a:lnTo>
                                <a:pt x="11252" y="5271"/>
                              </a:lnTo>
                              <a:cubicBezTo>
                                <a:pt x="9360" y="5271"/>
                                <a:pt x="8065" y="5448"/>
                                <a:pt x="7315" y="5626"/>
                              </a:cubicBezTo>
                              <a:lnTo>
                                <a:pt x="7315" y="14427"/>
                              </a:lnTo>
                              <a:lnTo>
                                <a:pt x="10681" y="14427"/>
                              </a:lnTo>
                              <a:lnTo>
                                <a:pt x="12567" y="14033"/>
                              </a:lnTo>
                              <a:lnTo>
                                <a:pt x="12567" y="21025"/>
                              </a:lnTo>
                              <a:lnTo>
                                <a:pt x="10490" y="19495"/>
                              </a:lnTo>
                              <a:lnTo>
                                <a:pt x="7137" y="19495"/>
                              </a:lnTo>
                              <a:lnTo>
                                <a:pt x="7137" y="31674"/>
                              </a:lnTo>
                              <a:lnTo>
                                <a:pt x="0" y="31674"/>
                              </a:lnTo>
                              <a:lnTo>
                                <a:pt x="0" y="939"/>
                              </a:lnTo>
                              <a:cubicBezTo>
                                <a:pt x="2807" y="558"/>
                                <a:pt x="6744" y="0"/>
                                <a:pt x="11811"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95" name="Shape 14595"/>
                      <wps:cNvSpPr/>
                      <wps:spPr>
                        <a:xfrm>
                          <a:off x="2714531" y="76332"/>
                          <a:ext cx="32239" cy="61672"/>
                        </a:xfrm>
                        <a:custGeom>
                          <a:avLst/>
                          <a:gdLst/>
                          <a:ahLst/>
                          <a:cxnLst/>
                          <a:rect l="0" t="0" r="0" b="0"/>
                          <a:pathLst>
                            <a:path w="32239" h="61672">
                              <a:moveTo>
                                <a:pt x="31852" y="0"/>
                              </a:moveTo>
                              <a:lnTo>
                                <a:pt x="32239" y="74"/>
                              </a:lnTo>
                              <a:lnTo>
                                <a:pt x="32239" y="6507"/>
                              </a:lnTo>
                              <a:lnTo>
                                <a:pt x="31483" y="6186"/>
                              </a:lnTo>
                              <a:cubicBezTo>
                                <a:pt x="18186" y="6186"/>
                                <a:pt x="7874" y="17247"/>
                                <a:pt x="7874" y="30747"/>
                              </a:cubicBezTo>
                              <a:cubicBezTo>
                                <a:pt x="7874" y="44438"/>
                                <a:pt x="18186" y="55308"/>
                                <a:pt x="31852" y="55308"/>
                              </a:cubicBezTo>
                              <a:lnTo>
                                <a:pt x="32239" y="55144"/>
                              </a:lnTo>
                              <a:lnTo>
                                <a:pt x="32239" y="61565"/>
                              </a:lnTo>
                              <a:lnTo>
                                <a:pt x="31686" y="61672"/>
                              </a:lnTo>
                              <a:cubicBezTo>
                                <a:pt x="14059" y="61672"/>
                                <a:pt x="0" y="48006"/>
                                <a:pt x="0" y="30747"/>
                              </a:cubicBezTo>
                              <a:cubicBezTo>
                                <a:pt x="0" y="13488"/>
                                <a:pt x="14059" y="0"/>
                                <a:pt x="31852"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96" name="Shape 14596"/>
                      <wps:cNvSpPr/>
                      <wps:spPr>
                        <a:xfrm>
                          <a:off x="2746770" y="91405"/>
                          <a:ext cx="14256" cy="31600"/>
                        </a:xfrm>
                        <a:custGeom>
                          <a:avLst/>
                          <a:gdLst/>
                          <a:ahLst/>
                          <a:cxnLst/>
                          <a:rect l="0" t="0" r="0" b="0"/>
                          <a:pathLst>
                            <a:path w="14256" h="31600">
                              <a:moveTo>
                                <a:pt x="0" y="0"/>
                              </a:moveTo>
                              <a:lnTo>
                                <a:pt x="5901" y="584"/>
                              </a:lnTo>
                              <a:cubicBezTo>
                                <a:pt x="7541" y="1008"/>
                                <a:pt x="8712" y="1622"/>
                                <a:pt x="9747" y="2377"/>
                              </a:cubicBezTo>
                              <a:cubicBezTo>
                                <a:pt x="11614" y="3673"/>
                                <a:pt x="12922" y="5921"/>
                                <a:pt x="12922" y="8930"/>
                              </a:cubicBezTo>
                              <a:cubicBezTo>
                                <a:pt x="12922" y="12663"/>
                                <a:pt x="10115" y="15101"/>
                                <a:pt x="6559" y="16246"/>
                              </a:cubicBezTo>
                              <a:lnTo>
                                <a:pt x="6559" y="16601"/>
                              </a:lnTo>
                              <a:cubicBezTo>
                                <a:pt x="9544" y="17540"/>
                                <a:pt x="11055" y="19991"/>
                                <a:pt x="11995" y="24119"/>
                              </a:cubicBezTo>
                              <a:cubicBezTo>
                                <a:pt x="12922" y="28767"/>
                                <a:pt x="13672" y="30482"/>
                                <a:pt x="14256" y="31600"/>
                              </a:cubicBezTo>
                              <a:lnTo>
                                <a:pt x="6737" y="31600"/>
                              </a:lnTo>
                              <a:cubicBezTo>
                                <a:pt x="5810" y="30482"/>
                                <a:pt x="5251" y="27865"/>
                                <a:pt x="4299" y="24119"/>
                              </a:cubicBezTo>
                              <a:lnTo>
                                <a:pt x="0" y="20951"/>
                              </a:lnTo>
                              <a:lnTo>
                                <a:pt x="0" y="13959"/>
                              </a:lnTo>
                              <a:lnTo>
                                <a:pt x="3164" y="13300"/>
                              </a:lnTo>
                              <a:cubicBezTo>
                                <a:pt x="4455" y="12574"/>
                                <a:pt x="5251" y="11450"/>
                                <a:pt x="5251" y="9857"/>
                              </a:cubicBezTo>
                              <a:lnTo>
                                <a:pt x="0" y="613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97" name="Shape 14597"/>
                      <wps:cNvSpPr/>
                      <wps:spPr>
                        <a:xfrm>
                          <a:off x="2746770" y="76406"/>
                          <a:ext cx="30931" cy="61491"/>
                        </a:xfrm>
                        <a:custGeom>
                          <a:avLst/>
                          <a:gdLst/>
                          <a:ahLst/>
                          <a:cxnLst/>
                          <a:rect l="0" t="0" r="0" b="0"/>
                          <a:pathLst>
                            <a:path w="30931" h="61491">
                              <a:moveTo>
                                <a:pt x="0" y="0"/>
                              </a:moveTo>
                              <a:lnTo>
                                <a:pt x="11862" y="2302"/>
                              </a:lnTo>
                              <a:cubicBezTo>
                                <a:pt x="23123" y="6905"/>
                                <a:pt x="30931" y="17728"/>
                                <a:pt x="30931" y="30673"/>
                              </a:cubicBezTo>
                              <a:cubicBezTo>
                                <a:pt x="30931" y="43617"/>
                                <a:pt x="23123" y="54541"/>
                                <a:pt x="11793" y="59193"/>
                              </a:cubicBezTo>
                              <a:lnTo>
                                <a:pt x="0" y="61491"/>
                              </a:lnTo>
                              <a:lnTo>
                                <a:pt x="0" y="55070"/>
                              </a:lnTo>
                              <a:lnTo>
                                <a:pt x="16320" y="48174"/>
                              </a:lnTo>
                              <a:cubicBezTo>
                                <a:pt x="20514" y="43748"/>
                                <a:pt x="23044" y="37613"/>
                                <a:pt x="23044" y="30863"/>
                              </a:cubicBezTo>
                              <a:cubicBezTo>
                                <a:pt x="23044" y="24019"/>
                                <a:pt x="20514" y="17830"/>
                                <a:pt x="16273" y="13353"/>
                              </a:cubicBezTo>
                              <a:lnTo>
                                <a:pt x="0" y="6432"/>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36" name="Shape 14536"/>
                      <wps:cNvSpPr/>
                      <wps:spPr>
                        <a:xfrm>
                          <a:off x="839794" y="83663"/>
                          <a:ext cx="265836" cy="339128"/>
                        </a:xfrm>
                        <a:custGeom>
                          <a:avLst/>
                          <a:gdLst/>
                          <a:ahLst/>
                          <a:cxnLst/>
                          <a:rect l="0" t="0" r="0" b="0"/>
                          <a:pathLst>
                            <a:path w="265836" h="339128">
                              <a:moveTo>
                                <a:pt x="0" y="0"/>
                              </a:moveTo>
                              <a:lnTo>
                                <a:pt x="67297" y="0"/>
                              </a:lnTo>
                              <a:lnTo>
                                <a:pt x="67297" y="180581"/>
                              </a:lnTo>
                              <a:cubicBezTo>
                                <a:pt x="67297" y="209232"/>
                                <a:pt x="68148" y="227876"/>
                                <a:pt x="69774" y="236334"/>
                              </a:cubicBezTo>
                              <a:cubicBezTo>
                                <a:pt x="72669" y="250000"/>
                                <a:pt x="79553" y="260934"/>
                                <a:pt x="90373" y="269163"/>
                              </a:cubicBezTo>
                              <a:cubicBezTo>
                                <a:pt x="101219" y="277470"/>
                                <a:pt x="116065" y="281597"/>
                                <a:pt x="134849" y="281597"/>
                              </a:cubicBezTo>
                              <a:cubicBezTo>
                                <a:pt x="153924" y="281597"/>
                                <a:pt x="168389" y="277724"/>
                                <a:pt x="178105" y="269875"/>
                              </a:cubicBezTo>
                              <a:cubicBezTo>
                                <a:pt x="187795" y="262116"/>
                                <a:pt x="193612" y="252501"/>
                                <a:pt x="195567" y="241148"/>
                              </a:cubicBezTo>
                              <a:cubicBezTo>
                                <a:pt x="197574" y="229755"/>
                                <a:pt x="198514" y="210858"/>
                                <a:pt x="198514" y="184480"/>
                              </a:cubicBezTo>
                              <a:lnTo>
                                <a:pt x="198514" y="0"/>
                              </a:lnTo>
                              <a:lnTo>
                                <a:pt x="265836" y="0"/>
                              </a:lnTo>
                              <a:lnTo>
                                <a:pt x="265836" y="175158"/>
                              </a:lnTo>
                              <a:cubicBezTo>
                                <a:pt x="265836" y="215215"/>
                                <a:pt x="264020" y="243472"/>
                                <a:pt x="260388" y="260007"/>
                              </a:cubicBezTo>
                              <a:cubicBezTo>
                                <a:pt x="256718" y="276555"/>
                                <a:pt x="250063" y="290437"/>
                                <a:pt x="240259" y="301853"/>
                              </a:cubicBezTo>
                              <a:cubicBezTo>
                                <a:pt x="230480" y="313195"/>
                                <a:pt x="217373" y="322275"/>
                                <a:pt x="201066" y="329045"/>
                              </a:cubicBezTo>
                              <a:cubicBezTo>
                                <a:pt x="184683" y="335775"/>
                                <a:pt x="163258" y="339128"/>
                                <a:pt x="136881" y="339128"/>
                              </a:cubicBezTo>
                              <a:cubicBezTo>
                                <a:pt x="105029" y="339128"/>
                                <a:pt x="80874" y="335457"/>
                                <a:pt x="64440" y="328079"/>
                              </a:cubicBezTo>
                              <a:cubicBezTo>
                                <a:pt x="47968" y="320714"/>
                                <a:pt x="35027" y="311175"/>
                                <a:pt x="25463" y="299453"/>
                              </a:cubicBezTo>
                              <a:cubicBezTo>
                                <a:pt x="15913" y="287744"/>
                                <a:pt x="9614" y="275386"/>
                                <a:pt x="6579" y="262510"/>
                              </a:cubicBezTo>
                              <a:cubicBezTo>
                                <a:pt x="2172" y="243408"/>
                                <a:pt x="0" y="215215"/>
                                <a:pt x="0" y="177876"/>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37" name="Shape 14537"/>
                      <wps:cNvSpPr/>
                      <wps:spPr>
                        <a:xfrm>
                          <a:off x="1177277" y="83668"/>
                          <a:ext cx="264566" cy="333463"/>
                        </a:xfrm>
                        <a:custGeom>
                          <a:avLst/>
                          <a:gdLst/>
                          <a:ahLst/>
                          <a:cxnLst/>
                          <a:rect l="0" t="0" r="0" b="0"/>
                          <a:pathLst>
                            <a:path w="264566" h="333463">
                              <a:moveTo>
                                <a:pt x="0" y="0"/>
                              </a:moveTo>
                              <a:lnTo>
                                <a:pt x="65507" y="0"/>
                              </a:lnTo>
                              <a:lnTo>
                                <a:pt x="202006" y="222669"/>
                              </a:lnTo>
                              <a:lnTo>
                                <a:pt x="202006" y="0"/>
                              </a:lnTo>
                              <a:lnTo>
                                <a:pt x="264566" y="0"/>
                              </a:lnTo>
                              <a:lnTo>
                                <a:pt x="264566" y="333463"/>
                              </a:lnTo>
                              <a:lnTo>
                                <a:pt x="196939" y="333463"/>
                              </a:lnTo>
                              <a:lnTo>
                                <a:pt x="62560" y="116015"/>
                              </a:lnTo>
                              <a:lnTo>
                                <a:pt x="62560" y="333463"/>
                              </a:lnTo>
                              <a:lnTo>
                                <a:pt x="0" y="333463"/>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38" name="Shape 14538"/>
                      <wps:cNvSpPr/>
                      <wps:spPr>
                        <a:xfrm>
                          <a:off x="1475198" y="83663"/>
                          <a:ext cx="165100" cy="333463"/>
                        </a:xfrm>
                        <a:custGeom>
                          <a:avLst/>
                          <a:gdLst/>
                          <a:ahLst/>
                          <a:cxnLst/>
                          <a:rect l="0" t="0" r="0" b="0"/>
                          <a:pathLst>
                            <a:path w="165100" h="333463">
                              <a:moveTo>
                                <a:pt x="129883" y="0"/>
                              </a:moveTo>
                              <a:lnTo>
                                <a:pt x="165100" y="0"/>
                              </a:lnTo>
                              <a:lnTo>
                                <a:pt x="165100" y="79040"/>
                              </a:lnTo>
                              <a:lnTo>
                                <a:pt x="164630" y="77775"/>
                              </a:lnTo>
                              <a:lnTo>
                                <a:pt x="119609" y="201561"/>
                              </a:lnTo>
                              <a:lnTo>
                                <a:pt x="165100" y="201561"/>
                              </a:lnTo>
                              <a:lnTo>
                                <a:pt x="165100" y="257684"/>
                              </a:lnTo>
                              <a:lnTo>
                                <a:pt x="98882" y="257684"/>
                              </a:lnTo>
                              <a:lnTo>
                                <a:pt x="71425" y="333463"/>
                              </a:lnTo>
                              <a:lnTo>
                                <a:pt x="0" y="333463"/>
                              </a:lnTo>
                              <a:lnTo>
                                <a:pt x="129883"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39" name="Shape 14539"/>
                      <wps:cNvSpPr/>
                      <wps:spPr>
                        <a:xfrm>
                          <a:off x="1640298" y="83663"/>
                          <a:ext cx="169494" cy="333463"/>
                        </a:xfrm>
                        <a:custGeom>
                          <a:avLst/>
                          <a:gdLst/>
                          <a:ahLst/>
                          <a:cxnLst/>
                          <a:rect l="0" t="0" r="0" b="0"/>
                          <a:pathLst>
                            <a:path w="169494" h="333463">
                              <a:moveTo>
                                <a:pt x="0" y="0"/>
                              </a:moveTo>
                              <a:lnTo>
                                <a:pt x="35966" y="0"/>
                              </a:lnTo>
                              <a:lnTo>
                                <a:pt x="169494" y="333463"/>
                              </a:lnTo>
                              <a:lnTo>
                                <a:pt x="96215" y="333463"/>
                              </a:lnTo>
                              <a:lnTo>
                                <a:pt x="67081" y="257684"/>
                              </a:lnTo>
                              <a:lnTo>
                                <a:pt x="0" y="257684"/>
                              </a:lnTo>
                              <a:lnTo>
                                <a:pt x="0" y="201561"/>
                              </a:lnTo>
                              <a:lnTo>
                                <a:pt x="45491" y="201561"/>
                              </a:lnTo>
                              <a:lnTo>
                                <a:pt x="0" y="7904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40" name="Shape 14540"/>
                      <wps:cNvSpPr/>
                      <wps:spPr>
                        <a:xfrm>
                          <a:off x="1841153" y="83663"/>
                          <a:ext cx="265836" cy="339128"/>
                        </a:xfrm>
                        <a:custGeom>
                          <a:avLst/>
                          <a:gdLst/>
                          <a:ahLst/>
                          <a:cxnLst/>
                          <a:rect l="0" t="0" r="0" b="0"/>
                          <a:pathLst>
                            <a:path w="265836" h="339128">
                              <a:moveTo>
                                <a:pt x="0" y="0"/>
                              </a:moveTo>
                              <a:lnTo>
                                <a:pt x="67323" y="0"/>
                              </a:lnTo>
                              <a:lnTo>
                                <a:pt x="67323" y="180581"/>
                              </a:lnTo>
                              <a:cubicBezTo>
                                <a:pt x="67323" y="209232"/>
                                <a:pt x="68174" y="227876"/>
                                <a:pt x="69799" y="236334"/>
                              </a:cubicBezTo>
                              <a:cubicBezTo>
                                <a:pt x="72695" y="250000"/>
                                <a:pt x="79578" y="260934"/>
                                <a:pt x="90373" y="269163"/>
                              </a:cubicBezTo>
                              <a:cubicBezTo>
                                <a:pt x="101257" y="277470"/>
                                <a:pt x="116065" y="281597"/>
                                <a:pt x="134849" y="281597"/>
                              </a:cubicBezTo>
                              <a:cubicBezTo>
                                <a:pt x="153962" y="281597"/>
                                <a:pt x="168389" y="277724"/>
                                <a:pt x="178105" y="269875"/>
                              </a:cubicBezTo>
                              <a:cubicBezTo>
                                <a:pt x="187795" y="262116"/>
                                <a:pt x="193637" y="252501"/>
                                <a:pt x="195567" y="241148"/>
                              </a:cubicBezTo>
                              <a:cubicBezTo>
                                <a:pt x="197599" y="229755"/>
                                <a:pt x="198514" y="210858"/>
                                <a:pt x="198514" y="184480"/>
                              </a:cubicBezTo>
                              <a:lnTo>
                                <a:pt x="198514" y="0"/>
                              </a:lnTo>
                              <a:lnTo>
                                <a:pt x="265836" y="0"/>
                              </a:lnTo>
                              <a:lnTo>
                                <a:pt x="265836" y="175158"/>
                              </a:lnTo>
                              <a:cubicBezTo>
                                <a:pt x="265836" y="215215"/>
                                <a:pt x="264046" y="243472"/>
                                <a:pt x="260388" y="260007"/>
                              </a:cubicBezTo>
                              <a:cubicBezTo>
                                <a:pt x="256743" y="276555"/>
                                <a:pt x="250063" y="290437"/>
                                <a:pt x="240284" y="301853"/>
                              </a:cubicBezTo>
                              <a:cubicBezTo>
                                <a:pt x="230505" y="313195"/>
                                <a:pt x="217373" y="322275"/>
                                <a:pt x="201105" y="329045"/>
                              </a:cubicBezTo>
                              <a:cubicBezTo>
                                <a:pt x="184709" y="335775"/>
                                <a:pt x="163297" y="339128"/>
                                <a:pt x="136881" y="339128"/>
                              </a:cubicBezTo>
                              <a:cubicBezTo>
                                <a:pt x="105054" y="339128"/>
                                <a:pt x="80924" y="335457"/>
                                <a:pt x="64440" y="328079"/>
                              </a:cubicBezTo>
                              <a:cubicBezTo>
                                <a:pt x="47968" y="320714"/>
                                <a:pt x="35027" y="311175"/>
                                <a:pt x="25476" y="299453"/>
                              </a:cubicBezTo>
                              <a:cubicBezTo>
                                <a:pt x="15913" y="287744"/>
                                <a:pt x="9639" y="275386"/>
                                <a:pt x="6604" y="262510"/>
                              </a:cubicBezTo>
                              <a:cubicBezTo>
                                <a:pt x="2172" y="243408"/>
                                <a:pt x="0" y="215215"/>
                                <a:pt x="0" y="177876"/>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41" name="Shape 14541"/>
                      <wps:cNvSpPr/>
                      <wps:spPr>
                        <a:xfrm>
                          <a:off x="2187644" y="86398"/>
                          <a:ext cx="234671" cy="330733"/>
                        </a:xfrm>
                        <a:custGeom>
                          <a:avLst/>
                          <a:gdLst/>
                          <a:ahLst/>
                          <a:cxnLst/>
                          <a:rect l="0" t="0" r="0" b="0"/>
                          <a:pathLst>
                            <a:path w="234671" h="330733">
                              <a:moveTo>
                                <a:pt x="0" y="0"/>
                              </a:moveTo>
                              <a:lnTo>
                                <a:pt x="67297" y="0"/>
                              </a:lnTo>
                              <a:lnTo>
                                <a:pt x="67297" y="274523"/>
                              </a:lnTo>
                              <a:lnTo>
                                <a:pt x="234671" y="274523"/>
                              </a:lnTo>
                              <a:lnTo>
                                <a:pt x="234671" y="330733"/>
                              </a:lnTo>
                              <a:lnTo>
                                <a:pt x="0" y="330733"/>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42" name="Shape 14542"/>
                      <wps:cNvSpPr/>
                      <wps:spPr>
                        <a:xfrm>
                          <a:off x="2435143" y="83663"/>
                          <a:ext cx="165119" cy="333463"/>
                        </a:xfrm>
                        <a:custGeom>
                          <a:avLst/>
                          <a:gdLst/>
                          <a:ahLst/>
                          <a:cxnLst/>
                          <a:rect l="0" t="0" r="0" b="0"/>
                          <a:pathLst>
                            <a:path w="165119" h="333463">
                              <a:moveTo>
                                <a:pt x="129883" y="0"/>
                              </a:moveTo>
                              <a:lnTo>
                                <a:pt x="165119" y="0"/>
                              </a:lnTo>
                              <a:lnTo>
                                <a:pt x="165119" y="78989"/>
                              </a:lnTo>
                              <a:lnTo>
                                <a:pt x="164668" y="77775"/>
                              </a:lnTo>
                              <a:lnTo>
                                <a:pt x="119609" y="201561"/>
                              </a:lnTo>
                              <a:lnTo>
                                <a:pt x="165119" y="201561"/>
                              </a:lnTo>
                              <a:lnTo>
                                <a:pt x="165119" y="257684"/>
                              </a:lnTo>
                              <a:lnTo>
                                <a:pt x="98908" y="257684"/>
                              </a:lnTo>
                              <a:lnTo>
                                <a:pt x="71425" y="333463"/>
                              </a:lnTo>
                              <a:lnTo>
                                <a:pt x="0" y="333463"/>
                              </a:lnTo>
                              <a:lnTo>
                                <a:pt x="129883"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43" name="Shape 14543"/>
                      <wps:cNvSpPr/>
                      <wps:spPr>
                        <a:xfrm>
                          <a:off x="2600262" y="83663"/>
                          <a:ext cx="169475" cy="333463"/>
                        </a:xfrm>
                        <a:custGeom>
                          <a:avLst/>
                          <a:gdLst/>
                          <a:ahLst/>
                          <a:cxnLst/>
                          <a:rect l="0" t="0" r="0" b="0"/>
                          <a:pathLst>
                            <a:path w="169475" h="333463">
                              <a:moveTo>
                                <a:pt x="0" y="0"/>
                              </a:moveTo>
                              <a:lnTo>
                                <a:pt x="35947" y="0"/>
                              </a:lnTo>
                              <a:lnTo>
                                <a:pt x="169475" y="333463"/>
                              </a:lnTo>
                              <a:lnTo>
                                <a:pt x="96196" y="333463"/>
                              </a:lnTo>
                              <a:lnTo>
                                <a:pt x="67088" y="257684"/>
                              </a:lnTo>
                              <a:lnTo>
                                <a:pt x="0" y="257684"/>
                              </a:lnTo>
                              <a:lnTo>
                                <a:pt x="0" y="201561"/>
                              </a:lnTo>
                              <a:lnTo>
                                <a:pt x="45511" y="201561"/>
                              </a:lnTo>
                              <a:lnTo>
                                <a:pt x="0" y="7898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44" name="Shape 14544"/>
                      <wps:cNvSpPr/>
                      <wps:spPr>
                        <a:xfrm>
                          <a:off x="839744" y="486132"/>
                          <a:ext cx="48070" cy="61303"/>
                        </a:xfrm>
                        <a:custGeom>
                          <a:avLst/>
                          <a:gdLst/>
                          <a:ahLst/>
                          <a:cxnLst/>
                          <a:rect l="0" t="0" r="0" b="0"/>
                          <a:pathLst>
                            <a:path w="48070" h="61303">
                              <a:moveTo>
                                <a:pt x="0" y="0"/>
                              </a:moveTo>
                              <a:lnTo>
                                <a:pt x="12179" y="0"/>
                              </a:lnTo>
                              <a:lnTo>
                                <a:pt x="12179" y="32638"/>
                              </a:lnTo>
                              <a:cubicBezTo>
                                <a:pt x="12179" y="37833"/>
                                <a:pt x="12332" y="41187"/>
                                <a:pt x="12624" y="42711"/>
                              </a:cubicBezTo>
                              <a:cubicBezTo>
                                <a:pt x="13145" y="45186"/>
                                <a:pt x="14389" y="47168"/>
                                <a:pt x="16345" y="48654"/>
                              </a:cubicBezTo>
                              <a:cubicBezTo>
                                <a:pt x="18301" y="50152"/>
                                <a:pt x="20980" y="50902"/>
                                <a:pt x="24384" y="50902"/>
                              </a:cubicBezTo>
                              <a:cubicBezTo>
                                <a:pt x="27838" y="50902"/>
                                <a:pt x="30442" y="50191"/>
                                <a:pt x="32195" y="48780"/>
                              </a:cubicBezTo>
                              <a:cubicBezTo>
                                <a:pt x="33960" y="47383"/>
                                <a:pt x="35014" y="45644"/>
                                <a:pt x="35357" y="43586"/>
                              </a:cubicBezTo>
                              <a:cubicBezTo>
                                <a:pt x="35725" y="41529"/>
                                <a:pt x="35903" y="38112"/>
                                <a:pt x="35903" y="33338"/>
                              </a:cubicBezTo>
                              <a:lnTo>
                                <a:pt x="35903" y="0"/>
                              </a:lnTo>
                              <a:lnTo>
                                <a:pt x="48070" y="0"/>
                              </a:lnTo>
                              <a:lnTo>
                                <a:pt x="48070" y="31662"/>
                              </a:lnTo>
                              <a:cubicBezTo>
                                <a:pt x="48070" y="38900"/>
                                <a:pt x="47739" y="44005"/>
                                <a:pt x="47079" y="46989"/>
                              </a:cubicBezTo>
                              <a:cubicBezTo>
                                <a:pt x="46418" y="49988"/>
                                <a:pt x="45212" y="52502"/>
                                <a:pt x="43447" y="54559"/>
                              </a:cubicBezTo>
                              <a:cubicBezTo>
                                <a:pt x="41669" y="56617"/>
                                <a:pt x="39319" y="58255"/>
                                <a:pt x="36347" y="59474"/>
                              </a:cubicBezTo>
                              <a:cubicBezTo>
                                <a:pt x="33388" y="60694"/>
                                <a:pt x="29527" y="61303"/>
                                <a:pt x="24752" y="61303"/>
                              </a:cubicBezTo>
                              <a:cubicBezTo>
                                <a:pt x="18999" y="61303"/>
                                <a:pt x="14630" y="60643"/>
                                <a:pt x="11659" y="59310"/>
                              </a:cubicBezTo>
                              <a:cubicBezTo>
                                <a:pt x="8687" y="57989"/>
                                <a:pt x="6337" y="56262"/>
                                <a:pt x="4610" y="54127"/>
                              </a:cubicBezTo>
                              <a:cubicBezTo>
                                <a:pt x="2883" y="52006"/>
                                <a:pt x="1753" y="49785"/>
                                <a:pt x="1194" y="47447"/>
                              </a:cubicBezTo>
                              <a:cubicBezTo>
                                <a:pt x="394" y="43993"/>
                                <a:pt x="0" y="38900"/>
                                <a:pt x="0" y="32144"/>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45" name="Shape 14545"/>
                      <wps:cNvSpPr/>
                      <wps:spPr>
                        <a:xfrm>
                          <a:off x="900764"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784" name="Shape 15784"/>
                      <wps:cNvSpPr/>
                      <wps:spPr>
                        <a:xfrm>
                          <a:off x="961073"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47" name="Shape 14547"/>
                      <wps:cNvSpPr/>
                      <wps:spPr>
                        <a:xfrm>
                          <a:off x="978680" y="486133"/>
                          <a:ext cx="56121" cy="60274"/>
                        </a:xfrm>
                        <a:custGeom>
                          <a:avLst/>
                          <a:gdLst/>
                          <a:ahLst/>
                          <a:cxnLst/>
                          <a:rect l="0" t="0" r="0" b="0"/>
                          <a:pathLst>
                            <a:path w="56121" h="60274">
                              <a:moveTo>
                                <a:pt x="0" y="0"/>
                              </a:moveTo>
                              <a:lnTo>
                                <a:pt x="13195" y="0"/>
                              </a:lnTo>
                              <a:lnTo>
                                <a:pt x="28448" y="44614"/>
                              </a:lnTo>
                              <a:lnTo>
                                <a:pt x="43205" y="0"/>
                              </a:lnTo>
                              <a:lnTo>
                                <a:pt x="56121" y="0"/>
                              </a:lnTo>
                              <a:lnTo>
                                <a:pt x="34531" y="60274"/>
                              </a:lnTo>
                              <a:lnTo>
                                <a:pt x="21539"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48" name="Shape 14548"/>
                      <wps:cNvSpPr/>
                      <wps:spPr>
                        <a:xfrm>
                          <a:off x="1041010" y="486133"/>
                          <a:ext cx="45847" cy="60274"/>
                        </a:xfrm>
                        <a:custGeom>
                          <a:avLst/>
                          <a:gdLst/>
                          <a:ahLst/>
                          <a:cxnLst/>
                          <a:rect l="0" t="0" r="0" b="0"/>
                          <a:pathLst>
                            <a:path w="45847" h="60274">
                              <a:moveTo>
                                <a:pt x="0" y="0"/>
                              </a:moveTo>
                              <a:lnTo>
                                <a:pt x="44704" y="0"/>
                              </a:lnTo>
                              <a:lnTo>
                                <a:pt x="44704" y="10198"/>
                              </a:lnTo>
                              <a:lnTo>
                                <a:pt x="12167" y="10198"/>
                              </a:lnTo>
                              <a:lnTo>
                                <a:pt x="12167" y="23546"/>
                              </a:lnTo>
                              <a:lnTo>
                                <a:pt x="42431" y="23546"/>
                              </a:lnTo>
                              <a:lnTo>
                                <a:pt x="42431" y="33705"/>
                              </a:lnTo>
                              <a:lnTo>
                                <a:pt x="12167" y="33705"/>
                              </a:lnTo>
                              <a:lnTo>
                                <a:pt x="12167" y="50113"/>
                              </a:lnTo>
                              <a:lnTo>
                                <a:pt x="45847" y="50113"/>
                              </a:lnTo>
                              <a:lnTo>
                                <a:pt x="45847"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49" name="Shape 14549"/>
                      <wps:cNvSpPr/>
                      <wps:spPr>
                        <a:xfrm>
                          <a:off x="1097218" y="486133"/>
                          <a:ext cx="24473" cy="60274"/>
                        </a:xfrm>
                        <a:custGeom>
                          <a:avLst/>
                          <a:gdLst/>
                          <a:ahLst/>
                          <a:cxnLst/>
                          <a:rect l="0" t="0" r="0" b="0"/>
                          <a:pathLst>
                            <a:path w="24473" h="60274">
                              <a:moveTo>
                                <a:pt x="0" y="0"/>
                              </a:moveTo>
                              <a:lnTo>
                                <a:pt x="24473" y="0"/>
                              </a:lnTo>
                              <a:lnTo>
                                <a:pt x="24473" y="10261"/>
                              </a:lnTo>
                              <a:lnTo>
                                <a:pt x="21666" y="10198"/>
                              </a:lnTo>
                              <a:lnTo>
                                <a:pt x="12179" y="10198"/>
                              </a:lnTo>
                              <a:lnTo>
                                <a:pt x="12179" y="25488"/>
                              </a:lnTo>
                              <a:lnTo>
                                <a:pt x="21184" y="25488"/>
                              </a:lnTo>
                              <a:lnTo>
                                <a:pt x="24473" y="25267"/>
                              </a:lnTo>
                              <a:lnTo>
                                <a:pt x="24473" y="38356"/>
                              </a:lnTo>
                              <a:lnTo>
                                <a:pt x="24435" y="38303"/>
                              </a:lnTo>
                              <a:cubicBezTo>
                                <a:pt x="23279" y="37083"/>
                                <a:pt x="22047" y="36246"/>
                                <a:pt x="20777" y="35789"/>
                              </a:cubicBezTo>
                              <a:cubicBezTo>
                                <a:pt x="19482" y="35331"/>
                                <a:pt x="17437" y="35116"/>
                                <a:pt x="14643" y="35116"/>
                              </a:cubicBezTo>
                              <a:lnTo>
                                <a:pt x="12179" y="35116"/>
                              </a:lnTo>
                              <a:lnTo>
                                <a:pt x="12179"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50" name="Shape 14550"/>
                      <wps:cNvSpPr/>
                      <wps:spPr>
                        <a:xfrm>
                          <a:off x="1121691" y="486133"/>
                          <a:ext cx="29731" cy="60274"/>
                        </a:xfrm>
                        <a:custGeom>
                          <a:avLst/>
                          <a:gdLst/>
                          <a:ahLst/>
                          <a:cxnLst/>
                          <a:rect l="0" t="0" r="0" b="0"/>
                          <a:pathLst>
                            <a:path w="29731" h="60274">
                              <a:moveTo>
                                <a:pt x="0" y="0"/>
                              </a:moveTo>
                              <a:lnTo>
                                <a:pt x="1156" y="0"/>
                              </a:lnTo>
                              <a:cubicBezTo>
                                <a:pt x="7582" y="0"/>
                                <a:pt x="12268" y="533"/>
                                <a:pt x="15189" y="1625"/>
                              </a:cubicBezTo>
                              <a:cubicBezTo>
                                <a:pt x="18110" y="2705"/>
                                <a:pt x="20447" y="4623"/>
                                <a:pt x="22200" y="7404"/>
                              </a:cubicBezTo>
                              <a:cubicBezTo>
                                <a:pt x="23952" y="10173"/>
                                <a:pt x="24829" y="13334"/>
                                <a:pt x="24829" y="16890"/>
                              </a:cubicBezTo>
                              <a:cubicBezTo>
                                <a:pt x="24829" y="21425"/>
                                <a:pt x="23495" y="25146"/>
                                <a:pt x="20841" y="28105"/>
                              </a:cubicBezTo>
                              <a:cubicBezTo>
                                <a:pt x="18174" y="31038"/>
                                <a:pt x="14211" y="32905"/>
                                <a:pt x="8915" y="33668"/>
                              </a:cubicBezTo>
                              <a:cubicBezTo>
                                <a:pt x="11544" y="35204"/>
                                <a:pt x="13729" y="36894"/>
                                <a:pt x="15443" y="38734"/>
                              </a:cubicBezTo>
                              <a:cubicBezTo>
                                <a:pt x="17145" y="40563"/>
                                <a:pt x="19456" y="43827"/>
                                <a:pt x="22365" y="48513"/>
                              </a:cubicBezTo>
                              <a:lnTo>
                                <a:pt x="29731" y="60274"/>
                              </a:lnTo>
                              <a:lnTo>
                                <a:pt x="15164" y="60274"/>
                              </a:lnTo>
                              <a:lnTo>
                                <a:pt x="6375" y="47155"/>
                              </a:lnTo>
                              <a:lnTo>
                                <a:pt x="0" y="38356"/>
                              </a:lnTo>
                              <a:lnTo>
                                <a:pt x="0" y="25267"/>
                              </a:lnTo>
                              <a:lnTo>
                                <a:pt x="7645" y="24752"/>
                              </a:lnTo>
                              <a:cubicBezTo>
                                <a:pt x="9093" y="24256"/>
                                <a:pt x="10224" y="23406"/>
                                <a:pt x="11062" y="22199"/>
                              </a:cubicBezTo>
                              <a:cubicBezTo>
                                <a:pt x="11875" y="20993"/>
                                <a:pt x="12294" y="19481"/>
                                <a:pt x="12294" y="17678"/>
                              </a:cubicBezTo>
                              <a:cubicBezTo>
                                <a:pt x="12294" y="15646"/>
                                <a:pt x="11748" y="14021"/>
                                <a:pt x="10668" y="12764"/>
                              </a:cubicBezTo>
                              <a:cubicBezTo>
                                <a:pt x="9589" y="11519"/>
                                <a:pt x="8052" y="10731"/>
                                <a:pt x="6083" y="10401"/>
                              </a:cubicBezTo>
                              <a:lnTo>
                                <a:pt x="0" y="1026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51" name="Shape 14551"/>
                      <wps:cNvSpPr/>
                      <wps:spPr>
                        <a:xfrm>
                          <a:off x="1154901" y="485105"/>
                          <a:ext cx="49009" cy="62370"/>
                        </a:xfrm>
                        <a:custGeom>
                          <a:avLst/>
                          <a:gdLst/>
                          <a:ahLst/>
                          <a:cxnLst/>
                          <a:rect l="0" t="0" r="0" b="0"/>
                          <a:pathLst>
                            <a:path w="49009" h="62370">
                              <a:moveTo>
                                <a:pt x="24181" y="0"/>
                              </a:moveTo>
                              <a:cubicBezTo>
                                <a:pt x="31750" y="0"/>
                                <a:pt x="37440" y="1663"/>
                                <a:pt x="41262" y="4966"/>
                              </a:cubicBezTo>
                              <a:cubicBezTo>
                                <a:pt x="45098" y="8293"/>
                                <a:pt x="47092" y="12712"/>
                                <a:pt x="47295" y="18250"/>
                              </a:cubicBezTo>
                              <a:lnTo>
                                <a:pt x="35128" y="18783"/>
                              </a:lnTo>
                              <a:cubicBezTo>
                                <a:pt x="34607" y="15684"/>
                                <a:pt x="33477" y="13461"/>
                                <a:pt x="31763" y="12103"/>
                              </a:cubicBezTo>
                              <a:cubicBezTo>
                                <a:pt x="30048" y="10744"/>
                                <a:pt x="27483" y="10071"/>
                                <a:pt x="24066" y="10071"/>
                              </a:cubicBezTo>
                              <a:cubicBezTo>
                                <a:pt x="20523" y="10071"/>
                                <a:pt x="17742" y="10795"/>
                                <a:pt x="15748" y="12255"/>
                              </a:cubicBezTo>
                              <a:cubicBezTo>
                                <a:pt x="14465" y="13182"/>
                                <a:pt x="13818" y="14439"/>
                                <a:pt x="13818" y="16002"/>
                              </a:cubicBezTo>
                              <a:cubicBezTo>
                                <a:pt x="13818" y="17424"/>
                                <a:pt x="14427" y="18644"/>
                                <a:pt x="15621" y="19659"/>
                              </a:cubicBezTo>
                              <a:cubicBezTo>
                                <a:pt x="17170" y="20941"/>
                                <a:pt x="20891" y="22289"/>
                                <a:pt x="26810" y="23685"/>
                              </a:cubicBezTo>
                              <a:cubicBezTo>
                                <a:pt x="32728" y="25070"/>
                                <a:pt x="37109" y="26530"/>
                                <a:pt x="39954" y="28015"/>
                              </a:cubicBezTo>
                              <a:cubicBezTo>
                                <a:pt x="42786" y="29514"/>
                                <a:pt x="45009" y="31547"/>
                                <a:pt x="46609" y="34137"/>
                              </a:cubicBezTo>
                              <a:cubicBezTo>
                                <a:pt x="48209" y="36728"/>
                                <a:pt x="49009" y="39928"/>
                                <a:pt x="49009" y="43738"/>
                              </a:cubicBezTo>
                              <a:cubicBezTo>
                                <a:pt x="49009" y="47205"/>
                                <a:pt x="48057" y="50431"/>
                                <a:pt x="46139" y="53454"/>
                              </a:cubicBezTo>
                              <a:cubicBezTo>
                                <a:pt x="44209" y="56463"/>
                                <a:pt x="41516" y="58711"/>
                                <a:pt x="37998" y="60172"/>
                              </a:cubicBezTo>
                              <a:cubicBezTo>
                                <a:pt x="34493" y="61632"/>
                                <a:pt x="30112" y="62370"/>
                                <a:pt x="24879" y="62370"/>
                              </a:cubicBezTo>
                              <a:cubicBezTo>
                                <a:pt x="17259" y="62370"/>
                                <a:pt x="11405" y="60604"/>
                                <a:pt x="7315" y="57086"/>
                              </a:cubicBezTo>
                              <a:cubicBezTo>
                                <a:pt x="3238" y="53569"/>
                                <a:pt x="787" y="48425"/>
                                <a:pt x="0" y="41694"/>
                              </a:cubicBezTo>
                              <a:lnTo>
                                <a:pt x="11849" y="40539"/>
                              </a:lnTo>
                              <a:cubicBezTo>
                                <a:pt x="12560" y="44514"/>
                                <a:pt x="14008" y="47434"/>
                                <a:pt x="16180" y="49301"/>
                              </a:cubicBezTo>
                              <a:cubicBezTo>
                                <a:pt x="18364" y="51155"/>
                                <a:pt x="21311" y="52082"/>
                                <a:pt x="25006" y="52082"/>
                              </a:cubicBezTo>
                              <a:cubicBezTo>
                                <a:pt x="28918" y="52082"/>
                                <a:pt x="31877" y="51270"/>
                                <a:pt x="33858" y="49606"/>
                              </a:cubicBezTo>
                              <a:cubicBezTo>
                                <a:pt x="35852" y="47941"/>
                                <a:pt x="36843" y="46011"/>
                                <a:pt x="36843" y="43790"/>
                              </a:cubicBezTo>
                              <a:cubicBezTo>
                                <a:pt x="36843" y="42366"/>
                                <a:pt x="36424" y="41148"/>
                                <a:pt x="35598" y="40145"/>
                              </a:cubicBezTo>
                              <a:cubicBezTo>
                                <a:pt x="34747" y="39154"/>
                                <a:pt x="33299" y="38264"/>
                                <a:pt x="31217" y="37540"/>
                              </a:cubicBezTo>
                              <a:cubicBezTo>
                                <a:pt x="29794" y="37046"/>
                                <a:pt x="26543" y="36156"/>
                                <a:pt x="21463" y="34911"/>
                              </a:cubicBezTo>
                              <a:cubicBezTo>
                                <a:pt x="14948" y="33286"/>
                                <a:pt x="10363" y="31305"/>
                                <a:pt x="7734" y="28942"/>
                              </a:cubicBezTo>
                              <a:cubicBezTo>
                                <a:pt x="4026" y="25615"/>
                                <a:pt x="2184" y="21577"/>
                                <a:pt x="2184" y="16814"/>
                              </a:cubicBezTo>
                              <a:cubicBezTo>
                                <a:pt x="2184" y="13740"/>
                                <a:pt x="3048" y="10871"/>
                                <a:pt x="4801" y="8192"/>
                              </a:cubicBezTo>
                              <a:cubicBezTo>
                                <a:pt x="6540" y="5524"/>
                                <a:pt x="9042" y="3491"/>
                                <a:pt x="12319" y="2094"/>
                              </a:cubicBezTo>
                              <a:cubicBezTo>
                                <a:pt x="15596" y="685"/>
                                <a:pt x="19545" y="0"/>
                                <a:pt x="24181"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785" name="Shape 15785"/>
                      <wps:cNvSpPr/>
                      <wps:spPr>
                        <a:xfrm>
                          <a:off x="1213777"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53" name="Shape 14553"/>
                      <wps:cNvSpPr/>
                      <wps:spPr>
                        <a:xfrm>
                          <a:off x="1237513" y="486132"/>
                          <a:ext cx="25057" cy="60274"/>
                        </a:xfrm>
                        <a:custGeom>
                          <a:avLst/>
                          <a:gdLst/>
                          <a:ahLst/>
                          <a:cxnLst/>
                          <a:rect l="0" t="0" r="0" b="0"/>
                          <a:pathLst>
                            <a:path w="25057" h="60274">
                              <a:moveTo>
                                <a:pt x="0" y="0"/>
                              </a:moveTo>
                              <a:lnTo>
                                <a:pt x="22238" y="0"/>
                              </a:lnTo>
                              <a:lnTo>
                                <a:pt x="25057" y="284"/>
                              </a:lnTo>
                              <a:lnTo>
                                <a:pt x="25057" y="10623"/>
                              </a:lnTo>
                              <a:lnTo>
                                <a:pt x="17640" y="10198"/>
                              </a:lnTo>
                              <a:lnTo>
                                <a:pt x="12167" y="10198"/>
                              </a:lnTo>
                              <a:lnTo>
                                <a:pt x="12167" y="50115"/>
                              </a:lnTo>
                              <a:lnTo>
                                <a:pt x="21260" y="50115"/>
                              </a:lnTo>
                              <a:lnTo>
                                <a:pt x="25057" y="49819"/>
                              </a:lnTo>
                              <a:lnTo>
                                <a:pt x="25057" y="60020"/>
                              </a:lnTo>
                              <a:lnTo>
                                <a:pt x="22898"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54" name="Shape 14554"/>
                      <wps:cNvSpPr/>
                      <wps:spPr>
                        <a:xfrm>
                          <a:off x="1262571" y="486415"/>
                          <a:ext cx="25476" cy="59736"/>
                        </a:xfrm>
                        <a:custGeom>
                          <a:avLst/>
                          <a:gdLst/>
                          <a:ahLst/>
                          <a:cxnLst/>
                          <a:rect l="0" t="0" r="0" b="0"/>
                          <a:pathLst>
                            <a:path w="25476" h="59736">
                              <a:moveTo>
                                <a:pt x="0" y="0"/>
                              </a:moveTo>
                              <a:lnTo>
                                <a:pt x="8649" y="871"/>
                              </a:lnTo>
                              <a:cubicBezTo>
                                <a:pt x="12192" y="1913"/>
                                <a:pt x="15215" y="3755"/>
                                <a:pt x="17742" y="6409"/>
                              </a:cubicBezTo>
                              <a:cubicBezTo>
                                <a:pt x="20257" y="9077"/>
                                <a:pt x="22187" y="12328"/>
                                <a:pt x="23495" y="16188"/>
                              </a:cubicBezTo>
                              <a:cubicBezTo>
                                <a:pt x="24816" y="20036"/>
                                <a:pt x="25476" y="24786"/>
                                <a:pt x="25476" y="30425"/>
                              </a:cubicBezTo>
                              <a:cubicBezTo>
                                <a:pt x="25476" y="35390"/>
                                <a:pt x="24854" y="39670"/>
                                <a:pt x="23622" y="43264"/>
                              </a:cubicBezTo>
                              <a:cubicBezTo>
                                <a:pt x="22111" y="47647"/>
                                <a:pt x="19964" y="51202"/>
                                <a:pt x="17158" y="53907"/>
                              </a:cubicBezTo>
                              <a:cubicBezTo>
                                <a:pt x="15049" y="55964"/>
                                <a:pt x="12205" y="57565"/>
                                <a:pt x="8611" y="58720"/>
                              </a:cubicBezTo>
                              <a:lnTo>
                                <a:pt x="0" y="59736"/>
                              </a:lnTo>
                              <a:lnTo>
                                <a:pt x="0" y="49535"/>
                              </a:lnTo>
                              <a:lnTo>
                                <a:pt x="3556" y="49259"/>
                              </a:lnTo>
                              <a:cubicBezTo>
                                <a:pt x="5524" y="48764"/>
                                <a:pt x="7163" y="47938"/>
                                <a:pt x="8471" y="46744"/>
                              </a:cubicBezTo>
                              <a:cubicBezTo>
                                <a:pt x="9766" y="45563"/>
                                <a:pt x="10833" y="43633"/>
                                <a:pt x="11659" y="40928"/>
                              </a:cubicBezTo>
                              <a:cubicBezTo>
                                <a:pt x="12484" y="38235"/>
                                <a:pt x="12890" y="34553"/>
                                <a:pt x="12890" y="29891"/>
                              </a:cubicBezTo>
                              <a:cubicBezTo>
                                <a:pt x="12890" y="25243"/>
                                <a:pt x="12484" y="21662"/>
                                <a:pt x="11659" y="19160"/>
                              </a:cubicBezTo>
                              <a:cubicBezTo>
                                <a:pt x="10833" y="16670"/>
                                <a:pt x="9677" y="14728"/>
                                <a:pt x="8204" y="13319"/>
                              </a:cubicBezTo>
                              <a:cubicBezTo>
                                <a:pt x="6718" y="11922"/>
                                <a:pt x="4839" y="10981"/>
                                <a:pt x="2578" y="10486"/>
                              </a:cubicBezTo>
                              <a:lnTo>
                                <a:pt x="0" y="1033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55" name="Shape 14555"/>
                      <wps:cNvSpPr/>
                      <wps:spPr>
                        <a:xfrm>
                          <a:off x="1292228"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56" name="Shape 14556"/>
                      <wps:cNvSpPr/>
                      <wps:spPr>
                        <a:xfrm>
                          <a:off x="1322079"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57" name="Shape 14557"/>
                      <wps:cNvSpPr/>
                      <wps:spPr>
                        <a:xfrm>
                          <a:off x="1359130" y="486132"/>
                          <a:ext cx="25057" cy="60274"/>
                        </a:xfrm>
                        <a:custGeom>
                          <a:avLst/>
                          <a:gdLst/>
                          <a:ahLst/>
                          <a:cxnLst/>
                          <a:rect l="0" t="0" r="0" b="0"/>
                          <a:pathLst>
                            <a:path w="25057" h="60274">
                              <a:moveTo>
                                <a:pt x="0" y="0"/>
                              </a:moveTo>
                              <a:lnTo>
                                <a:pt x="22238" y="0"/>
                              </a:lnTo>
                              <a:lnTo>
                                <a:pt x="25057" y="284"/>
                              </a:lnTo>
                              <a:lnTo>
                                <a:pt x="25057" y="10623"/>
                              </a:lnTo>
                              <a:lnTo>
                                <a:pt x="17640" y="10198"/>
                              </a:lnTo>
                              <a:lnTo>
                                <a:pt x="12167" y="10198"/>
                              </a:lnTo>
                              <a:lnTo>
                                <a:pt x="12167" y="50115"/>
                              </a:lnTo>
                              <a:lnTo>
                                <a:pt x="21260" y="50115"/>
                              </a:lnTo>
                              <a:lnTo>
                                <a:pt x="25057" y="49819"/>
                              </a:lnTo>
                              <a:lnTo>
                                <a:pt x="25057" y="60020"/>
                              </a:lnTo>
                              <a:lnTo>
                                <a:pt x="22898"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58" name="Shape 14558"/>
                      <wps:cNvSpPr/>
                      <wps:spPr>
                        <a:xfrm>
                          <a:off x="1384187" y="486415"/>
                          <a:ext cx="25463" cy="59736"/>
                        </a:xfrm>
                        <a:custGeom>
                          <a:avLst/>
                          <a:gdLst/>
                          <a:ahLst/>
                          <a:cxnLst/>
                          <a:rect l="0" t="0" r="0" b="0"/>
                          <a:pathLst>
                            <a:path w="25463" h="59736">
                              <a:moveTo>
                                <a:pt x="0" y="0"/>
                              </a:moveTo>
                              <a:lnTo>
                                <a:pt x="8649" y="871"/>
                              </a:lnTo>
                              <a:cubicBezTo>
                                <a:pt x="12192" y="1913"/>
                                <a:pt x="15215" y="3755"/>
                                <a:pt x="17742" y="6409"/>
                              </a:cubicBezTo>
                              <a:cubicBezTo>
                                <a:pt x="20257" y="9077"/>
                                <a:pt x="22187" y="12328"/>
                                <a:pt x="23495" y="16188"/>
                              </a:cubicBezTo>
                              <a:cubicBezTo>
                                <a:pt x="24816" y="20036"/>
                                <a:pt x="25463" y="24786"/>
                                <a:pt x="25463" y="30425"/>
                              </a:cubicBezTo>
                              <a:cubicBezTo>
                                <a:pt x="25463" y="35390"/>
                                <a:pt x="24854" y="39670"/>
                                <a:pt x="23622" y="43264"/>
                              </a:cubicBezTo>
                              <a:cubicBezTo>
                                <a:pt x="22111" y="47647"/>
                                <a:pt x="19964" y="51202"/>
                                <a:pt x="17158" y="53907"/>
                              </a:cubicBezTo>
                              <a:cubicBezTo>
                                <a:pt x="15049" y="55964"/>
                                <a:pt x="12205" y="57565"/>
                                <a:pt x="8611" y="58720"/>
                              </a:cubicBezTo>
                              <a:lnTo>
                                <a:pt x="0" y="59736"/>
                              </a:lnTo>
                              <a:lnTo>
                                <a:pt x="0" y="49535"/>
                              </a:lnTo>
                              <a:lnTo>
                                <a:pt x="3556" y="49259"/>
                              </a:lnTo>
                              <a:cubicBezTo>
                                <a:pt x="5524" y="48764"/>
                                <a:pt x="7163" y="47938"/>
                                <a:pt x="8471" y="46744"/>
                              </a:cubicBezTo>
                              <a:cubicBezTo>
                                <a:pt x="9766" y="45563"/>
                                <a:pt x="10833" y="43633"/>
                                <a:pt x="11659" y="40928"/>
                              </a:cubicBezTo>
                              <a:cubicBezTo>
                                <a:pt x="12484" y="38235"/>
                                <a:pt x="12890" y="34553"/>
                                <a:pt x="12890" y="29891"/>
                              </a:cubicBezTo>
                              <a:cubicBezTo>
                                <a:pt x="12890" y="25243"/>
                                <a:pt x="12484" y="21662"/>
                                <a:pt x="11659" y="19160"/>
                              </a:cubicBezTo>
                              <a:cubicBezTo>
                                <a:pt x="10833" y="16670"/>
                                <a:pt x="9677" y="14728"/>
                                <a:pt x="8204" y="13319"/>
                              </a:cubicBezTo>
                              <a:cubicBezTo>
                                <a:pt x="6718" y="11922"/>
                                <a:pt x="4839" y="10981"/>
                                <a:pt x="2578" y="10486"/>
                              </a:cubicBezTo>
                              <a:lnTo>
                                <a:pt x="0" y="1033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59" name="Shape 14559"/>
                      <wps:cNvSpPr/>
                      <wps:spPr>
                        <a:xfrm>
                          <a:off x="1434111"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60" name="Shape 14560"/>
                      <wps:cNvSpPr/>
                      <wps:spPr>
                        <a:xfrm>
                          <a:off x="1463962"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61" name="Shape 14561"/>
                      <wps:cNvSpPr/>
                      <wps:spPr>
                        <a:xfrm>
                          <a:off x="1500963" y="486132"/>
                          <a:ext cx="48070" cy="61303"/>
                        </a:xfrm>
                        <a:custGeom>
                          <a:avLst/>
                          <a:gdLst/>
                          <a:ahLst/>
                          <a:cxnLst/>
                          <a:rect l="0" t="0" r="0" b="0"/>
                          <a:pathLst>
                            <a:path w="48070" h="61303">
                              <a:moveTo>
                                <a:pt x="0" y="0"/>
                              </a:moveTo>
                              <a:lnTo>
                                <a:pt x="12179" y="0"/>
                              </a:lnTo>
                              <a:lnTo>
                                <a:pt x="12179" y="32638"/>
                              </a:lnTo>
                              <a:cubicBezTo>
                                <a:pt x="12179" y="37833"/>
                                <a:pt x="12332" y="41187"/>
                                <a:pt x="12624" y="42711"/>
                              </a:cubicBezTo>
                              <a:cubicBezTo>
                                <a:pt x="13145" y="45186"/>
                                <a:pt x="14389" y="47168"/>
                                <a:pt x="16345" y="48654"/>
                              </a:cubicBezTo>
                              <a:cubicBezTo>
                                <a:pt x="18301" y="50152"/>
                                <a:pt x="20980" y="50902"/>
                                <a:pt x="24384" y="50902"/>
                              </a:cubicBezTo>
                              <a:cubicBezTo>
                                <a:pt x="27838" y="50902"/>
                                <a:pt x="30442" y="50191"/>
                                <a:pt x="32195" y="48780"/>
                              </a:cubicBezTo>
                              <a:cubicBezTo>
                                <a:pt x="33960" y="47383"/>
                                <a:pt x="35014" y="45644"/>
                                <a:pt x="35357" y="43586"/>
                              </a:cubicBezTo>
                              <a:cubicBezTo>
                                <a:pt x="35725" y="41529"/>
                                <a:pt x="35903" y="38112"/>
                                <a:pt x="35903" y="33338"/>
                              </a:cubicBezTo>
                              <a:lnTo>
                                <a:pt x="35903" y="0"/>
                              </a:lnTo>
                              <a:lnTo>
                                <a:pt x="48070" y="0"/>
                              </a:lnTo>
                              <a:lnTo>
                                <a:pt x="48070" y="31662"/>
                              </a:lnTo>
                              <a:cubicBezTo>
                                <a:pt x="48070" y="38900"/>
                                <a:pt x="47739" y="44005"/>
                                <a:pt x="47079" y="46989"/>
                              </a:cubicBezTo>
                              <a:cubicBezTo>
                                <a:pt x="46418" y="49988"/>
                                <a:pt x="45212" y="52502"/>
                                <a:pt x="43447" y="54559"/>
                              </a:cubicBezTo>
                              <a:cubicBezTo>
                                <a:pt x="41669" y="56617"/>
                                <a:pt x="39319" y="58255"/>
                                <a:pt x="36347" y="59474"/>
                              </a:cubicBezTo>
                              <a:cubicBezTo>
                                <a:pt x="33388" y="60694"/>
                                <a:pt x="29527" y="61303"/>
                                <a:pt x="24752" y="61303"/>
                              </a:cubicBezTo>
                              <a:cubicBezTo>
                                <a:pt x="18999" y="61303"/>
                                <a:pt x="14630" y="60643"/>
                                <a:pt x="11659" y="59310"/>
                              </a:cubicBezTo>
                              <a:cubicBezTo>
                                <a:pt x="8687" y="57989"/>
                                <a:pt x="6337" y="56262"/>
                                <a:pt x="4610" y="54127"/>
                              </a:cubicBezTo>
                              <a:cubicBezTo>
                                <a:pt x="2883" y="52006"/>
                                <a:pt x="1753" y="49785"/>
                                <a:pt x="1194" y="47447"/>
                              </a:cubicBezTo>
                              <a:cubicBezTo>
                                <a:pt x="394" y="43993"/>
                                <a:pt x="0" y="38900"/>
                                <a:pt x="0" y="32144"/>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62" name="Shape 14562"/>
                      <wps:cNvSpPr/>
                      <wps:spPr>
                        <a:xfrm>
                          <a:off x="1557546" y="486133"/>
                          <a:ext cx="47892" cy="60274"/>
                        </a:xfrm>
                        <a:custGeom>
                          <a:avLst/>
                          <a:gdLst/>
                          <a:ahLst/>
                          <a:cxnLst/>
                          <a:rect l="0" t="0" r="0" b="0"/>
                          <a:pathLst>
                            <a:path w="47892" h="60274">
                              <a:moveTo>
                                <a:pt x="0" y="0"/>
                              </a:moveTo>
                              <a:lnTo>
                                <a:pt x="47892" y="0"/>
                              </a:lnTo>
                              <a:lnTo>
                                <a:pt x="47892" y="10198"/>
                              </a:lnTo>
                              <a:lnTo>
                                <a:pt x="30048" y="10198"/>
                              </a:lnTo>
                              <a:lnTo>
                                <a:pt x="30048" y="60274"/>
                              </a:lnTo>
                              <a:lnTo>
                                <a:pt x="17882" y="60274"/>
                              </a:lnTo>
                              <a:lnTo>
                                <a:pt x="17882" y="10198"/>
                              </a:lnTo>
                              <a:lnTo>
                                <a:pt x="0" y="10198"/>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63" name="Shape 14563"/>
                      <wps:cNvSpPr/>
                      <wps:spPr>
                        <a:xfrm>
                          <a:off x="1610824" y="485107"/>
                          <a:ext cx="29210" cy="62289"/>
                        </a:xfrm>
                        <a:custGeom>
                          <a:avLst/>
                          <a:gdLst/>
                          <a:ahLst/>
                          <a:cxnLst/>
                          <a:rect l="0" t="0" r="0" b="0"/>
                          <a:pathLst>
                            <a:path w="29210" h="62289">
                              <a:moveTo>
                                <a:pt x="29159" y="0"/>
                              </a:moveTo>
                              <a:lnTo>
                                <a:pt x="29210" y="20"/>
                              </a:lnTo>
                              <a:lnTo>
                                <a:pt x="29210" y="10435"/>
                              </a:lnTo>
                              <a:lnTo>
                                <a:pt x="17158" y="15557"/>
                              </a:lnTo>
                              <a:cubicBezTo>
                                <a:pt x="14072" y="18999"/>
                                <a:pt x="12535" y="24181"/>
                                <a:pt x="12535" y="31128"/>
                              </a:cubicBezTo>
                              <a:cubicBezTo>
                                <a:pt x="12535" y="37948"/>
                                <a:pt x="14110" y="43117"/>
                                <a:pt x="17259" y="46634"/>
                              </a:cubicBezTo>
                              <a:lnTo>
                                <a:pt x="29210" y="51884"/>
                              </a:lnTo>
                              <a:lnTo>
                                <a:pt x="29210" y="62289"/>
                              </a:lnTo>
                              <a:lnTo>
                                <a:pt x="7938" y="54115"/>
                              </a:lnTo>
                              <a:cubicBezTo>
                                <a:pt x="2642" y="48667"/>
                                <a:pt x="0" y="41123"/>
                                <a:pt x="0" y="31535"/>
                              </a:cubicBezTo>
                              <a:cubicBezTo>
                                <a:pt x="0" y="25400"/>
                                <a:pt x="914" y="20231"/>
                                <a:pt x="2756" y="16066"/>
                              </a:cubicBezTo>
                              <a:cubicBezTo>
                                <a:pt x="4127" y="13005"/>
                                <a:pt x="6007" y="10249"/>
                                <a:pt x="8369" y="7810"/>
                              </a:cubicBezTo>
                              <a:cubicBezTo>
                                <a:pt x="10744" y="5359"/>
                                <a:pt x="13335" y="3556"/>
                                <a:pt x="16154" y="2375"/>
                              </a:cubicBezTo>
                              <a:cubicBezTo>
                                <a:pt x="19914" y="788"/>
                                <a:pt x="24244" y="0"/>
                                <a:pt x="29159"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64" name="Shape 14564"/>
                      <wps:cNvSpPr/>
                      <wps:spPr>
                        <a:xfrm>
                          <a:off x="1632579" y="470376"/>
                          <a:ext cx="7455" cy="12292"/>
                        </a:xfrm>
                        <a:custGeom>
                          <a:avLst/>
                          <a:gdLst/>
                          <a:ahLst/>
                          <a:cxnLst/>
                          <a:rect l="0" t="0" r="0" b="0"/>
                          <a:pathLst>
                            <a:path w="7455" h="12292">
                              <a:moveTo>
                                <a:pt x="5664" y="0"/>
                              </a:moveTo>
                              <a:lnTo>
                                <a:pt x="7455" y="0"/>
                              </a:lnTo>
                              <a:lnTo>
                                <a:pt x="7455" y="12140"/>
                              </a:lnTo>
                              <a:lnTo>
                                <a:pt x="7315" y="12292"/>
                              </a:lnTo>
                              <a:lnTo>
                                <a:pt x="0" y="12292"/>
                              </a:lnTo>
                              <a:lnTo>
                                <a:pt x="5664"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65" name="Shape 14565"/>
                      <wps:cNvSpPr/>
                      <wps:spPr>
                        <a:xfrm>
                          <a:off x="1640034" y="485127"/>
                          <a:ext cx="29261" cy="62312"/>
                        </a:xfrm>
                        <a:custGeom>
                          <a:avLst/>
                          <a:gdLst/>
                          <a:ahLst/>
                          <a:cxnLst/>
                          <a:rect l="0" t="0" r="0" b="0"/>
                          <a:pathLst>
                            <a:path w="29261" h="62312">
                              <a:moveTo>
                                <a:pt x="0" y="0"/>
                              </a:moveTo>
                              <a:lnTo>
                                <a:pt x="21273" y="8235"/>
                              </a:lnTo>
                              <a:cubicBezTo>
                                <a:pt x="26581" y="13760"/>
                                <a:pt x="29261" y="21405"/>
                                <a:pt x="29261" y="31223"/>
                              </a:cubicBezTo>
                              <a:cubicBezTo>
                                <a:pt x="29261" y="40951"/>
                                <a:pt x="26619" y="48571"/>
                                <a:pt x="21323" y="54057"/>
                              </a:cubicBezTo>
                              <a:cubicBezTo>
                                <a:pt x="16040" y="59556"/>
                                <a:pt x="8966" y="62312"/>
                                <a:pt x="114" y="62312"/>
                              </a:cubicBezTo>
                              <a:lnTo>
                                <a:pt x="0" y="62269"/>
                              </a:lnTo>
                              <a:lnTo>
                                <a:pt x="0" y="51864"/>
                              </a:lnTo>
                              <a:lnTo>
                                <a:pt x="76" y="51898"/>
                              </a:lnTo>
                              <a:cubicBezTo>
                                <a:pt x="4928" y="51898"/>
                                <a:pt x="8903" y="50158"/>
                                <a:pt x="12014" y="46653"/>
                              </a:cubicBezTo>
                              <a:cubicBezTo>
                                <a:pt x="15113" y="43173"/>
                                <a:pt x="16675" y="37928"/>
                                <a:pt x="16675" y="30930"/>
                              </a:cubicBezTo>
                              <a:cubicBezTo>
                                <a:pt x="16675" y="24022"/>
                                <a:pt x="15164" y="18878"/>
                                <a:pt x="12141" y="15475"/>
                              </a:cubicBezTo>
                              <a:cubicBezTo>
                                <a:pt x="9106" y="12083"/>
                                <a:pt x="5080" y="10382"/>
                                <a:pt x="76" y="10382"/>
                              </a:cubicBezTo>
                              <a:lnTo>
                                <a:pt x="0" y="10415"/>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66" name="Shape 14566"/>
                      <wps:cNvSpPr/>
                      <wps:spPr>
                        <a:xfrm>
                          <a:off x="1640034" y="470376"/>
                          <a:ext cx="11176" cy="12140"/>
                        </a:xfrm>
                        <a:custGeom>
                          <a:avLst/>
                          <a:gdLst/>
                          <a:ahLst/>
                          <a:cxnLst/>
                          <a:rect l="0" t="0" r="0" b="0"/>
                          <a:pathLst>
                            <a:path w="11176" h="12140">
                              <a:moveTo>
                                <a:pt x="0" y="0"/>
                              </a:moveTo>
                              <a:lnTo>
                                <a:pt x="11176" y="0"/>
                              </a:lnTo>
                              <a:lnTo>
                                <a:pt x="0" y="1214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67" name="Shape 14567"/>
                      <wps:cNvSpPr/>
                      <wps:spPr>
                        <a:xfrm>
                          <a:off x="1678912"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68" name="Shape 14568"/>
                      <wps:cNvSpPr/>
                      <wps:spPr>
                        <a:xfrm>
                          <a:off x="1737129" y="485107"/>
                          <a:ext cx="29210" cy="62289"/>
                        </a:xfrm>
                        <a:custGeom>
                          <a:avLst/>
                          <a:gdLst/>
                          <a:ahLst/>
                          <a:cxnLst/>
                          <a:rect l="0" t="0" r="0" b="0"/>
                          <a:pathLst>
                            <a:path w="29210" h="62289">
                              <a:moveTo>
                                <a:pt x="29159" y="0"/>
                              </a:moveTo>
                              <a:lnTo>
                                <a:pt x="29210" y="20"/>
                              </a:lnTo>
                              <a:lnTo>
                                <a:pt x="29210" y="10435"/>
                              </a:lnTo>
                              <a:lnTo>
                                <a:pt x="17158" y="15557"/>
                              </a:lnTo>
                              <a:cubicBezTo>
                                <a:pt x="14072" y="18999"/>
                                <a:pt x="12535" y="24181"/>
                                <a:pt x="12535" y="31128"/>
                              </a:cubicBezTo>
                              <a:cubicBezTo>
                                <a:pt x="12535" y="37948"/>
                                <a:pt x="14110" y="43117"/>
                                <a:pt x="17259" y="46634"/>
                              </a:cubicBezTo>
                              <a:lnTo>
                                <a:pt x="29210" y="51884"/>
                              </a:lnTo>
                              <a:lnTo>
                                <a:pt x="29210" y="62289"/>
                              </a:lnTo>
                              <a:lnTo>
                                <a:pt x="7938" y="54115"/>
                              </a:lnTo>
                              <a:cubicBezTo>
                                <a:pt x="2642" y="48667"/>
                                <a:pt x="0" y="41123"/>
                                <a:pt x="0" y="31535"/>
                              </a:cubicBezTo>
                              <a:cubicBezTo>
                                <a:pt x="0" y="25400"/>
                                <a:pt x="914" y="20231"/>
                                <a:pt x="2756" y="16066"/>
                              </a:cubicBezTo>
                              <a:cubicBezTo>
                                <a:pt x="4127" y="13005"/>
                                <a:pt x="6007" y="10249"/>
                                <a:pt x="8369" y="7810"/>
                              </a:cubicBezTo>
                              <a:cubicBezTo>
                                <a:pt x="10744" y="5359"/>
                                <a:pt x="13335" y="3556"/>
                                <a:pt x="16154" y="2375"/>
                              </a:cubicBezTo>
                              <a:cubicBezTo>
                                <a:pt x="19914" y="788"/>
                                <a:pt x="24244" y="0"/>
                                <a:pt x="29159"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69" name="Shape 14569"/>
                      <wps:cNvSpPr/>
                      <wps:spPr>
                        <a:xfrm>
                          <a:off x="1766339" y="485127"/>
                          <a:ext cx="29248" cy="62312"/>
                        </a:xfrm>
                        <a:custGeom>
                          <a:avLst/>
                          <a:gdLst/>
                          <a:ahLst/>
                          <a:cxnLst/>
                          <a:rect l="0" t="0" r="0" b="0"/>
                          <a:pathLst>
                            <a:path w="29248" h="62312">
                              <a:moveTo>
                                <a:pt x="0" y="0"/>
                              </a:moveTo>
                              <a:lnTo>
                                <a:pt x="21273" y="8235"/>
                              </a:lnTo>
                              <a:cubicBezTo>
                                <a:pt x="26581" y="13760"/>
                                <a:pt x="29248" y="21405"/>
                                <a:pt x="29248" y="31223"/>
                              </a:cubicBezTo>
                              <a:cubicBezTo>
                                <a:pt x="29248" y="40951"/>
                                <a:pt x="26607" y="48571"/>
                                <a:pt x="21323" y="54057"/>
                              </a:cubicBezTo>
                              <a:cubicBezTo>
                                <a:pt x="16040" y="59556"/>
                                <a:pt x="8966" y="62312"/>
                                <a:pt x="114" y="62312"/>
                              </a:cubicBezTo>
                              <a:lnTo>
                                <a:pt x="0" y="62269"/>
                              </a:lnTo>
                              <a:lnTo>
                                <a:pt x="0" y="51864"/>
                              </a:lnTo>
                              <a:lnTo>
                                <a:pt x="76" y="51898"/>
                              </a:lnTo>
                              <a:cubicBezTo>
                                <a:pt x="4928" y="51898"/>
                                <a:pt x="8903" y="50158"/>
                                <a:pt x="12014" y="46653"/>
                              </a:cubicBezTo>
                              <a:cubicBezTo>
                                <a:pt x="15113" y="43173"/>
                                <a:pt x="16675" y="37928"/>
                                <a:pt x="16675" y="30930"/>
                              </a:cubicBezTo>
                              <a:cubicBezTo>
                                <a:pt x="16675" y="24022"/>
                                <a:pt x="15164" y="18878"/>
                                <a:pt x="12141" y="15475"/>
                              </a:cubicBezTo>
                              <a:cubicBezTo>
                                <a:pt x="9106" y="12083"/>
                                <a:pt x="5080" y="10382"/>
                                <a:pt x="76" y="10382"/>
                              </a:cubicBezTo>
                              <a:lnTo>
                                <a:pt x="0" y="10415"/>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70" name="Shape 14570"/>
                      <wps:cNvSpPr/>
                      <wps:spPr>
                        <a:xfrm>
                          <a:off x="1804933" y="486133"/>
                          <a:ext cx="58217" cy="60274"/>
                        </a:xfrm>
                        <a:custGeom>
                          <a:avLst/>
                          <a:gdLst/>
                          <a:ahLst/>
                          <a:cxnLst/>
                          <a:rect l="0" t="0" r="0" b="0"/>
                          <a:pathLst>
                            <a:path w="58217" h="60274">
                              <a:moveTo>
                                <a:pt x="0" y="0"/>
                              </a:moveTo>
                              <a:lnTo>
                                <a:pt x="18212" y="0"/>
                              </a:lnTo>
                              <a:lnTo>
                                <a:pt x="29146" y="41109"/>
                              </a:lnTo>
                              <a:lnTo>
                                <a:pt x="39954" y="0"/>
                              </a:lnTo>
                              <a:lnTo>
                                <a:pt x="58217" y="0"/>
                              </a:lnTo>
                              <a:lnTo>
                                <a:pt x="58217" y="60274"/>
                              </a:lnTo>
                              <a:lnTo>
                                <a:pt x="46901" y="60274"/>
                              </a:lnTo>
                              <a:lnTo>
                                <a:pt x="46901" y="12827"/>
                              </a:lnTo>
                              <a:lnTo>
                                <a:pt x="34950" y="60274"/>
                              </a:lnTo>
                              <a:lnTo>
                                <a:pt x="23228" y="60274"/>
                              </a:lnTo>
                              <a:lnTo>
                                <a:pt x="11303" y="12827"/>
                              </a:lnTo>
                              <a:lnTo>
                                <a:pt x="11303"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71" name="Shape 14571"/>
                      <wps:cNvSpPr/>
                      <wps:spPr>
                        <a:xfrm>
                          <a:off x="1869111"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72" name="Shape 14572"/>
                      <wps:cNvSpPr/>
                      <wps:spPr>
                        <a:xfrm>
                          <a:off x="1898962"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73" name="Shape 14573"/>
                      <wps:cNvSpPr/>
                      <wps:spPr>
                        <a:xfrm>
                          <a:off x="1956638" y="486628"/>
                          <a:ext cx="42443" cy="59779"/>
                        </a:xfrm>
                        <a:custGeom>
                          <a:avLst/>
                          <a:gdLst/>
                          <a:ahLst/>
                          <a:cxnLst/>
                          <a:rect l="0" t="0" r="0" b="0"/>
                          <a:pathLst>
                            <a:path w="42443" h="59779">
                              <a:moveTo>
                                <a:pt x="0" y="0"/>
                              </a:moveTo>
                              <a:lnTo>
                                <a:pt x="12179" y="0"/>
                              </a:lnTo>
                              <a:lnTo>
                                <a:pt x="12179" y="49619"/>
                              </a:lnTo>
                              <a:lnTo>
                                <a:pt x="42443" y="49619"/>
                              </a:lnTo>
                              <a:lnTo>
                                <a:pt x="42443" y="59779"/>
                              </a:lnTo>
                              <a:lnTo>
                                <a:pt x="0" y="5977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74" name="Shape 14574"/>
                      <wps:cNvSpPr/>
                      <wps:spPr>
                        <a:xfrm>
                          <a:off x="2001618"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82"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75" name="Shape 14575"/>
                      <wps:cNvSpPr/>
                      <wps:spPr>
                        <a:xfrm>
                          <a:off x="2031469"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76" name="Shape 14576"/>
                      <wps:cNvSpPr/>
                      <wps:spPr>
                        <a:xfrm>
                          <a:off x="2057993" y="486133"/>
                          <a:ext cx="47892" cy="60274"/>
                        </a:xfrm>
                        <a:custGeom>
                          <a:avLst/>
                          <a:gdLst/>
                          <a:ahLst/>
                          <a:cxnLst/>
                          <a:rect l="0" t="0" r="0" b="0"/>
                          <a:pathLst>
                            <a:path w="47892" h="60274">
                              <a:moveTo>
                                <a:pt x="0" y="0"/>
                              </a:moveTo>
                              <a:lnTo>
                                <a:pt x="47892" y="0"/>
                              </a:lnTo>
                              <a:lnTo>
                                <a:pt x="47892" y="10198"/>
                              </a:lnTo>
                              <a:lnTo>
                                <a:pt x="30048" y="10198"/>
                              </a:lnTo>
                              <a:lnTo>
                                <a:pt x="30048" y="60274"/>
                              </a:lnTo>
                              <a:lnTo>
                                <a:pt x="17882" y="60274"/>
                              </a:lnTo>
                              <a:lnTo>
                                <a:pt x="17882" y="10198"/>
                              </a:lnTo>
                              <a:lnTo>
                                <a:pt x="0" y="10198"/>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786" name="Shape 15786"/>
                      <wps:cNvSpPr/>
                      <wps:spPr>
                        <a:xfrm>
                          <a:off x="2113369"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78" name="Shape 14578"/>
                      <wps:cNvSpPr/>
                      <wps:spPr>
                        <a:xfrm>
                          <a:off x="2137254"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79" name="Shape 14579"/>
                      <wps:cNvSpPr/>
                      <wps:spPr>
                        <a:xfrm>
                          <a:off x="2195469" y="485107"/>
                          <a:ext cx="29210" cy="62289"/>
                        </a:xfrm>
                        <a:custGeom>
                          <a:avLst/>
                          <a:gdLst/>
                          <a:ahLst/>
                          <a:cxnLst/>
                          <a:rect l="0" t="0" r="0" b="0"/>
                          <a:pathLst>
                            <a:path w="29210" h="62289">
                              <a:moveTo>
                                <a:pt x="29159" y="0"/>
                              </a:moveTo>
                              <a:lnTo>
                                <a:pt x="29210" y="20"/>
                              </a:lnTo>
                              <a:lnTo>
                                <a:pt x="29210" y="10435"/>
                              </a:lnTo>
                              <a:lnTo>
                                <a:pt x="17158" y="15557"/>
                              </a:lnTo>
                              <a:cubicBezTo>
                                <a:pt x="14072" y="18999"/>
                                <a:pt x="12535" y="24181"/>
                                <a:pt x="12535" y="31128"/>
                              </a:cubicBezTo>
                              <a:cubicBezTo>
                                <a:pt x="12535" y="37948"/>
                                <a:pt x="14110" y="43117"/>
                                <a:pt x="17259" y="46634"/>
                              </a:cubicBezTo>
                              <a:lnTo>
                                <a:pt x="29210" y="51884"/>
                              </a:lnTo>
                              <a:lnTo>
                                <a:pt x="29210" y="62289"/>
                              </a:lnTo>
                              <a:lnTo>
                                <a:pt x="7938" y="54115"/>
                              </a:lnTo>
                              <a:cubicBezTo>
                                <a:pt x="2642" y="48667"/>
                                <a:pt x="0" y="41123"/>
                                <a:pt x="0" y="31535"/>
                              </a:cubicBezTo>
                              <a:cubicBezTo>
                                <a:pt x="0" y="25400"/>
                                <a:pt x="914" y="20231"/>
                                <a:pt x="2756" y="16066"/>
                              </a:cubicBezTo>
                              <a:cubicBezTo>
                                <a:pt x="4127" y="13005"/>
                                <a:pt x="6007" y="10249"/>
                                <a:pt x="8369" y="7810"/>
                              </a:cubicBezTo>
                              <a:cubicBezTo>
                                <a:pt x="10744" y="5359"/>
                                <a:pt x="13335" y="3556"/>
                                <a:pt x="16167" y="2375"/>
                              </a:cubicBezTo>
                              <a:cubicBezTo>
                                <a:pt x="19914" y="788"/>
                                <a:pt x="24244" y="0"/>
                                <a:pt x="29159"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80" name="Shape 14580"/>
                      <wps:cNvSpPr/>
                      <wps:spPr>
                        <a:xfrm>
                          <a:off x="2224679" y="485127"/>
                          <a:ext cx="29261" cy="62312"/>
                        </a:xfrm>
                        <a:custGeom>
                          <a:avLst/>
                          <a:gdLst/>
                          <a:ahLst/>
                          <a:cxnLst/>
                          <a:rect l="0" t="0" r="0" b="0"/>
                          <a:pathLst>
                            <a:path w="29261" h="62312">
                              <a:moveTo>
                                <a:pt x="0" y="0"/>
                              </a:moveTo>
                              <a:lnTo>
                                <a:pt x="21273" y="8235"/>
                              </a:lnTo>
                              <a:cubicBezTo>
                                <a:pt x="26594" y="13760"/>
                                <a:pt x="29261" y="21405"/>
                                <a:pt x="29261" y="31223"/>
                              </a:cubicBezTo>
                              <a:cubicBezTo>
                                <a:pt x="29261" y="40951"/>
                                <a:pt x="26619" y="48571"/>
                                <a:pt x="21323" y="54057"/>
                              </a:cubicBezTo>
                              <a:cubicBezTo>
                                <a:pt x="16040" y="59556"/>
                                <a:pt x="8966" y="62312"/>
                                <a:pt x="114" y="62312"/>
                              </a:cubicBezTo>
                              <a:lnTo>
                                <a:pt x="0" y="62269"/>
                              </a:lnTo>
                              <a:lnTo>
                                <a:pt x="0" y="51864"/>
                              </a:lnTo>
                              <a:lnTo>
                                <a:pt x="76" y="51898"/>
                              </a:lnTo>
                              <a:cubicBezTo>
                                <a:pt x="4928" y="51898"/>
                                <a:pt x="8903" y="50158"/>
                                <a:pt x="12014" y="46653"/>
                              </a:cubicBezTo>
                              <a:cubicBezTo>
                                <a:pt x="15113" y="43173"/>
                                <a:pt x="16675" y="37928"/>
                                <a:pt x="16675" y="30930"/>
                              </a:cubicBezTo>
                              <a:cubicBezTo>
                                <a:pt x="16675" y="24022"/>
                                <a:pt x="15164" y="18878"/>
                                <a:pt x="12141" y="15475"/>
                              </a:cubicBezTo>
                              <a:cubicBezTo>
                                <a:pt x="9106" y="12083"/>
                                <a:pt x="5080" y="10382"/>
                                <a:pt x="76" y="10382"/>
                              </a:cubicBezTo>
                              <a:lnTo>
                                <a:pt x="0" y="10415"/>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81" name="Shape 14581"/>
                      <wps:cNvSpPr/>
                      <wps:spPr>
                        <a:xfrm>
                          <a:off x="2257304" y="486133"/>
                          <a:ext cx="29851" cy="60274"/>
                        </a:xfrm>
                        <a:custGeom>
                          <a:avLst/>
                          <a:gdLst/>
                          <a:ahLst/>
                          <a:cxnLst/>
                          <a:rect l="0" t="0" r="0" b="0"/>
                          <a:pathLst>
                            <a:path w="29851" h="60274">
                              <a:moveTo>
                                <a:pt x="23482" y="0"/>
                              </a:moveTo>
                              <a:lnTo>
                                <a:pt x="29851" y="0"/>
                              </a:lnTo>
                              <a:lnTo>
                                <a:pt x="29851" y="14281"/>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82" name="Shape 14582"/>
                      <wps:cNvSpPr/>
                      <wps:spPr>
                        <a:xfrm>
                          <a:off x="2287156"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83" name="Shape 14583"/>
                      <wps:cNvSpPr/>
                      <wps:spPr>
                        <a:xfrm>
                          <a:off x="2324082" y="486133"/>
                          <a:ext cx="58217" cy="60274"/>
                        </a:xfrm>
                        <a:custGeom>
                          <a:avLst/>
                          <a:gdLst/>
                          <a:ahLst/>
                          <a:cxnLst/>
                          <a:rect l="0" t="0" r="0" b="0"/>
                          <a:pathLst>
                            <a:path w="58217" h="60274">
                              <a:moveTo>
                                <a:pt x="0" y="0"/>
                              </a:moveTo>
                              <a:lnTo>
                                <a:pt x="18212" y="0"/>
                              </a:lnTo>
                              <a:lnTo>
                                <a:pt x="29146" y="41109"/>
                              </a:lnTo>
                              <a:lnTo>
                                <a:pt x="39954" y="0"/>
                              </a:lnTo>
                              <a:lnTo>
                                <a:pt x="58217" y="0"/>
                              </a:lnTo>
                              <a:lnTo>
                                <a:pt x="58217" y="60274"/>
                              </a:lnTo>
                              <a:lnTo>
                                <a:pt x="46901" y="60274"/>
                              </a:lnTo>
                              <a:lnTo>
                                <a:pt x="46901" y="12827"/>
                              </a:lnTo>
                              <a:lnTo>
                                <a:pt x="34950" y="60274"/>
                              </a:lnTo>
                              <a:lnTo>
                                <a:pt x="23228" y="60274"/>
                              </a:lnTo>
                              <a:lnTo>
                                <a:pt x="11303" y="12827"/>
                              </a:lnTo>
                              <a:lnTo>
                                <a:pt x="11303"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84" name="Shape 14584"/>
                      <wps:cNvSpPr/>
                      <wps:spPr>
                        <a:xfrm>
                          <a:off x="2394391" y="486133"/>
                          <a:ext cx="45847" cy="60274"/>
                        </a:xfrm>
                        <a:custGeom>
                          <a:avLst/>
                          <a:gdLst/>
                          <a:ahLst/>
                          <a:cxnLst/>
                          <a:rect l="0" t="0" r="0" b="0"/>
                          <a:pathLst>
                            <a:path w="45847" h="60274">
                              <a:moveTo>
                                <a:pt x="0" y="0"/>
                              </a:moveTo>
                              <a:lnTo>
                                <a:pt x="44704" y="0"/>
                              </a:lnTo>
                              <a:lnTo>
                                <a:pt x="44704" y="10198"/>
                              </a:lnTo>
                              <a:lnTo>
                                <a:pt x="12167" y="10198"/>
                              </a:lnTo>
                              <a:lnTo>
                                <a:pt x="12167" y="23546"/>
                              </a:lnTo>
                              <a:lnTo>
                                <a:pt x="42431" y="23546"/>
                              </a:lnTo>
                              <a:lnTo>
                                <a:pt x="42431" y="33705"/>
                              </a:lnTo>
                              <a:lnTo>
                                <a:pt x="12167" y="33705"/>
                              </a:lnTo>
                              <a:lnTo>
                                <a:pt x="12167" y="50113"/>
                              </a:lnTo>
                              <a:lnTo>
                                <a:pt x="45847" y="50113"/>
                              </a:lnTo>
                              <a:lnTo>
                                <a:pt x="45847"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85" name="Shape 14585"/>
                      <wps:cNvSpPr/>
                      <wps:spPr>
                        <a:xfrm>
                          <a:off x="2450598" y="486133"/>
                          <a:ext cx="24467" cy="60274"/>
                        </a:xfrm>
                        <a:custGeom>
                          <a:avLst/>
                          <a:gdLst/>
                          <a:ahLst/>
                          <a:cxnLst/>
                          <a:rect l="0" t="0" r="0" b="0"/>
                          <a:pathLst>
                            <a:path w="24467" h="60274">
                              <a:moveTo>
                                <a:pt x="0" y="0"/>
                              </a:moveTo>
                              <a:lnTo>
                                <a:pt x="24467" y="0"/>
                              </a:lnTo>
                              <a:lnTo>
                                <a:pt x="24467" y="10261"/>
                              </a:lnTo>
                              <a:lnTo>
                                <a:pt x="21666" y="10198"/>
                              </a:lnTo>
                              <a:lnTo>
                                <a:pt x="12179" y="10198"/>
                              </a:lnTo>
                              <a:lnTo>
                                <a:pt x="12179" y="25488"/>
                              </a:lnTo>
                              <a:lnTo>
                                <a:pt x="21184" y="25488"/>
                              </a:lnTo>
                              <a:lnTo>
                                <a:pt x="24467" y="25267"/>
                              </a:lnTo>
                              <a:lnTo>
                                <a:pt x="24467" y="38346"/>
                              </a:lnTo>
                              <a:lnTo>
                                <a:pt x="24435" y="38303"/>
                              </a:lnTo>
                              <a:cubicBezTo>
                                <a:pt x="23279" y="37083"/>
                                <a:pt x="22047" y="36246"/>
                                <a:pt x="20777" y="35789"/>
                              </a:cubicBezTo>
                              <a:cubicBezTo>
                                <a:pt x="19482" y="35331"/>
                                <a:pt x="17437" y="35116"/>
                                <a:pt x="14643" y="35116"/>
                              </a:cubicBezTo>
                              <a:lnTo>
                                <a:pt x="12179" y="35116"/>
                              </a:lnTo>
                              <a:lnTo>
                                <a:pt x="12179"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86" name="Shape 14586"/>
                      <wps:cNvSpPr/>
                      <wps:spPr>
                        <a:xfrm>
                          <a:off x="2475065" y="486133"/>
                          <a:ext cx="29737" cy="60274"/>
                        </a:xfrm>
                        <a:custGeom>
                          <a:avLst/>
                          <a:gdLst/>
                          <a:ahLst/>
                          <a:cxnLst/>
                          <a:rect l="0" t="0" r="0" b="0"/>
                          <a:pathLst>
                            <a:path w="29737" h="60274">
                              <a:moveTo>
                                <a:pt x="0" y="0"/>
                              </a:moveTo>
                              <a:lnTo>
                                <a:pt x="1162" y="0"/>
                              </a:lnTo>
                              <a:cubicBezTo>
                                <a:pt x="7588" y="0"/>
                                <a:pt x="12275" y="533"/>
                                <a:pt x="15196" y="1625"/>
                              </a:cubicBezTo>
                              <a:cubicBezTo>
                                <a:pt x="18104" y="2705"/>
                                <a:pt x="20453" y="4623"/>
                                <a:pt x="22206" y="7404"/>
                              </a:cubicBezTo>
                              <a:cubicBezTo>
                                <a:pt x="23959" y="10173"/>
                                <a:pt x="24835" y="13334"/>
                                <a:pt x="24835" y="16890"/>
                              </a:cubicBezTo>
                              <a:cubicBezTo>
                                <a:pt x="24835" y="21425"/>
                                <a:pt x="23501" y="25146"/>
                                <a:pt x="20847" y="28105"/>
                              </a:cubicBezTo>
                              <a:cubicBezTo>
                                <a:pt x="18180" y="31038"/>
                                <a:pt x="14218" y="32905"/>
                                <a:pt x="8922" y="33668"/>
                              </a:cubicBezTo>
                              <a:cubicBezTo>
                                <a:pt x="11551" y="35204"/>
                                <a:pt x="13735" y="36894"/>
                                <a:pt x="15450" y="38734"/>
                              </a:cubicBezTo>
                              <a:cubicBezTo>
                                <a:pt x="17151" y="40563"/>
                                <a:pt x="19463" y="43827"/>
                                <a:pt x="22371" y="48513"/>
                              </a:cubicBezTo>
                              <a:lnTo>
                                <a:pt x="29737" y="60274"/>
                              </a:lnTo>
                              <a:lnTo>
                                <a:pt x="15170" y="60274"/>
                              </a:lnTo>
                              <a:lnTo>
                                <a:pt x="6382" y="47155"/>
                              </a:lnTo>
                              <a:lnTo>
                                <a:pt x="0" y="38346"/>
                              </a:lnTo>
                              <a:lnTo>
                                <a:pt x="0" y="25267"/>
                              </a:lnTo>
                              <a:lnTo>
                                <a:pt x="7652" y="24752"/>
                              </a:lnTo>
                              <a:cubicBezTo>
                                <a:pt x="9112" y="24256"/>
                                <a:pt x="10230" y="23406"/>
                                <a:pt x="11068" y="22199"/>
                              </a:cubicBezTo>
                              <a:cubicBezTo>
                                <a:pt x="11881" y="20993"/>
                                <a:pt x="12287" y="19481"/>
                                <a:pt x="12287" y="17678"/>
                              </a:cubicBezTo>
                              <a:cubicBezTo>
                                <a:pt x="12287" y="15646"/>
                                <a:pt x="11754" y="14021"/>
                                <a:pt x="10674" y="12764"/>
                              </a:cubicBezTo>
                              <a:cubicBezTo>
                                <a:pt x="9595" y="11519"/>
                                <a:pt x="8058" y="10731"/>
                                <a:pt x="6090" y="10401"/>
                              </a:cubicBezTo>
                              <a:lnTo>
                                <a:pt x="0" y="1026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787" name="Shape 15787"/>
                      <wps:cNvSpPr/>
                      <wps:spPr>
                        <a:xfrm>
                          <a:off x="2510993"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88" name="Shape 14588"/>
                      <wps:cNvSpPr/>
                      <wps:spPr>
                        <a:xfrm>
                          <a:off x="2532629" y="485102"/>
                          <a:ext cx="52502" cy="62333"/>
                        </a:xfrm>
                        <a:custGeom>
                          <a:avLst/>
                          <a:gdLst/>
                          <a:ahLst/>
                          <a:cxnLst/>
                          <a:rect l="0" t="0" r="0" b="0"/>
                          <a:pathLst>
                            <a:path w="52502" h="62333">
                              <a:moveTo>
                                <a:pt x="28207" y="0"/>
                              </a:moveTo>
                              <a:cubicBezTo>
                                <a:pt x="35573" y="0"/>
                                <a:pt x="41554" y="2184"/>
                                <a:pt x="46177" y="6541"/>
                              </a:cubicBezTo>
                              <a:cubicBezTo>
                                <a:pt x="48908" y="9119"/>
                                <a:pt x="50965" y="12815"/>
                                <a:pt x="52337" y="17641"/>
                              </a:cubicBezTo>
                              <a:lnTo>
                                <a:pt x="40297" y="20510"/>
                              </a:lnTo>
                              <a:cubicBezTo>
                                <a:pt x="39573" y="17387"/>
                                <a:pt x="38087" y="14923"/>
                                <a:pt x="35827" y="13106"/>
                              </a:cubicBezTo>
                              <a:cubicBezTo>
                                <a:pt x="33566" y="11316"/>
                                <a:pt x="30823" y="10402"/>
                                <a:pt x="27584" y="10402"/>
                              </a:cubicBezTo>
                              <a:cubicBezTo>
                                <a:pt x="23114" y="10402"/>
                                <a:pt x="19495" y="12002"/>
                                <a:pt x="16701" y="15215"/>
                              </a:cubicBezTo>
                              <a:cubicBezTo>
                                <a:pt x="13932" y="18416"/>
                                <a:pt x="12535" y="23609"/>
                                <a:pt x="12535" y="30798"/>
                              </a:cubicBezTo>
                              <a:cubicBezTo>
                                <a:pt x="12535" y="38418"/>
                                <a:pt x="13907" y="43841"/>
                                <a:pt x="16637" y="47079"/>
                              </a:cubicBezTo>
                              <a:cubicBezTo>
                                <a:pt x="19380" y="50318"/>
                                <a:pt x="22962" y="51930"/>
                                <a:pt x="27331" y="51930"/>
                              </a:cubicBezTo>
                              <a:cubicBezTo>
                                <a:pt x="30569" y="51930"/>
                                <a:pt x="33350" y="50902"/>
                                <a:pt x="35674" y="48845"/>
                              </a:cubicBezTo>
                              <a:cubicBezTo>
                                <a:pt x="38011" y="46800"/>
                                <a:pt x="39688" y="43562"/>
                                <a:pt x="40704" y="39142"/>
                              </a:cubicBezTo>
                              <a:lnTo>
                                <a:pt x="52502" y="42889"/>
                              </a:lnTo>
                              <a:cubicBezTo>
                                <a:pt x="50686" y="49454"/>
                                <a:pt x="47689" y="54344"/>
                                <a:pt x="43472" y="57544"/>
                              </a:cubicBezTo>
                              <a:cubicBezTo>
                                <a:pt x="39268" y="60731"/>
                                <a:pt x="33934" y="62333"/>
                                <a:pt x="27457" y="62333"/>
                              </a:cubicBezTo>
                              <a:cubicBezTo>
                                <a:pt x="19456" y="62333"/>
                                <a:pt x="12878" y="59589"/>
                                <a:pt x="7722" y="54128"/>
                              </a:cubicBezTo>
                              <a:cubicBezTo>
                                <a:pt x="2565" y="48667"/>
                                <a:pt x="0" y="41187"/>
                                <a:pt x="0" y="31699"/>
                              </a:cubicBezTo>
                              <a:cubicBezTo>
                                <a:pt x="0" y="21667"/>
                                <a:pt x="2578" y="13881"/>
                                <a:pt x="7760" y="8319"/>
                              </a:cubicBezTo>
                              <a:cubicBezTo>
                                <a:pt x="12941" y="2781"/>
                                <a:pt x="19761" y="0"/>
                                <a:pt x="28207"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89" name="Shape 14589"/>
                      <wps:cNvSpPr/>
                      <wps:spPr>
                        <a:xfrm>
                          <a:off x="2589439" y="486133"/>
                          <a:ext cx="29851" cy="60274"/>
                        </a:xfrm>
                        <a:custGeom>
                          <a:avLst/>
                          <a:gdLst/>
                          <a:ahLst/>
                          <a:cxnLst/>
                          <a:rect l="0" t="0" r="0" b="0"/>
                          <a:pathLst>
                            <a:path w="29851" h="60274">
                              <a:moveTo>
                                <a:pt x="23482" y="0"/>
                              </a:moveTo>
                              <a:lnTo>
                                <a:pt x="29851" y="0"/>
                              </a:lnTo>
                              <a:lnTo>
                                <a:pt x="29851" y="14281"/>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90" name="Shape 14590"/>
                      <wps:cNvSpPr/>
                      <wps:spPr>
                        <a:xfrm>
                          <a:off x="2619290"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91" name="Shape 14591"/>
                      <wps:cNvSpPr/>
                      <wps:spPr>
                        <a:xfrm>
                          <a:off x="2656502"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92" name="Shape 14592"/>
                      <wps:cNvSpPr/>
                      <wps:spPr>
                        <a:xfrm>
                          <a:off x="2711056"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93" name="Shape 14593"/>
                      <wps:cNvSpPr/>
                      <wps:spPr>
                        <a:xfrm>
                          <a:off x="2740908"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w:pict>
            <v:group w14:anchorId="16D662D5" id="Group 14524" o:spid="_x0000_s1026" style="position:absolute;margin-left:0;margin-top:1128.5pt;width:899.55pt;height:71.5pt;z-index:251681792;mso-position-horizontal-relative:page;mso-position-vertical-relative:page" coordsize="114244,90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">
              <v:shape id="Shape 15783" o:spid="_x0000_s1027" style="position:absolute;top:8228;width:114244;height:851;visibility:visible;mso-wrap-style:square;v-text-anchor:top" coordsize="11424450,851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" path="m,l11424450,r,85103l,85103,,e" fillcolor="#575455" stroked="f" strokeweight="0">
                <v:stroke miterlimit="83231f" joinstyle="miter"/>
                <v:path arrowok="t" textboxrect="0,0,11424450,85103"/>
              </v:shape>
              <v:shape id="Shape 14526" o:spid="_x0000_s1028" style="position:absolute;left:783;top:93;width:6436;height:6437;visibility:visible;mso-wrap-style:square;v-text-anchor:top" coordsize="643547,643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" path="m321793,c498996,,643547,144577,643547,321844v,177279,-144551,321856,-321754,321856c144551,643700,,499123,,321844,,144577,144551,,321793,xe" fillcolor="#f3a62b" stroked="f" strokeweight="0">
                <v:stroke miterlimit="83231f" joinstyle="miter"/>
                <v:path arrowok="t" textboxrect="0,0,643547,643700"/>
              </v:shape>
              <v:shape id="Shape 14527" o:spid="_x0000_s1029" style="position:absolute;left:689;width:3312;height:6623;visibility:visible;mso-wrap-style:square;v-text-anchor:top" coordsize="331191,66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" path="m331191,r,18693l268343,25050c126138,54239,18860,180414,18860,331188v,150784,107278,276970,249483,306161l331191,643706r,18682l264547,655650c113754,624714,,490986,,331188,,171400,113754,37674,264547,6738l331191,xe" fillcolor="black" stroked="f" strokeweight="0">
                <v:stroke miterlimit="83231f" joinstyle="miter"/>
                <v:path arrowok="t" textboxrect="0,0,331191,662388"/>
              </v:shape>
              <v:shape id="Shape 14528" o:spid="_x0000_s1030" style="position:absolute;left:4001;width:3312;height:6623;visibility:visible;mso-wrap-style:square;v-text-anchor:top" coordsize="331203,6623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" path="m25,c182626,,331203,148577,331203,331191,331203,513817,182626,662394,25,662394r-25,-3l,643710r25,3c172237,643713,312331,503517,312331,331191,312331,158877,172237,18693,25,18693r-25,4l,3,25,xe" fillcolor="black" stroked="f" strokeweight="0">
                <v:stroke miterlimit="83231f" joinstyle="miter"/>
                <v:path arrowok="t" textboxrect="0,0,331203,662394"/>
              </v:shape>
              <v:shape id="Shape 14529" o:spid="_x0000_s1031" style="position:absolute;left:2881;top:1827;width:693;height:2282;visibility:visible;mso-wrap-style:square;v-text-anchor:top" coordsize="69228,228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" path="m,l38900,r,178180l69228,178180r,49955l8903,203085c2438,196151,165,191960,,179857l,xe" fillcolor="black" stroked="f" strokeweight="0">
                <v:stroke miterlimit="83231f" joinstyle="miter"/>
                <v:path arrowok="t" textboxrect="0,0,69228,228135"/>
              </v:shape>
              <v:shape id="Shape 14530" o:spid="_x0000_s1032" style="position:absolute;left:1125;top:467;width:2449;height:5689;visibility:visible;mso-wrap-style:square;v-text-anchor:top" coordsize="244894,568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" path="m244894,r,12943l232245,15199r-13284,3060l205905,21980r-12738,4318l180708,31200r-12192,5512l156705,42769r-11519,6643l134049,56550r-10770,7645l112890,72349r-9969,8648l93370,90103r-9080,9550l75654,109635r-8166,10376l59830,130781r-7163,11150l46063,153437r-6058,11863l34493,177467r-4927,12483l25260,202713r-3708,13044l18453,229040r-2375,13551l14313,256333r-1080,13957l12878,284463r355,14175l14313,312581r1765,13754l18453,339886r3099,13285l25260,366201r4306,12763l34442,391309r210452,l244894,425827r-8204,l208267,498408r15621,l229908,481910r14986,l244894,568917r-1092,-138l229667,566226r-13945,-3200l202095,559152r-13360,-4521l175666,549463r-12750,-5754l150495,537346r-12014,-6921l126784,522931r-11277,-8014l104661,506371,94209,497328r-9957,-9511l74701,477820,65659,467395,57137,456524,49124,445233,41631,433561,34709,421536,28334,409127,22581,396363,17437,383333,12929,369973,9042,356321,5855,342388,3302,328240,1486,313838,368,299234,,284463,368,269694,1486,255088,3302,240686,5855,226552,9042,212620r3887,-13652l17437,185595r5144,-13044l28334,159801r6375,-12408l41631,135365r7493,-11670l57137,112404r8522,-10871l74701,91106r9551,-9995l94209,71586r10452,-9016l115507,54009r11277,-8013l138481,38503r12014,-6934l162916,25206r12750,-5753l188735,14297,202095,9762,215722,5914,229667,2688,243802,136,244894,xe" fillcolor="black" stroked="f" strokeweight="0">
                <v:stroke miterlimit="83231f" joinstyle="miter"/>
                <v:path arrowok="t" textboxrect="0,0,244894,568917"/>
              </v:shape>
              <v:shape id="Shape 14531" o:spid="_x0000_s1033" style="position:absolute;left:3574;top:1328;width:958;height:4860;visibility:visible;mso-wrap-style:square;v-text-anchor:top" coordsize="95790,486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" path="m24422,l63322,r,228130l95790,228130r,49076l63322,289472r,15736l95790,305208r,94856l84823,400064r,-59755l70091,340309r,71998l95790,412307r,68695l86500,482678r-14377,1815l57506,485611r-14796,393l27915,485611,13322,484493,,482816,,395808r14199,l20561,412307r16066,l7391,339725r-7391,l,305208r24422,l24422,288227,,278085,,228130r24422,l24422,xe" fillcolor="black" stroked="f" strokeweight="0">
                <v:stroke miterlimit="83231f" joinstyle="miter"/>
                <v:path arrowok="t" textboxrect="0,0,95790,486004"/>
              </v:shape>
              <v:shape id="Shape 14532" o:spid="_x0000_s1034" style="position:absolute;left:3574;top:435;width:958;height:180;visibility:visible;mso-wrap-style:square;v-text-anchor:top" coordsize="95790,17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" path="m42710,l57506,394,72123,1499,86500,3302r9290,1676l95790,17954,84531,15951,70802,14199,56858,13131,42710,12788r-14148,343l14618,14199,889,15951,,16109,,3166,13322,1499,27915,394,42710,xe" fillcolor="black" stroked="f" strokeweight="0">
                <v:stroke miterlimit="83231f" joinstyle="miter"/>
                <v:path arrowok="t" textboxrect="0,0,95790,17954"/>
              </v:shape>
              <v:shape id="Shape 14533" o:spid="_x0000_s1035" style="position:absolute;left:4532;top:1827;width:612;height:2273;visibility:visible;mso-wrap-style:square;v-text-anchor:top" coordsize="61195,227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" path="m22282,l61195,r,179857l61144,179857v-343,12649,-2095,21628,-11011,28461l,227256,,178180r22282,l22282,xe" fillcolor="black" stroked="f" strokeweight="0">
                <v:stroke miterlimit="83231f" joinstyle="miter"/>
                <v:path arrowok="t" textboxrect="0,0,61195,227256"/>
              </v:shape>
              <v:shape id="Shape 14534" o:spid="_x0000_s1036" style="position:absolute;left:4532;top:485;width:2345;height:5653;visibility:visible;mso-wrap-style:square;v-text-anchor:top" coordsize="234512,5652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" path="m,l4858,876,18802,4102,32442,7950r13361,4535l58871,17641r12738,5753l84030,29756r12026,6935l107740,44183r11278,8014l129864,60758r10465,9016l150285,79299r9538,9995l168866,99721r8534,10871l185401,121882r7493,11671l199815,145580r6363,12409l211931,170738r5144,13045l221596,197155r3886,13652l228683,224740r2552,14134l233039,253276r1117,14605l234512,282651r-356,14771l233039,312026r-1804,14402l228683,340576r-3201,13933l221596,368160r-4521,13361l211931,394551r-5753,12764l199815,419723r-6921,12026l185401,443421r-8001,11291l168866,465582r-9043,10426l150285,486004r-9956,9512l129864,504558r-10846,8547l107740,521119r-11684,7494l84030,535533r-12421,6364l58871,547650r-13068,5169l32442,557340r-13640,3874l4858,564414,,565291,,496596r25698,l25698,484353,,484353,,389497r200082,l204972,377152r4305,-12763l212960,351358r3099,-13284l218459,324523r1753,-13754l221278,296825r356,-14174l221278,268478r-1066,-13957l218459,240779r-2400,-13551l212960,213945r-3683,-13044l204972,188137r-4953,-12483l194507,163488r-6045,-11863l181845,140119r-7137,-11150l167049,118199r-8178,-10376l150235,97841r-9094,-9550l131591,79184r-9944,-8647l111246,62382,100463,54738,89364,47600,77819,40957,65996,34900,53829,29387,41370,24485,28607,20168,15564,16447,2305,13387,,12976,,xe" fillcolor="black" stroked="f" strokeweight="0">
                <v:stroke miterlimit="83231f" joinstyle="miter"/>
                <v:path arrowok="t" textboxrect="0,0,234512,565291"/>
              </v:shape>
              <v:shape id="Shape 14535" o:spid="_x0000_s1037" style="position:absolute;left:3469;top:4894;width:200;height:270;visibility:visible;mso-wrap-style:square;v-text-anchor:top" coordsize="19926,269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" path="m9868,l19926,26936,,26936,9868,xe" fillcolor="black" stroked="f" strokeweight="0">
                <v:stroke miterlimit="83231f" joinstyle="miter"/>
                <v:path arrowok="t" textboxrect="0,0,19926,26936"/>
              </v:shape>
              <v:shape id="Shape 14594" o:spid="_x0000_s1038" style="position:absolute;left:27342;top:913;width:125;height:317;visibility:visible;mso-wrap-style:square;v-text-anchor:top" coordsize="12567,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" path="m11811,r756,74l12567,6204,11252,5271v-1892,,-3187,177,-3937,355l7315,14427r3366,l12567,14033r,6992l10490,19495r-3353,l7137,31674,,31674,,939c2807,558,6744,,11811,xe" fillcolor="black" stroked="f" strokeweight="0">
                <v:stroke miterlimit="83231f" joinstyle="miter"/>
                <v:path arrowok="t" textboxrect="0,0,12567,31674"/>
              </v:shape>
              <v:shape id="Shape 14595" o:spid="_x0000_s1039" style="position:absolute;left:27145;top:763;width:322;height:617;visibility:visible;mso-wrap-style:square;v-text-anchor:top" coordsize="32239,616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" path="m31852,r387,74l32239,6507r-756,-321c18186,6186,7874,17247,7874,30747v,13691,10312,24561,23978,24561l32239,55144r,6421l31686,61672c14059,61672,,48006,,30747,,13488,14059,,31852,xe" fillcolor="black" stroked="f" strokeweight="0">
                <v:stroke miterlimit="83231f" joinstyle="miter"/>
                <v:path arrowok="t" textboxrect="0,0,32239,61672"/>
              </v:shape>
              <v:shape id="Shape 14596" o:spid="_x0000_s1040" style="position:absolute;left:27467;top:914;width:143;height:316;visibility:visible;mso-wrap-style:square;v-text-anchor:top" coordsize="14256,3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" path="m,l5901,584v1640,424,2811,1038,3846,1793c11614,3673,12922,5921,12922,8930v,3733,-2807,6171,-6363,7316l6559,16601v2985,939,4496,3390,5436,7518c12922,28767,13672,30482,14256,31600r-7519,c5810,30482,5251,27865,4299,24119l,20951,,13959r3164,-659c4455,12574,5251,11450,5251,9857l,6130,,xe" fillcolor="black" stroked="f" strokeweight="0">
                <v:stroke miterlimit="83231f" joinstyle="miter"/>
                <v:path arrowok="t" textboxrect="0,0,14256,31600"/>
              </v:shape>
              <v:shape id="Shape 14597" o:spid="_x0000_s1041" style="position:absolute;left:27467;top:764;width:310;height:614;visibility:visible;mso-wrap-style:square;v-text-anchor:top" coordsize="30931,614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" path="m,l11862,2302c23123,6905,30931,17728,30931,30673v,12944,-7808,23868,-19138,28520l,61491,,55070,16320,48174v4194,-4426,6724,-10561,6724,-17311c23044,24019,20514,17830,16273,13353l,6432,,xe" fillcolor="black" stroked="f" strokeweight="0">
                <v:stroke miterlimit="83231f" joinstyle="miter"/>
                <v:path arrowok="t" textboxrect="0,0,30931,61491"/>
              </v:shape>
              <v:shape id="Shape 14536" o:spid="_x0000_s1042" style="position:absolute;left:8397;top:836;width:2659;height:3391;visibility:visible;mso-wrap-style:square;v-text-anchor:top" coordsize="265836,339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" path="m,l67297,r,180581c67297,209232,68148,227876,69774,236334v2895,13666,9779,24600,20599,32829c101219,277470,116065,281597,134849,281597v19075,,33540,-3873,43256,-11722c187795,262116,193612,252501,195567,241148v2007,-11393,2947,-30290,2947,-56668l198514,r67322,l265836,175158v,40057,-1816,68314,-5448,84849c256718,276555,250063,290437,240259,301853v-9779,11342,-22886,20422,-39193,27192c184683,335775,163258,339128,136881,339128v-31852,,-56007,-3671,-72441,-11049c47968,320714,35027,311175,25463,299453,15913,287744,9614,275386,6579,262510,2172,243408,,215215,,177876l,xe" fillcolor="black" stroked="f" strokeweight="0">
                <v:stroke miterlimit="83231f" joinstyle="miter"/>
                <v:path arrowok="t" textboxrect="0,0,265836,339128"/>
              </v:shape>
              <v:shape id="Shape 14537" o:spid="_x0000_s1043" style="position:absolute;left:11772;top:836;width:2646;height:3335;visibility:visible;mso-wrap-style:square;v-text-anchor:top" coordsize="264566,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" path="m,l65507,,202006,222669,202006,r62560,l264566,333463r-67627,l62560,116015r,217448l,333463,,xe" fillcolor="black" stroked="f" strokeweight="0">
                <v:stroke miterlimit="83231f" joinstyle="miter"/>
                <v:path arrowok="t" textboxrect="0,0,264566,333463"/>
              </v:shape>
              <v:shape id="Shape 14538" o:spid="_x0000_s1044" style="position:absolute;left:14751;top:836;width:1651;height:3335;visibility:visible;mso-wrap-style:square;v-text-anchor:top" coordsize="165100,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" path="m129883,r35217,l165100,79040r-470,-1265l119609,201561r45491,l165100,257684r-66218,l71425,333463,,333463,129883,xe" fillcolor="black" stroked="f" strokeweight="0">
                <v:stroke miterlimit="83231f" joinstyle="miter"/>
                <v:path arrowok="t" textboxrect="0,0,165100,333463"/>
              </v:shape>
              <v:shape id="Shape 14539" o:spid="_x0000_s1045" style="position:absolute;left:16402;top:836;width:1695;height:3335;visibility:visible;mso-wrap-style:square;v-text-anchor:top" coordsize="169494,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" path="m,l35966,,169494,333463r-73279,l67081,257684,,257684,,201561r45491,l,79040,,xe" fillcolor="black" stroked="f" strokeweight="0">
                <v:stroke miterlimit="83231f" joinstyle="miter"/>
                <v:path arrowok="t" textboxrect="0,0,169494,333463"/>
              </v:shape>
              <v:shape id="Shape 14540" o:spid="_x0000_s1046" style="position:absolute;left:18411;top:836;width:2658;height:3391;visibility:visible;mso-wrap-style:square;v-text-anchor:top" coordsize="265836,339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" path="m,l67323,r,180581c67323,209232,68174,227876,69799,236334v2896,13666,9779,24600,20574,32829c101257,277470,116065,281597,134849,281597v19113,,33540,-3873,43256,-11722c187795,262116,193637,252501,195567,241148v2032,-11393,2947,-30290,2947,-56668l198514,r67322,l265836,175158v,40057,-1790,68314,-5448,84849c256743,276555,250063,290437,240284,301853v-9779,11342,-22911,20422,-39179,27192c184709,335775,163297,339128,136881,339128v-31827,,-55957,-3671,-72441,-11049c47968,320714,35027,311175,25476,299453,15913,287744,9639,275386,6604,262510,2172,243408,,215215,,177876l,xe" fillcolor="black" stroked="f" strokeweight="0">
                <v:stroke miterlimit="83231f" joinstyle="miter"/>
                <v:path arrowok="t" textboxrect="0,0,265836,339128"/>
              </v:shape>
              <v:shape id="Shape 14541" o:spid="_x0000_s1047" style="position:absolute;left:21876;top:863;width:2347;height:3308;visibility:visible;mso-wrap-style:square;v-text-anchor:top" coordsize="234671,330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" path="m,l67297,r,274523l234671,274523r,56210l,330733,,xe" fillcolor="black" stroked="f" strokeweight="0">
                <v:stroke miterlimit="83231f" joinstyle="miter"/>
                <v:path arrowok="t" textboxrect="0,0,234671,330733"/>
              </v:shape>
              <v:shape id="Shape 14542" o:spid="_x0000_s1048" style="position:absolute;left:24351;top:836;width:1651;height:3335;visibility:visible;mso-wrap-style:square;v-text-anchor:top" coordsize="165119,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" path="m129883,r35236,l165119,78989r-451,-1214l119609,201561r45510,l165119,257684r-66211,l71425,333463,,333463,129883,xe" fillcolor="black" stroked="f" strokeweight="0">
                <v:stroke miterlimit="83231f" joinstyle="miter"/>
                <v:path arrowok="t" textboxrect="0,0,165119,333463"/>
              </v:shape>
              <v:shape id="Shape 14543" o:spid="_x0000_s1049" style="position:absolute;left:26002;top:836;width:1695;height:3335;visibility:visible;mso-wrap-style:square;v-text-anchor:top" coordsize="169475,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" path="m,l35947,,169475,333463r-73279,l67088,257684,,257684,,201561r45511,l,78989,,xe" fillcolor="black" stroked="f" strokeweight="0">
                <v:stroke miterlimit="83231f" joinstyle="miter"/>
                <v:path arrowok="t" textboxrect="0,0,169475,333463"/>
              </v:shape>
              <v:shape id="Shape 14544" o:spid="_x0000_s1050" style="position:absolute;left:8397;top:4861;width:481;height:613;visibility:visible;mso-wrap-style:square;v-text-anchor:top" coordsize="48070,613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" path="m,l12179,r,32638c12179,37833,12332,41187,12624,42711v521,2475,1765,4457,3721,5943c18301,50152,20980,50902,24384,50902v3454,,6058,-711,7811,-2122c33960,47383,35014,45644,35357,43586v368,-2057,546,-5474,546,-10248l35903,,48070,r,31662c48070,38900,47739,44005,47079,46989v-661,2999,-1867,5513,-3632,7570c41669,56617,39319,58255,36347,59474v-2959,1220,-6820,1829,-11595,1829c18999,61303,14630,60643,11659,59310,8687,57989,6337,56262,4610,54127,2883,52006,1753,49785,1194,47447,394,43993,,38900,,32144l,xe" fillcolor="black" stroked="f" strokeweight="0">
                <v:stroke miterlimit="83231f" joinstyle="miter"/>
                <v:path arrowok="t" textboxrect="0,0,48070,61303"/>
              </v:shape>
              <v:shape id="Shape 14545" o:spid="_x0000_s1051" style="position:absolute;left:9007;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" path="m,l11849,,36513,40246,36513,,47828,r,60274l35611,60274,11316,20968r,39306l,60274,,xe" fillcolor="black" stroked="f" strokeweight="0">
                <v:stroke miterlimit="83231f" joinstyle="miter"/>
                <v:path arrowok="t" textboxrect="0,0,47828,60274"/>
              </v:shape>
              <v:shape id="Shape 15784" o:spid="_x0000_s1052" style="position:absolute;left:9610;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" path="m,l12167,r,60274l,60274,,e" fillcolor="black" stroked="f" strokeweight="0">
                <v:stroke miterlimit="83231f" joinstyle="miter"/>
                <v:path arrowok="t" textboxrect="0,0,12167,60274"/>
              </v:shape>
              <v:shape id="Shape 14547" o:spid="_x0000_s1053" style="position:absolute;left:9786;top:4861;width:562;height:603;visibility:visible;mso-wrap-style:square;v-text-anchor:top" coordsize="5612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" path="m,l13195,,28448,44614,43205,,56121,,34531,60274r-12992,l,xe" fillcolor="black" stroked="f" strokeweight="0">
                <v:stroke miterlimit="83231f" joinstyle="miter"/>
                <v:path arrowok="t" textboxrect="0,0,56121,60274"/>
              </v:shape>
              <v:shape id="Shape 14548" o:spid="_x0000_s1054" style="position:absolute;left:10410;top:4861;width:458;height:603;visibility:visible;mso-wrap-style:square;v-text-anchor:top" coordsize="4584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" path="m,l44704,r,10198l12167,10198r,13348l42431,23546r,10159l12167,33705r,16408l45847,50113r,10161l,60274,,xe" fillcolor="black" stroked="f" strokeweight="0">
                <v:stroke miterlimit="83231f" joinstyle="miter"/>
                <v:path arrowok="t" textboxrect="0,0,45847,60274"/>
              </v:shape>
              <v:shape id="Shape 14549" o:spid="_x0000_s1055" style="position:absolute;left:10972;top:4861;width:244;height:603;visibility:visible;mso-wrap-style:square;v-text-anchor:top" coordsize="24473,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" path="m,l24473,r,10261l21666,10198r-9487,l12179,25488r9005,l24473,25267r,13089l24435,38303c23279,37083,22047,36246,20777,35789v-1295,-458,-3340,-673,-6134,-673l12179,35116r,25158l,60274,,xe" fillcolor="black" stroked="f" strokeweight="0">
                <v:stroke miterlimit="83231f" joinstyle="miter"/>
                <v:path arrowok="t" textboxrect="0,0,24473,60274"/>
              </v:shape>
              <v:shape id="Shape 14550" o:spid="_x0000_s1056" style="position:absolute;left:11216;top:4861;width:298;height:603;visibility:visible;mso-wrap-style:square;v-text-anchor:top" coordsize="2973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" path="m,l1156,c7582,,12268,533,15189,1625v2921,1080,5258,2998,7011,5779c23952,10173,24829,13334,24829,16890v,4535,-1334,8256,-3988,11215c18174,31038,14211,32905,8915,33668v2629,1536,4814,3226,6528,5066c17145,40563,19456,43827,22365,48513r7366,11761l15164,60274,6375,47155,,38356,,25267r7645,-515c9093,24256,10224,23406,11062,22199v813,-1206,1232,-2718,1232,-4521c12294,15646,11748,14021,10668,12764,9589,11519,8052,10731,6083,10401l,10261,,xe" fillcolor="black" stroked="f" strokeweight="0">
                <v:stroke miterlimit="83231f" joinstyle="miter"/>
                <v:path arrowok="t" textboxrect="0,0,29731,60274"/>
              </v:shape>
              <v:shape id="Shape 14551" o:spid="_x0000_s1057" style="position:absolute;left:11549;top:4851;width:490;height:623;visibility:visible;mso-wrap-style:square;v-text-anchor:top" coordsize="49009,623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" path="m24181,v7569,,13259,1663,17081,4966c45098,8293,47092,12712,47295,18250r-12167,533c34607,15684,33477,13461,31763,12103,30048,10744,27483,10071,24066,10071v-3543,,-6324,724,-8318,2184c14465,13182,13818,14439,13818,16002v,1422,609,2642,1803,3657c17170,20941,20891,22289,26810,23685v5918,1385,10299,2845,13144,4330c42786,29514,45009,31547,46609,34137v1600,2591,2400,5791,2400,9601c49009,47205,48057,50431,46139,53454v-1930,3009,-4623,5257,-8141,6718c34493,61632,30112,62370,24879,62370v-7620,,-13474,-1766,-17564,-5284c3238,53569,787,48425,,41694l11849,40539v711,3975,2159,6895,4331,8762c18364,51155,21311,52082,25006,52082v3912,,6871,-812,8852,-2476c35852,47941,36843,46011,36843,43790v,-1424,-419,-2642,-1245,-3645c34747,39154,33299,38264,31217,37540v-1423,-494,-4674,-1384,-9754,-2629c14948,33286,10363,31305,7734,28942,4026,25615,2184,21577,2184,16814v,-3074,864,-5943,2617,-8622c6540,5524,9042,3491,12319,2094,15596,685,19545,,24181,xe" fillcolor="black" stroked="f" strokeweight="0">
                <v:stroke miterlimit="83231f" joinstyle="miter"/>
                <v:path arrowok="t" textboxrect="0,0,49009,62370"/>
              </v:shape>
              <v:shape id="Shape 15785" o:spid="_x0000_s1058" style="position:absolute;left:12137;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" path="m,l12167,r,60274l,60274,,e" fillcolor="black" stroked="f" strokeweight="0">
                <v:stroke miterlimit="83231f" joinstyle="miter"/>
                <v:path arrowok="t" textboxrect="0,0,12167,60274"/>
              </v:shape>
              <v:shape id="Shape 14553" o:spid="_x0000_s1059" style="position:absolute;left:12375;top:4861;width:250;height:603;visibility:visible;mso-wrap-style:square;v-text-anchor:top" coordsize="2505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" path="m,l22238,r2819,284l25057,10623r-7417,-425l12167,10198r,39917l21260,50115r3797,-296l25057,60020r-2159,254l,60274,,xe" fillcolor="black" stroked="f" strokeweight="0">
                <v:stroke miterlimit="83231f" joinstyle="miter"/>
                <v:path arrowok="t" textboxrect="0,0,25057,60274"/>
              </v:shape>
              <v:shape id="Shape 14554" o:spid="_x0000_s1060" style="position:absolute;left:12625;top:4864;width:255;height:597;visibility:visible;mso-wrap-style:square;v-text-anchor:top" coordsize="25476,59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" path="m,l8649,871v3543,1042,6566,2884,9093,5538c20257,9077,22187,12328,23495,16188v1321,3848,1981,8598,1981,14237c25476,35390,24854,39670,23622,43264v-1511,4383,-3658,7938,-6464,10643c15049,55964,12205,57565,8611,58720l,59736,,49535r3556,-276c5524,48764,7163,47938,8471,46744v1295,-1181,2362,-3111,3188,-5816c12484,38235,12890,34553,12890,29891v,-4648,-406,-8229,-1231,-10731c10833,16670,9677,14728,8204,13319,6718,11922,4839,10981,2578,10486l,10339,,xe" fillcolor="black" stroked="f" strokeweight="0">
                <v:stroke miterlimit="83231f" joinstyle="miter"/>
                <v:path arrowok="t" textboxrect="0,0,25476,59736"/>
              </v:shape>
              <v:shape id="Shape 14555" o:spid="_x0000_s1061" style="position:absolute;left:12922;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" path="m23482,r6369,l29851,14280r-82,-222l21628,36423r8223,l29851,46583r-11957,l12916,60274,,60274,23482,xe" fillcolor="black" stroked="f" strokeweight="0">
                <v:stroke miterlimit="83231f" joinstyle="miter"/>
                <v:path arrowok="t" textboxrect="0,0,29851,60274"/>
              </v:shape>
              <v:shape id="Shape 14556" o:spid="_x0000_s1062" style="position:absolute;left:13220;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" path="m,l6509,,30639,60274r-13246,l12135,46583,,46583,,36423r8223,l,14280,,xe" fillcolor="black" stroked="f" strokeweight="0">
                <v:stroke miterlimit="83231f" joinstyle="miter"/>
                <v:path arrowok="t" textboxrect="0,0,30639,60274"/>
              </v:shape>
              <v:shape id="Shape 14557" o:spid="_x0000_s1063" style="position:absolute;left:13591;top:4861;width:250;height:603;visibility:visible;mso-wrap-style:square;v-text-anchor:top" coordsize="2505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" path="m,l22238,r2819,284l25057,10623r-7417,-425l12167,10198r,39917l21260,50115r3797,-296l25057,60020r-2159,254l,60274,,xe" fillcolor="black" stroked="f" strokeweight="0">
                <v:stroke miterlimit="83231f" joinstyle="miter"/>
                <v:path arrowok="t" textboxrect="0,0,25057,60274"/>
              </v:shape>
              <v:shape id="Shape 14558" o:spid="_x0000_s1064" style="position:absolute;left:13841;top:4864;width:255;height:597;visibility:visible;mso-wrap-style:square;v-text-anchor:top" coordsize="25463,59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" path="m,l8649,871v3543,1042,6566,2884,9093,5538c20257,9077,22187,12328,23495,16188v1321,3848,1968,8598,1968,14237c25463,35390,24854,39670,23622,43264v-1511,4383,-3658,7938,-6464,10643c15049,55964,12205,57565,8611,58720l,59736,,49535r3556,-276c5524,48764,7163,47938,8471,46744v1295,-1181,2362,-3111,3188,-5816c12484,38235,12890,34553,12890,29891v,-4648,-406,-8229,-1231,-10731c10833,16670,9677,14728,8204,13319,6718,11922,4839,10981,2578,10486l,10339,,xe" fillcolor="black" stroked="f" strokeweight="0">
                <v:stroke miterlimit="83231f" joinstyle="miter"/>
                <v:path arrowok="t" textboxrect="0,0,25463,59736"/>
              </v:shape>
              <v:shape id="Shape 14559" o:spid="_x0000_s1065" style="position:absolute;left:14341;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" path="m23482,r6369,l29851,14280r-82,-222l21628,36423r8223,l29851,46583r-11957,l12916,60274,,60274,23482,xe" fillcolor="black" stroked="f" strokeweight="0">
                <v:stroke miterlimit="83231f" joinstyle="miter"/>
                <v:path arrowok="t" textboxrect="0,0,29851,60274"/>
              </v:shape>
              <v:shape id="Shape 14560" o:spid="_x0000_s1066" style="position:absolute;left:14639;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" path="m,l6509,,30639,60274r-13246,l12135,46583,,46583,,36423r8223,l,14280,,xe" fillcolor="black" stroked="f" strokeweight="0">
                <v:stroke miterlimit="83231f" joinstyle="miter"/>
                <v:path arrowok="t" textboxrect="0,0,30639,60274"/>
              </v:shape>
              <v:shape id="Shape 14561" o:spid="_x0000_s1067" style="position:absolute;left:15009;top:4861;width:481;height:613;visibility:visible;mso-wrap-style:square;v-text-anchor:top" coordsize="48070,613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" path="m,l12179,r,32638c12179,37833,12332,41187,12624,42711v521,2475,1765,4457,3721,5943c18301,50152,20980,50902,24384,50902v3454,,6058,-711,7811,-2122c33960,47383,35014,45644,35357,43586v368,-2057,546,-5474,546,-10248l35903,,48070,r,31662c48070,38900,47739,44005,47079,46989v-661,2999,-1867,5513,-3632,7570c41669,56617,39319,58255,36347,59474v-2959,1220,-6820,1829,-11595,1829c18999,61303,14630,60643,11659,59310,8687,57989,6337,56262,4610,54127,2883,52006,1753,49785,1194,47447,394,43993,,38900,,32144l,xe" fillcolor="black" stroked="f" strokeweight="0">
                <v:stroke miterlimit="83231f" joinstyle="miter"/>
                <v:path arrowok="t" textboxrect="0,0,48070,61303"/>
              </v:shape>
              <v:shape id="Shape 14562" o:spid="_x0000_s1068" style="position:absolute;left:15575;top:4861;width:479;height:603;visibility:visible;mso-wrap-style:square;v-text-anchor:top" coordsize="47892,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" path="m,l47892,r,10198l30048,10198r,50076l17882,60274r,-50076l,10198,,xe" fillcolor="black" stroked="f" strokeweight="0">
                <v:stroke miterlimit="83231f" joinstyle="miter"/>
                <v:path arrowok="t" textboxrect="0,0,47892,60274"/>
              </v:shape>
              <v:shape id="Shape 14563" o:spid="_x0000_s1069" style="position:absolute;left:16108;top:4851;width:292;height:622;visibility:visible;mso-wrap-style:square;v-text-anchor:top" coordsize="29210,6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" path="m29159,r51,20l29210,10435,17158,15557v-3086,3442,-4623,8624,-4623,15571c12535,37948,14110,43117,17259,46634r11951,5250l29210,62289,7938,54115c2642,48667,,41123,,31535,,25400,914,20231,2756,16066,4127,13005,6007,10249,8369,7810,10744,5359,13335,3556,16154,2375,19914,788,24244,,29159,xe" fillcolor="black" stroked="f" strokeweight="0">
                <v:stroke miterlimit="83231f" joinstyle="miter"/>
                <v:path arrowok="t" textboxrect="0,0,29210,62289"/>
              </v:shape>
              <v:shape id="Shape 14564" o:spid="_x0000_s1070" style="position:absolute;left:16325;top:4703;width:75;height:123;visibility:visible;mso-wrap-style:square;v-text-anchor:top" coordsize="7455,12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" path="m5664,l7455,r,12140l7315,12292,,12292,5664,xe" fillcolor="black" stroked="f" strokeweight="0">
                <v:stroke miterlimit="83231f" joinstyle="miter"/>
                <v:path arrowok="t" textboxrect="0,0,7455,12292"/>
              </v:shape>
              <v:shape id="Shape 14565" o:spid="_x0000_s1071" style="position:absolute;left:16400;top:4851;width:292;height:623;visibility:visible;mso-wrap-style:square;v-text-anchor:top" coordsize="29261,62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" path="m,l21273,8235v5308,5525,7988,13170,7988,22988c29261,40951,26619,48571,21323,54057,16040,59556,8966,62312,114,62312l,62269,,51864r76,34c4928,51898,8903,50158,12014,46653v3099,-3480,4661,-8725,4661,-15723c16675,24022,15164,18878,12141,15475,9106,12083,5080,10382,76,10382l,10415,,xe" fillcolor="black" stroked="f" strokeweight="0">
                <v:stroke miterlimit="83231f" joinstyle="miter"/>
                <v:path arrowok="t" textboxrect="0,0,29261,62312"/>
              </v:shape>
              <v:shape id="Shape 14566" o:spid="_x0000_s1072" style="position:absolute;left:16400;top:4703;width:112;height:122;visibility:visible;mso-wrap-style:square;v-text-anchor:top" coordsize="11176,1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" path="m,l11176,,,12140,,xe" fillcolor="black" stroked="f" strokeweight="0">
                <v:stroke miterlimit="83231f" joinstyle="miter"/>
                <v:path arrowok="t" textboxrect="0,0,11176,12140"/>
              </v:shape>
              <v:shape id="Shape 14567" o:spid="_x0000_s1073" style="position:absolute;left:16789;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" path="m,l11849,,36513,40246,36513,,47828,r,60274l35611,60274,11316,20968r,39306l,60274,,xe" fillcolor="black" stroked="f" strokeweight="0">
                <v:stroke miterlimit="83231f" joinstyle="miter"/>
                <v:path arrowok="t" textboxrect="0,0,47828,60274"/>
              </v:shape>
              <v:shape id="Shape 14568" o:spid="_x0000_s1074" style="position:absolute;left:17371;top:4851;width:292;height:622;visibility:visible;mso-wrap-style:square;v-text-anchor:top" coordsize="29210,6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" path="m29159,r51,20l29210,10435,17158,15557v-3086,3442,-4623,8624,-4623,15571c12535,37948,14110,43117,17259,46634r11951,5250l29210,62289,7938,54115c2642,48667,,41123,,31535,,25400,914,20231,2756,16066,4127,13005,6007,10249,8369,7810,10744,5359,13335,3556,16154,2375,19914,788,24244,,29159,xe" fillcolor="black" stroked="f" strokeweight="0">
                <v:stroke miterlimit="83231f" joinstyle="miter"/>
                <v:path arrowok="t" textboxrect="0,0,29210,62289"/>
              </v:shape>
              <v:shape id="Shape 14569" o:spid="_x0000_s1075" style="position:absolute;left:17663;top:4851;width:292;height:623;visibility:visible;mso-wrap-style:square;v-text-anchor:top" coordsize="29248,62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" path="m,l21273,8235v5308,5525,7975,13170,7975,22988c29248,40951,26607,48571,21323,54057,16040,59556,8966,62312,114,62312l,62269,,51864r76,34c4928,51898,8903,50158,12014,46653v3099,-3480,4661,-8725,4661,-15723c16675,24022,15164,18878,12141,15475,9106,12083,5080,10382,76,10382l,10415,,xe" fillcolor="black" stroked="f" strokeweight="0">
                <v:stroke miterlimit="83231f" joinstyle="miter"/>
                <v:path arrowok="t" textboxrect="0,0,29248,62312"/>
              </v:shape>
              <v:shape id="Shape 14570" o:spid="_x0000_s1076" style="position:absolute;left:18049;top:4861;width:582;height:603;visibility:visible;mso-wrap-style:square;v-text-anchor:top" coordsize="5821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" path="m,l18212,,29146,41109,39954,,58217,r,60274l46901,60274r,-47447l34950,60274r-11722,l11303,12827r,47447l,60274,,xe" fillcolor="black" stroked="f" strokeweight="0">
                <v:stroke miterlimit="83231f" joinstyle="miter"/>
                <v:path arrowok="t" textboxrect="0,0,58217,60274"/>
              </v:shape>
              <v:shape id="Shape 14571" o:spid="_x0000_s1077" style="position:absolute;left:18691;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" path="m23482,r6369,l29851,14280r-82,-222l21628,36423r8223,l29851,46583r-11957,l12916,60274,,60274,23482,xe" fillcolor="black" stroked="f" strokeweight="0">
                <v:stroke miterlimit="83231f" joinstyle="miter"/>
                <v:path arrowok="t" textboxrect="0,0,29851,60274"/>
              </v:shape>
              <v:shape id="Shape 14572" o:spid="_x0000_s1078" style="position:absolute;left:18989;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" path="m,l6509,,30639,60274r-13246,l12135,46583,,46583,,36423r8223,l,14280,,xe" fillcolor="black" stroked="f" strokeweight="0">
                <v:stroke miterlimit="83231f" joinstyle="miter"/>
                <v:path arrowok="t" textboxrect="0,0,30639,60274"/>
              </v:shape>
              <v:shape id="Shape 14573" o:spid="_x0000_s1079" style="position:absolute;left:19566;top:4866;width:424;height:598;visibility:visible;mso-wrap-style:square;v-text-anchor:top" coordsize="42443,59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" path="m,l12179,r,49619l42443,49619r,10160l,59779,,xe" fillcolor="black" stroked="f" strokeweight="0">
                <v:stroke miterlimit="83231f" joinstyle="miter"/>
                <v:path arrowok="t" textboxrect="0,0,42443,59779"/>
              </v:shape>
              <v:shape id="Shape 14574" o:spid="_x0000_s1080" style="position:absolute;left:20016;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" path="m23482,r6369,l29851,14280r-82,-222l21628,36423r8223,l29851,46583r-11969,l12916,60274,,60274,23482,xe" fillcolor="black" stroked="f" strokeweight="0">
                <v:stroke miterlimit="83231f" joinstyle="miter"/>
                <v:path arrowok="t" textboxrect="0,0,29851,60274"/>
              </v:shape>
              <v:shape id="Shape 14575" o:spid="_x0000_s1081" style="position:absolute;left:20314;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" path="m,l6509,,30639,60274r-13246,l12135,46583,,46583,,36423r8223,l,14280,,xe" fillcolor="black" stroked="f" strokeweight="0">
                <v:stroke miterlimit="83231f" joinstyle="miter"/>
                <v:path arrowok="t" textboxrect="0,0,30639,60274"/>
              </v:shape>
              <v:shape id="Shape 14576" o:spid="_x0000_s1082" style="position:absolute;left:20579;top:4861;width:479;height:603;visibility:visible;mso-wrap-style:square;v-text-anchor:top" coordsize="47892,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" path="m,l47892,r,10198l30048,10198r,50076l17882,60274r,-50076l,10198,,xe" fillcolor="black" stroked="f" strokeweight="0">
                <v:stroke miterlimit="83231f" joinstyle="miter"/>
                <v:path arrowok="t" textboxrect="0,0,47892,60274"/>
              </v:shape>
              <v:shape id="Shape 15786" o:spid="_x0000_s1083" style="position:absolute;left:21133;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" path="m,l12167,r,60274l,60274,,e" fillcolor="black" stroked="f" strokeweight="0">
                <v:stroke miterlimit="83231f" joinstyle="miter"/>
                <v:path arrowok="t" textboxrect="0,0,12167,60274"/>
              </v:shape>
              <v:shape id="Shape 14578" o:spid="_x0000_s1084" style="position:absolute;left:21372;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" path="m,l11849,,36513,40246,36513,,47828,r,60274l35611,60274,11316,20968r,39306l,60274,,xe" fillcolor="black" stroked="f" strokeweight="0">
                <v:stroke miterlimit="83231f" joinstyle="miter"/>
                <v:path arrowok="t" textboxrect="0,0,47828,60274"/>
              </v:shape>
              <v:shape id="Shape 14579" o:spid="_x0000_s1085" style="position:absolute;left:21954;top:4851;width:292;height:622;visibility:visible;mso-wrap-style:square;v-text-anchor:top" coordsize="29210,6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" path="m29159,r51,20l29210,10435,17158,15557v-3086,3442,-4623,8624,-4623,15571c12535,37948,14110,43117,17259,46634r11951,5250l29210,62289,7938,54115c2642,48667,,41123,,31535,,25400,914,20231,2756,16066,4127,13005,6007,10249,8369,7810,10744,5359,13335,3556,16167,2375,19914,788,24244,,29159,xe" fillcolor="black" stroked="f" strokeweight="0">
                <v:stroke miterlimit="83231f" joinstyle="miter"/>
                <v:path arrowok="t" textboxrect="0,0,29210,62289"/>
              </v:shape>
              <v:shape id="Shape 14580" o:spid="_x0000_s1086" style="position:absolute;left:22246;top:4851;width:293;height:623;visibility:visible;mso-wrap-style:square;v-text-anchor:top" coordsize="29261,62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" path="m,l21273,8235v5321,5525,7988,13170,7988,22988c29261,40951,26619,48571,21323,54057,16040,59556,8966,62312,114,62312l,62269,,51864r76,34c4928,51898,8903,50158,12014,46653v3099,-3480,4661,-8725,4661,-15723c16675,24022,15164,18878,12141,15475,9106,12083,5080,10382,76,10382l,10415,,xe" fillcolor="black" stroked="f" strokeweight="0">
                <v:stroke miterlimit="83231f" joinstyle="miter"/>
                <v:path arrowok="t" textboxrect="0,0,29261,62312"/>
              </v:shape>
              <v:shape id="Shape 14581" o:spid="_x0000_s1087" style="position:absolute;left:22573;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" path="m23482,r6369,l29851,14281r-82,-223l21628,36423r8223,l29851,46583r-11957,l12916,60274,,60274,23482,xe" fillcolor="black" stroked="f" strokeweight="0">
                <v:stroke miterlimit="83231f" joinstyle="miter"/>
                <v:path arrowok="t" textboxrect="0,0,29851,60274"/>
              </v:shape>
              <v:shape id="Shape 14582" o:spid="_x0000_s1088" style="position:absolute;left:22871;top:4861;width:306;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" path="m,l6509,,30639,60274r-13246,l12135,46583,,46583,,36423r8223,l,14281,,xe" fillcolor="black" stroked="f" strokeweight="0">
                <v:stroke miterlimit="83231f" joinstyle="miter"/>
                <v:path arrowok="t" textboxrect="0,0,30639,60274"/>
              </v:shape>
              <v:shape id="Shape 14583" o:spid="_x0000_s1089" style="position:absolute;left:23240;top:4861;width:582;height:603;visibility:visible;mso-wrap-style:square;v-text-anchor:top" coordsize="5821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" path="m,l18212,,29146,41109,39954,,58217,r,60274l46901,60274r,-47447l34950,60274r-11722,l11303,12827r,47447l,60274,,xe" fillcolor="black" stroked="f" strokeweight="0">
                <v:stroke miterlimit="83231f" joinstyle="miter"/>
                <v:path arrowok="t" textboxrect="0,0,58217,60274"/>
              </v:shape>
              <v:shape id="Shape 14584" o:spid="_x0000_s1090" style="position:absolute;left:23943;top:4861;width:459;height:603;visibility:visible;mso-wrap-style:square;v-text-anchor:top" coordsize="4584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" path="m,l44704,r,10198l12167,10198r,13348l42431,23546r,10159l12167,33705r,16408l45847,50113r,10161l,60274,,xe" fillcolor="black" stroked="f" strokeweight="0">
                <v:stroke miterlimit="83231f" joinstyle="miter"/>
                <v:path arrowok="t" textboxrect="0,0,45847,60274"/>
              </v:shape>
              <v:shape id="Shape 14585" o:spid="_x0000_s1091" style="position:absolute;left:24505;top:4861;width:245;height:603;visibility:visible;mso-wrap-style:square;v-text-anchor:top" coordsize="244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" path="m,l24467,r,10261l21666,10198r-9487,l12179,25488r9005,l24467,25267r,13079l24435,38303c23279,37083,22047,36246,20777,35789v-1295,-458,-3340,-673,-6134,-673l12179,35116r,25158l,60274,,xe" fillcolor="black" stroked="f" strokeweight="0">
                <v:stroke miterlimit="83231f" joinstyle="miter"/>
                <v:path arrowok="t" textboxrect="0,0,24467,60274"/>
              </v:shape>
              <v:shape id="Shape 14586" o:spid="_x0000_s1092" style="position:absolute;left:24750;top:4861;width:298;height:603;visibility:visible;mso-wrap-style:square;v-text-anchor:top" coordsize="2973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" path="m,l1162,c7588,,12275,533,15196,1625v2908,1080,5257,2998,7010,5779c23959,10173,24835,13334,24835,16890v,4535,-1334,8256,-3988,11215c18180,31038,14218,32905,8922,33668v2629,1536,4813,3226,6528,5066c17151,40563,19463,43827,22371,48513r7366,11761l15170,60274,6382,47155,,38346,,25267r7652,-515c9112,24256,10230,23406,11068,22199v813,-1206,1219,-2718,1219,-4521c12287,15646,11754,14021,10674,12764,9595,11519,8058,10731,6090,10401l,10261,,xe" fillcolor="black" stroked="f" strokeweight="0">
                <v:stroke miterlimit="83231f" joinstyle="miter"/>
                <v:path arrowok="t" textboxrect="0,0,29737,60274"/>
              </v:shape>
              <v:shape id="Shape 15787" o:spid="_x0000_s1093" style="position:absolute;left:25109;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" path="m,l12167,r,60274l,60274,,e" fillcolor="black" stroked="f" strokeweight="0">
                <v:stroke miterlimit="83231f" joinstyle="miter"/>
                <v:path arrowok="t" textboxrect="0,0,12167,60274"/>
              </v:shape>
              <v:shape id="Shape 14588" o:spid="_x0000_s1094" style="position:absolute;left:25326;top:4851;width:525;height:623;visibility:visible;mso-wrap-style:square;v-text-anchor:top" coordsize="52502,62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" path="m28207,v7366,,13347,2184,17970,6541c48908,9119,50965,12815,52337,17641l40297,20510v-724,-3123,-2210,-5587,-4470,-7404c33566,11316,30823,10402,27584,10402v-4470,,-8089,1600,-10883,4813c13932,18416,12535,23609,12535,30798v,7620,1372,13043,4102,16281c19380,50318,22962,51930,27331,51930v3238,,6019,-1028,8343,-3085c38011,46800,39688,43562,40704,39142r11798,3747c50686,49454,47689,54344,43472,57544v-4204,3187,-9538,4789,-16015,4789c19456,62333,12878,59589,7722,54128,2565,48667,,41187,,31699,,21667,2578,13881,7760,8319,12941,2781,19761,,28207,xe" fillcolor="black" stroked="f" strokeweight="0">
                <v:stroke miterlimit="83231f" joinstyle="miter"/>
                <v:path arrowok="t" textboxrect="0,0,52502,62333"/>
              </v:shape>
              <v:shape id="Shape 14589" o:spid="_x0000_s1095" style="position:absolute;left:25894;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" path="m23482,r6369,l29851,14281r-82,-223l21628,36423r8223,l29851,46583r-11957,l12916,60274,,60274,23482,xe" fillcolor="black" stroked="f" strokeweight="0">
                <v:stroke miterlimit="83231f" joinstyle="miter"/>
                <v:path arrowok="t" textboxrect="0,0,29851,60274"/>
              </v:shape>
              <v:shape id="Shape 14590" o:spid="_x0000_s1096" style="position:absolute;left:26192;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" path="m,l6509,,30639,60274r-13246,l12135,46583,,46583,,36423r8223,l,14281,,xe" fillcolor="black" stroked="f" strokeweight="0">
                <v:stroke miterlimit="83231f" joinstyle="miter"/>
                <v:path arrowok="t" textboxrect="0,0,30639,60274"/>
              </v:shape>
              <v:shape id="Shape 14591" o:spid="_x0000_s1097" style="position:absolute;left:26565;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" path="m,l11849,,36513,40246,36513,,47828,r,60274l35611,60274,11316,20968r,39306l,60274,,xe" fillcolor="black" stroked="f" strokeweight="0">
                <v:stroke miterlimit="83231f" joinstyle="miter"/>
                <v:path arrowok="t" textboxrect="0,0,47828,60274"/>
              </v:shape>
              <v:shape id="Shape 14592" o:spid="_x0000_s1098" style="position:absolute;left:27110;top:4861;width:299;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" path="m23482,r6369,l29851,14280r-82,-222l21628,36423r8223,l29851,46583r-11957,l12916,60274,,60274,23482,xe" fillcolor="black" stroked="f" strokeweight="0">
                <v:stroke miterlimit="83231f" joinstyle="miter"/>
                <v:path arrowok="t" textboxrect="0,0,29851,60274"/>
              </v:shape>
              <v:shape id="Shape 14593" o:spid="_x0000_s1099" style="position:absolute;left:27409;top:4861;width:306;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" path="m,l6509,,30639,60274r-13246,l12135,46583,,46583,,36423r8223,l,14280,,xe" fillcolor="black" stroked="f" strokeweight="0">
                <v:stroke miterlimit="83231f" joinstyle="miter"/>
                <v:path arrowok="t" textboxrect="0,0,30639,60274"/>
              </v:shape>
              <w10:wrap type="square" anchorx="page" anchory="page"/>
            </v:group>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3031B" w:rsidRDefault="0033031B">
      <w:pPr>
        <w:spacing w:after="0" w:line="240" w:lineRule="auto"/>
      </w:pPr>
      <w:r>
        <w:separator/>
      </w:r>
    </w:p>
  </w:footnote>
  <w:footnote w:type="continuationSeparator" w:id="0">
    <w:p w:rsidR="0033031B" w:rsidRDefault="003303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0277" w:rsidRPr="00A25137" w:rsidRDefault="00445851">
    <w:pPr>
      <w:spacing w:after="102" w:line="259" w:lineRule="auto"/>
      <w:ind w:left="980" w:right="793" w:firstLine="0"/>
      <w:jc w:val="right"/>
      <w:rPr>
        <w:lang w:val="es-CO"/>
      </w:rPr>
    </w:pPr>
    <w:r>
      <w:rPr>
        <w:rFonts w:ascii="Calibri" w:eastAsia="Calibri" w:hAnsi="Calibri" w:cs="Calibri"/>
        <w:noProof/>
        <w:sz w:val="22"/>
      </w:rPr>
      <mc:AlternateContent>
        <mc:Choice Requires="wpg">
          <w:drawing>
            <wp:anchor distT="0" distB="0" distL="114300" distR="114300" simplePos="0" relativeHeight="251658240" behindDoc="0" locked="0" layoutInCell="1" allowOverlap="1">
              <wp:simplePos x="0" y="0"/>
              <wp:positionH relativeFrom="page">
                <wp:posOffset>0</wp:posOffset>
              </wp:positionH>
              <wp:positionV relativeFrom="page">
                <wp:posOffset>0</wp:posOffset>
              </wp:positionV>
              <wp:extent cx="11430000" cy="381000"/>
              <wp:effectExtent l="0" t="0" r="0" b="0"/>
              <wp:wrapSquare wrapText="bothSides"/>
              <wp:docPr id="14141" name="Group 14141"/>
              <wp:cNvGraphicFramePr/>
              <a:graphic xmlns:a="http://schemas.openxmlformats.org/drawingml/2006/main">
                <a:graphicData uri="http://schemas.microsoft.com/office/word/2010/wordprocessingGroup">
                  <wpg:wgp>
                    <wpg:cNvGrpSpPr/>
                    <wpg:grpSpPr>
                      <a:xfrm>
                        <a:off x="0" y="0"/>
                        <a:ext cx="11430000" cy="381000"/>
                        <a:chOff x="0" y="0"/>
                        <a:chExt cx="11430000" cy="381000"/>
                      </a:xfrm>
                    </wpg:grpSpPr>
                    <wps:wsp>
                      <wps:cNvPr id="15641" name="Shape 15641"/>
                      <wps:cNvSpPr/>
                      <wps:spPr>
                        <a:xfrm>
                          <a:off x="0" y="0"/>
                          <a:ext cx="11430000" cy="381000"/>
                        </a:xfrm>
                        <a:custGeom>
                          <a:avLst/>
                          <a:gdLst/>
                          <a:ahLst/>
                          <a:cxnLst/>
                          <a:rect l="0" t="0" r="0" b="0"/>
                          <a:pathLst>
                            <a:path w="11430000" h="381000">
                              <a:moveTo>
                                <a:pt x="0" y="0"/>
                              </a:moveTo>
                              <a:lnTo>
                                <a:pt x="11430000" y="0"/>
                              </a:lnTo>
                              <a:lnTo>
                                <a:pt x="11430000" y="381000"/>
                              </a:lnTo>
                              <a:lnTo>
                                <a:pt x="0" y="381000"/>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g:wgp>
                </a:graphicData>
              </a:graphic>
            </wp:anchor>
          </w:drawing>
        </mc:Choice>
        <mc:Fallback>
          <w:pict>
            <v:group w14:anchorId="4B2A7AE9" id="Group 14141" o:spid="_x0000_s1026" style="position:absolute;margin-left:0;margin-top:0;width:900pt;height:30pt;z-index:251658240;mso-position-horizontal-relative:page;mso-position-vertical-relative:page" coordsize="114300,3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">
              <v:shape id="Shape 15641" o:spid="_x0000_s1027" style="position:absolute;width:114300;height:3810;visibility:visible;mso-wrap-style:square;v-text-anchor:top" coordsize="11430000,381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" path="m,l11430000,r,381000l,381000,,e" fillcolor="#575455" stroked="f" strokeweight="0">
                <v:stroke miterlimit="83231f" joinstyle="miter"/>
                <v:path arrowok="t" textboxrect="0,0,11430000,381000"/>
              </v:shape>
              <w10:wrap type="square" anchorx="page" anchory="page"/>
            </v:group>
          </w:pict>
        </mc:Fallback>
      </mc:AlternateContent>
    </w:r>
    <w:r>
      <w:rPr>
        <w:rFonts w:ascii="Calibri" w:eastAsia="Calibri" w:hAnsi="Calibri" w:cs="Calibri"/>
        <w:noProof/>
        <w:sz w:val="22"/>
      </w:rPr>
      <mc:AlternateContent>
        <mc:Choice Requires="wpg">
          <w:drawing>
            <wp:anchor distT="0" distB="0" distL="114300" distR="114300" simplePos="0" relativeHeight="251659264" behindDoc="0" locked="0" layoutInCell="1" allowOverlap="1">
              <wp:simplePos x="0" y="0"/>
              <wp:positionH relativeFrom="page">
                <wp:posOffset>903881</wp:posOffset>
              </wp:positionH>
              <wp:positionV relativeFrom="page">
                <wp:posOffset>942331</wp:posOffset>
              </wp:positionV>
              <wp:extent cx="1689402" cy="1557036"/>
              <wp:effectExtent l="0" t="0" r="0" b="0"/>
              <wp:wrapSquare wrapText="bothSides"/>
              <wp:docPr id="14143" name="Group 14143"/>
              <wp:cNvGraphicFramePr/>
              <a:graphic xmlns:a="http://schemas.openxmlformats.org/drawingml/2006/main">
                <a:graphicData uri="http://schemas.microsoft.com/office/word/2010/wordprocessingGroup">
                  <wpg:wgp>
                    <wpg:cNvGrpSpPr/>
                    <wpg:grpSpPr>
                      <a:xfrm>
                        <a:off x="0" y="0"/>
                        <a:ext cx="1689402" cy="1557036"/>
                        <a:chOff x="0" y="0"/>
                        <a:chExt cx="1689402" cy="1557036"/>
                      </a:xfrm>
                    </wpg:grpSpPr>
                    <wps:wsp>
                      <wps:cNvPr id="14144" name="Shape 14144"/>
                      <wps:cNvSpPr/>
                      <wps:spPr>
                        <a:xfrm>
                          <a:off x="355356" y="13998"/>
                          <a:ext cx="964032" cy="964286"/>
                        </a:xfrm>
                        <a:custGeom>
                          <a:avLst/>
                          <a:gdLst/>
                          <a:ahLst/>
                          <a:cxnLst/>
                          <a:rect l="0" t="0" r="0" b="0"/>
                          <a:pathLst>
                            <a:path w="964032" h="964286">
                              <a:moveTo>
                                <a:pt x="482041" y="0"/>
                              </a:moveTo>
                              <a:cubicBezTo>
                                <a:pt x="747497" y="0"/>
                                <a:pt x="964032" y="216586"/>
                                <a:pt x="964032" y="482143"/>
                              </a:cubicBezTo>
                              <a:cubicBezTo>
                                <a:pt x="964032" y="747700"/>
                                <a:pt x="747497" y="964286"/>
                                <a:pt x="482041" y="964286"/>
                              </a:cubicBezTo>
                              <a:cubicBezTo>
                                <a:pt x="216535" y="964286"/>
                                <a:pt x="0" y="747700"/>
                                <a:pt x="0" y="482143"/>
                              </a:cubicBezTo>
                              <a:cubicBezTo>
                                <a:pt x="0" y="216586"/>
                                <a:pt x="216535" y="0"/>
                                <a:pt x="482041" y="0"/>
                              </a:cubicBezTo>
                              <a:close/>
                            </a:path>
                          </a:pathLst>
                        </a:custGeom>
                        <a:ln w="0" cap="flat">
                          <a:miter lim="127000"/>
                        </a:ln>
                      </wps:spPr>
                      <wps:style>
                        <a:lnRef idx="0">
                          <a:srgbClr val="000000">
                            <a:alpha val="0"/>
                          </a:srgbClr>
                        </a:lnRef>
                        <a:fillRef idx="1">
                          <a:srgbClr val="F3A62A"/>
                        </a:fillRef>
                        <a:effectRef idx="0">
                          <a:scrgbClr r="0" g="0" b="0"/>
                        </a:effectRef>
                        <a:fontRef idx="none"/>
                      </wps:style>
                      <wps:bodyPr/>
                    </wps:wsp>
                    <wps:wsp>
                      <wps:cNvPr id="14145" name="Shape 14145"/>
                      <wps:cNvSpPr/>
                      <wps:spPr>
                        <a:xfrm>
                          <a:off x="341234" y="2"/>
                          <a:ext cx="496125" cy="992285"/>
                        </a:xfrm>
                        <a:custGeom>
                          <a:avLst/>
                          <a:gdLst/>
                          <a:ahLst/>
                          <a:cxnLst/>
                          <a:rect l="0" t="0" r="0" b="0"/>
                          <a:pathLst>
                            <a:path w="496125" h="992285">
                              <a:moveTo>
                                <a:pt x="496125" y="0"/>
                              </a:moveTo>
                              <a:lnTo>
                                <a:pt x="496125" y="28004"/>
                              </a:lnTo>
                              <a:lnTo>
                                <a:pt x="448389" y="30423"/>
                              </a:lnTo>
                              <a:cubicBezTo>
                                <a:pt x="212732" y="54440"/>
                                <a:pt x="28245" y="254142"/>
                                <a:pt x="28245" y="496136"/>
                              </a:cubicBezTo>
                              <a:cubicBezTo>
                                <a:pt x="28245" y="738143"/>
                                <a:pt x="212732" y="937856"/>
                                <a:pt x="448389" y="961875"/>
                              </a:cubicBezTo>
                              <a:lnTo>
                                <a:pt x="496125" y="964294"/>
                              </a:lnTo>
                              <a:lnTo>
                                <a:pt x="496125" y="992285"/>
                              </a:lnTo>
                              <a:lnTo>
                                <a:pt x="445504" y="989721"/>
                              </a:lnTo>
                              <a:cubicBezTo>
                                <a:pt x="195616" y="964266"/>
                                <a:pt x="0" y="752609"/>
                                <a:pt x="0" y="496136"/>
                              </a:cubicBezTo>
                              <a:cubicBezTo>
                                <a:pt x="0" y="239664"/>
                                <a:pt x="195616" y="28018"/>
                                <a:pt x="445504" y="2564"/>
                              </a:cubicBezTo>
                              <a:lnTo>
                                <a:pt x="496125"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146" name="Shape 14146"/>
                      <wps:cNvSpPr/>
                      <wps:spPr>
                        <a:xfrm>
                          <a:off x="837359" y="0"/>
                          <a:ext cx="496164" cy="992289"/>
                        </a:xfrm>
                        <a:custGeom>
                          <a:avLst/>
                          <a:gdLst/>
                          <a:ahLst/>
                          <a:cxnLst/>
                          <a:rect l="0" t="0" r="0" b="0"/>
                          <a:pathLst>
                            <a:path w="496164" h="992289">
                              <a:moveTo>
                                <a:pt x="38" y="0"/>
                              </a:moveTo>
                              <a:cubicBezTo>
                                <a:pt x="273584" y="0"/>
                                <a:pt x="496164" y="222568"/>
                                <a:pt x="496164" y="496138"/>
                              </a:cubicBezTo>
                              <a:cubicBezTo>
                                <a:pt x="496164" y="769709"/>
                                <a:pt x="273584" y="992289"/>
                                <a:pt x="38" y="992289"/>
                              </a:cubicBezTo>
                              <a:lnTo>
                                <a:pt x="0" y="992287"/>
                              </a:lnTo>
                              <a:lnTo>
                                <a:pt x="0" y="964296"/>
                              </a:lnTo>
                              <a:lnTo>
                                <a:pt x="38" y="964298"/>
                              </a:lnTo>
                              <a:cubicBezTo>
                                <a:pt x="258013" y="964298"/>
                                <a:pt x="467881" y="754278"/>
                                <a:pt x="467881" y="496138"/>
                              </a:cubicBezTo>
                              <a:cubicBezTo>
                                <a:pt x="467881" y="238011"/>
                                <a:pt x="258013" y="28004"/>
                                <a:pt x="38" y="28004"/>
                              </a:cubicBezTo>
                              <a:lnTo>
                                <a:pt x="0" y="28005"/>
                              </a:lnTo>
                              <a:lnTo>
                                <a:pt x="0" y="2"/>
                              </a:lnTo>
                              <a:lnTo>
                                <a:pt x="38"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147" name="Shape 14147"/>
                      <wps:cNvSpPr/>
                      <wps:spPr>
                        <a:xfrm>
                          <a:off x="669676" y="273821"/>
                          <a:ext cx="103708" cy="341743"/>
                        </a:xfrm>
                        <a:custGeom>
                          <a:avLst/>
                          <a:gdLst/>
                          <a:ahLst/>
                          <a:cxnLst/>
                          <a:rect l="0" t="0" r="0" b="0"/>
                          <a:pathLst>
                            <a:path w="103708" h="341743">
                              <a:moveTo>
                                <a:pt x="0" y="0"/>
                              </a:moveTo>
                              <a:lnTo>
                                <a:pt x="58280" y="0"/>
                              </a:lnTo>
                              <a:lnTo>
                                <a:pt x="58280" y="266916"/>
                              </a:lnTo>
                              <a:lnTo>
                                <a:pt x="103708" y="266916"/>
                              </a:lnTo>
                              <a:lnTo>
                                <a:pt x="103708" y="341743"/>
                              </a:lnTo>
                              <a:lnTo>
                                <a:pt x="13348" y="304229"/>
                              </a:lnTo>
                              <a:cubicBezTo>
                                <a:pt x="3670" y="293827"/>
                                <a:pt x="267" y="287553"/>
                                <a:pt x="0" y="269431"/>
                              </a:cubicBez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148" name="Shape 14148"/>
                      <wps:cNvSpPr/>
                      <wps:spPr>
                        <a:xfrm>
                          <a:off x="406532" y="70010"/>
                          <a:ext cx="366852" cy="852250"/>
                        </a:xfrm>
                        <a:custGeom>
                          <a:avLst/>
                          <a:gdLst/>
                          <a:ahLst/>
                          <a:cxnLst/>
                          <a:rect l="0" t="0" r="0" b="0"/>
                          <a:pathLst>
                            <a:path w="366852" h="852250">
                              <a:moveTo>
                                <a:pt x="366852" y="0"/>
                              </a:moveTo>
                              <a:lnTo>
                                <a:pt x="366852" y="19402"/>
                              </a:lnTo>
                              <a:lnTo>
                                <a:pt x="347904" y="22759"/>
                              </a:lnTo>
                              <a:lnTo>
                                <a:pt x="328016" y="27357"/>
                              </a:lnTo>
                              <a:lnTo>
                                <a:pt x="308458" y="32919"/>
                              </a:lnTo>
                              <a:lnTo>
                                <a:pt x="289357" y="39396"/>
                              </a:lnTo>
                              <a:lnTo>
                                <a:pt x="270701" y="46737"/>
                              </a:lnTo>
                              <a:lnTo>
                                <a:pt x="252451" y="54992"/>
                              </a:lnTo>
                              <a:lnTo>
                                <a:pt x="234747" y="64073"/>
                              </a:lnTo>
                              <a:lnTo>
                                <a:pt x="217488" y="74017"/>
                              </a:lnTo>
                              <a:lnTo>
                                <a:pt x="200800" y="84697"/>
                              </a:lnTo>
                              <a:lnTo>
                                <a:pt x="184671" y="96178"/>
                              </a:lnTo>
                              <a:lnTo>
                                <a:pt x="169101" y="108383"/>
                              </a:lnTo>
                              <a:lnTo>
                                <a:pt x="154178" y="121337"/>
                              </a:lnTo>
                              <a:lnTo>
                                <a:pt x="139865" y="134977"/>
                              </a:lnTo>
                              <a:lnTo>
                                <a:pt x="126276" y="149277"/>
                              </a:lnTo>
                              <a:lnTo>
                                <a:pt x="113335" y="164237"/>
                              </a:lnTo>
                              <a:lnTo>
                                <a:pt x="101092" y="179782"/>
                              </a:lnTo>
                              <a:lnTo>
                                <a:pt x="89624" y="195924"/>
                              </a:lnTo>
                              <a:lnTo>
                                <a:pt x="78905" y="212612"/>
                              </a:lnTo>
                              <a:lnTo>
                                <a:pt x="68999" y="229858"/>
                              </a:lnTo>
                              <a:lnTo>
                                <a:pt x="59931" y="247613"/>
                              </a:lnTo>
                              <a:lnTo>
                                <a:pt x="51676" y="265837"/>
                              </a:lnTo>
                              <a:lnTo>
                                <a:pt x="44285" y="284557"/>
                              </a:lnTo>
                              <a:lnTo>
                                <a:pt x="37833" y="303683"/>
                              </a:lnTo>
                              <a:lnTo>
                                <a:pt x="32283" y="323216"/>
                              </a:lnTo>
                              <a:lnTo>
                                <a:pt x="27648" y="343117"/>
                              </a:lnTo>
                              <a:lnTo>
                                <a:pt x="24079" y="363412"/>
                              </a:lnTo>
                              <a:lnTo>
                                <a:pt x="21438" y="383986"/>
                              </a:lnTo>
                              <a:lnTo>
                                <a:pt x="19825" y="404902"/>
                              </a:lnTo>
                              <a:lnTo>
                                <a:pt x="19291" y="426137"/>
                              </a:lnTo>
                              <a:lnTo>
                                <a:pt x="19825" y="447371"/>
                              </a:lnTo>
                              <a:lnTo>
                                <a:pt x="21438" y="468263"/>
                              </a:lnTo>
                              <a:lnTo>
                                <a:pt x="24079" y="488849"/>
                              </a:lnTo>
                              <a:lnTo>
                                <a:pt x="27648" y="509157"/>
                              </a:lnTo>
                              <a:lnTo>
                                <a:pt x="32283" y="529058"/>
                              </a:lnTo>
                              <a:lnTo>
                                <a:pt x="37833" y="548578"/>
                              </a:lnTo>
                              <a:lnTo>
                                <a:pt x="44285" y="567704"/>
                              </a:lnTo>
                              <a:lnTo>
                                <a:pt x="51600" y="586195"/>
                              </a:lnTo>
                              <a:lnTo>
                                <a:pt x="366852" y="586195"/>
                              </a:lnTo>
                              <a:lnTo>
                                <a:pt x="366852" y="637884"/>
                              </a:lnTo>
                              <a:lnTo>
                                <a:pt x="354571" y="637884"/>
                              </a:lnTo>
                              <a:lnTo>
                                <a:pt x="311988" y="746609"/>
                              </a:lnTo>
                              <a:lnTo>
                                <a:pt x="335382" y="746609"/>
                              </a:lnTo>
                              <a:lnTo>
                                <a:pt x="344411" y="721907"/>
                              </a:lnTo>
                              <a:lnTo>
                                <a:pt x="366852" y="721907"/>
                              </a:lnTo>
                              <a:lnTo>
                                <a:pt x="366852" y="852250"/>
                              </a:lnTo>
                              <a:lnTo>
                                <a:pt x="365214" y="852044"/>
                              </a:lnTo>
                              <a:lnTo>
                                <a:pt x="344043" y="848221"/>
                              </a:lnTo>
                              <a:lnTo>
                                <a:pt x="323164" y="843421"/>
                              </a:lnTo>
                              <a:lnTo>
                                <a:pt x="302743" y="837630"/>
                              </a:lnTo>
                              <a:lnTo>
                                <a:pt x="282727" y="830848"/>
                              </a:lnTo>
                              <a:lnTo>
                                <a:pt x="263144" y="823101"/>
                              </a:lnTo>
                              <a:lnTo>
                                <a:pt x="244043" y="814478"/>
                              </a:lnTo>
                              <a:lnTo>
                                <a:pt x="225450" y="804965"/>
                              </a:lnTo>
                              <a:lnTo>
                                <a:pt x="207442" y="794589"/>
                              </a:lnTo>
                              <a:lnTo>
                                <a:pt x="189916" y="783362"/>
                              </a:lnTo>
                              <a:lnTo>
                                <a:pt x="173038" y="771361"/>
                              </a:lnTo>
                              <a:lnTo>
                                <a:pt x="156794" y="758559"/>
                              </a:lnTo>
                              <a:lnTo>
                                <a:pt x="141122" y="745009"/>
                              </a:lnTo>
                              <a:lnTo>
                                <a:pt x="126200" y="730759"/>
                              </a:lnTo>
                              <a:lnTo>
                                <a:pt x="111912" y="715786"/>
                              </a:lnTo>
                              <a:lnTo>
                                <a:pt x="98362" y="700165"/>
                              </a:lnTo>
                              <a:lnTo>
                                <a:pt x="85585" y="683883"/>
                              </a:lnTo>
                              <a:lnTo>
                                <a:pt x="73597" y="666980"/>
                              </a:lnTo>
                              <a:lnTo>
                                <a:pt x="62370" y="649479"/>
                              </a:lnTo>
                              <a:lnTo>
                                <a:pt x="51981" y="631470"/>
                              </a:lnTo>
                              <a:lnTo>
                                <a:pt x="42443" y="612890"/>
                              </a:lnTo>
                              <a:lnTo>
                                <a:pt x="33833" y="593764"/>
                              </a:lnTo>
                              <a:lnTo>
                                <a:pt x="26124" y="574232"/>
                              </a:lnTo>
                              <a:lnTo>
                                <a:pt x="19368" y="554216"/>
                              </a:lnTo>
                              <a:lnTo>
                                <a:pt x="13551" y="533769"/>
                              </a:lnTo>
                              <a:lnTo>
                                <a:pt x="8776" y="512903"/>
                              </a:lnTo>
                              <a:lnTo>
                                <a:pt x="4953" y="491707"/>
                              </a:lnTo>
                              <a:lnTo>
                                <a:pt x="2223" y="470130"/>
                              </a:lnTo>
                              <a:lnTo>
                                <a:pt x="559" y="448260"/>
                              </a:lnTo>
                              <a:lnTo>
                                <a:pt x="0" y="426137"/>
                              </a:lnTo>
                              <a:lnTo>
                                <a:pt x="559" y="404001"/>
                              </a:lnTo>
                              <a:lnTo>
                                <a:pt x="2223" y="382119"/>
                              </a:lnTo>
                              <a:lnTo>
                                <a:pt x="4953" y="360554"/>
                              </a:lnTo>
                              <a:lnTo>
                                <a:pt x="8776" y="339370"/>
                              </a:lnTo>
                              <a:lnTo>
                                <a:pt x="13551" y="318504"/>
                              </a:lnTo>
                              <a:lnTo>
                                <a:pt x="19368" y="298057"/>
                              </a:lnTo>
                              <a:lnTo>
                                <a:pt x="26124" y="278029"/>
                              </a:lnTo>
                              <a:lnTo>
                                <a:pt x="33833" y="258484"/>
                              </a:lnTo>
                              <a:lnTo>
                                <a:pt x="42443" y="239383"/>
                              </a:lnTo>
                              <a:lnTo>
                                <a:pt x="51981" y="220803"/>
                              </a:lnTo>
                              <a:lnTo>
                                <a:pt x="62370" y="202782"/>
                              </a:lnTo>
                              <a:lnTo>
                                <a:pt x="73597" y="185281"/>
                              </a:lnTo>
                              <a:lnTo>
                                <a:pt x="85585" y="168390"/>
                              </a:lnTo>
                              <a:lnTo>
                                <a:pt x="98362" y="152096"/>
                              </a:lnTo>
                              <a:lnTo>
                                <a:pt x="111912" y="136475"/>
                              </a:lnTo>
                              <a:lnTo>
                                <a:pt x="126200" y="121515"/>
                              </a:lnTo>
                              <a:lnTo>
                                <a:pt x="141122" y="107253"/>
                              </a:lnTo>
                              <a:lnTo>
                                <a:pt x="156794" y="93714"/>
                              </a:lnTo>
                              <a:lnTo>
                                <a:pt x="173038" y="80900"/>
                              </a:lnTo>
                              <a:lnTo>
                                <a:pt x="189916" y="68899"/>
                              </a:lnTo>
                              <a:lnTo>
                                <a:pt x="207442" y="57672"/>
                              </a:lnTo>
                              <a:lnTo>
                                <a:pt x="225450" y="47296"/>
                              </a:lnTo>
                              <a:lnTo>
                                <a:pt x="244043" y="37758"/>
                              </a:lnTo>
                              <a:lnTo>
                                <a:pt x="263144" y="29148"/>
                              </a:lnTo>
                              <a:lnTo>
                                <a:pt x="282727" y="21413"/>
                              </a:lnTo>
                              <a:lnTo>
                                <a:pt x="302743" y="14631"/>
                              </a:lnTo>
                              <a:lnTo>
                                <a:pt x="323164" y="8866"/>
                              </a:lnTo>
                              <a:lnTo>
                                <a:pt x="344043" y="4027"/>
                              </a:lnTo>
                              <a:lnTo>
                                <a:pt x="365214" y="204"/>
                              </a:lnTo>
                              <a:lnTo>
                                <a:pt x="366852"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149" name="Shape 14149"/>
                      <wps:cNvSpPr/>
                      <wps:spPr>
                        <a:xfrm>
                          <a:off x="773384" y="198992"/>
                          <a:ext cx="143504" cy="728053"/>
                        </a:xfrm>
                        <a:custGeom>
                          <a:avLst/>
                          <a:gdLst/>
                          <a:ahLst/>
                          <a:cxnLst/>
                          <a:rect l="0" t="0" r="0" b="0"/>
                          <a:pathLst>
                            <a:path w="143504" h="728053">
                              <a:moveTo>
                                <a:pt x="36589" y="0"/>
                              </a:moveTo>
                              <a:lnTo>
                                <a:pt x="94869" y="0"/>
                              </a:lnTo>
                              <a:lnTo>
                                <a:pt x="94869" y="341744"/>
                              </a:lnTo>
                              <a:lnTo>
                                <a:pt x="143504" y="341744"/>
                              </a:lnTo>
                              <a:lnTo>
                                <a:pt x="143504" y="415267"/>
                              </a:lnTo>
                              <a:lnTo>
                                <a:pt x="94869" y="433641"/>
                              </a:lnTo>
                              <a:lnTo>
                                <a:pt x="94869" y="457213"/>
                              </a:lnTo>
                              <a:lnTo>
                                <a:pt x="143504" y="457213"/>
                              </a:lnTo>
                              <a:lnTo>
                                <a:pt x="143504" y="599300"/>
                              </a:lnTo>
                              <a:lnTo>
                                <a:pt x="127076" y="599300"/>
                              </a:lnTo>
                              <a:lnTo>
                                <a:pt x="127076" y="509791"/>
                              </a:lnTo>
                              <a:lnTo>
                                <a:pt x="105004" y="509791"/>
                              </a:lnTo>
                              <a:lnTo>
                                <a:pt x="105004" y="617626"/>
                              </a:lnTo>
                              <a:lnTo>
                                <a:pt x="143504" y="617626"/>
                              </a:lnTo>
                              <a:lnTo>
                                <a:pt x="143504" y="720553"/>
                              </a:lnTo>
                              <a:lnTo>
                                <a:pt x="129591" y="723062"/>
                              </a:lnTo>
                              <a:lnTo>
                                <a:pt x="108052" y="725780"/>
                              </a:lnTo>
                              <a:lnTo>
                                <a:pt x="86157" y="727456"/>
                              </a:lnTo>
                              <a:lnTo>
                                <a:pt x="63983" y="728053"/>
                              </a:lnTo>
                              <a:lnTo>
                                <a:pt x="41821" y="727456"/>
                              </a:lnTo>
                              <a:lnTo>
                                <a:pt x="19952" y="725780"/>
                              </a:lnTo>
                              <a:lnTo>
                                <a:pt x="0" y="723268"/>
                              </a:lnTo>
                              <a:lnTo>
                                <a:pt x="0" y="592925"/>
                              </a:lnTo>
                              <a:lnTo>
                                <a:pt x="21285" y="592925"/>
                              </a:lnTo>
                              <a:lnTo>
                                <a:pt x="30810" y="617626"/>
                              </a:lnTo>
                              <a:lnTo>
                                <a:pt x="54864" y="617626"/>
                              </a:lnTo>
                              <a:lnTo>
                                <a:pt x="11062" y="508902"/>
                              </a:lnTo>
                              <a:lnTo>
                                <a:pt x="0" y="508902"/>
                              </a:lnTo>
                              <a:lnTo>
                                <a:pt x="0" y="457213"/>
                              </a:lnTo>
                              <a:lnTo>
                                <a:pt x="36589" y="457213"/>
                              </a:lnTo>
                              <a:lnTo>
                                <a:pt x="36589" y="431762"/>
                              </a:lnTo>
                              <a:lnTo>
                                <a:pt x="0" y="416571"/>
                              </a:lnTo>
                              <a:lnTo>
                                <a:pt x="0" y="341744"/>
                              </a:lnTo>
                              <a:lnTo>
                                <a:pt x="36589" y="341744"/>
                              </a:lnTo>
                              <a:lnTo>
                                <a:pt x="36589"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150" name="Shape 14150"/>
                      <wps:cNvSpPr/>
                      <wps:spPr>
                        <a:xfrm>
                          <a:off x="773384" y="65261"/>
                          <a:ext cx="143504" cy="26900"/>
                        </a:xfrm>
                        <a:custGeom>
                          <a:avLst/>
                          <a:gdLst/>
                          <a:ahLst/>
                          <a:cxnLst/>
                          <a:rect l="0" t="0" r="0" b="0"/>
                          <a:pathLst>
                            <a:path w="143504" h="26900">
                              <a:moveTo>
                                <a:pt x="63983" y="0"/>
                              </a:moveTo>
                              <a:lnTo>
                                <a:pt x="86157" y="584"/>
                              </a:lnTo>
                              <a:lnTo>
                                <a:pt x="108052" y="2261"/>
                              </a:lnTo>
                              <a:lnTo>
                                <a:pt x="129591" y="4953"/>
                              </a:lnTo>
                              <a:lnTo>
                                <a:pt x="143504" y="7462"/>
                              </a:lnTo>
                              <a:lnTo>
                                <a:pt x="143504" y="26900"/>
                              </a:lnTo>
                              <a:lnTo>
                                <a:pt x="126645" y="23914"/>
                              </a:lnTo>
                              <a:lnTo>
                                <a:pt x="106070" y="21272"/>
                              </a:lnTo>
                              <a:lnTo>
                                <a:pt x="85192" y="19672"/>
                              </a:lnTo>
                              <a:lnTo>
                                <a:pt x="63983" y="19164"/>
                              </a:lnTo>
                              <a:lnTo>
                                <a:pt x="42787" y="19672"/>
                              </a:lnTo>
                              <a:lnTo>
                                <a:pt x="21908" y="21272"/>
                              </a:lnTo>
                              <a:lnTo>
                                <a:pt x="1334" y="23914"/>
                              </a:lnTo>
                              <a:lnTo>
                                <a:pt x="0" y="24150"/>
                              </a:lnTo>
                              <a:lnTo>
                                <a:pt x="0" y="4749"/>
                              </a:lnTo>
                              <a:lnTo>
                                <a:pt x="19952" y="2261"/>
                              </a:lnTo>
                              <a:lnTo>
                                <a:pt x="41821" y="584"/>
                              </a:lnTo>
                              <a:lnTo>
                                <a:pt x="63983"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151" name="Shape 14151"/>
                      <wps:cNvSpPr/>
                      <wps:spPr>
                        <a:xfrm>
                          <a:off x="916888" y="273821"/>
                          <a:ext cx="91662" cy="340438"/>
                        </a:xfrm>
                        <a:custGeom>
                          <a:avLst/>
                          <a:gdLst/>
                          <a:ahLst/>
                          <a:cxnLst/>
                          <a:rect l="0" t="0" r="0" b="0"/>
                          <a:pathLst>
                            <a:path w="91662" h="340438">
                              <a:moveTo>
                                <a:pt x="33382" y="0"/>
                              </a:moveTo>
                              <a:lnTo>
                                <a:pt x="91662" y="0"/>
                              </a:lnTo>
                              <a:lnTo>
                                <a:pt x="91662" y="269431"/>
                              </a:lnTo>
                              <a:lnTo>
                                <a:pt x="91586" y="269431"/>
                              </a:lnTo>
                              <a:cubicBezTo>
                                <a:pt x="91078" y="288379"/>
                                <a:pt x="88449" y="301828"/>
                                <a:pt x="75102" y="312064"/>
                              </a:cubicBezTo>
                              <a:lnTo>
                                <a:pt x="0" y="340438"/>
                              </a:lnTo>
                              <a:lnTo>
                                <a:pt x="0" y="266916"/>
                              </a:lnTo>
                              <a:lnTo>
                                <a:pt x="33382" y="266916"/>
                              </a:lnTo>
                              <a:lnTo>
                                <a:pt x="33382"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152" name="Shape 14152"/>
                      <wps:cNvSpPr/>
                      <wps:spPr>
                        <a:xfrm>
                          <a:off x="916888" y="72724"/>
                          <a:ext cx="351301" cy="846822"/>
                        </a:xfrm>
                        <a:custGeom>
                          <a:avLst/>
                          <a:gdLst/>
                          <a:ahLst/>
                          <a:cxnLst/>
                          <a:rect l="0" t="0" r="0" b="0"/>
                          <a:pathLst>
                            <a:path w="351301" h="846822">
                              <a:moveTo>
                                <a:pt x="0" y="0"/>
                              </a:moveTo>
                              <a:lnTo>
                                <a:pt x="7284" y="1314"/>
                              </a:lnTo>
                              <a:lnTo>
                                <a:pt x="28162" y="6152"/>
                              </a:lnTo>
                              <a:lnTo>
                                <a:pt x="48597" y="11918"/>
                              </a:lnTo>
                              <a:lnTo>
                                <a:pt x="68599" y="18700"/>
                              </a:lnTo>
                              <a:lnTo>
                                <a:pt x="88183" y="26434"/>
                              </a:lnTo>
                              <a:lnTo>
                                <a:pt x="107258" y="35045"/>
                              </a:lnTo>
                              <a:lnTo>
                                <a:pt x="125876" y="44582"/>
                              </a:lnTo>
                              <a:lnTo>
                                <a:pt x="143885" y="54958"/>
                              </a:lnTo>
                              <a:lnTo>
                                <a:pt x="161385" y="66185"/>
                              </a:lnTo>
                              <a:lnTo>
                                <a:pt x="178289" y="78187"/>
                              </a:lnTo>
                              <a:lnTo>
                                <a:pt x="194532" y="91001"/>
                              </a:lnTo>
                              <a:lnTo>
                                <a:pt x="210204" y="104539"/>
                              </a:lnTo>
                              <a:lnTo>
                                <a:pt x="225127" y="118801"/>
                              </a:lnTo>
                              <a:lnTo>
                                <a:pt x="239414" y="133762"/>
                              </a:lnTo>
                              <a:lnTo>
                                <a:pt x="252965" y="149383"/>
                              </a:lnTo>
                              <a:lnTo>
                                <a:pt x="265729" y="165677"/>
                              </a:lnTo>
                              <a:lnTo>
                                <a:pt x="277730" y="182568"/>
                              </a:lnTo>
                              <a:lnTo>
                                <a:pt x="288957" y="200069"/>
                              </a:lnTo>
                              <a:lnTo>
                                <a:pt x="299320" y="218090"/>
                              </a:lnTo>
                              <a:lnTo>
                                <a:pt x="308858" y="236670"/>
                              </a:lnTo>
                              <a:lnTo>
                                <a:pt x="317468" y="255771"/>
                              </a:lnTo>
                              <a:lnTo>
                                <a:pt x="325177" y="275316"/>
                              </a:lnTo>
                              <a:lnTo>
                                <a:pt x="331959" y="295344"/>
                              </a:lnTo>
                              <a:lnTo>
                                <a:pt x="337776" y="315791"/>
                              </a:lnTo>
                              <a:lnTo>
                                <a:pt x="342564" y="336657"/>
                              </a:lnTo>
                              <a:lnTo>
                                <a:pt x="346399" y="357841"/>
                              </a:lnTo>
                              <a:lnTo>
                                <a:pt x="349104" y="379405"/>
                              </a:lnTo>
                              <a:lnTo>
                                <a:pt x="350768" y="401287"/>
                              </a:lnTo>
                              <a:lnTo>
                                <a:pt x="351301" y="423423"/>
                              </a:lnTo>
                              <a:lnTo>
                                <a:pt x="350768" y="445547"/>
                              </a:lnTo>
                              <a:lnTo>
                                <a:pt x="349104" y="467416"/>
                              </a:lnTo>
                              <a:lnTo>
                                <a:pt x="346399" y="488994"/>
                              </a:lnTo>
                              <a:lnTo>
                                <a:pt x="342564" y="510190"/>
                              </a:lnTo>
                              <a:lnTo>
                                <a:pt x="337776" y="531056"/>
                              </a:lnTo>
                              <a:lnTo>
                                <a:pt x="331959" y="551503"/>
                              </a:lnTo>
                              <a:lnTo>
                                <a:pt x="325177" y="571518"/>
                              </a:lnTo>
                              <a:lnTo>
                                <a:pt x="317468" y="591051"/>
                              </a:lnTo>
                              <a:lnTo>
                                <a:pt x="308858" y="610177"/>
                              </a:lnTo>
                              <a:lnTo>
                                <a:pt x="299320" y="628757"/>
                              </a:lnTo>
                              <a:lnTo>
                                <a:pt x="288957" y="646766"/>
                              </a:lnTo>
                              <a:lnTo>
                                <a:pt x="277730" y="664266"/>
                              </a:lnTo>
                              <a:lnTo>
                                <a:pt x="265729" y="681170"/>
                              </a:lnTo>
                              <a:lnTo>
                                <a:pt x="252965" y="697451"/>
                              </a:lnTo>
                              <a:lnTo>
                                <a:pt x="239414" y="713072"/>
                              </a:lnTo>
                              <a:lnTo>
                                <a:pt x="225127" y="728046"/>
                              </a:lnTo>
                              <a:lnTo>
                                <a:pt x="210204" y="742295"/>
                              </a:lnTo>
                              <a:lnTo>
                                <a:pt x="194532" y="755846"/>
                              </a:lnTo>
                              <a:lnTo>
                                <a:pt x="178289" y="768648"/>
                              </a:lnTo>
                              <a:lnTo>
                                <a:pt x="161385" y="780649"/>
                              </a:lnTo>
                              <a:lnTo>
                                <a:pt x="143885" y="791876"/>
                              </a:lnTo>
                              <a:lnTo>
                                <a:pt x="125876" y="802252"/>
                              </a:lnTo>
                              <a:lnTo>
                                <a:pt x="107258" y="811764"/>
                              </a:lnTo>
                              <a:lnTo>
                                <a:pt x="88183" y="820387"/>
                              </a:lnTo>
                              <a:lnTo>
                                <a:pt x="68599" y="828134"/>
                              </a:lnTo>
                              <a:lnTo>
                                <a:pt x="48597" y="834916"/>
                              </a:lnTo>
                              <a:lnTo>
                                <a:pt x="28162" y="840707"/>
                              </a:lnTo>
                              <a:lnTo>
                                <a:pt x="7284" y="845508"/>
                              </a:lnTo>
                              <a:lnTo>
                                <a:pt x="0" y="846822"/>
                              </a:lnTo>
                              <a:lnTo>
                                <a:pt x="0" y="743895"/>
                              </a:lnTo>
                              <a:lnTo>
                                <a:pt x="38500" y="743895"/>
                              </a:lnTo>
                              <a:lnTo>
                                <a:pt x="38500" y="725569"/>
                              </a:lnTo>
                              <a:lnTo>
                                <a:pt x="0" y="725569"/>
                              </a:lnTo>
                              <a:lnTo>
                                <a:pt x="0" y="583482"/>
                              </a:lnTo>
                              <a:lnTo>
                                <a:pt x="299726" y="583482"/>
                              </a:lnTo>
                              <a:lnTo>
                                <a:pt x="307042" y="564990"/>
                              </a:lnTo>
                              <a:lnTo>
                                <a:pt x="313493" y="545864"/>
                              </a:lnTo>
                              <a:lnTo>
                                <a:pt x="319018" y="526344"/>
                              </a:lnTo>
                              <a:lnTo>
                                <a:pt x="323653" y="506443"/>
                              </a:lnTo>
                              <a:lnTo>
                                <a:pt x="327247" y="486136"/>
                              </a:lnTo>
                              <a:lnTo>
                                <a:pt x="329889" y="465549"/>
                              </a:lnTo>
                              <a:lnTo>
                                <a:pt x="331476" y="444658"/>
                              </a:lnTo>
                              <a:lnTo>
                                <a:pt x="332010" y="423423"/>
                              </a:lnTo>
                              <a:lnTo>
                                <a:pt x="331476" y="402189"/>
                              </a:lnTo>
                              <a:lnTo>
                                <a:pt x="329889" y="381272"/>
                              </a:lnTo>
                              <a:lnTo>
                                <a:pt x="327247" y="360698"/>
                              </a:lnTo>
                              <a:lnTo>
                                <a:pt x="323653" y="340404"/>
                              </a:lnTo>
                              <a:lnTo>
                                <a:pt x="319018" y="320503"/>
                              </a:lnTo>
                              <a:lnTo>
                                <a:pt x="313493" y="300970"/>
                              </a:lnTo>
                              <a:lnTo>
                                <a:pt x="307042" y="281844"/>
                              </a:lnTo>
                              <a:lnTo>
                                <a:pt x="299625" y="263124"/>
                              </a:lnTo>
                              <a:lnTo>
                                <a:pt x="291370" y="244899"/>
                              </a:lnTo>
                              <a:lnTo>
                                <a:pt x="282315" y="227145"/>
                              </a:lnTo>
                              <a:lnTo>
                                <a:pt x="272396" y="209898"/>
                              </a:lnTo>
                              <a:lnTo>
                                <a:pt x="261703" y="193211"/>
                              </a:lnTo>
                              <a:lnTo>
                                <a:pt x="250235" y="177069"/>
                              </a:lnTo>
                              <a:lnTo>
                                <a:pt x="237992" y="161524"/>
                              </a:lnTo>
                              <a:lnTo>
                                <a:pt x="225050" y="146563"/>
                              </a:lnTo>
                              <a:lnTo>
                                <a:pt x="211436" y="132263"/>
                              </a:lnTo>
                              <a:lnTo>
                                <a:pt x="197123" y="118623"/>
                              </a:lnTo>
                              <a:lnTo>
                                <a:pt x="182226" y="105669"/>
                              </a:lnTo>
                              <a:lnTo>
                                <a:pt x="166656" y="93465"/>
                              </a:lnTo>
                              <a:lnTo>
                                <a:pt x="150501" y="81984"/>
                              </a:lnTo>
                              <a:lnTo>
                                <a:pt x="133865" y="71303"/>
                              </a:lnTo>
                              <a:lnTo>
                                <a:pt x="116580" y="61359"/>
                              </a:lnTo>
                              <a:lnTo>
                                <a:pt x="98851" y="52279"/>
                              </a:lnTo>
                              <a:lnTo>
                                <a:pt x="80626" y="44024"/>
                              </a:lnTo>
                              <a:lnTo>
                                <a:pt x="61970" y="36683"/>
                              </a:lnTo>
                              <a:lnTo>
                                <a:pt x="42844" y="30206"/>
                              </a:lnTo>
                              <a:lnTo>
                                <a:pt x="23311" y="24643"/>
                              </a:lnTo>
                              <a:lnTo>
                                <a:pt x="3435" y="20046"/>
                              </a:lnTo>
                              <a:lnTo>
                                <a:pt x="0" y="19438"/>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153" name="Shape 14153"/>
                      <wps:cNvSpPr/>
                      <wps:spPr>
                        <a:xfrm>
                          <a:off x="757749" y="733278"/>
                          <a:ext cx="29845" cy="40348"/>
                        </a:xfrm>
                        <a:custGeom>
                          <a:avLst/>
                          <a:gdLst/>
                          <a:ahLst/>
                          <a:cxnLst/>
                          <a:rect l="0" t="0" r="0" b="0"/>
                          <a:pathLst>
                            <a:path w="29845" h="40348">
                              <a:moveTo>
                                <a:pt x="14770" y="0"/>
                              </a:moveTo>
                              <a:lnTo>
                                <a:pt x="29845" y="40348"/>
                              </a:lnTo>
                              <a:lnTo>
                                <a:pt x="0" y="40348"/>
                              </a:lnTo>
                              <a:lnTo>
                                <a:pt x="1477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154" name="Shape 14154"/>
                      <wps:cNvSpPr/>
                      <wps:spPr>
                        <a:xfrm>
                          <a:off x="1651493" y="1049290"/>
                          <a:ext cx="10947" cy="27610"/>
                        </a:xfrm>
                        <a:custGeom>
                          <a:avLst/>
                          <a:gdLst/>
                          <a:ahLst/>
                          <a:cxnLst/>
                          <a:rect l="0" t="0" r="0" b="0"/>
                          <a:pathLst>
                            <a:path w="10947" h="27610">
                              <a:moveTo>
                                <a:pt x="10287" y="0"/>
                              </a:moveTo>
                              <a:lnTo>
                                <a:pt x="10947" y="153"/>
                              </a:lnTo>
                              <a:lnTo>
                                <a:pt x="10947" y="5398"/>
                              </a:lnTo>
                              <a:lnTo>
                                <a:pt x="9804" y="4585"/>
                              </a:lnTo>
                              <a:cubicBezTo>
                                <a:pt x="8153" y="4585"/>
                                <a:pt x="7023" y="4737"/>
                                <a:pt x="6375" y="4902"/>
                              </a:cubicBezTo>
                              <a:lnTo>
                                <a:pt x="6375" y="12573"/>
                              </a:lnTo>
                              <a:lnTo>
                                <a:pt x="9309" y="12573"/>
                              </a:lnTo>
                              <a:lnTo>
                                <a:pt x="10947" y="11538"/>
                              </a:lnTo>
                              <a:lnTo>
                                <a:pt x="10947" y="18313"/>
                              </a:lnTo>
                              <a:lnTo>
                                <a:pt x="9144" y="16980"/>
                              </a:lnTo>
                              <a:lnTo>
                                <a:pt x="6210" y="16980"/>
                              </a:lnTo>
                              <a:lnTo>
                                <a:pt x="6210" y="27610"/>
                              </a:lnTo>
                              <a:lnTo>
                                <a:pt x="0" y="27610"/>
                              </a:lnTo>
                              <a:lnTo>
                                <a:pt x="0" y="813"/>
                              </a:lnTo>
                              <a:cubicBezTo>
                                <a:pt x="2438" y="483"/>
                                <a:pt x="5867" y="0"/>
                                <a:pt x="10287" y="0"/>
                              </a:cubicBez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155" name="Shape 14155"/>
                      <wps:cNvSpPr/>
                      <wps:spPr>
                        <a:xfrm>
                          <a:off x="1634335" y="1036209"/>
                          <a:ext cx="28105" cy="53759"/>
                        </a:xfrm>
                        <a:custGeom>
                          <a:avLst/>
                          <a:gdLst/>
                          <a:ahLst/>
                          <a:cxnLst/>
                          <a:rect l="0" t="0" r="0" b="0"/>
                          <a:pathLst>
                            <a:path w="28105" h="53759">
                              <a:moveTo>
                                <a:pt x="27762" y="0"/>
                              </a:moveTo>
                              <a:lnTo>
                                <a:pt x="28105" y="138"/>
                              </a:lnTo>
                              <a:lnTo>
                                <a:pt x="28105" y="5678"/>
                              </a:lnTo>
                              <a:lnTo>
                                <a:pt x="27445" y="5398"/>
                              </a:lnTo>
                              <a:cubicBezTo>
                                <a:pt x="15862" y="5398"/>
                                <a:pt x="6858" y="15037"/>
                                <a:pt x="6858" y="26797"/>
                              </a:cubicBezTo>
                              <a:cubicBezTo>
                                <a:pt x="6858" y="38735"/>
                                <a:pt x="15862" y="48209"/>
                                <a:pt x="27762" y="48209"/>
                              </a:cubicBezTo>
                              <a:lnTo>
                                <a:pt x="28105" y="48065"/>
                              </a:lnTo>
                              <a:lnTo>
                                <a:pt x="28105" y="53565"/>
                              </a:lnTo>
                              <a:lnTo>
                                <a:pt x="27623" y="53759"/>
                              </a:lnTo>
                              <a:cubicBezTo>
                                <a:pt x="12268" y="53759"/>
                                <a:pt x="0" y="41846"/>
                                <a:pt x="0" y="26797"/>
                              </a:cubicBezTo>
                              <a:cubicBezTo>
                                <a:pt x="0" y="11760"/>
                                <a:pt x="12268" y="0"/>
                                <a:pt x="27762" y="0"/>
                              </a:cubicBez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156" name="Shape 14156"/>
                      <wps:cNvSpPr/>
                      <wps:spPr>
                        <a:xfrm>
                          <a:off x="1662440" y="1049443"/>
                          <a:ext cx="12421" cy="27457"/>
                        </a:xfrm>
                        <a:custGeom>
                          <a:avLst/>
                          <a:gdLst/>
                          <a:ahLst/>
                          <a:cxnLst/>
                          <a:rect l="0" t="0" r="0" b="0"/>
                          <a:pathLst>
                            <a:path w="12421" h="27457">
                              <a:moveTo>
                                <a:pt x="0" y="0"/>
                              </a:moveTo>
                              <a:lnTo>
                                <a:pt x="8496" y="1968"/>
                              </a:lnTo>
                              <a:cubicBezTo>
                                <a:pt x="10122" y="3111"/>
                                <a:pt x="11265" y="5067"/>
                                <a:pt x="11265" y="7696"/>
                              </a:cubicBezTo>
                              <a:cubicBezTo>
                                <a:pt x="11265" y="10947"/>
                                <a:pt x="8826" y="13068"/>
                                <a:pt x="5715" y="14071"/>
                              </a:cubicBezTo>
                              <a:lnTo>
                                <a:pt x="5715" y="14376"/>
                              </a:lnTo>
                              <a:cubicBezTo>
                                <a:pt x="8318" y="15201"/>
                                <a:pt x="9639" y="17335"/>
                                <a:pt x="10452" y="20929"/>
                              </a:cubicBezTo>
                              <a:cubicBezTo>
                                <a:pt x="11265" y="24993"/>
                                <a:pt x="11925" y="26479"/>
                                <a:pt x="12421" y="27457"/>
                              </a:cubicBezTo>
                              <a:lnTo>
                                <a:pt x="5880" y="27457"/>
                              </a:lnTo>
                              <a:cubicBezTo>
                                <a:pt x="5067" y="26479"/>
                                <a:pt x="4572" y="24193"/>
                                <a:pt x="3746" y="20929"/>
                              </a:cubicBezTo>
                              <a:lnTo>
                                <a:pt x="0" y="18160"/>
                              </a:lnTo>
                              <a:lnTo>
                                <a:pt x="0" y="11385"/>
                              </a:lnTo>
                              <a:lnTo>
                                <a:pt x="4572" y="8496"/>
                              </a:lnTo>
                              <a:lnTo>
                                <a:pt x="0" y="5245"/>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157" name="Shape 14157"/>
                      <wps:cNvSpPr/>
                      <wps:spPr>
                        <a:xfrm>
                          <a:off x="1662440" y="1036346"/>
                          <a:ext cx="26962" cy="53427"/>
                        </a:xfrm>
                        <a:custGeom>
                          <a:avLst/>
                          <a:gdLst/>
                          <a:ahLst/>
                          <a:cxnLst/>
                          <a:rect l="0" t="0" r="0" b="0"/>
                          <a:pathLst>
                            <a:path w="26962" h="53427">
                              <a:moveTo>
                                <a:pt x="0" y="0"/>
                              </a:moveTo>
                              <a:lnTo>
                                <a:pt x="19015" y="7622"/>
                              </a:lnTo>
                              <a:cubicBezTo>
                                <a:pt x="23939" y="12442"/>
                                <a:pt x="26962" y="19141"/>
                                <a:pt x="26962" y="26659"/>
                              </a:cubicBezTo>
                              <a:cubicBezTo>
                                <a:pt x="26962" y="34184"/>
                                <a:pt x="23939" y="40925"/>
                                <a:pt x="18998" y="45784"/>
                              </a:cubicBezTo>
                              <a:lnTo>
                                <a:pt x="0" y="53427"/>
                              </a:lnTo>
                              <a:lnTo>
                                <a:pt x="0" y="47927"/>
                              </a:lnTo>
                              <a:lnTo>
                                <a:pt x="14227" y="41922"/>
                              </a:lnTo>
                              <a:cubicBezTo>
                                <a:pt x="17885" y="38064"/>
                                <a:pt x="20091" y="32717"/>
                                <a:pt x="20091" y="26837"/>
                              </a:cubicBezTo>
                              <a:cubicBezTo>
                                <a:pt x="20091" y="20868"/>
                                <a:pt x="17885" y="15474"/>
                                <a:pt x="14188" y="11572"/>
                              </a:cubicBezTo>
                              <a:lnTo>
                                <a:pt x="0" y="5541"/>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158" name="Shape 14158"/>
                      <wps:cNvSpPr/>
                      <wps:spPr>
                        <a:xfrm>
                          <a:off x="43" y="1042596"/>
                          <a:ext cx="231737" cy="295631"/>
                        </a:xfrm>
                        <a:custGeom>
                          <a:avLst/>
                          <a:gdLst/>
                          <a:ahLst/>
                          <a:cxnLst/>
                          <a:rect l="0" t="0" r="0" b="0"/>
                          <a:pathLst>
                            <a:path w="231737" h="295631">
                              <a:moveTo>
                                <a:pt x="0" y="0"/>
                              </a:moveTo>
                              <a:lnTo>
                                <a:pt x="58661" y="0"/>
                              </a:lnTo>
                              <a:lnTo>
                                <a:pt x="58661" y="157429"/>
                              </a:lnTo>
                              <a:cubicBezTo>
                                <a:pt x="58661" y="182397"/>
                                <a:pt x="59411" y="198653"/>
                                <a:pt x="60833" y="206019"/>
                              </a:cubicBezTo>
                              <a:cubicBezTo>
                                <a:pt x="63348" y="217945"/>
                                <a:pt x="69342" y="227470"/>
                                <a:pt x="78778" y="234645"/>
                              </a:cubicBezTo>
                              <a:cubicBezTo>
                                <a:pt x="88240" y="241884"/>
                                <a:pt x="101181" y="245491"/>
                                <a:pt x="117551" y="245491"/>
                              </a:cubicBezTo>
                              <a:cubicBezTo>
                                <a:pt x="134188" y="245491"/>
                                <a:pt x="146787" y="242100"/>
                                <a:pt x="155257" y="235255"/>
                              </a:cubicBezTo>
                              <a:cubicBezTo>
                                <a:pt x="163716" y="228498"/>
                                <a:pt x="168783" y="220116"/>
                                <a:pt x="170485" y="210223"/>
                              </a:cubicBezTo>
                              <a:cubicBezTo>
                                <a:pt x="172237" y="200292"/>
                                <a:pt x="173050" y="183820"/>
                                <a:pt x="173050" y="160820"/>
                              </a:cubicBezTo>
                              <a:lnTo>
                                <a:pt x="173050" y="0"/>
                              </a:lnTo>
                              <a:lnTo>
                                <a:pt x="231737" y="0"/>
                              </a:lnTo>
                              <a:lnTo>
                                <a:pt x="231737" y="152692"/>
                              </a:lnTo>
                              <a:cubicBezTo>
                                <a:pt x="231737" y="187604"/>
                                <a:pt x="230162" y="212255"/>
                                <a:pt x="226987" y="226670"/>
                              </a:cubicBezTo>
                              <a:cubicBezTo>
                                <a:pt x="223799" y="241084"/>
                                <a:pt x="217983" y="253200"/>
                                <a:pt x="209436" y="263144"/>
                              </a:cubicBezTo>
                              <a:cubicBezTo>
                                <a:pt x="200914" y="273037"/>
                                <a:pt x="189497" y="280937"/>
                                <a:pt x="175285" y="286842"/>
                              </a:cubicBezTo>
                              <a:cubicBezTo>
                                <a:pt x="160998" y="292710"/>
                                <a:pt x="142329" y="295631"/>
                                <a:pt x="119329" y="295631"/>
                              </a:cubicBezTo>
                              <a:cubicBezTo>
                                <a:pt x="91554" y="295631"/>
                                <a:pt x="70498" y="292443"/>
                                <a:pt x="56172" y="286004"/>
                              </a:cubicBezTo>
                              <a:cubicBezTo>
                                <a:pt x="41808" y="279591"/>
                                <a:pt x="30531" y="271259"/>
                                <a:pt x="22200" y="261048"/>
                              </a:cubicBezTo>
                              <a:cubicBezTo>
                                <a:pt x="13881" y="250838"/>
                                <a:pt x="8382" y="240068"/>
                                <a:pt x="5740" y="228841"/>
                              </a:cubicBezTo>
                              <a:cubicBezTo>
                                <a:pt x="1892" y="212192"/>
                                <a:pt x="0" y="187604"/>
                                <a:pt x="0" y="155054"/>
                              </a:cubicBez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159" name="Shape 14159"/>
                      <wps:cNvSpPr/>
                      <wps:spPr>
                        <a:xfrm>
                          <a:off x="294243" y="1042591"/>
                          <a:ext cx="230632" cy="290703"/>
                        </a:xfrm>
                        <a:custGeom>
                          <a:avLst/>
                          <a:gdLst/>
                          <a:ahLst/>
                          <a:cxnLst/>
                          <a:rect l="0" t="0" r="0" b="0"/>
                          <a:pathLst>
                            <a:path w="230632" h="290703">
                              <a:moveTo>
                                <a:pt x="0" y="0"/>
                              </a:moveTo>
                              <a:lnTo>
                                <a:pt x="57112" y="0"/>
                              </a:lnTo>
                              <a:lnTo>
                                <a:pt x="176098" y="194120"/>
                              </a:lnTo>
                              <a:lnTo>
                                <a:pt x="176098" y="0"/>
                              </a:lnTo>
                              <a:lnTo>
                                <a:pt x="230632" y="0"/>
                              </a:lnTo>
                              <a:lnTo>
                                <a:pt x="230632" y="290703"/>
                              </a:lnTo>
                              <a:lnTo>
                                <a:pt x="171679" y="290703"/>
                              </a:lnTo>
                              <a:lnTo>
                                <a:pt x="54534" y="101143"/>
                              </a:lnTo>
                              <a:lnTo>
                                <a:pt x="54534" y="290703"/>
                              </a:lnTo>
                              <a:lnTo>
                                <a:pt x="0" y="290703"/>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160" name="Shape 14160"/>
                      <wps:cNvSpPr/>
                      <wps:spPr>
                        <a:xfrm>
                          <a:off x="553946" y="1042595"/>
                          <a:ext cx="143935" cy="290703"/>
                        </a:xfrm>
                        <a:custGeom>
                          <a:avLst/>
                          <a:gdLst/>
                          <a:ahLst/>
                          <a:cxnLst/>
                          <a:rect l="0" t="0" r="0" b="0"/>
                          <a:pathLst>
                            <a:path w="143935" h="290703">
                              <a:moveTo>
                                <a:pt x="113233" y="0"/>
                              </a:moveTo>
                              <a:lnTo>
                                <a:pt x="143935" y="0"/>
                              </a:lnTo>
                              <a:lnTo>
                                <a:pt x="143935" y="68917"/>
                              </a:lnTo>
                              <a:lnTo>
                                <a:pt x="143523" y="67805"/>
                              </a:lnTo>
                              <a:lnTo>
                                <a:pt x="104280" y="175717"/>
                              </a:lnTo>
                              <a:lnTo>
                                <a:pt x="143935" y="175717"/>
                              </a:lnTo>
                              <a:lnTo>
                                <a:pt x="143935" y="224638"/>
                              </a:lnTo>
                              <a:lnTo>
                                <a:pt x="86208" y="224638"/>
                              </a:lnTo>
                              <a:lnTo>
                                <a:pt x="62268" y="290703"/>
                              </a:lnTo>
                              <a:lnTo>
                                <a:pt x="0" y="290703"/>
                              </a:lnTo>
                              <a:lnTo>
                                <a:pt x="113233"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161" name="Shape 14161"/>
                      <wps:cNvSpPr/>
                      <wps:spPr>
                        <a:xfrm>
                          <a:off x="697882" y="1042595"/>
                          <a:ext cx="147745" cy="290703"/>
                        </a:xfrm>
                        <a:custGeom>
                          <a:avLst/>
                          <a:gdLst/>
                          <a:ahLst/>
                          <a:cxnLst/>
                          <a:rect l="0" t="0" r="0" b="0"/>
                          <a:pathLst>
                            <a:path w="147745" h="290703">
                              <a:moveTo>
                                <a:pt x="0" y="0"/>
                              </a:moveTo>
                              <a:lnTo>
                                <a:pt x="31350" y="0"/>
                              </a:lnTo>
                              <a:lnTo>
                                <a:pt x="147745" y="290703"/>
                              </a:lnTo>
                              <a:lnTo>
                                <a:pt x="83877" y="290703"/>
                              </a:lnTo>
                              <a:lnTo>
                                <a:pt x="58477" y="224638"/>
                              </a:lnTo>
                              <a:lnTo>
                                <a:pt x="0" y="224638"/>
                              </a:lnTo>
                              <a:lnTo>
                                <a:pt x="0" y="175717"/>
                              </a:lnTo>
                              <a:lnTo>
                                <a:pt x="39656" y="175717"/>
                              </a:lnTo>
                              <a:lnTo>
                                <a:pt x="0" y="68917"/>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162" name="Shape 14162"/>
                      <wps:cNvSpPr/>
                      <wps:spPr>
                        <a:xfrm>
                          <a:off x="872973" y="1042596"/>
                          <a:ext cx="231737" cy="295631"/>
                        </a:xfrm>
                        <a:custGeom>
                          <a:avLst/>
                          <a:gdLst/>
                          <a:ahLst/>
                          <a:cxnLst/>
                          <a:rect l="0" t="0" r="0" b="0"/>
                          <a:pathLst>
                            <a:path w="231737" h="295631">
                              <a:moveTo>
                                <a:pt x="0" y="0"/>
                              </a:moveTo>
                              <a:lnTo>
                                <a:pt x="58687" y="0"/>
                              </a:lnTo>
                              <a:lnTo>
                                <a:pt x="58687" y="157429"/>
                              </a:lnTo>
                              <a:cubicBezTo>
                                <a:pt x="58687" y="182397"/>
                                <a:pt x="59436" y="198653"/>
                                <a:pt x="60858" y="206019"/>
                              </a:cubicBezTo>
                              <a:cubicBezTo>
                                <a:pt x="63373" y="217945"/>
                                <a:pt x="69367" y="227470"/>
                                <a:pt x="78778" y="234645"/>
                              </a:cubicBezTo>
                              <a:cubicBezTo>
                                <a:pt x="88265" y="241884"/>
                                <a:pt x="101181" y="245491"/>
                                <a:pt x="117551" y="245491"/>
                              </a:cubicBezTo>
                              <a:cubicBezTo>
                                <a:pt x="134214" y="245491"/>
                                <a:pt x="146787" y="242100"/>
                                <a:pt x="155258" y="235255"/>
                              </a:cubicBezTo>
                              <a:cubicBezTo>
                                <a:pt x="163716" y="228498"/>
                                <a:pt x="168796" y="220116"/>
                                <a:pt x="170485" y="210223"/>
                              </a:cubicBezTo>
                              <a:cubicBezTo>
                                <a:pt x="172263" y="200292"/>
                                <a:pt x="173050" y="183820"/>
                                <a:pt x="173050" y="160820"/>
                              </a:cubicBezTo>
                              <a:lnTo>
                                <a:pt x="173050" y="0"/>
                              </a:lnTo>
                              <a:lnTo>
                                <a:pt x="231737" y="0"/>
                              </a:lnTo>
                              <a:lnTo>
                                <a:pt x="231737" y="152692"/>
                              </a:lnTo>
                              <a:cubicBezTo>
                                <a:pt x="231737" y="187604"/>
                                <a:pt x="230188" y="212255"/>
                                <a:pt x="226987" y="226670"/>
                              </a:cubicBezTo>
                              <a:cubicBezTo>
                                <a:pt x="223825" y="241084"/>
                                <a:pt x="217983" y="253200"/>
                                <a:pt x="209461" y="263144"/>
                              </a:cubicBezTo>
                              <a:cubicBezTo>
                                <a:pt x="200939" y="273037"/>
                                <a:pt x="189497" y="280937"/>
                                <a:pt x="175311" y="286842"/>
                              </a:cubicBezTo>
                              <a:cubicBezTo>
                                <a:pt x="161023" y="292710"/>
                                <a:pt x="142342" y="295631"/>
                                <a:pt x="119329" y="295631"/>
                              </a:cubicBezTo>
                              <a:cubicBezTo>
                                <a:pt x="91580" y="295631"/>
                                <a:pt x="70548" y="292443"/>
                                <a:pt x="56172" y="286004"/>
                              </a:cubicBezTo>
                              <a:cubicBezTo>
                                <a:pt x="41821" y="279591"/>
                                <a:pt x="30531" y="271259"/>
                                <a:pt x="22200" y="261048"/>
                              </a:cubicBezTo>
                              <a:cubicBezTo>
                                <a:pt x="13881" y="250838"/>
                                <a:pt x="8407" y="240068"/>
                                <a:pt x="5766" y="228841"/>
                              </a:cubicBezTo>
                              <a:cubicBezTo>
                                <a:pt x="1892" y="212192"/>
                                <a:pt x="0" y="187604"/>
                                <a:pt x="0" y="155054"/>
                              </a:cubicBez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163" name="Shape 14163"/>
                      <wps:cNvSpPr/>
                      <wps:spPr>
                        <a:xfrm>
                          <a:off x="1175023" y="1044966"/>
                          <a:ext cx="204572" cy="288328"/>
                        </a:xfrm>
                        <a:custGeom>
                          <a:avLst/>
                          <a:gdLst/>
                          <a:ahLst/>
                          <a:cxnLst/>
                          <a:rect l="0" t="0" r="0" b="0"/>
                          <a:pathLst>
                            <a:path w="204572" h="288328">
                              <a:moveTo>
                                <a:pt x="0" y="0"/>
                              </a:moveTo>
                              <a:lnTo>
                                <a:pt x="58674" y="0"/>
                              </a:lnTo>
                              <a:lnTo>
                                <a:pt x="58674" y="239332"/>
                              </a:lnTo>
                              <a:lnTo>
                                <a:pt x="204572" y="239332"/>
                              </a:lnTo>
                              <a:lnTo>
                                <a:pt x="204572" y="288328"/>
                              </a:lnTo>
                              <a:lnTo>
                                <a:pt x="0" y="288328"/>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164" name="Shape 14164"/>
                      <wps:cNvSpPr/>
                      <wps:spPr>
                        <a:xfrm>
                          <a:off x="1390776" y="1042595"/>
                          <a:ext cx="143948" cy="290703"/>
                        </a:xfrm>
                        <a:custGeom>
                          <a:avLst/>
                          <a:gdLst/>
                          <a:ahLst/>
                          <a:cxnLst/>
                          <a:rect l="0" t="0" r="0" b="0"/>
                          <a:pathLst>
                            <a:path w="143948" h="290703">
                              <a:moveTo>
                                <a:pt x="113233" y="0"/>
                              </a:moveTo>
                              <a:lnTo>
                                <a:pt x="143948" y="0"/>
                              </a:lnTo>
                              <a:lnTo>
                                <a:pt x="143948" y="68883"/>
                              </a:lnTo>
                              <a:lnTo>
                                <a:pt x="143548" y="67805"/>
                              </a:lnTo>
                              <a:lnTo>
                                <a:pt x="104280" y="175717"/>
                              </a:lnTo>
                              <a:lnTo>
                                <a:pt x="143948" y="175717"/>
                              </a:lnTo>
                              <a:lnTo>
                                <a:pt x="143948" y="224638"/>
                              </a:lnTo>
                              <a:lnTo>
                                <a:pt x="86220" y="224638"/>
                              </a:lnTo>
                              <a:lnTo>
                                <a:pt x="62268" y="290703"/>
                              </a:lnTo>
                              <a:lnTo>
                                <a:pt x="0" y="290703"/>
                              </a:lnTo>
                              <a:lnTo>
                                <a:pt x="113233"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165" name="Shape 14165"/>
                      <wps:cNvSpPr/>
                      <wps:spPr>
                        <a:xfrm>
                          <a:off x="1534724" y="1042595"/>
                          <a:ext cx="147733" cy="290703"/>
                        </a:xfrm>
                        <a:custGeom>
                          <a:avLst/>
                          <a:gdLst/>
                          <a:ahLst/>
                          <a:cxnLst/>
                          <a:rect l="0" t="0" r="0" b="0"/>
                          <a:pathLst>
                            <a:path w="147733" h="290703">
                              <a:moveTo>
                                <a:pt x="0" y="0"/>
                              </a:moveTo>
                              <a:lnTo>
                                <a:pt x="31337" y="0"/>
                              </a:lnTo>
                              <a:lnTo>
                                <a:pt x="147733" y="290703"/>
                              </a:lnTo>
                              <a:lnTo>
                                <a:pt x="83865" y="290703"/>
                              </a:lnTo>
                              <a:lnTo>
                                <a:pt x="58490" y="224638"/>
                              </a:lnTo>
                              <a:lnTo>
                                <a:pt x="0" y="224638"/>
                              </a:lnTo>
                              <a:lnTo>
                                <a:pt x="0" y="175717"/>
                              </a:lnTo>
                              <a:lnTo>
                                <a:pt x="39669" y="175717"/>
                              </a:lnTo>
                              <a:lnTo>
                                <a:pt x="0" y="68883"/>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166" name="Shape 14166"/>
                      <wps:cNvSpPr/>
                      <wps:spPr>
                        <a:xfrm>
                          <a:off x="0" y="1393445"/>
                          <a:ext cx="41910" cy="53442"/>
                        </a:xfrm>
                        <a:custGeom>
                          <a:avLst/>
                          <a:gdLst/>
                          <a:ahLst/>
                          <a:cxnLst/>
                          <a:rect l="0" t="0" r="0" b="0"/>
                          <a:pathLst>
                            <a:path w="41910" h="53442">
                              <a:moveTo>
                                <a:pt x="0" y="0"/>
                              </a:moveTo>
                              <a:lnTo>
                                <a:pt x="10617" y="0"/>
                              </a:lnTo>
                              <a:lnTo>
                                <a:pt x="10617" y="28461"/>
                              </a:lnTo>
                              <a:cubicBezTo>
                                <a:pt x="10617" y="32982"/>
                                <a:pt x="10744" y="35903"/>
                                <a:pt x="11011" y="37236"/>
                              </a:cubicBezTo>
                              <a:cubicBezTo>
                                <a:pt x="11455" y="39395"/>
                                <a:pt x="12548" y="41123"/>
                                <a:pt x="14249" y="42418"/>
                              </a:cubicBezTo>
                              <a:cubicBezTo>
                                <a:pt x="15964" y="43726"/>
                                <a:pt x="18288" y="44374"/>
                                <a:pt x="21260" y="44374"/>
                              </a:cubicBezTo>
                              <a:cubicBezTo>
                                <a:pt x="24270" y="44374"/>
                                <a:pt x="26543" y="43752"/>
                                <a:pt x="28067" y="42520"/>
                              </a:cubicBezTo>
                              <a:cubicBezTo>
                                <a:pt x="29604" y="41300"/>
                                <a:pt x="30518" y="39789"/>
                                <a:pt x="30823" y="37998"/>
                              </a:cubicBezTo>
                              <a:cubicBezTo>
                                <a:pt x="31140" y="36195"/>
                                <a:pt x="31305" y="33223"/>
                                <a:pt x="31305" y="29070"/>
                              </a:cubicBezTo>
                              <a:lnTo>
                                <a:pt x="31305" y="0"/>
                              </a:lnTo>
                              <a:lnTo>
                                <a:pt x="41910" y="0"/>
                              </a:lnTo>
                              <a:lnTo>
                                <a:pt x="41910" y="27597"/>
                              </a:lnTo>
                              <a:cubicBezTo>
                                <a:pt x="41910" y="33909"/>
                                <a:pt x="41618" y="38367"/>
                                <a:pt x="41046" y="40970"/>
                              </a:cubicBezTo>
                              <a:cubicBezTo>
                                <a:pt x="40475" y="43574"/>
                                <a:pt x="39408" y="45771"/>
                                <a:pt x="37871" y="47561"/>
                              </a:cubicBezTo>
                              <a:cubicBezTo>
                                <a:pt x="36322" y="49352"/>
                                <a:pt x="34277" y="50787"/>
                                <a:pt x="31687" y="51841"/>
                              </a:cubicBezTo>
                              <a:cubicBezTo>
                                <a:pt x="29108" y="52921"/>
                                <a:pt x="25743" y="53442"/>
                                <a:pt x="21577" y="53442"/>
                              </a:cubicBezTo>
                              <a:cubicBezTo>
                                <a:pt x="16561" y="53442"/>
                                <a:pt x="12763" y="52857"/>
                                <a:pt x="10160" y="51702"/>
                              </a:cubicBezTo>
                              <a:cubicBezTo>
                                <a:pt x="7569" y="50546"/>
                                <a:pt x="5524" y="49047"/>
                                <a:pt x="4026" y="47180"/>
                              </a:cubicBezTo>
                              <a:cubicBezTo>
                                <a:pt x="2515" y="45339"/>
                                <a:pt x="1524" y="43396"/>
                                <a:pt x="1041" y="41364"/>
                              </a:cubicBezTo>
                              <a:cubicBezTo>
                                <a:pt x="343" y="38354"/>
                                <a:pt x="0" y="33909"/>
                                <a:pt x="0" y="28029"/>
                              </a:cubicBez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67" name="Shape 14167"/>
                      <wps:cNvSpPr/>
                      <wps:spPr>
                        <a:xfrm>
                          <a:off x="53194" y="1393448"/>
                          <a:ext cx="41694" cy="52540"/>
                        </a:xfrm>
                        <a:custGeom>
                          <a:avLst/>
                          <a:gdLst/>
                          <a:ahLst/>
                          <a:cxnLst/>
                          <a:rect l="0" t="0" r="0" b="0"/>
                          <a:pathLst>
                            <a:path w="41694" h="52540">
                              <a:moveTo>
                                <a:pt x="0" y="0"/>
                              </a:moveTo>
                              <a:lnTo>
                                <a:pt x="10325" y="0"/>
                              </a:lnTo>
                              <a:lnTo>
                                <a:pt x="31826" y="35077"/>
                              </a:lnTo>
                              <a:lnTo>
                                <a:pt x="31826" y="0"/>
                              </a:lnTo>
                              <a:lnTo>
                                <a:pt x="41694" y="0"/>
                              </a:lnTo>
                              <a:lnTo>
                                <a:pt x="41694" y="52540"/>
                              </a:lnTo>
                              <a:lnTo>
                                <a:pt x="31039"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643" name="Shape 15643"/>
                      <wps:cNvSpPr/>
                      <wps:spPr>
                        <a:xfrm>
                          <a:off x="105769" y="1393440"/>
                          <a:ext cx="10604" cy="52540"/>
                        </a:xfrm>
                        <a:custGeom>
                          <a:avLst/>
                          <a:gdLst/>
                          <a:ahLst/>
                          <a:cxnLst/>
                          <a:rect l="0" t="0" r="0" b="0"/>
                          <a:pathLst>
                            <a:path w="10604" h="52540">
                              <a:moveTo>
                                <a:pt x="0" y="0"/>
                              </a:moveTo>
                              <a:lnTo>
                                <a:pt x="10604" y="0"/>
                              </a:lnTo>
                              <a:lnTo>
                                <a:pt x="10604"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69" name="Shape 14169"/>
                      <wps:cNvSpPr/>
                      <wps:spPr>
                        <a:xfrm>
                          <a:off x="121109" y="1393448"/>
                          <a:ext cx="48933" cy="52540"/>
                        </a:xfrm>
                        <a:custGeom>
                          <a:avLst/>
                          <a:gdLst/>
                          <a:ahLst/>
                          <a:cxnLst/>
                          <a:rect l="0" t="0" r="0" b="0"/>
                          <a:pathLst>
                            <a:path w="48933" h="52540">
                              <a:moveTo>
                                <a:pt x="0" y="0"/>
                              </a:moveTo>
                              <a:lnTo>
                                <a:pt x="11506" y="0"/>
                              </a:lnTo>
                              <a:lnTo>
                                <a:pt x="24803" y="38887"/>
                              </a:lnTo>
                              <a:lnTo>
                                <a:pt x="37668" y="0"/>
                              </a:lnTo>
                              <a:lnTo>
                                <a:pt x="48933" y="0"/>
                              </a:lnTo>
                              <a:lnTo>
                                <a:pt x="30112" y="52540"/>
                              </a:lnTo>
                              <a:lnTo>
                                <a:pt x="18783"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70" name="Shape 14170"/>
                      <wps:cNvSpPr/>
                      <wps:spPr>
                        <a:xfrm>
                          <a:off x="175453" y="1393448"/>
                          <a:ext cx="39967" cy="52540"/>
                        </a:xfrm>
                        <a:custGeom>
                          <a:avLst/>
                          <a:gdLst/>
                          <a:ahLst/>
                          <a:cxnLst/>
                          <a:rect l="0" t="0" r="0" b="0"/>
                          <a:pathLst>
                            <a:path w="39967" h="52540">
                              <a:moveTo>
                                <a:pt x="0" y="0"/>
                              </a:moveTo>
                              <a:lnTo>
                                <a:pt x="38964" y="0"/>
                              </a:lnTo>
                              <a:lnTo>
                                <a:pt x="38964" y="8877"/>
                              </a:lnTo>
                              <a:lnTo>
                                <a:pt x="10604" y="8877"/>
                              </a:lnTo>
                              <a:lnTo>
                                <a:pt x="10604" y="20523"/>
                              </a:lnTo>
                              <a:lnTo>
                                <a:pt x="36982" y="20523"/>
                              </a:lnTo>
                              <a:lnTo>
                                <a:pt x="36982" y="29388"/>
                              </a:lnTo>
                              <a:lnTo>
                                <a:pt x="10604" y="29388"/>
                              </a:lnTo>
                              <a:lnTo>
                                <a:pt x="10604" y="43688"/>
                              </a:lnTo>
                              <a:lnTo>
                                <a:pt x="39967" y="43688"/>
                              </a:lnTo>
                              <a:lnTo>
                                <a:pt x="39967"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71" name="Shape 14171"/>
                      <wps:cNvSpPr/>
                      <wps:spPr>
                        <a:xfrm>
                          <a:off x="224451" y="1393439"/>
                          <a:ext cx="21330" cy="52553"/>
                        </a:xfrm>
                        <a:custGeom>
                          <a:avLst/>
                          <a:gdLst/>
                          <a:ahLst/>
                          <a:cxnLst/>
                          <a:rect l="0" t="0" r="0" b="0"/>
                          <a:pathLst>
                            <a:path w="21330" h="52553">
                              <a:moveTo>
                                <a:pt x="0" y="0"/>
                              </a:moveTo>
                              <a:lnTo>
                                <a:pt x="21330" y="0"/>
                              </a:lnTo>
                              <a:lnTo>
                                <a:pt x="21330" y="8950"/>
                              </a:lnTo>
                              <a:lnTo>
                                <a:pt x="18885" y="8890"/>
                              </a:lnTo>
                              <a:lnTo>
                                <a:pt x="10617" y="8890"/>
                              </a:lnTo>
                              <a:lnTo>
                                <a:pt x="10617" y="22225"/>
                              </a:lnTo>
                              <a:lnTo>
                                <a:pt x="18466" y="22225"/>
                              </a:lnTo>
                              <a:lnTo>
                                <a:pt x="21330" y="22034"/>
                              </a:lnTo>
                              <a:lnTo>
                                <a:pt x="21330" y="33432"/>
                              </a:lnTo>
                              <a:lnTo>
                                <a:pt x="21298" y="33388"/>
                              </a:lnTo>
                              <a:cubicBezTo>
                                <a:pt x="20295" y="32334"/>
                                <a:pt x="19228" y="31598"/>
                                <a:pt x="18110" y="31217"/>
                              </a:cubicBezTo>
                              <a:cubicBezTo>
                                <a:pt x="16980" y="30810"/>
                                <a:pt x="15202" y="30620"/>
                                <a:pt x="12763" y="30620"/>
                              </a:cubicBezTo>
                              <a:lnTo>
                                <a:pt x="10617" y="30620"/>
                              </a:lnTo>
                              <a:lnTo>
                                <a:pt x="10617"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72" name="Shape 14172"/>
                      <wps:cNvSpPr/>
                      <wps:spPr>
                        <a:xfrm>
                          <a:off x="245781" y="1393439"/>
                          <a:ext cx="25914" cy="52553"/>
                        </a:xfrm>
                        <a:custGeom>
                          <a:avLst/>
                          <a:gdLst/>
                          <a:ahLst/>
                          <a:cxnLst/>
                          <a:rect l="0" t="0" r="0" b="0"/>
                          <a:pathLst>
                            <a:path w="25914" h="52553">
                              <a:moveTo>
                                <a:pt x="0" y="0"/>
                              </a:moveTo>
                              <a:lnTo>
                                <a:pt x="1010" y="0"/>
                              </a:lnTo>
                              <a:cubicBezTo>
                                <a:pt x="6623" y="0"/>
                                <a:pt x="10700" y="470"/>
                                <a:pt x="13240" y="1422"/>
                              </a:cubicBezTo>
                              <a:cubicBezTo>
                                <a:pt x="15780" y="2362"/>
                                <a:pt x="17837" y="4039"/>
                                <a:pt x="19348" y="6464"/>
                              </a:cubicBezTo>
                              <a:cubicBezTo>
                                <a:pt x="20885" y="8877"/>
                                <a:pt x="21647" y="11633"/>
                                <a:pt x="21647" y="14732"/>
                              </a:cubicBezTo>
                              <a:cubicBezTo>
                                <a:pt x="21647" y="18682"/>
                                <a:pt x="20491" y="21933"/>
                                <a:pt x="18180" y="24511"/>
                              </a:cubicBezTo>
                              <a:cubicBezTo>
                                <a:pt x="15856" y="27064"/>
                                <a:pt x="12389" y="28689"/>
                                <a:pt x="7779" y="29362"/>
                              </a:cubicBezTo>
                              <a:cubicBezTo>
                                <a:pt x="10065" y="30696"/>
                                <a:pt x="11970" y="32169"/>
                                <a:pt x="13468" y="33769"/>
                              </a:cubicBezTo>
                              <a:cubicBezTo>
                                <a:pt x="14954" y="35370"/>
                                <a:pt x="16961" y="38214"/>
                                <a:pt x="19501" y="42304"/>
                              </a:cubicBezTo>
                              <a:lnTo>
                                <a:pt x="25914" y="52553"/>
                              </a:lnTo>
                              <a:lnTo>
                                <a:pt x="13227" y="52553"/>
                              </a:lnTo>
                              <a:lnTo>
                                <a:pt x="5556" y="41110"/>
                              </a:lnTo>
                              <a:lnTo>
                                <a:pt x="0" y="33432"/>
                              </a:lnTo>
                              <a:lnTo>
                                <a:pt x="0" y="22034"/>
                              </a:lnTo>
                              <a:lnTo>
                                <a:pt x="6674" y="21590"/>
                              </a:lnTo>
                              <a:cubicBezTo>
                                <a:pt x="7944" y="21158"/>
                                <a:pt x="8922" y="20409"/>
                                <a:pt x="9646" y="19355"/>
                              </a:cubicBezTo>
                              <a:cubicBezTo>
                                <a:pt x="10357" y="18313"/>
                                <a:pt x="10712" y="16993"/>
                                <a:pt x="10712" y="15405"/>
                              </a:cubicBezTo>
                              <a:cubicBezTo>
                                <a:pt x="10712" y="13652"/>
                                <a:pt x="10243" y="12217"/>
                                <a:pt x="9303" y="11125"/>
                              </a:cubicBezTo>
                              <a:cubicBezTo>
                                <a:pt x="8363" y="10058"/>
                                <a:pt x="7030" y="9360"/>
                                <a:pt x="5315" y="9080"/>
                              </a:cubicBezTo>
                              <a:lnTo>
                                <a:pt x="0" y="895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73" name="Shape 14173"/>
                      <wps:cNvSpPr/>
                      <wps:spPr>
                        <a:xfrm>
                          <a:off x="274737" y="1392550"/>
                          <a:ext cx="42723" cy="54369"/>
                        </a:xfrm>
                        <a:custGeom>
                          <a:avLst/>
                          <a:gdLst/>
                          <a:ahLst/>
                          <a:cxnLst/>
                          <a:rect l="0" t="0" r="0" b="0"/>
                          <a:pathLst>
                            <a:path w="42723" h="54369">
                              <a:moveTo>
                                <a:pt x="21082" y="0"/>
                              </a:moveTo>
                              <a:cubicBezTo>
                                <a:pt x="27673" y="0"/>
                                <a:pt x="32639" y="1448"/>
                                <a:pt x="35966" y="4331"/>
                              </a:cubicBezTo>
                              <a:cubicBezTo>
                                <a:pt x="39307" y="7239"/>
                                <a:pt x="41046" y="11087"/>
                                <a:pt x="41224" y="15913"/>
                              </a:cubicBezTo>
                              <a:lnTo>
                                <a:pt x="30620" y="16383"/>
                              </a:lnTo>
                              <a:cubicBezTo>
                                <a:pt x="30163" y="13678"/>
                                <a:pt x="29185" y="11748"/>
                                <a:pt x="27686" y="10554"/>
                              </a:cubicBezTo>
                              <a:cubicBezTo>
                                <a:pt x="26200" y="9373"/>
                                <a:pt x="23952" y="8776"/>
                                <a:pt x="20968" y="8776"/>
                              </a:cubicBezTo>
                              <a:cubicBezTo>
                                <a:pt x="17894" y="8776"/>
                                <a:pt x="15469" y="9411"/>
                                <a:pt x="13729" y="10681"/>
                              </a:cubicBezTo>
                              <a:cubicBezTo>
                                <a:pt x="12598" y="11493"/>
                                <a:pt x="12040" y="12586"/>
                                <a:pt x="12040" y="13944"/>
                              </a:cubicBezTo>
                              <a:cubicBezTo>
                                <a:pt x="12040" y="15189"/>
                                <a:pt x="12573" y="16243"/>
                                <a:pt x="13627" y="17132"/>
                              </a:cubicBezTo>
                              <a:cubicBezTo>
                                <a:pt x="14961" y="18263"/>
                                <a:pt x="18212" y="19418"/>
                                <a:pt x="23381" y="20650"/>
                              </a:cubicBezTo>
                              <a:cubicBezTo>
                                <a:pt x="28537" y="21857"/>
                                <a:pt x="32347" y="23127"/>
                                <a:pt x="34823" y="24422"/>
                              </a:cubicBezTo>
                              <a:cubicBezTo>
                                <a:pt x="37300" y="25730"/>
                                <a:pt x="39230" y="27508"/>
                                <a:pt x="40627" y="29756"/>
                              </a:cubicBezTo>
                              <a:cubicBezTo>
                                <a:pt x="42024" y="32029"/>
                                <a:pt x="42723" y="34811"/>
                                <a:pt x="42723" y="38138"/>
                              </a:cubicBezTo>
                              <a:cubicBezTo>
                                <a:pt x="42723" y="41148"/>
                                <a:pt x="41897" y="43967"/>
                                <a:pt x="40221" y="46596"/>
                              </a:cubicBezTo>
                              <a:cubicBezTo>
                                <a:pt x="38545" y="49225"/>
                                <a:pt x="36182" y="51181"/>
                                <a:pt x="33122" y="52464"/>
                              </a:cubicBezTo>
                              <a:cubicBezTo>
                                <a:pt x="30061" y="53734"/>
                                <a:pt x="26251" y="54369"/>
                                <a:pt x="21692" y="54369"/>
                              </a:cubicBezTo>
                              <a:cubicBezTo>
                                <a:pt x="15049" y="54369"/>
                                <a:pt x="9944" y="52832"/>
                                <a:pt x="6375" y="49771"/>
                              </a:cubicBezTo>
                              <a:cubicBezTo>
                                <a:pt x="2819" y="46698"/>
                                <a:pt x="686" y="42215"/>
                                <a:pt x="0" y="36347"/>
                              </a:cubicBezTo>
                              <a:lnTo>
                                <a:pt x="10325" y="35344"/>
                              </a:lnTo>
                              <a:cubicBezTo>
                                <a:pt x="10947" y="38798"/>
                                <a:pt x="12205" y="41351"/>
                                <a:pt x="14110" y="42977"/>
                              </a:cubicBezTo>
                              <a:cubicBezTo>
                                <a:pt x="16015" y="44590"/>
                                <a:pt x="18567" y="45402"/>
                                <a:pt x="21793" y="45402"/>
                              </a:cubicBezTo>
                              <a:cubicBezTo>
                                <a:pt x="25210" y="45402"/>
                                <a:pt x="27788" y="44691"/>
                                <a:pt x="29515" y="43243"/>
                              </a:cubicBezTo>
                              <a:cubicBezTo>
                                <a:pt x="31255" y="41796"/>
                                <a:pt x="32118" y="40107"/>
                                <a:pt x="32118" y="38176"/>
                              </a:cubicBezTo>
                              <a:cubicBezTo>
                                <a:pt x="32118" y="36932"/>
                                <a:pt x="31750" y="35865"/>
                                <a:pt x="31026" y="35001"/>
                              </a:cubicBezTo>
                              <a:cubicBezTo>
                                <a:pt x="30290" y="34138"/>
                                <a:pt x="29032" y="33363"/>
                                <a:pt x="27216" y="32728"/>
                              </a:cubicBezTo>
                              <a:cubicBezTo>
                                <a:pt x="25971" y="32296"/>
                                <a:pt x="23139" y="31521"/>
                                <a:pt x="18720" y="30429"/>
                              </a:cubicBezTo>
                              <a:cubicBezTo>
                                <a:pt x="13030" y="29020"/>
                                <a:pt x="9042" y="27292"/>
                                <a:pt x="6744" y="25235"/>
                              </a:cubicBezTo>
                              <a:cubicBezTo>
                                <a:pt x="3518" y="22327"/>
                                <a:pt x="1905" y="18809"/>
                                <a:pt x="1905" y="14656"/>
                              </a:cubicBezTo>
                              <a:cubicBezTo>
                                <a:pt x="1905" y="11976"/>
                                <a:pt x="2654" y="9474"/>
                                <a:pt x="4178" y="7150"/>
                              </a:cubicBezTo>
                              <a:cubicBezTo>
                                <a:pt x="5690" y="4826"/>
                                <a:pt x="7887" y="3048"/>
                                <a:pt x="10732" y="1829"/>
                              </a:cubicBezTo>
                              <a:cubicBezTo>
                                <a:pt x="13589" y="610"/>
                                <a:pt x="17043" y="0"/>
                                <a:pt x="21082"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644" name="Shape 15644"/>
                      <wps:cNvSpPr/>
                      <wps:spPr>
                        <a:xfrm>
                          <a:off x="326064" y="1393440"/>
                          <a:ext cx="10604" cy="52540"/>
                        </a:xfrm>
                        <a:custGeom>
                          <a:avLst/>
                          <a:gdLst/>
                          <a:ahLst/>
                          <a:cxnLst/>
                          <a:rect l="0" t="0" r="0" b="0"/>
                          <a:pathLst>
                            <a:path w="10604" h="52540">
                              <a:moveTo>
                                <a:pt x="0" y="0"/>
                              </a:moveTo>
                              <a:lnTo>
                                <a:pt x="10604" y="0"/>
                              </a:lnTo>
                              <a:lnTo>
                                <a:pt x="10604"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75" name="Shape 14175"/>
                      <wps:cNvSpPr/>
                      <wps:spPr>
                        <a:xfrm>
                          <a:off x="346753" y="1393441"/>
                          <a:ext cx="21844" cy="52553"/>
                        </a:xfrm>
                        <a:custGeom>
                          <a:avLst/>
                          <a:gdLst/>
                          <a:ahLst/>
                          <a:cxnLst/>
                          <a:rect l="0" t="0" r="0" b="0"/>
                          <a:pathLst>
                            <a:path w="21844" h="52553">
                              <a:moveTo>
                                <a:pt x="0" y="0"/>
                              </a:moveTo>
                              <a:lnTo>
                                <a:pt x="19380" y="0"/>
                              </a:lnTo>
                              <a:lnTo>
                                <a:pt x="21844" y="247"/>
                              </a:lnTo>
                              <a:lnTo>
                                <a:pt x="21844" y="9258"/>
                              </a:lnTo>
                              <a:lnTo>
                                <a:pt x="15367" y="8890"/>
                              </a:lnTo>
                              <a:lnTo>
                                <a:pt x="10604" y="8890"/>
                              </a:lnTo>
                              <a:lnTo>
                                <a:pt x="10604" y="43688"/>
                              </a:lnTo>
                              <a:lnTo>
                                <a:pt x="18529" y="43688"/>
                              </a:lnTo>
                              <a:lnTo>
                                <a:pt x="21844" y="43432"/>
                              </a:lnTo>
                              <a:lnTo>
                                <a:pt x="21844" y="52329"/>
                              </a:lnTo>
                              <a:lnTo>
                                <a:pt x="19964"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76" name="Shape 14176"/>
                      <wps:cNvSpPr/>
                      <wps:spPr>
                        <a:xfrm>
                          <a:off x="368597" y="1393688"/>
                          <a:ext cx="22200" cy="52082"/>
                        </a:xfrm>
                        <a:custGeom>
                          <a:avLst/>
                          <a:gdLst/>
                          <a:ahLst/>
                          <a:cxnLst/>
                          <a:rect l="0" t="0" r="0" b="0"/>
                          <a:pathLst>
                            <a:path w="22200" h="52082">
                              <a:moveTo>
                                <a:pt x="0" y="0"/>
                              </a:moveTo>
                              <a:lnTo>
                                <a:pt x="7544" y="756"/>
                              </a:lnTo>
                              <a:cubicBezTo>
                                <a:pt x="10617" y="1671"/>
                                <a:pt x="13259" y="3284"/>
                                <a:pt x="15469" y="5595"/>
                              </a:cubicBezTo>
                              <a:cubicBezTo>
                                <a:pt x="17666" y="7919"/>
                                <a:pt x="19329" y="10751"/>
                                <a:pt x="20485" y="14117"/>
                              </a:cubicBezTo>
                              <a:cubicBezTo>
                                <a:pt x="21628" y="17469"/>
                                <a:pt x="22200" y="21610"/>
                                <a:pt x="22200" y="26525"/>
                              </a:cubicBezTo>
                              <a:cubicBezTo>
                                <a:pt x="22200" y="30855"/>
                                <a:pt x="21666" y="34576"/>
                                <a:pt x="20587" y="37726"/>
                              </a:cubicBezTo>
                              <a:cubicBezTo>
                                <a:pt x="19266" y="41536"/>
                                <a:pt x="17399" y="44635"/>
                                <a:pt x="14961" y="46997"/>
                              </a:cubicBezTo>
                              <a:cubicBezTo>
                                <a:pt x="13119" y="48788"/>
                                <a:pt x="10630" y="50185"/>
                                <a:pt x="7506" y="51188"/>
                              </a:cubicBezTo>
                              <a:lnTo>
                                <a:pt x="0" y="52082"/>
                              </a:lnTo>
                              <a:lnTo>
                                <a:pt x="0" y="43185"/>
                              </a:lnTo>
                              <a:lnTo>
                                <a:pt x="3099" y="42946"/>
                              </a:lnTo>
                              <a:cubicBezTo>
                                <a:pt x="4813" y="42514"/>
                                <a:pt x="6248" y="41790"/>
                                <a:pt x="7379" y="40748"/>
                              </a:cubicBezTo>
                              <a:cubicBezTo>
                                <a:pt x="8509" y="39732"/>
                                <a:pt x="9449" y="38043"/>
                                <a:pt x="10160" y="35681"/>
                              </a:cubicBezTo>
                              <a:cubicBezTo>
                                <a:pt x="10884" y="33332"/>
                                <a:pt x="11239" y="30131"/>
                                <a:pt x="11239" y="26067"/>
                              </a:cubicBezTo>
                              <a:cubicBezTo>
                                <a:pt x="11239" y="22003"/>
                                <a:pt x="10884" y="18879"/>
                                <a:pt x="10160" y="16707"/>
                              </a:cubicBezTo>
                              <a:cubicBezTo>
                                <a:pt x="9449" y="14536"/>
                                <a:pt x="8446" y="12847"/>
                                <a:pt x="7150" y="11615"/>
                              </a:cubicBezTo>
                              <a:cubicBezTo>
                                <a:pt x="5855" y="10395"/>
                                <a:pt x="4216" y="9570"/>
                                <a:pt x="2248" y="9138"/>
                              </a:cubicBezTo>
                              <a:lnTo>
                                <a:pt x="0" y="901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77" name="Shape 14177"/>
                      <wps:cNvSpPr/>
                      <wps:spPr>
                        <a:xfrm>
                          <a:off x="394447" y="1393452"/>
                          <a:ext cx="26029" cy="52540"/>
                        </a:xfrm>
                        <a:custGeom>
                          <a:avLst/>
                          <a:gdLst/>
                          <a:ahLst/>
                          <a:cxnLst/>
                          <a:rect l="0" t="0" r="0" b="0"/>
                          <a:pathLst>
                            <a:path w="26029" h="52540">
                              <a:moveTo>
                                <a:pt x="20472" y="0"/>
                              </a:moveTo>
                              <a:lnTo>
                                <a:pt x="26029" y="0"/>
                              </a:lnTo>
                              <a:lnTo>
                                <a:pt x="26029" y="12444"/>
                              </a:lnTo>
                              <a:lnTo>
                                <a:pt x="25959" y="12255"/>
                              </a:lnTo>
                              <a:lnTo>
                                <a:pt x="18860" y="31750"/>
                              </a:lnTo>
                              <a:lnTo>
                                <a:pt x="26029" y="31750"/>
                              </a:lnTo>
                              <a:lnTo>
                                <a:pt x="26029" y="40602"/>
                              </a:lnTo>
                              <a:lnTo>
                                <a:pt x="15596" y="40602"/>
                              </a:lnTo>
                              <a:lnTo>
                                <a:pt x="11265"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78" name="Shape 14178"/>
                      <wps:cNvSpPr/>
                      <wps:spPr>
                        <a:xfrm>
                          <a:off x="420475"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79" name="Shape 14179"/>
                      <wps:cNvSpPr/>
                      <wps:spPr>
                        <a:xfrm>
                          <a:off x="452772" y="1393441"/>
                          <a:ext cx="21844" cy="52553"/>
                        </a:xfrm>
                        <a:custGeom>
                          <a:avLst/>
                          <a:gdLst/>
                          <a:ahLst/>
                          <a:cxnLst/>
                          <a:rect l="0" t="0" r="0" b="0"/>
                          <a:pathLst>
                            <a:path w="21844" h="52553">
                              <a:moveTo>
                                <a:pt x="0" y="0"/>
                              </a:moveTo>
                              <a:lnTo>
                                <a:pt x="19380" y="0"/>
                              </a:lnTo>
                              <a:lnTo>
                                <a:pt x="21844" y="247"/>
                              </a:lnTo>
                              <a:lnTo>
                                <a:pt x="21844" y="9258"/>
                              </a:lnTo>
                              <a:lnTo>
                                <a:pt x="15367" y="8890"/>
                              </a:lnTo>
                              <a:lnTo>
                                <a:pt x="10604" y="8890"/>
                              </a:lnTo>
                              <a:lnTo>
                                <a:pt x="10604" y="43688"/>
                              </a:lnTo>
                              <a:lnTo>
                                <a:pt x="18529" y="43688"/>
                              </a:lnTo>
                              <a:lnTo>
                                <a:pt x="21844" y="43432"/>
                              </a:lnTo>
                              <a:lnTo>
                                <a:pt x="21844" y="52329"/>
                              </a:lnTo>
                              <a:lnTo>
                                <a:pt x="19964"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80" name="Shape 14180"/>
                      <wps:cNvSpPr/>
                      <wps:spPr>
                        <a:xfrm>
                          <a:off x="474616" y="1393688"/>
                          <a:ext cx="22200" cy="52082"/>
                        </a:xfrm>
                        <a:custGeom>
                          <a:avLst/>
                          <a:gdLst/>
                          <a:ahLst/>
                          <a:cxnLst/>
                          <a:rect l="0" t="0" r="0" b="0"/>
                          <a:pathLst>
                            <a:path w="22200" h="52082">
                              <a:moveTo>
                                <a:pt x="0" y="0"/>
                              </a:moveTo>
                              <a:lnTo>
                                <a:pt x="7544" y="756"/>
                              </a:lnTo>
                              <a:cubicBezTo>
                                <a:pt x="10617" y="1671"/>
                                <a:pt x="13259" y="3284"/>
                                <a:pt x="15469" y="5595"/>
                              </a:cubicBezTo>
                              <a:cubicBezTo>
                                <a:pt x="17666" y="7919"/>
                                <a:pt x="19342" y="10751"/>
                                <a:pt x="20485" y="14117"/>
                              </a:cubicBezTo>
                              <a:cubicBezTo>
                                <a:pt x="21628" y="17469"/>
                                <a:pt x="22200" y="21610"/>
                                <a:pt x="22200" y="26525"/>
                              </a:cubicBezTo>
                              <a:cubicBezTo>
                                <a:pt x="22200" y="30855"/>
                                <a:pt x="21666" y="34576"/>
                                <a:pt x="20587" y="37726"/>
                              </a:cubicBezTo>
                              <a:cubicBezTo>
                                <a:pt x="19279" y="41536"/>
                                <a:pt x="17399" y="44635"/>
                                <a:pt x="14961" y="46997"/>
                              </a:cubicBezTo>
                              <a:cubicBezTo>
                                <a:pt x="13119" y="48788"/>
                                <a:pt x="10630" y="50185"/>
                                <a:pt x="7506" y="51188"/>
                              </a:cubicBezTo>
                              <a:lnTo>
                                <a:pt x="0" y="52082"/>
                              </a:lnTo>
                              <a:lnTo>
                                <a:pt x="0" y="43185"/>
                              </a:lnTo>
                              <a:lnTo>
                                <a:pt x="3099" y="42946"/>
                              </a:lnTo>
                              <a:cubicBezTo>
                                <a:pt x="4813" y="42514"/>
                                <a:pt x="6248" y="41790"/>
                                <a:pt x="7379" y="40748"/>
                              </a:cubicBezTo>
                              <a:cubicBezTo>
                                <a:pt x="8509" y="39732"/>
                                <a:pt x="9449" y="38043"/>
                                <a:pt x="10160" y="35681"/>
                              </a:cubicBezTo>
                              <a:cubicBezTo>
                                <a:pt x="10884" y="33332"/>
                                <a:pt x="11239" y="30131"/>
                                <a:pt x="11239" y="26067"/>
                              </a:cubicBezTo>
                              <a:cubicBezTo>
                                <a:pt x="11239" y="22003"/>
                                <a:pt x="10884" y="18879"/>
                                <a:pt x="10160" y="16707"/>
                              </a:cubicBezTo>
                              <a:cubicBezTo>
                                <a:pt x="9449" y="14536"/>
                                <a:pt x="8446" y="12847"/>
                                <a:pt x="7150" y="11615"/>
                              </a:cubicBezTo>
                              <a:cubicBezTo>
                                <a:pt x="5855" y="10395"/>
                                <a:pt x="4229" y="9570"/>
                                <a:pt x="2248" y="9138"/>
                              </a:cubicBezTo>
                              <a:lnTo>
                                <a:pt x="0" y="901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81" name="Shape 14181"/>
                      <wps:cNvSpPr/>
                      <wps:spPr>
                        <a:xfrm>
                          <a:off x="518133" y="1393452"/>
                          <a:ext cx="26029" cy="52540"/>
                        </a:xfrm>
                        <a:custGeom>
                          <a:avLst/>
                          <a:gdLst/>
                          <a:ahLst/>
                          <a:cxnLst/>
                          <a:rect l="0" t="0" r="0" b="0"/>
                          <a:pathLst>
                            <a:path w="26029" h="52540">
                              <a:moveTo>
                                <a:pt x="20472" y="0"/>
                              </a:moveTo>
                              <a:lnTo>
                                <a:pt x="26029" y="0"/>
                              </a:lnTo>
                              <a:lnTo>
                                <a:pt x="26029" y="12444"/>
                              </a:lnTo>
                              <a:lnTo>
                                <a:pt x="25959" y="12255"/>
                              </a:lnTo>
                              <a:lnTo>
                                <a:pt x="18860" y="31750"/>
                              </a:lnTo>
                              <a:lnTo>
                                <a:pt x="26029" y="31750"/>
                              </a:lnTo>
                              <a:lnTo>
                                <a:pt x="26029" y="40602"/>
                              </a:lnTo>
                              <a:lnTo>
                                <a:pt x="15596" y="40602"/>
                              </a:lnTo>
                              <a:lnTo>
                                <a:pt x="11265"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82" name="Shape 14182"/>
                      <wps:cNvSpPr/>
                      <wps:spPr>
                        <a:xfrm>
                          <a:off x="544162"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83" name="Shape 14183"/>
                      <wps:cNvSpPr/>
                      <wps:spPr>
                        <a:xfrm>
                          <a:off x="576415" y="1393445"/>
                          <a:ext cx="41910" cy="53442"/>
                        </a:xfrm>
                        <a:custGeom>
                          <a:avLst/>
                          <a:gdLst/>
                          <a:ahLst/>
                          <a:cxnLst/>
                          <a:rect l="0" t="0" r="0" b="0"/>
                          <a:pathLst>
                            <a:path w="41910" h="53442">
                              <a:moveTo>
                                <a:pt x="0" y="0"/>
                              </a:moveTo>
                              <a:lnTo>
                                <a:pt x="10617" y="0"/>
                              </a:lnTo>
                              <a:lnTo>
                                <a:pt x="10617" y="28461"/>
                              </a:lnTo>
                              <a:cubicBezTo>
                                <a:pt x="10617" y="32982"/>
                                <a:pt x="10744" y="35903"/>
                                <a:pt x="11011" y="37236"/>
                              </a:cubicBezTo>
                              <a:cubicBezTo>
                                <a:pt x="11455" y="39395"/>
                                <a:pt x="12548" y="41123"/>
                                <a:pt x="14249" y="42418"/>
                              </a:cubicBezTo>
                              <a:cubicBezTo>
                                <a:pt x="15964" y="43726"/>
                                <a:pt x="18288" y="44374"/>
                                <a:pt x="21260" y="44374"/>
                              </a:cubicBezTo>
                              <a:cubicBezTo>
                                <a:pt x="24270" y="44374"/>
                                <a:pt x="26543" y="43752"/>
                                <a:pt x="28067" y="42520"/>
                              </a:cubicBezTo>
                              <a:cubicBezTo>
                                <a:pt x="29604" y="41300"/>
                                <a:pt x="30518" y="39789"/>
                                <a:pt x="30823" y="37998"/>
                              </a:cubicBezTo>
                              <a:cubicBezTo>
                                <a:pt x="31140" y="36195"/>
                                <a:pt x="31305" y="33223"/>
                                <a:pt x="31305" y="29070"/>
                              </a:cubicBezTo>
                              <a:lnTo>
                                <a:pt x="31305" y="0"/>
                              </a:lnTo>
                              <a:lnTo>
                                <a:pt x="41910" y="0"/>
                              </a:lnTo>
                              <a:lnTo>
                                <a:pt x="41910" y="27597"/>
                              </a:lnTo>
                              <a:cubicBezTo>
                                <a:pt x="41910" y="33909"/>
                                <a:pt x="41618" y="38367"/>
                                <a:pt x="41034" y="40970"/>
                              </a:cubicBezTo>
                              <a:cubicBezTo>
                                <a:pt x="40475" y="43574"/>
                                <a:pt x="39408" y="45771"/>
                                <a:pt x="37871" y="47561"/>
                              </a:cubicBezTo>
                              <a:cubicBezTo>
                                <a:pt x="36322" y="49352"/>
                                <a:pt x="34277" y="50787"/>
                                <a:pt x="31687" y="51841"/>
                              </a:cubicBezTo>
                              <a:cubicBezTo>
                                <a:pt x="29108" y="52921"/>
                                <a:pt x="25743" y="53442"/>
                                <a:pt x="21577" y="53442"/>
                              </a:cubicBezTo>
                              <a:cubicBezTo>
                                <a:pt x="16561" y="53442"/>
                                <a:pt x="12763" y="52857"/>
                                <a:pt x="10160" y="51702"/>
                              </a:cubicBezTo>
                              <a:cubicBezTo>
                                <a:pt x="7569" y="50546"/>
                                <a:pt x="5524" y="49047"/>
                                <a:pt x="4026" y="47180"/>
                              </a:cubicBezTo>
                              <a:cubicBezTo>
                                <a:pt x="2515" y="45339"/>
                                <a:pt x="1524" y="43396"/>
                                <a:pt x="1041" y="41364"/>
                              </a:cubicBezTo>
                              <a:cubicBezTo>
                                <a:pt x="343" y="38354"/>
                                <a:pt x="0" y="33909"/>
                                <a:pt x="0" y="28029"/>
                              </a:cubicBez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84" name="Shape 14184"/>
                      <wps:cNvSpPr/>
                      <wps:spPr>
                        <a:xfrm>
                          <a:off x="625733" y="1393448"/>
                          <a:ext cx="41758" cy="52540"/>
                        </a:xfrm>
                        <a:custGeom>
                          <a:avLst/>
                          <a:gdLst/>
                          <a:ahLst/>
                          <a:cxnLst/>
                          <a:rect l="0" t="0" r="0" b="0"/>
                          <a:pathLst>
                            <a:path w="41758" h="52540">
                              <a:moveTo>
                                <a:pt x="0" y="0"/>
                              </a:moveTo>
                              <a:lnTo>
                                <a:pt x="41758" y="0"/>
                              </a:lnTo>
                              <a:lnTo>
                                <a:pt x="41758" y="8877"/>
                              </a:lnTo>
                              <a:lnTo>
                                <a:pt x="26200" y="8877"/>
                              </a:lnTo>
                              <a:lnTo>
                                <a:pt x="26200" y="52540"/>
                              </a:lnTo>
                              <a:lnTo>
                                <a:pt x="15596" y="52540"/>
                              </a:lnTo>
                              <a:lnTo>
                                <a:pt x="15596" y="8877"/>
                              </a:lnTo>
                              <a:lnTo>
                                <a:pt x="0" y="88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85" name="Shape 14185"/>
                      <wps:cNvSpPr/>
                      <wps:spPr>
                        <a:xfrm>
                          <a:off x="672187" y="1392553"/>
                          <a:ext cx="25464" cy="54296"/>
                        </a:xfrm>
                        <a:custGeom>
                          <a:avLst/>
                          <a:gdLst/>
                          <a:ahLst/>
                          <a:cxnLst/>
                          <a:rect l="0" t="0" r="0" b="0"/>
                          <a:pathLst>
                            <a:path w="25464" h="54296">
                              <a:moveTo>
                                <a:pt x="25413" y="0"/>
                              </a:moveTo>
                              <a:lnTo>
                                <a:pt x="25464" y="20"/>
                              </a:lnTo>
                              <a:lnTo>
                                <a:pt x="25464" y="9095"/>
                              </a:lnTo>
                              <a:lnTo>
                                <a:pt x="14948" y="13564"/>
                              </a:lnTo>
                              <a:cubicBezTo>
                                <a:pt x="12268" y="16561"/>
                                <a:pt x="10922" y="21082"/>
                                <a:pt x="10922" y="27140"/>
                              </a:cubicBezTo>
                              <a:cubicBezTo>
                                <a:pt x="10922" y="33083"/>
                                <a:pt x="12306" y="37592"/>
                                <a:pt x="15050" y="40665"/>
                              </a:cubicBezTo>
                              <a:lnTo>
                                <a:pt x="25464" y="45235"/>
                              </a:lnTo>
                              <a:lnTo>
                                <a:pt x="25464" y="54296"/>
                              </a:lnTo>
                              <a:lnTo>
                                <a:pt x="6922" y="47180"/>
                              </a:lnTo>
                              <a:cubicBezTo>
                                <a:pt x="2299" y="42418"/>
                                <a:pt x="0" y="35852"/>
                                <a:pt x="0" y="27495"/>
                              </a:cubicBezTo>
                              <a:cubicBezTo>
                                <a:pt x="0" y="22136"/>
                                <a:pt x="800" y="17640"/>
                                <a:pt x="2400" y="14008"/>
                              </a:cubicBezTo>
                              <a:cubicBezTo>
                                <a:pt x="3594" y="11341"/>
                                <a:pt x="5232" y="8941"/>
                                <a:pt x="7303" y="6807"/>
                              </a:cubicBezTo>
                              <a:cubicBezTo>
                                <a:pt x="9360" y="4674"/>
                                <a:pt x="11621" y="3099"/>
                                <a:pt x="14084" y="2070"/>
                              </a:cubicBezTo>
                              <a:cubicBezTo>
                                <a:pt x="17361" y="686"/>
                                <a:pt x="21133" y="0"/>
                                <a:pt x="25413"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86" name="Shape 14186"/>
                      <wps:cNvSpPr/>
                      <wps:spPr>
                        <a:xfrm>
                          <a:off x="691148" y="1379713"/>
                          <a:ext cx="6502" cy="10719"/>
                        </a:xfrm>
                        <a:custGeom>
                          <a:avLst/>
                          <a:gdLst/>
                          <a:ahLst/>
                          <a:cxnLst/>
                          <a:rect l="0" t="0" r="0" b="0"/>
                          <a:pathLst>
                            <a:path w="6502" h="10719">
                              <a:moveTo>
                                <a:pt x="4940" y="0"/>
                              </a:moveTo>
                              <a:lnTo>
                                <a:pt x="6502" y="0"/>
                              </a:lnTo>
                              <a:lnTo>
                                <a:pt x="6502" y="10581"/>
                              </a:lnTo>
                              <a:lnTo>
                                <a:pt x="6375" y="10719"/>
                              </a:lnTo>
                              <a:lnTo>
                                <a:pt x="0" y="10719"/>
                              </a:lnTo>
                              <a:lnTo>
                                <a:pt x="494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87" name="Shape 14187"/>
                      <wps:cNvSpPr/>
                      <wps:spPr>
                        <a:xfrm>
                          <a:off x="697650" y="1392573"/>
                          <a:ext cx="25502" cy="54311"/>
                        </a:xfrm>
                        <a:custGeom>
                          <a:avLst/>
                          <a:gdLst/>
                          <a:ahLst/>
                          <a:cxnLst/>
                          <a:rect l="0" t="0" r="0" b="0"/>
                          <a:pathLst>
                            <a:path w="25502" h="54311">
                              <a:moveTo>
                                <a:pt x="0" y="0"/>
                              </a:moveTo>
                              <a:lnTo>
                                <a:pt x="18542" y="7181"/>
                              </a:lnTo>
                              <a:cubicBezTo>
                                <a:pt x="23177" y="11982"/>
                                <a:pt x="25502" y="18662"/>
                                <a:pt x="25502" y="27222"/>
                              </a:cubicBezTo>
                              <a:cubicBezTo>
                                <a:pt x="25502" y="35693"/>
                                <a:pt x="23203" y="42335"/>
                                <a:pt x="18593" y="47123"/>
                              </a:cubicBezTo>
                              <a:cubicBezTo>
                                <a:pt x="13970" y="51911"/>
                                <a:pt x="7810" y="54311"/>
                                <a:pt x="89" y="54311"/>
                              </a:cubicBezTo>
                              <a:lnTo>
                                <a:pt x="0" y="54277"/>
                              </a:lnTo>
                              <a:lnTo>
                                <a:pt x="0" y="45215"/>
                              </a:lnTo>
                              <a:lnTo>
                                <a:pt x="63" y="45243"/>
                              </a:lnTo>
                              <a:cubicBezTo>
                                <a:pt x="4293" y="45243"/>
                                <a:pt x="7760" y="43719"/>
                                <a:pt x="10477" y="40671"/>
                              </a:cubicBezTo>
                              <a:cubicBezTo>
                                <a:pt x="13170" y="37636"/>
                                <a:pt x="14541" y="33064"/>
                                <a:pt x="14541" y="26968"/>
                              </a:cubicBezTo>
                              <a:cubicBezTo>
                                <a:pt x="14541" y="20935"/>
                                <a:pt x="13221" y="16452"/>
                                <a:pt x="10579" y="13493"/>
                              </a:cubicBezTo>
                              <a:cubicBezTo>
                                <a:pt x="7925" y="10534"/>
                                <a:pt x="4432" y="9048"/>
                                <a:pt x="63" y="9048"/>
                              </a:cubicBezTo>
                              <a:lnTo>
                                <a:pt x="0" y="9075"/>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88" name="Shape 14188"/>
                      <wps:cNvSpPr/>
                      <wps:spPr>
                        <a:xfrm>
                          <a:off x="697650" y="1379713"/>
                          <a:ext cx="9741" cy="10581"/>
                        </a:xfrm>
                        <a:custGeom>
                          <a:avLst/>
                          <a:gdLst/>
                          <a:ahLst/>
                          <a:cxnLst/>
                          <a:rect l="0" t="0" r="0" b="0"/>
                          <a:pathLst>
                            <a:path w="9741" h="10581">
                              <a:moveTo>
                                <a:pt x="0" y="0"/>
                              </a:moveTo>
                              <a:lnTo>
                                <a:pt x="9741" y="0"/>
                              </a:lnTo>
                              <a:lnTo>
                                <a:pt x="0" y="10581"/>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89" name="Shape 14189"/>
                      <wps:cNvSpPr/>
                      <wps:spPr>
                        <a:xfrm>
                          <a:off x="731540" y="1393448"/>
                          <a:ext cx="41694" cy="52540"/>
                        </a:xfrm>
                        <a:custGeom>
                          <a:avLst/>
                          <a:gdLst/>
                          <a:ahLst/>
                          <a:cxnLst/>
                          <a:rect l="0" t="0" r="0" b="0"/>
                          <a:pathLst>
                            <a:path w="41694" h="52540">
                              <a:moveTo>
                                <a:pt x="0" y="0"/>
                              </a:moveTo>
                              <a:lnTo>
                                <a:pt x="10325" y="0"/>
                              </a:lnTo>
                              <a:lnTo>
                                <a:pt x="31826" y="35077"/>
                              </a:lnTo>
                              <a:lnTo>
                                <a:pt x="31826" y="0"/>
                              </a:lnTo>
                              <a:lnTo>
                                <a:pt x="41694" y="0"/>
                              </a:lnTo>
                              <a:lnTo>
                                <a:pt x="41694" y="52540"/>
                              </a:lnTo>
                              <a:lnTo>
                                <a:pt x="31039"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90" name="Shape 14190"/>
                      <wps:cNvSpPr/>
                      <wps:spPr>
                        <a:xfrm>
                          <a:off x="782285" y="1392549"/>
                          <a:ext cx="25470" cy="54307"/>
                        </a:xfrm>
                        <a:custGeom>
                          <a:avLst/>
                          <a:gdLst/>
                          <a:ahLst/>
                          <a:cxnLst/>
                          <a:rect l="0" t="0" r="0" b="0"/>
                          <a:pathLst>
                            <a:path w="25470" h="54307">
                              <a:moveTo>
                                <a:pt x="25425" y="0"/>
                              </a:moveTo>
                              <a:lnTo>
                                <a:pt x="25470" y="17"/>
                              </a:lnTo>
                              <a:lnTo>
                                <a:pt x="25470" y="9092"/>
                              </a:lnTo>
                              <a:lnTo>
                                <a:pt x="14961" y="13576"/>
                              </a:lnTo>
                              <a:cubicBezTo>
                                <a:pt x="12281" y="16561"/>
                                <a:pt x="10935" y="21082"/>
                                <a:pt x="10935" y="27140"/>
                              </a:cubicBezTo>
                              <a:cubicBezTo>
                                <a:pt x="10935" y="33083"/>
                                <a:pt x="12306" y="37592"/>
                                <a:pt x="15049" y="40665"/>
                              </a:cubicBezTo>
                              <a:lnTo>
                                <a:pt x="25470" y="45238"/>
                              </a:lnTo>
                              <a:lnTo>
                                <a:pt x="25470" y="54307"/>
                              </a:lnTo>
                              <a:lnTo>
                                <a:pt x="6921" y="47180"/>
                              </a:lnTo>
                              <a:cubicBezTo>
                                <a:pt x="2311" y="42431"/>
                                <a:pt x="0" y="35852"/>
                                <a:pt x="0" y="27495"/>
                              </a:cubicBezTo>
                              <a:cubicBezTo>
                                <a:pt x="0" y="22136"/>
                                <a:pt x="800" y="17640"/>
                                <a:pt x="2400" y="14008"/>
                              </a:cubicBezTo>
                              <a:cubicBezTo>
                                <a:pt x="3607" y="11341"/>
                                <a:pt x="5245" y="8941"/>
                                <a:pt x="7302" y="6807"/>
                              </a:cubicBezTo>
                              <a:cubicBezTo>
                                <a:pt x="9372" y="4674"/>
                                <a:pt x="11633" y="3099"/>
                                <a:pt x="14097" y="2070"/>
                              </a:cubicBezTo>
                              <a:cubicBezTo>
                                <a:pt x="17374" y="686"/>
                                <a:pt x="21145" y="0"/>
                                <a:pt x="25425"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91" name="Shape 14191"/>
                      <wps:cNvSpPr/>
                      <wps:spPr>
                        <a:xfrm>
                          <a:off x="807754" y="1392566"/>
                          <a:ext cx="25508" cy="54326"/>
                        </a:xfrm>
                        <a:custGeom>
                          <a:avLst/>
                          <a:gdLst/>
                          <a:ahLst/>
                          <a:cxnLst/>
                          <a:rect l="0" t="0" r="0" b="0"/>
                          <a:pathLst>
                            <a:path w="25508" h="54326">
                              <a:moveTo>
                                <a:pt x="0" y="0"/>
                              </a:moveTo>
                              <a:lnTo>
                                <a:pt x="18536" y="7183"/>
                              </a:lnTo>
                              <a:cubicBezTo>
                                <a:pt x="23171" y="11997"/>
                                <a:pt x="25508" y="18664"/>
                                <a:pt x="25508" y="27224"/>
                              </a:cubicBezTo>
                              <a:cubicBezTo>
                                <a:pt x="25508" y="35708"/>
                                <a:pt x="23196" y="42337"/>
                                <a:pt x="18599" y="47138"/>
                              </a:cubicBezTo>
                              <a:cubicBezTo>
                                <a:pt x="13976" y="51926"/>
                                <a:pt x="7817" y="54326"/>
                                <a:pt x="95" y="54326"/>
                              </a:cubicBezTo>
                              <a:lnTo>
                                <a:pt x="0" y="54289"/>
                              </a:lnTo>
                              <a:lnTo>
                                <a:pt x="0" y="45220"/>
                              </a:lnTo>
                              <a:lnTo>
                                <a:pt x="57" y="45245"/>
                              </a:lnTo>
                              <a:cubicBezTo>
                                <a:pt x="4286" y="45245"/>
                                <a:pt x="7766" y="43734"/>
                                <a:pt x="10471" y="40673"/>
                              </a:cubicBezTo>
                              <a:cubicBezTo>
                                <a:pt x="13176" y="37638"/>
                                <a:pt x="14535" y="33066"/>
                                <a:pt x="14535" y="26970"/>
                              </a:cubicBezTo>
                              <a:cubicBezTo>
                                <a:pt x="14535" y="20950"/>
                                <a:pt x="13214" y="16467"/>
                                <a:pt x="10585" y="13495"/>
                              </a:cubicBezTo>
                              <a:cubicBezTo>
                                <a:pt x="7931" y="10536"/>
                                <a:pt x="4426" y="9050"/>
                                <a:pt x="57" y="9050"/>
                              </a:cubicBezTo>
                              <a:lnTo>
                                <a:pt x="0" y="9075"/>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92" name="Shape 14192"/>
                      <wps:cNvSpPr/>
                      <wps:spPr>
                        <a:xfrm>
                          <a:off x="841399" y="1393448"/>
                          <a:ext cx="50749" cy="52540"/>
                        </a:xfrm>
                        <a:custGeom>
                          <a:avLst/>
                          <a:gdLst/>
                          <a:ahLst/>
                          <a:cxnLst/>
                          <a:rect l="0" t="0" r="0" b="0"/>
                          <a:pathLst>
                            <a:path w="50749" h="52540">
                              <a:moveTo>
                                <a:pt x="0" y="0"/>
                              </a:moveTo>
                              <a:lnTo>
                                <a:pt x="15875" y="0"/>
                              </a:lnTo>
                              <a:lnTo>
                                <a:pt x="25400" y="35839"/>
                              </a:lnTo>
                              <a:lnTo>
                                <a:pt x="34836" y="0"/>
                              </a:lnTo>
                              <a:lnTo>
                                <a:pt x="50749" y="0"/>
                              </a:lnTo>
                              <a:lnTo>
                                <a:pt x="50749" y="52540"/>
                              </a:lnTo>
                              <a:lnTo>
                                <a:pt x="40881" y="52540"/>
                              </a:lnTo>
                              <a:lnTo>
                                <a:pt x="40881" y="11176"/>
                              </a:lnTo>
                              <a:lnTo>
                                <a:pt x="30467" y="52540"/>
                              </a:lnTo>
                              <a:lnTo>
                                <a:pt x="20244" y="52540"/>
                              </a:lnTo>
                              <a:lnTo>
                                <a:pt x="9842" y="11176"/>
                              </a:lnTo>
                              <a:lnTo>
                                <a:pt x="9842"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93" name="Shape 14193"/>
                      <wps:cNvSpPr/>
                      <wps:spPr>
                        <a:xfrm>
                          <a:off x="897344" y="1393452"/>
                          <a:ext cx="26029" cy="52540"/>
                        </a:xfrm>
                        <a:custGeom>
                          <a:avLst/>
                          <a:gdLst/>
                          <a:ahLst/>
                          <a:cxnLst/>
                          <a:rect l="0" t="0" r="0" b="0"/>
                          <a:pathLst>
                            <a:path w="26029" h="52540">
                              <a:moveTo>
                                <a:pt x="20472" y="0"/>
                              </a:moveTo>
                              <a:lnTo>
                                <a:pt x="26029" y="0"/>
                              </a:lnTo>
                              <a:lnTo>
                                <a:pt x="26029" y="12477"/>
                              </a:lnTo>
                              <a:lnTo>
                                <a:pt x="25946" y="12255"/>
                              </a:lnTo>
                              <a:lnTo>
                                <a:pt x="18860" y="31750"/>
                              </a:lnTo>
                              <a:lnTo>
                                <a:pt x="26029" y="31750"/>
                              </a:lnTo>
                              <a:lnTo>
                                <a:pt x="26029" y="40602"/>
                              </a:lnTo>
                              <a:lnTo>
                                <a:pt x="15596" y="40602"/>
                              </a:lnTo>
                              <a:lnTo>
                                <a:pt x="11265"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94" name="Shape 14194"/>
                      <wps:cNvSpPr/>
                      <wps:spPr>
                        <a:xfrm>
                          <a:off x="923373"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95" name="Shape 14195"/>
                      <wps:cNvSpPr/>
                      <wps:spPr>
                        <a:xfrm>
                          <a:off x="973646" y="1393880"/>
                          <a:ext cx="36995" cy="52108"/>
                        </a:xfrm>
                        <a:custGeom>
                          <a:avLst/>
                          <a:gdLst/>
                          <a:ahLst/>
                          <a:cxnLst/>
                          <a:rect l="0" t="0" r="0" b="0"/>
                          <a:pathLst>
                            <a:path w="36995" h="52108">
                              <a:moveTo>
                                <a:pt x="0" y="0"/>
                              </a:moveTo>
                              <a:lnTo>
                                <a:pt x="10617" y="0"/>
                              </a:lnTo>
                              <a:lnTo>
                                <a:pt x="10617" y="43256"/>
                              </a:lnTo>
                              <a:lnTo>
                                <a:pt x="36995" y="43256"/>
                              </a:lnTo>
                              <a:lnTo>
                                <a:pt x="36995" y="52108"/>
                              </a:lnTo>
                              <a:lnTo>
                                <a:pt x="0" y="52108"/>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96" name="Shape 14196"/>
                      <wps:cNvSpPr/>
                      <wps:spPr>
                        <a:xfrm>
                          <a:off x="1012856" y="1393452"/>
                          <a:ext cx="26029" cy="52540"/>
                        </a:xfrm>
                        <a:custGeom>
                          <a:avLst/>
                          <a:gdLst/>
                          <a:ahLst/>
                          <a:cxnLst/>
                          <a:rect l="0" t="0" r="0" b="0"/>
                          <a:pathLst>
                            <a:path w="26029" h="52540">
                              <a:moveTo>
                                <a:pt x="20472" y="0"/>
                              </a:moveTo>
                              <a:lnTo>
                                <a:pt x="26029" y="0"/>
                              </a:lnTo>
                              <a:lnTo>
                                <a:pt x="26029" y="12477"/>
                              </a:lnTo>
                              <a:lnTo>
                                <a:pt x="25946" y="12255"/>
                              </a:lnTo>
                              <a:lnTo>
                                <a:pt x="18860" y="31750"/>
                              </a:lnTo>
                              <a:lnTo>
                                <a:pt x="26029" y="31750"/>
                              </a:lnTo>
                              <a:lnTo>
                                <a:pt x="26029" y="40602"/>
                              </a:lnTo>
                              <a:lnTo>
                                <a:pt x="15596" y="40602"/>
                              </a:lnTo>
                              <a:lnTo>
                                <a:pt x="11265"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97" name="Shape 14197"/>
                      <wps:cNvSpPr/>
                      <wps:spPr>
                        <a:xfrm>
                          <a:off x="1038884"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98" name="Shape 14198"/>
                      <wps:cNvSpPr/>
                      <wps:spPr>
                        <a:xfrm>
                          <a:off x="1061994" y="1393448"/>
                          <a:ext cx="41758" cy="52540"/>
                        </a:xfrm>
                        <a:custGeom>
                          <a:avLst/>
                          <a:gdLst/>
                          <a:ahLst/>
                          <a:cxnLst/>
                          <a:rect l="0" t="0" r="0" b="0"/>
                          <a:pathLst>
                            <a:path w="41758" h="52540">
                              <a:moveTo>
                                <a:pt x="0" y="0"/>
                              </a:moveTo>
                              <a:lnTo>
                                <a:pt x="41758" y="0"/>
                              </a:lnTo>
                              <a:lnTo>
                                <a:pt x="41758" y="8877"/>
                              </a:lnTo>
                              <a:lnTo>
                                <a:pt x="26200" y="8877"/>
                              </a:lnTo>
                              <a:lnTo>
                                <a:pt x="26200" y="52540"/>
                              </a:lnTo>
                              <a:lnTo>
                                <a:pt x="15596" y="52540"/>
                              </a:lnTo>
                              <a:lnTo>
                                <a:pt x="15596" y="8877"/>
                              </a:lnTo>
                              <a:lnTo>
                                <a:pt x="0" y="88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645" name="Shape 15645"/>
                      <wps:cNvSpPr/>
                      <wps:spPr>
                        <a:xfrm>
                          <a:off x="1110276" y="1393440"/>
                          <a:ext cx="10605" cy="52540"/>
                        </a:xfrm>
                        <a:custGeom>
                          <a:avLst/>
                          <a:gdLst/>
                          <a:ahLst/>
                          <a:cxnLst/>
                          <a:rect l="0" t="0" r="0" b="0"/>
                          <a:pathLst>
                            <a:path w="10605" h="52540">
                              <a:moveTo>
                                <a:pt x="0" y="0"/>
                              </a:moveTo>
                              <a:lnTo>
                                <a:pt x="10605" y="0"/>
                              </a:lnTo>
                              <a:lnTo>
                                <a:pt x="10605"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200" name="Shape 14200"/>
                      <wps:cNvSpPr/>
                      <wps:spPr>
                        <a:xfrm>
                          <a:off x="1131096" y="1393448"/>
                          <a:ext cx="41694" cy="52540"/>
                        </a:xfrm>
                        <a:custGeom>
                          <a:avLst/>
                          <a:gdLst/>
                          <a:ahLst/>
                          <a:cxnLst/>
                          <a:rect l="0" t="0" r="0" b="0"/>
                          <a:pathLst>
                            <a:path w="41694" h="52540">
                              <a:moveTo>
                                <a:pt x="0" y="0"/>
                              </a:moveTo>
                              <a:lnTo>
                                <a:pt x="10325" y="0"/>
                              </a:lnTo>
                              <a:lnTo>
                                <a:pt x="31826" y="35077"/>
                              </a:lnTo>
                              <a:lnTo>
                                <a:pt x="31826" y="0"/>
                              </a:lnTo>
                              <a:lnTo>
                                <a:pt x="41694" y="0"/>
                              </a:lnTo>
                              <a:lnTo>
                                <a:pt x="41694" y="52540"/>
                              </a:lnTo>
                              <a:lnTo>
                                <a:pt x="31039"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201" name="Shape 14201"/>
                      <wps:cNvSpPr/>
                      <wps:spPr>
                        <a:xfrm>
                          <a:off x="1181842" y="1392549"/>
                          <a:ext cx="25470" cy="54307"/>
                        </a:xfrm>
                        <a:custGeom>
                          <a:avLst/>
                          <a:gdLst/>
                          <a:ahLst/>
                          <a:cxnLst/>
                          <a:rect l="0" t="0" r="0" b="0"/>
                          <a:pathLst>
                            <a:path w="25470" h="54307">
                              <a:moveTo>
                                <a:pt x="25425" y="0"/>
                              </a:moveTo>
                              <a:lnTo>
                                <a:pt x="25470" y="17"/>
                              </a:lnTo>
                              <a:lnTo>
                                <a:pt x="25470" y="9092"/>
                              </a:lnTo>
                              <a:lnTo>
                                <a:pt x="14961" y="13576"/>
                              </a:lnTo>
                              <a:cubicBezTo>
                                <a:pt x="12281" y="16561"/>
                                <a:pt x="10935" y="21082"/>
                                <a:pt x="10935" y="27140"/>
                              </a:cubicBezTo>
                              <a:cubicBezTo>
                                <a:pt x="10935" y="33083"/>
                                <a:pt x="12306" y="37592"/>
                                <a:pt x="15049" y="40665"/>
                              </a:cubicBezTo>
                              <a:lnTo>
                                <a:pt x="25470" y="45238"/>
                              </a:lnTo>
                              <a:lnTo>
                                <a:pt x="25470" y="54307"/>
                              </a:lnTo>
                              <a:lnTo>
                                <a:pt x="6921" y="47180"/>
                              </a:lnTo>
                              <a:cubicBezTo>
                                <a:pt x="2311" y="42431"/>
                                <a:pt x="0" y="35852"/>
                                <a:pt x="0" y="27495"/>
                              </a:cubicBezTo>
                              <a:cubicBezTo>
                                <a:pt x="0" y="22136"/>
                                <a:pt x="800" y="17640"/>
                                <a:pt x="2400" y="14008"/>
                              </a:cubicBezTo>
                              <a:cubicBezTo>
                                <a:pt x="3607" y="11341"/>
                                <a:pt x="5245" y="8941"/>
                                <a:pt x="7302" y="6807"/>
                              </a:cubicBezTo>
                              <a:cubicBezTo>
                                <a:pt x="9372" y="4674"/>
                                <a:pt x="11620" y="3099"/>
                                <a:pt x="14097" y="2070"/>
                              </a:cubicBezTo>
                              <a:cubicBezTo>
                                <a:pt x="17374" y="686"/>
                                <a:pt x="21145" y="0"/>
                                <a:pt x="25425"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202" name="Shape 14202"/>
                      <wps:cNvSpPr/>
                      <wps:spPr>
                        <a:xfrm>
                          <a:off x="1207312" y="1392566"/>
                          <a:ext cx="25508" cy="54326"/>
                        </a:xfrm>
                        <a:custGeom>
                          <a:avLst/>
                          <a:gdLst/>
                          <a:ahLst/>
                          <a:cxnLst/>
                          <a:rect l="0" t="0" r="0" b="0"/>
                          <a:pathLst>
                            <a:path w="25508" h="54326">
                              <a:moveTo>
                                <a:pt x="0" y="0"/>
                              </a:moveTo>
                              <a:lnTo>
                                <a:pt x="18536" y="7183"/>
                              </a:lnTo>
                              <a:cubicBezTo>
                                <a:pt x="23171" y="11997"/>
                                <a:pt x="25508" y="18664"/>
                                <a:pt x="25508" y="27224"/>
                              </a:cubicBezTo>
                              <a:cubicBezTo>
                                <a:pt x="25508" y="35708"/>
                                <a:pt x="23196" y="42337"/>
                                <a:pt x="18586" y="47138"/>
                              </a:cubicBezTo>
                              <a:cubicBezTo>
                                <a:pt x="13976" y="51926"/>
                                <a:pt x="7817" y="54326"/>
                                <a:pt x="95" y="54326"/>
                              </a:cubicBezTo>
                              <a:lnTo>
                                <a:pt x="0" y="54289"/>
                              </a:lnTo>
                              <a:lnTo>
                                <a:pt x="0" y="45220"/>
                              </a:lnTo>
                              <a:lnTo>
                                <a:pt x="57" y="45245"/>
                              </a:lnTo>
                              <a:cubicBezTo>
                                <a:pt x="4286" y="45245"/>
                                <a:pt x="7766" y="43734"/>
                                <a:pt x="10471" y="40673"/>
                              </a:cubicBezTo>
                              <a:cubicBezTo>
                                <a:pt x="13176" y="37638"/>
                                <a:pt x="14535" y="33066"/>
                                <a:pt x="14535" y="26970"/>
                              </a:cubicBezTo>
                              <a:cubicBezTo>
                                <a:pt x="14535" y="20950"/>
                                <a:pt x="13227" y="16467"/>
                                <a:pt x="10585" y="13495"/>
                              </a:cubicBezTo>
                              <a:cubicBezTo>
                                <a:pt x="7931" y="10536"/>
                                <a:pt x="4426" y="9050"/>
                                <a:pt x="57" y="9050"/>
                              </a:cubicBezTo>
                              <a:lnTo>
                                <a:pt x="0" y="9075"/>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203" name="Shape 14203"/>
                      <wps:cNvSpPr/>
                      <wps:spPr>
                        <a:xfrm>
                          <a:off x="1235748" y="1393452"/>
                          <a:ext cx="26029" cy="52540"/>
                        </a:xfrm>
                        <a:custGeom>
                          <a:avLst/>
                          <a:gdLst/>
                          <a:ahLst/>
                          <a:cxnLst/>
                          <a:rect l="0" t="0" r="0" b="0"/>
                          <a:pathLst>
                            <a:path w="26029" h="52540">
                              <a:moveTo>
                                <a:pt x="20472" y="0"/>
                              </a:moveTo>
                              <a:lnTo>
                                <a:pt x="26029" y="0"/>
                              </a:lnTo>
                              <a:lnTo>
                                <a:pt x="26029" y="12444"/>
                              </a:lnTo>
                              <a:lnTo>
                                <a:pt x="25959" y="12255"/>
                              </a:lnTo>
                              <a:lnTo>
                                <a:pt x="18860" y="31750"/>
                              </a:lnTo>
                              <a:lnTo>
                                <a:pt x="26029" y="31750"/>
                              </a:lnTo>
                              <a:lnTo>
                                <a:pt x="26029" y="40602"/>
                              </a:lnTo>
                              <a:lnTo>
                                <a:pt x="15596" y="40602"/>
                              </a:lnTo>
                              <a:lnTo>
                                <a:pt x="11265"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204" name="Shape 14204"/>
                      <wps:cNvSpPr/>
                      <wps:spPr>
                        <a:xfrm>
                          <a:off x="1261777"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205" name="Shape 14205"/>
                      <wps:cNvSpPr/>
                      <wps:spPr>
                        <a:xfrm>
                          <a:off x="1293965" y="1393448"/>
                          <a:ext cx="50749" cy="52540"/>
                        </a:xfrm>
                        <a:custGeom>
                          <a:avLst/>
                          <a:gdLst/>
                          <a:ahLst/>
                          <a:cxnLst/>
                          <a:rect l="0" t="0" r="0" b="0"/>
                          <a:pathLst>
                            <a:path w="50749" h="52540">
                              <a:moveTo>
                                <a:pt x="0" y="0"/>
                              </a:moveTo>
                              <a:lnTo>
                                <a:pt x="15875" y="0"/>
                              </a:lnTo>
                              <a:lnTo>
                                <a:pt x="25400" y="35839"/>
                              </a:lnTo>
                              <a:lnTo>
                                <a:pt x="34836" y="0"/>
                              </a:lnTo>
                              <a:lnTo>
                                <a:pt x="50749" y="0"/>
                              </a:lnTo>
                              <a:lnTo>
                                <a:pt x="50749" y="52540"/>
                              </a:lnTo>
                              <a:lnTo>
                                <a:pt x="40894" y="52540"/>
                              </a:lnTo>
                              <a:lnTo>
                                <a:pt x="40894" y="11176"/>
                              </a:lnTo>
                              <a:lnTo>
                                <a:pt x="30467" y="52540"/>
                              </a:lnTo>
                              <a:lnTo>
                                <a:pt x="20244" y="52540"/>
                              </a:lnTo>
                              <a:lnTo>
                                <a:pt x="9855" y="11176"/>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206" name="Shape 14206"/>
                      <wps:cNvSpPr/>
                      <wps:spPr>
                        <a:xfrm>
                          <a:off x="1355256" y="1393448"/>
                          <a:ext cx="39967" cy="52540"/>
                        </a:xfrm>
                        <a:custGeom>
                          <a:avLst/>
                          <a:gdLst/>
                          <a:ahLst/>
                          <a:cxnLst/>
                          <a:rect l="0" t="0" r="0" b="0"/>
                          <a:pathLst>
                            <a:path w="39967" h="52540">
                              <a:moveTo>
                                <a:pt x="0" y="0"/>
                              </a:moveTo>
                              <a:lnTo>
                                <a:pt x="38964" y="0"/>
                              </a:lnTo>
                              <a:lnTo>
                                <a:pt x="38964" y="8877"/>
                              </a:lnTo>
                              <a:lnTo>
                                <a:pt x="10605" y="8877"/>
                              </a:lnTo>
                              <a:lnTo>
                                <a:pt x="10605" y="20523"/>
                              </a:lnTo>
                              <a:lnTo>
                                <a:pt x="36982" y="20523"/>
                              </a:lnTo>
                              <a:lnTo>
                                <a:pt x="36982" y="29388"/>
                              </a:lnTo>
                              <a:lnTo>
                                <a:pt x="10605" y="29388"/>
                              </a:lnTo>
                              <a:lnTo>
                                <a:pt x="10605" y="43688"/>
                              </a:lnTo>
                              <a:lnTo>
                                <a:pt x="39967" y="43688"/>
                              </a:lnTo>
                              <a:lnTo>
                                <a:pt x="39967"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207" name="Shape 14207"/>
                      <wps:cNvSpPr/>
                      <wps:spPr>
                        <a:xfrm>
                          <a:off x="1404254" y="1393439"/>
                          <a:ext cx="21330" cy="52553"/>
                        </a:xfrm>
                        <a:custGeom>
                          <a:avLst/>
                          <a:gdLst/>
                          <a:ahLst/>
                          <a:cxnLst/>
                          <a:rect l="0" t="0" r="0" b="0"/>
                          <a:pathLst>
                            <a:path w="21330" h="52553">
                              <a:moveTo>
                                <a:pt x="0" y="0"/>
                              </a:moveTo>
                              <a:lnTo>
                                <a:pt x="21330" y="0"/>
                              </a:lnTo>
                              <a:lnTo>
                                <a:pt x="21330" y="8950"/>
                              </a:lnTo>
                              <a:lnTo>
                                <a:pt x="18885" y="8890"/>
                              </a:lnTo>
                              <a:lnTo>
                                <a:pt x="10617" y="8890"/>
                              </a:lnTo>
                              <a:lnTo>
                                <a:pt x="10617" y="22225"/>
                              </a:lnTo>
                              <a:lnTo>
                                <a:pt x="18466" y="22225"/>
                              </a:lnTo>
                              <a:lnTo>
                                <a:pt x="21330" y="22034"/>
                              </a:lnTo>
                              <a:lnTo>
                                <a:pt x="21330" y="33432"/>
                              </a:lnTo>
                              <a:lnTo>
                                <a:pt x="21298" y="33388"/>
                              </a:lnTo>
                              <a:cubicBezTo>
                                <a:pt x="20294" y="32334"/>
                                <a:pt x="19228" y="31598"/>
                                <a:pt x="18110" y="31217"/>
                              </a:cubicBezTo>
                              <a:cubicBezTo>
                                <a:pt x="16980" y="30810"/>
                                <a:pt x="15202" y="30620"/>
                                <a:pt x="12764" y="30620"/>
                              </a:cubicBezTo>
                              <a:lnTo>
                                <a:pt x="10617" y="30620"/>
                              </a:lnTo>
                              <a:lnTo>
                                <a:pt x="10617"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208" name="Shape 14208"/>
                      <wps:cNvSpPr/>
                      <wps:spPr>
                        <a:xfrm>
                          <a:off x="1425584" y="1393439"/>
                          <a:ext cx="25915" cy="52553"/>
                        </a:xfrm>
                        <a:custGeom>
                          <a:avLst/>
                          <a:gdLst/>
                          <a:ahLst/>
                          <a:cxnLst/>
                          <a:rect l="0" t="0" r="0" b="0"/>
                          <a:pathLst>
                            <a:path w="25915" h="52553">
                              <a:moveTo>
                                <a:pt x="0" y="0"/>
                              </a:moveTo>
                              <a:lnTo>
                                <a:pt x="1010" y="0"/>
                              </a:lnTo>
                              <a:cubicBezTo>
                                <a:pt x="6623" y="0"/>
                                <a:pt x="10700" y="470"/>
                                <a:pt x="13240" y="1422"/>
                              </a:cubicBezTo>
                              <a:cubicBezTo>
                                <a:pt x="15793" y="2362"/>
                                <a:pt x="17837" y="4039"/>
                                <a:pt x="19349" y="6464"/>
                              </a:cubicBezTo>
                              <a:cubicBezTo>
                                <a:pt x="20898" y="8877"/>
                                <a:pt x="21647" y="11633"/>
                                <a:pt x="21647" y="14732"/>
                              </a:cubicBezTo>
                              <a:cubicBezTo>
                                <a:pt x="21647" y="18682"/>
                                <a:pt x="20492" y="21933"/>
                                <a:pt x="18180" y="24511"/>
                              </a:cubicBezTo>
                              <a:cubicBezTo>
                                <a:pt x="15856" y="27064"/>
                                <a:pt x="12389" y="28689"/>
                                <a:pt x="7779" y="29362"/>
                              </a:cubicBezTo>
                              <a:cubicBezTo>
                                <a:pt x="10065" y="30696"/>
                                <a:pt x="11970" y="32169"/>
                                <a:pt x="13469" y="33769"/>
                              </a:cubicBezTo>
                              <a:cubicBezTo>
                                <a:pt x="14954" y="35370"/>
                                <a:pt x="16961" y="38214"/>
                                <a:pt x="19501" y="42304"/>
                              </a:cubicBezTo>
                              <a:lnTo>
                                <a:pt x="25915" y="52553"/>
                              </a:lnTo>
                              <a:lnTo>
                                <a:pt x="13227" y="52553"/>
                              </a:lnTo>
                              <a:lnTo>
                                <a:pt x="5556" y="41110"/>
                              </a:lnTo>
                              <a:lnTo>
                                <a:pt x="0" y="33432"/>
                              </a:lnTo>
                              <a:lnTo>
                                <a:pt x="0" y="22034"/>
                              </a:lnTo>
                              <a:lnTo>
                                <a:pt x="6674" y="21590"/>
                              </a:lnTo>
                              <a:cubicBezTo>
                                <a:pt x="7944" y="21158"/>
                                <a:pt x="8922" y="20409"/>
                                <a:pt x="9646" y="19355"/>
                              </a:cubicBezTo>
                              <a:cubicBezTo>
                                <a:pt x="10357" y="18313"/>
                                <a:pt x="10713" y="16993"/>
                                <a:pt x="10713" y="15405"/>
                              </a:cubicBezTo>
                              <a:cubicBezTo>
                                <a:pt x="10713" y="13652"/>
                                <a:pt x="10243" y="12217"/>
                                <a:pt x="9303" y="11125"/>
                              </a:cubicBezTo>
                              <a:cubicBezTo>
                                <a:pt x="8363" y="10058"/>
                                <a:pt x="7030" y="9360"/>
                                <a:pt x="5315" y="9080"/>
                              </a:cubicBezTo>
                              <a:lnTo>
                                <a:pt x="0" y="895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646" name="Shape 15646"/>
                      <wps:cNvSpPr/>
                      <wps:spPr>
                        <a:xfrm>
                          <a:off x="1456910" y="1393440"/>
                          <a:ext cx="10605" cy="52540"/>
                        </a:xfrm>
                        <a:custGeom>
                          <a:avLst/>
                          <a:gdLst/>
                          <a:ahLst/>
                          <a:cxnLst/>
                          <a:rect l="0" t="0" r="0" b="0"/>
                          <a:pathLst>
                            <a:path w="10605" h="52540">
                              <a:moveTo>
                                <a:pt x="0" y="0"/>
                              </a:moveTo>
                              <a:lnTo>
                                <a:pt x="10605" y="0"/>
                              </a:lnTo>
                              <a:lnTo>
                                <a:pt x="10605"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210" name="Shape 14210"/>
                      <wps:cNvSpPr/>
                      <wps:spPr>
                        <a:xfrm>
                          <a:off x="1475763" y="1392546"/>
                          <a:ext cx="45771" cy="54343"/>
                        </a:xfrm>
                        <a:custGeom>
                          <a:avLst/>
                          <a:gdLst/>
                          <a:ahLst/>
                          <a:cxnLst/>
                          <a:rect l="0" t="0" r="0" b="0"/>
                          <a:pathLst>
                            <a:path w="45771" h="54343">
                              <a:moveTo>
                                <a:pt x="24587" y="0"/>
                              </a:moveTo>
                              <a:cubicBezTo>
                                <a:pt x="31001" y="0"/>
                                <a:pt x="36233" y="1905"/>
                                <a:pt x="40246" y="5702"/>
                              </a:cubicBezTo>
                              <a:cubicBezTo>
                                <a:pt x="42634" y="7950"/>
                                <a:pt x="44425" y="11163"/>
                                <a:pt x="45631" y="15380"/>
                              </a:cubicBezTo>
                              <a:lnTo>
                                <a:pt x="35128" y="17881"/>
                              </a:lnTo>
                              <a:cubicBezTo>
                                <a:pt x="34506" y="15164"/>
                                <a:pt x="33198" y="13005"/>
                                <a:pt x="31242" y="11430"/>
                              </a:cubicBezTo>
                              <a:cubicBezTo>
                                <a:pt x="29261" y="9855"/>
                                <a:pt x="26873" y="9068"/>
                                <a:pt x="24041" y="9068"/>
                              </a:cubicBezTo>
                              <a:cubicBezTo>
                                <a:pt x="20155" y="9068"/>
                                <a:pt x="16993" y="10465"/>
                                <a:pt x="14567" y="13271"/>
                              </a:cubicBezTo>
                              <a:cubicBezTo>
                                <a:pt x="12141" y="16053"/>
                                <a:pt x="10935" y="20587"/>
                                <a:pt x="10935" y="26848"/>
                              </a:cubicBezTo>
                              <a:cubicBezTo>
                                <a:pt x="10935" y="33503"/>
                                <a:pt x="12116" y="38227"/>
                                <a:pt x="14504" y="41046"/>
                              </a:cubicBezTo>
                              <a:cubicBezTo>
                                <a:pt x="16904" y="43866"/>
                                <a:pt x="20015" y="45263"/>
                                <a:pt x="23825" y="45263"/>
                              </a:cubicBezTo>
                              <a:cubicBezTo>
                                <a:pt x="26645" y="45263"/>
                                <a:pt x="29070" y="44374"/>
                                <a:pt x="31102" y="42583"/>
                              </a:cubicBezTo>
                              <a:cubicBezTo>
                                <a:pt x="33134" y="40792"/>
                                <a:pt x="34595" y="37973"/>
                                <a:pt x="35484" y="34125"/>
                              </a:cubicBezTo>
                              <a:lnTo>
                                <a:pt x="45771" y="37389"/>
                              </a:lnTo>
                              <a:cubicBezTo>
                                <a:pt x="44183" y="43116"/>
                                <a:pt x="41567" y="47371"/>
                                <a:pt x="37897" y="50165"/>
                              </a:cubicBezTo>
                              <a:cubicBezTo>
                                <a:pt x="34227" y="52946"/>
                                <a:pt x="29578" y="54343"/>
                                <a:pt x="23940" y="54343"/>
                              </a:cubicBezTo>
                              <a:cubicBezTo>
                                <a:pt x="16967" y="54343"/>
                                <a:pt x="11227" y="51956"/>
                                <a:pt x="6731" y="47180"/>
                              </a:cubicBezTo>
                              <a:cubicBezTo>
                                <a:pt x="2235" y="42431"/>
                                <a:pt x="0" y="35916"/>
                                <a:pt x="0" y="27635"/>
                              </a:cubicBezTo>
                              <a:cubicBezTo>
                                <a:pt x="0" y="18885"/>
                                <a:pt x="2248" y="12103"/>
                                <a:pt x="6769" y="7252"/>
                              </a:cubicBezTo>
                              <a:cubicBezTo>
                                <a:pt x="11290" y="2426"/>
                                <a:pt x="17221" y="0"/>
                                <a:pt x="24587"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211" name="Shape 14211"/>
                      <wps:cNvSpPr/>
                      <wps:spPr>
                        <a:xfrm>
                          <a:off x="1525287" y="1393452"/>
                          <a:ext cx="26029" cy="52540"/>
                        </a:xfrm>
                        <a:custGeom>
                          <a:avLst/>
                          <a:gdLst/>
                          <a:ahLst/>
                          <a:cxnLst/>
                          <a:rect l="0" t="0" r="0" b="0"/>
                          <a:pathLst>
                            <a:path w="26029" h="52540">
                              <a:moveTo>
                                <a:pt x="20472" y="0"/>
                              </a:moveTo>
                              <a:lnTo>
                                <a:pt x="26029" y="0"/>
                              </a:lnTo>
                              <a:lnTo>
                                <a:pt x="26029" y="12477"/>
                              </a:lnTo>
                              <a:lnTo>
                                <a:pt x="25946" y="12255"/>
                              </a:lnTo>
                              <a:lnTo>
                                <a:pt x="18860" y="31750"/>
                              </a:lnTo>
                              <a:lnTo>
                                <a:pt x="26029" y="31750"/>
                              </a:lnTo>
                              <a:lnTo>
                                <a:pt x="26029" y="40602"/>
                              </a:lnTo>
                              <a:lnTo>
                                <a:pt x="15596" y="40602"/>
                              </a:lnTo>
                              <a:lnTo>
                                <a:pt x="11252"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212" name="Shape 14212"/>
                      <wps:cNvSpPr/>
                      <wps:spPr>
                        <a:xfrm>
                          <a:off x="1551315"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213" name="Shape 14213"/>
                      <wps:cNvSpPr/>
                      <wps:spPr>
                        <a:xfrm>
                          <a:off x="1583751" y="1393448"/>
                          <a:ext cx="41681" cy="52540"/>
                        </a:xfrm>
                        <a:custGeom>
                          <a:avLst/>
                          <a:gdLst/>
                          <a:ahLst/>
                          <a:cxnLst/>
                          <a:rect l="0" t="0" r="0" b="0"/>
                          <a:pathLst>
                            <a:path w="41681" h="52540">
                              <a:moveTo>
                                <a:pt x="0" y="0"/>
                              </a:moveTo>
                              <a:lnTo>
                                <a:pt x="10325" y="0"/>
                              </a:lnTo>
                              <a:lnTo>
                                <a:pt x="31826" y="35077"/>
                              </a:lnTo>
                              <a:lnTo>
                                <a:pt x="31826" y="0"/>
                              </a:lnTo>
                              <a:lnTo>
                                <a:pt x="41681" y="0"/>
                              </a:lnTo>
                              <a:lnTo>
                                <a:pt x="41681" y="52540"/>
                              </a:lnTo>
                              <a:lnTo>
                                <a:pt x="31039"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214" name="Shape 14214"/>
                      <wps:cNvSpPr/>
                      <wps:spPr>
                        <a:xfrm>
                          <a:off x="1631305" y="1393452"/>
                          <a:ext cx="26029" cy="52540"/>
                        </a:xfrm>
                        <a:custGeom>
                          <a:avLst/>
                          <a:gdLst/>
                          <a:ahLst/>
                          <a:cxnLst/>
                          <a:rect l="0" t="0" r="0" b="0"/>
                          <a:pathLst>
                            <a:path w="26029" h="52540">
                              <a:moveTo>
                                <a:pt x="20472" y="0"/>
                              </a:moveTo>
                              <a:lnTo>
                                <a:pt x="26029" y="0"/>
                              </a:lnTo>
                              <a:lnTo>
                                <a:pt x="26029" y="12444"/>
                              </a:lnTo>
                              <a:lnTo>
                                <a:pt x="25959" y="12255"/>
                              </a:lnTo>
                              <a:lnTo>
                                <a:pt x="18860" y="31750"/>
                              </a:lnTo>
                              <a:lnTo>
                                <a:pt x="26029" y="31750"/>
                              </a:lnTo>
                              <a:lnTo>
                                <a:pt x="26029" y="40602"/>
                              </a:lnTo>
                              <a:lnTo>
                                <a:pt x="15596" y="40602"/>
                              </a:lnTo>
                              <a:lnTo>
                                <a:pt x="11265"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215" name="Shape 14215"/>
                      <wps:cNvSpPr/>
                      <wps:spPr>
                        <a:xfrm>
                          <a:off x="1657333"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216" name="Shape 14216"/>
                      <wps:cNvSpPr/>
                      <wps:spPr>
                        <a:xfrm>
                          <a:off x="464801" y="1505624"/>
                          <a:ext cx="26594" cy="41046"/>
                        </a:xfrm>
                        <a:custGeom>
                          <a:avLst/>
                          <a:gdLst/>
                          <a:ahLst/>
                          <a:cxnLst/>
                          <a:rect l="0" t="0" r="0" b="0"/>
                          <a:pathLst>
                            <a:path w="26594" h="41046">
                              <a:moveTo>
                                <a:pt x="0" y="0"/>
                              </a:moveTo>
                              <a:lnTo>
                                <a:pt x="7810" y="0"/>
                              </a:lnTo>
                              <a:lnTo>
                                <a:pt x="13627" y="32753"/>
                              </a:lnTo>
                              <a:lnTo>
                                <a:pt x="18885" y="0"/>
                              </a:lnTo>
                              <a:lnTo>
                                <a:pt x="26594" y="0"/>
                              </a:lnTo>
                              <a:lnTo>
                                <a:pt x="18377" y="41046"/>
                              </a:lnTo>
                              <a:lnTo>
                                <a:pt x="8801" y="41046"/>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17" name="Shape 14217"/>
                      <wps:cNvSpPr/>
                      <wps:spPr>
                        <a:xfrm>
                          <a:off x="495507" y="1515831"/>
                          <a:ext cx="6756" cy="30849"/>
                        </a:xfrm>
                        <a:custGeom>
                          <a:avLst/>
                          <a:gdLst/>
                          <a:ahLst/>
                          <a:cxnLst/>
                          <a:rect l="0" t="0" r="0" b="0"/>
                          <a:pathLst>
                            <a:path w="6756" h="30849">
                              <a:moveTo>
                                <a:pt x="0" y="0"/>
                              </a:moveTo>
                              <a:lnTo>
                                <a:pt x="6756" y="0"/>
                              </a:lnTo>
                              <a:lnTo>
                                <a:pt x="6756"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647" name="Shape 15647"/>
                      <wps:cNvSpPr/>
                      <wps:spPr>
                        <a:xfrm>
                          <a:off x="495507"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19" name="Shape 14219"/>
                      <wps:cNvSpPr/>
                      <wps:spPr>
                        <a:xfrm>
                          <a:off x="507968" y="1550052"/>
                          <a:ext cx="9601" cy="6985"/>
                        </a:xfrm>
                        <a:custGeom>
                          <a:avLst/>
                          <a:gdLst/>
                          <a:ahLst/>
                          <a:cxnLst/>
                          <a:rect l="0" t="0" r="0" b="0"/>
                          <a:pathLst>
                            <a:path w="9601" h="6985">
                              <a:moveTo>
                                <a:pt x="0" y="0"/>
                              </a:moveTo>
                              <a:lnTo>
                                <a:pt x="6731" y="0"/>
                              </a:lnTo>
                              <a:cubicBezTo>
                                <a:pt x="6782" y="609"/>
                                <a:pt x="7023" y="1079"/>
                                <a:pt x="7455" y="1422"/>
                              </a:cubicBezTo>
                              <a:cubicBezTo>
                                <a:pt x="7887" y="1753"/>
                                <a:pt x="8484" y="1930"/>
                                <a:pt x="9246" y="1930"/>
                              </a:cubicBezTo>
                              <a:lnTo>
                                <a:pt x="9601" y="1767"/>
                              </a:lnTo>
                              <a:lnTo>
                                <a:pt x="9601" y="6890"/>
                              </a:lnTo>
                              <a:lnTo>
                                <a:pt x="9042" y="6985"/>
                              </a:lnTo>
                              <a:cubicBezTo>
                                <a:pt x="6121" y="6985"/>
                                <a:pt x="3899" y="6388"/>
                                <a:pt x="2362" y="5207"/>
                              </a:cubicBezTo>
                              <a:cubicBezTo>
                                <a:pt x="813" y="4013"/>
                                <a:pt x="25" y="2286"/>
                                <a:pt x="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20" name="Shape 14220"/>
                      <wps:cNvSpPr/>
                      <wps:spPr>
                        <a:xfrm>
                          <a:off x="507321" y="1514999"/>
                          <a:ext cx="10249" cy="32499"/>
                        </a:xfrm>
                        <a:custGeom>
                          <a:avLst/>
                          <a:gdLst/>
                          <a:ahLst/>
                          <a:cxnLst/>
                          <a:rect l="0" t="0" r="0" b="0"/>
                          <a:pathLst>
                            <a:path w="10249" h="32499">
                              <a:moveTo>
                                <a:pt x="7760" y="0"/>
                              </a:moveTo>
                              <a:lnTo>
                                <a:pt x="10249" y="691"/>
                              </a:lnTo>
                              <a:lnTo>
                                <a:pt x="10249" y="6012"/>
                              </a:lnTo>
                              <a:lnTo>
                                <a:pt x="10046" y="5893"/>
                              </a:lnTo>
                              <a:cubicBezTo>
                                <a:pt x="8839" y="5893"/>
                                <a:pt x="8026" y="6515"/>
                                <a:pt x="7582" y="7747"/>
                              </a:cubicBezTo>
                              <a:cubicBezTo>
                                <a:pt x="7137" y="8979"/>
                                <a:pt x="6921" y="11989"/>
                                <a:pt x="6921" y="16764"/>
                              </a:cubicBezTo>
                              <a:cubicBezTo>
                                <a:pt x="6921" y="20955"/>
                                <a:pt x="7150" y="23609"/>
                                <a:pt x="7595" y="24752"/>
                              </a:cubicBezTo>
                              <a:cubicBezTo>
                                <a:pt x="8039" y="25895"/>
                                <a:pt x="8865" y="26480"/>
                                <a:pt x="10046" y="26480"/>
                              </a:cubicBezTo>
                              <a:lnTo>
                                <a:pt x="10249" y="26332"/>
                              </a:lnTo>
                              <a:lnTo>
                                <a:pt x="10249" y="31873"/>
                              </a:lnTo>
                              <a:lnTo>
                                <a:pt x="7810" y="32499"/>
                              </a:lnTo>
                              <a:cubicBezTo>
                                <a:pt x="4915" y="32499"/>
                                <a:pt x="2896" y="31344"/>
                                <a:pt x="1727" y="29045"/>
                              </a:cubicBezTo>
                              <a:cubicBezTo>
                                <a:pt x="584" y="26746"/>
                                <a:pt x="0" y="22428"/>
                                <a:pt x="0" y="16104"/>
                              </a:cubicBezTo>
                              <a:cubicBezTo>
                                <a:pt x="0" y="10096"/>
                                <a:pt x="597" y="5906"/>
                                <a:pt x="1765" y="3543"/>
                              </a:cubicBezTo>
                              <a:cubicBezTo>
                                <a:pt x="2934" y="1181"/>
                                <a:pt x="4928" y="0"/>
                                <a:pt x="776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21" name="Shape 14221"/>
                      <wps:cNvSpPr/>
                      <wps:spPr>
                        <a:xfrm>
                          <a:off x="517569" y="1515691"/>
                          <a:ext cx="9970" cy="41251"/>
                        </a:xfrm>
                        <a:custGeom>
                          <a:avLst/>
                          <a:gdLst/>
                          <a:ahLst/>
                          <a:cxnLst/>
                          <a:rect l="0" t="0" r="0" b="0"/>
                          <a:pathLst>
                            <a:path w="9970" h="41251">
                              <a:moveTo>
                                <a:pt x="0" y="0"/>
                              </a:moveTo>
                              <a:lnTo>
                                <a:pt x="1168" y="325"/>
                              </a:lnTo>
                              <a:cubicBezTo>
                                <a:pt x="2172" y="998"/>
                                <a:pt x="2946" y="2014"/>
                                <a:pt x="3505" y="3360"/>
                              </a:cubicBezTo>
                              <a:lnTo>
                                <a:pt x="3505" y="134"/>
                              </a:lnTo>
                              <a:lnTo>
                                <a:pt x="9970" y="134"/>
                              </a:lnTo>
                              <a:lnTo>
                                <a:pt x="9970" y="28531"/>
                              </a:lnTo>
                              <a:cubicBezTo>
                                <a:pt x="9970" y="31249"/>
                                <a:pt x="9843" y="33230"/>
                                <a:pt x="9601" y="34488"/>
                              </a:cubicBezTo>
                              <a:cubicBezTo>
                                <a:pt x="9347" y="35732"/>
                                <a:pt x="8928" y="36812"/>
                                <a:pt x="8344" y="37701"/>
                              </a:cubicBezTo>
                              <a:cubicBezTo>
                                <a:pt x="7582" y="38895"/>
                                <a:pt x="6439" y="39796"/>
                                <a:pt x="4915" y="40418"/>
                              </a:cubicBezTo>
                              <a:lnTo>
                                <a:pt x="0" y="41251"/>
                              </a:lnTo>
                              <a:lnTo>
                                <a:pt x="0" y="36127"/>
                              </a:lnTo>
                              <a:lnTo>
                                <a:pt x="2349" y="35047"/>
                              </a:lnTo>
                              <a:cubicBezTo>
                                <a:pt x="2870" y="34221"/>
                                <a:pt x="3124" y="32710"/>
                                <a:pt x="3124" y="30500"/>
                              </a:cubicBezTo>
                              <a:lnTo>
                                <a:pt x="3124" y="28366"/>
                              </a:lnTo>
                              <a:cubicBezTo>
                                <a:pt x="2553" y="29522"/>
                                <a:pt x="1803" y="30386"/>
                                <a:pt x="876" y="30957"/>
                              </a:cubicBezTo>
                              <a:lnTo>
                                <a:pt x="0" y="31182"/>
                              </a:lnTo>
                              <a:lnTo>
                                <a:pt x="0" y="25641"/>
                              </a:lnTo>
                              <a:lnTo>
                                <a:pt x="2578" y="23769"/>
                              </a:lnTo>
                              <a:cubicBezTo>
                                <a:pt x="3086" y="22423"/>
                                <a:pt x="3327" y="19032"/>
                                <a:pt x="3327" y="13571"/>
                              </a:cubicBezTo>
                              <a:cubicBezTo>
                                <a:pt x="3327" y="10167"/>
                                <a:pt x="3086" y="7906"/>
                                <a:pt x="2578" y="6827"/>
                              </a:cubicBezTo>
                              <a:lnTo>
                                <a:pt x="0" y="5320"/>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22" name="Shape 14222"/>
                      <wps:cNvSpPr/>
                      <wps:spPr>
                        <a:xfrm>
                          <a:off x="533404" y="1515831"/>
                          <a:ext cx="6756" cy="30849"/>
                        </a:xfrm>
                        <a:custGeom>
                          <a:avLst/>
                          <a:gdLst/>
                          <a:ahLst/>
                          <a:cxnLst/>
                          <a:rect l="0" t="0" r="0" b="0"/>
                          <a:pathLst>
                            <a:path w="6756" h="30849">
                              <a:moveTo>
                                <a:pt x="0" y="0"/>
                              </a:moveTo>
                              <a:lnTo>
                                <a:pt x="6756" y="0"/>
                              </a:lnTo>
                              <a:lnTo>
                                <a:pt x="6756"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648" name="Shape 15648"/>
                      <wps:cNvSpPr/>
                      <wps:spPr>
                        <a:xfrm>
                          <a:off x="533404"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649" name="Shape 15649"/>
                      <wps:cNvSpPr/>
                      <wps:spPr>
                        <a:xfrm>
                          <a:off x="546015" y="1505620"/>
                          <a:ext cx="9144" cy="41046"/>
                        </a:xfrm>
                        <a:custGeom>
                          <a:avLst/>
                          <a:gdLst/>
                          <a:ahLst/>
                          <a:cxnLst/>
                          <a:rect l="0" t="0" r="0" b="0"/>
                          <a:pathLst>
                            <a:path w="9144" h="41046">
                              <a:moveTo>
                                <a:pt x="0" y="0"/>
                              </a:moveTo>
                              <a:lnTo>
                                <a:pt x="9144" y="0"/>
                              </a:lnTo>
                              <a:lnTo>
                                <a:pt x="9144" y="41046"/>
                              </a:lnTo>
                              <a:lnTo>
                                <a:pt x="0" y="41046"/>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25" name="Shape 14225"/>
                      <wps:cNvSpPr/>
                      <wps:spPr>
                        <a:xfrm>
                          <a:off x="558028" y="1526462"/>
                          <a:ext cx="10325" cy="21035"/>
                        </a:xfrm>
                        <a:custGeom>
                          <a:avLst/>
                          <a:gdLst/>
                          <a:ahLst/>
                          <a:cxnLst/>
                          <a:rect l="0" t="0" r="0" b="0"/>
                          <a:pathLst>
                            <a:path w="10325" h="21035">
                              <a:moveTo>
                                <a:pt x="10325" y="0"/>
                              </a:moveTo>
                              <a:lnTo>
                                <a:pt x="10325" y="6346"/>
                              </a:lnTo>
                              <a:lnTo>
                                <a:pt x="8407" y="7687"/>
                              </a:lnTo>
                              <a:cubicBezTo>
                                <a:pt x="7493" y="8754"/>
                                <a:pt x="7049" y="10011"/>
                                <a:pt x="7049" y="11459"/>
                              </a:cubicBezTo>
                              <a:cubicBezTo>
                                <a:pt x="7049" y="12830"/>
                                <a:pt x="7290" y="13846"/>
                                <a:pt x="7772" y="14494"/>
                              </a:cubicBezTo>
                              <a:cubicBezTo>
                                <a:pt x="8255" y="15142"/>
                                <a:pt x="9017" y="15459"/>
                                <a:pt x="10046" y="15459"/>
                              </a:cubicBezTo>
                              <a:lnTo>
                                <a:pt x="10325" y="15290"/>
                              </a:lnTo>
                              <a:lnTo>
                                <a:pt x="10325" y="20236"/>
                              </a:lnTo>
                              <a:lnTo>
                                <a:pt x="7099" y="21035"/>
                              </a:lnTo>
                              <a:cubicBezTo>
                                <a:pt x="4864" y="21035"/>
                                <a:pt x="3124" y="20247"/>
                                <a:pt x="1867" y="18660"/>
                              </a:cubicBezTo>
                              <a:cubicBezTo>
                                <a:pt x="635" y="17085"/>
                                <a:pt x="0" y="14888"/>
                                <a:pt x="0" y="12081"/>
                              </a:cubicBezTo>
                              <a:cubicBezTo>
                                <a:pt x="0" y="9541"/>
                                <a:pt x="546" y="7509"/>
                                <a:pt x="1638" y="6010"/>
                              </a:cubicBezTo>
                              <a:cubicBezTo>
                                <a:pt x="2743" y="4512"/>
                                <a:pt x="4902" y="3001"/>
                                <a:pt x="8141" y="1489"/>
                              </a:cubicBezTo>
                              <a:cubicBezTo>
                                <a:pt x="8458" y="1337"/>
                                <a:pt x="8915" y="1121"/>
                                <a:pt x="9512" y="854"/>
                              </a:cubicBezTo>
                              <a:lnTo>
                                <a:pt x="10325"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26" name="Shape 14226"/>
                      <wps:cNvSpPr/>
                      <wps:spPr>
                        <a:xfrm>
                          <a:off x="558282" y="1515107"/>
                          <a:ext cx="10071" cy="9885"/>
                        </a:xfrm>
                        <a:custGeom>
                          <a:avLst/>
                          <a:gdLst/>
                          <a:ahLst/>
                          <a:cxnLst/>
                          <a:rect l="0" t="0" r="0" b="0"/>
                          <a:pathLst>
                            <a:path w="10071" h="9885">
                              <a:moveTo>
                                <a:pt x="10071" y="0"/>
                              </a:moveTo>
                              <a:lnTo>
                                <a:pt x="10071" y="5041"/>
                              </a:lnTo>
                              <a:lnTo>
                                <a:pt x="7493" y="6024"/>
                              </a:lnTo>
                              <a:cubicBezTo>
                                <a:pt x="6909" y="6723"/>
                                <a:pt x="6617" y="7802"/>
                                <a:pt x="6617" y="9276"/>
                              </a:cubicBezTo>
                              <a:lnTo>
                                <a:pt x="6617" y="9885"/>
                              </a:lnTo>
                              <a:lnTo>
                                <a:pt x="0" y="9885"/>
                              </a:lnTo>
                              <a:cubicBezTo>
                                <a:pt x="0" y="6418"/>
                                <a:pt x="813" y="3903"/>
                                <a:pt x="2426" y="2316"/>
                              </a:cubicBezTo>
                              <a:lnTo>
                                <a:pt x="10071"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27" name="Shape 14227"/>
                      <wps:cNvSpPr/>
                      <wps:spPr>
                        <a:xfrm>
                          <a:off x="568353" y="1515061"/>
                          <a:ext cx="10820" cy="31637"/>
                        </a:xfrm>
                        <a:custGeom>
                          <a:avLst/>
                          <a:gdLst/>
                          <a:ahLst/>
                          <a:cxnLst/>
                          <a:rect l="0" t="0" r="0" b="0"/>
                          <a:pathLst>
                            <a:path w="10820" h="31637">
                              <a:moveTo>
                                <a:pt x="152" y="0"/>
                              </a:moveTo>
                              <a:cubicBezTo>
                                <a:pt x="3721" y="0"/>
                                <a:pt x="6236" y="724"/>
                                <a:pt x="7671" y="2172"/>
                              </a:cubicBezTo>
                              <a:cubicBezTo>
                                <a:pt x="9119" y="3619"/>
                                <a:pt x="9830" y="6160"/>
                                <a:pt x="9830" y="9779"/>
                              </a:cubicBezTo>
                              <a:lnTo>
                                <a:pt x="9830" y="27178"/>
                              </a:lnTo>
                              <a:cubicBezTo>
                                <a:pt x="9830" y="28042"/>
                                <a:pt x="9906" y="28816"/>
                                <a:pt x="10058" y="29515"/>
                              </a:cubicBezTo>
                              <a:cubicBezTo>
                                <a:pt x="10211" y="30226"/>
                                <a:pt x="10477" y="30912"/>
                                <a:pt x="10820" y="31610"/>
                              </a:cubicBezTo>
                              <a:lnTo>
                                <a:pt x="4216" y="31610"/>
                              </a:lnTo>
                              <a:cubicBezTo>
                                <a:pt x="4064" y="31382"/>
                                <a:pt x="3937" y="31039"/>
                                <a:pt x="3823" y="30569"/>
                              </a:cubicBezTo>
                              <a:cubicBezTo>
                                <a:pt x="3708" y="30112"/>
                                <a:pt x="3594" y="29464"/>
                                <a:pt x="3480" y="28626"/>
                              </a:cubicBezTo>
                              <a:cubicBezTo>
                                <a:pt x="2769" y="29870"/>
                                <a:pt x="1854" y="30810"/>
                                <a:pt x="724" y="31458"/>
                              </a:cubicBezTo>
                              <a:lnTo>
                                <a:pt x="0" y="31637"/>
                              </a:lnTo>
                              <a:lnTo>
                                <a:pt x="0" y="26691"/>
                              </a:lnTo>
                              <a:lnTo>
                                <a:pt x="2388" y="25247"/>
                              </a:lnTo>
                              <a:cubicBezTo>
                                <a:pt x="2984" y="24155"/>
                                <a:pt x="3277" y="22530"/>
                                <a:pt x="3277" y="20358"/>
                              </a:cubicBezTo>
                              <a:lnTo>
                                <a:pt x="3277" y="15456"/>
                              </a:lnTo>
                              <a:lnTo>
                                <a:pt x="0" y="17747"/>
                              </a:lnTo>
                              <a:lnTo>
                                <a:pt x="0" y="11401"/>
                              </a:lnTo>
                              <a:lnTo>
                                <a:pt x="3175" y="8064"/>
                              </a:lnTo>
                              <a:cubicBezTo>
                                <a:pt x="3175" y="7099"/>
                                <a:pt x="2921" y="6350"/>
                                <a:pt x="2400" y="5817"/>
                              </a:cubicBezTo>
                              <a:cubicBezTo>
                                <a:pt x="1880" y="5296"/>
                                <a:pt x="1130" y="5029"/>
                                <a:pt x="152" y="5029"/>
                              </a:cubicBezTo>
                              <a:lnTo>
                                <a:pt x="0" y="5087"/>
                              </a:lnTo>
                              <a:lnTo>
                                <a:pt x="0" y="46"/>
                              </a:lnTo>
                              <a:lnTo>
                                <a:pt x="152"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28" name="Shape 14228"/>
                      <wps:cNvSpPr/>
                      <wps:spPr>
                        <a:xfrm>
                          <a:off x="583074" y="1514997"/>
                          <a:ext cx="10236" cy="32499"/>
                        </a:xfrm>
                        <a:custGeom>
                          <a:avLst/>
                          <a:gdLst/>
                          <a:ahLst/>
                          <a:cxnLst/>
                          <a:rect l="0" t="0" r="0" b="0"/>
                          <a:pathLst>
                            <a:path w="10236" h="32499">
                              <a:moveTo>
                                <a:pt x="7595" y="0"/>
                              </a:moveTo>
                              <a:lnTo>
                                <a:pt x="10236" y="651"/>
                              </a:lnTo>
                              <a:lnTo>
                                <a:pt x="10236" y="6143"/>
                              </a:lnTo>
                              <a:lnTo>
                                <a:pt x="10033" y="5994"/>
                              </a:lnTo>
                              <a:cubicBezTo>
                                <a:pt x="8852" y="5994"/>
                                <a:pt x="8026" y="6578"/>
                                <a:pt x="7582" y="7747"/>
                              </a:cubicBezTo>
                              <a:cubicBezTo>
                                <a:pt x="7137" y="8915"/>
                                <a:pt x="6909" y="11595"/>
                                <a:pt x="6909" y="15786"/>
                              </a:cubicBezTo>
                              <a:cubicBezTo>
                                <a:pt x="6909" y="20549"/>
                                <a:pt x="7125" y="23546"/>
                                <a:pt x="7569" y="24778"/>
                              </a:cubicBezTo>
                              <a:cubicBezTo>
                                <a:pt x="8014" y="25997"/>
                                <a:pt x="8826" y="26607"/>
                                <a:pt x="10033" y="26607"/>
                              </a:cubicBezTo>
                              <a:lnTo>
                                <a:pt x="10236" y="26487"/>
                              </a:lnTo>
                              <a:lnTo>
                                <a:pt x="10236" y="31799"/>
                              </a:lnTo>
                              <a:lnTo>
                                <a:pt x="7747" y="32499"/>
                              </a:lnTo>
                              <a:cubicBezTo>
                                <a:pt x="4915" y="32499"/>
                                <a:pt x="2921" y="31318"/>
                                <a:pt x="1753" y="28956"/>
                              </a:cubicBezTo>
                              <a:cubicBezTo>
                                <a:pt x="584" y="26594"/>
                                <a:pt x="0" y="22403"/>
                                <a:pt x="0" y="16396"/>
                              </a:cubicBezTo>
                              <a:cubicBezTo>
                                <a:pt x="0" y="10185"/>
                                <a:pt x="559" y="5893"/>
                                <a:pt x="1702" y="3543"/>
                              </a:cubicBezTo>
                              <a:cubicBezTo>
                                <a:pt x="2832" y="1181"/>
                                <a:pt x="4801" y="0"/>
                                <a:pt x="7595"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29" name="Shape 14229"/>
                      <wps:cNvSpPr/>
                      <wps:spPr>
                        <a:xfrm>
                          <a:off x="593310" y="1505624"/>
                          <a:ext cx="9969" cy="41172"/>
                        </a:xfrm>
                        <a:custGeom>
                          <a:avLst/>
                          <a:gdLst/>
                          <a:ahLst/>
                          <a:cxnLst/>
                          <a:rect l="0" t="0" r="0" b="0"/>
                          <a:pathLst>
                            <a:path w="9969" h="41172">
                              <a:moveTo>
                                <a:pt x="3124" y="0"/>
                              </a:moveTo>
                              <a:lnTo>
                                <a:pt x="9969" y="0"/>
                              </a:lnTo>
                              <a:lnTo>
                                <a:pt x="9969" y="41047"/>
                              </a:lnTo>
                              <a:lnTo>
                                <a:pt x="3505" y="41047"/>
                              </a:lnTo>
                              <a:lnTo>
                                <a:pt x="3505" y="37821"/>
                              </a:lnTo>
                              <a:cubicBezTo>
                                <a:pt x="2946" y="39154"/>
                                <a:pt x="2172" y="40157"/>
                                <a:pt x="1168" y="40843"/>
                              </a:cubicBezTo>
                              <a:lnTo>
                                <a:pt x="0" y="41172"/>
                              </a:lnTo>
                              <a:lnTo>
                                <a:pt x="0" y="35859"/>
                              </a:lnTo>
                              <a:lnTo>
                                <a:pt x="2578" y="34341"/>
                              </a:lnTo>
                              <a:cubicBezTo>
                                <a:pt x="3086" y="33249"/>
                                <a:pt x="3327" y="31001"/>
                                <a:pt x="3327" y="27610"/>
                              </a:cubicBezTo>
                              <a:cubicBezTo>
                                <a:pt x="3327" y="22162"/>
                                <a:pt x="3086" y="18758"/>
                                <a:pt x="2578" y="17399"/>
                              </a:cubicBezTo>
                              <a:lnTo>
                                <a:pt x="0" y="15516"/>
                              </a:lnTo>
                              <a:lnTo>
                                <a:pt x="0" y="10023"/>
                              </a:lnTo>
                              <a:lnTo>
                                <a:pt x="864" y="10236"/>
                              </a:lnTo>
                              <a:cubicBezTo>
                                <a:pt x="1816" y="10795"/>
                                <a:pt x="2565" y="11671"/>
                                <a:pt x="3124" y="12814"/>
                              </a:cubicBezTo>
                              <a:lnTo>
                                <a:pt x="3124"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30" name="Shape 14230"/>
                      <wps:cNvSpPr/>
                      <wps:spPr>
                        <a:xfrm>
                          <a:off x="608559" y="1526462"/>
                          <a:ext cx="10325" cy="21035"/>
                        </a:xfrm>
                        <a:custGeom>
                          <a:avLst/>
                          <a:gdLst/>
                          <a:ahLst/>
                          <a:cxnLst/>
                          <a:rect l="0" t="0" r="0" b="0"/>
                          <a:pathLst>
                            <a:path w="10325" h="21035">
                              <a:moveTo>
                                <a:pt x="10325" y="0"/>
                              </a:moveTo>
                              <a:lnTo>
                                <a:pt x="10325" y="6346"/>
                              </a:lnTo>
                              <a:lnTo>
                                <a:pt x="8407" y="7687"/>
                              </a:lnTo>
                              <a:cubicBezTo>
                                <a:pt x="7493" y="8754"/>
                                <a:pt x="7049" y="10011"/>
                                <a:pt x="7049" y="11459"/>
                              </a:cubicBezTo>
                              <a:cubicBezTo>
                                <a:pt x="7049" y="12830"/>
                                <a:pt x="7290" y="13846"/>
                                <a:pt x="7772" y="14494"/>
                              </a:cubicBezTo>
                              <a:cubicBezTo>
                                <a:pt x="8255" y="15142"/>
                                <a:pt x="9004" y="15459"/>
                                <a:pt x="10046" y="15459"/>
                              </a:cubicBezTo>
                              <a:lnTo>
                                <a:pt x="10325" y="15290"/>
                              </a:lnTo>
                              <a:lnTo>
                                <a:pt x="10325" y="20236"/>
                              </a:lnTo>
                              <a:lnTo>
                                <a:pt x="7099" y="21035"/>
                              </a:lnTo>
                              <a:cubicBezTo>
                                <a:pt x="4864" y="21035"/>
                                <a:pt x="3112" y="20247"/>
                                <a:pt x="1867" y="18660"/>
                              </a:cubicBezTo>
                              <a:cubicBezTo>
                                <a:pt x="622" y="17085"/>
                                <a:pt x="0" y="14888"/>
                                <a:pt x="0" y="12081"/>
                              </a:cubicBezTo>
                              <a:cubicBezTo>
                                <a:pt x="0" y="9541"/>
                                <a:pt x="546" y="7509"/>
                                <a:pt x="1638" y="6010"/>
                              </a:cubicBezTo>
                              <a:cubicBezTo>
                                <a:pt x="2730" y="4512"/>
                                <a:pt x="4902" y="3001"/>
                                <a:pt x="8141" y="1489"/>
                              </a:cubicBezTo>
                              <a:cubicBezTo>
                                <a:pt x="8458" y="1337"/>
                                <a:pt x="8915" y="1121"/>
                                <a:pt x="9512" y="854"/>
                              </a:cubicBezTo>
                              <a:lnTo>
                                <a:pt x="10325"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31" name="Shape 14231"/>
                      <wps:cNvSpPr/>
                      <wps:spPr>
                        <a:xfrm>
                          <a:off x="608813" y="1515107"/>
                          <a:ext cx="10071" cy="9885"/>
                        </a:xfrm>
                        <a:custGeom>
                          <a:avLst/>
                          <a:gdLst/>
                          <a:ahLst/>
                          <a:cxnLst/>
                          <a:rect l="0" t="0" r="0" b="0"/>
                          <a:pathLst>
                            <a:path w="10071" h="9885">
                              <a:moveTo>
                                <a:pt x="10071" y="0"/>
                              </a:moveTo>
                              <a:lnTo>
                                <a:pt x="10071" y="5041"/>
                              </a:lnTo>
                              <a:lnTo>
                                <a:pt x="7493" y="6024"/>
                              </a:lnTo>
                              <a:cubicBezTo>
                                <a:pt x="6909" y="6723"/>
                                <a:pt x="6617" y="7802"/>
                                <a:pt x="6617" y="9276"/>
                              </a:cubicBezTo>
                              <a:lnTo>
                                <a:pt x="6617" y="9885"/>
                              </a:lnTo>
                              <a:lnTo>
                                <a:pt x="0" y="9885"/>
                              </a:lnTo>
                              <a:cubicBezTo>
                                <a:pt x="0" y="6418"/>
                                <a:pt x="813" y="3903"/>
                                <a:pt x="2426" y="2316"/>
                              </a:cubicBezTo>
                              <a:lnTo>
                                <a:pt x="10071"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32" name="Shape 14232"/>
                      <wps:cNvSpPr/>
                      <wps:spPr>
                        <a:xfrm>
                          <a:off x="618884" y="1515061"/>
                          <a:ext cx="10820" cy="31637"/>
                        </a:xfrm>
                        <a:custGeom>
                          <a:avLst/>
                          <a:gdLst/>
                          <a:ahLst/>
                          <a:cxnLst/>
                          <a:rect l="0" t="0" r="0" b="0"/>
                          <a:pathLst>
                            <a:path w="10820" h="31637">
                              <a:moveTo>
                                <a:pt x="152" y="0"/>
                              </a:moveTo>
                              <a:cubicBezTo>
                                <a:pt x="3721" y="0"/>
                                <a:pt x="6236" y="724"/>
                                <a:pt x="7671" y="2172"/>
                              </a:cubicBezTo>
                              <a:cubicBezTo>
                                <a:pt x="9106" y="3619"/>
                                <a:pt x="9830" y="6160"/>
                                <a:pt x="9830" y="9779"/>
                              </a:cubicBezTo>
                              <a:lnTo>
                                <a:pt x="9830" y="27178"/>
                              </a:lnTo>
                              <a:cubicBezTo>
                                <a:pt x="9830" y="28042"/>
                                <a:pt x="9906" y="28816"/>
                                <a:pt x="10058" y="29515"/>
                              </a:cubicBezTo>
                              <a:cubicBezTo>
                                <a:pt x="10211" y="30226"/>
                                <a:pt x="10465" y="30912"/>
                                <a:pt x="10820" y="31610"/>
                              </a:cubicBezTo>
                              <a:lnTo>
                                <a:pt x="4216" y="31610"/>
                              </a:lnTo>
                              <a:cubicBezTo>
                                <a:pt x="4064" y="31382"/>
                                <a:pt x="3937" y="31039"/>
                                <a:pt x="3823" y="30569"/>
                              </a:cubicBezTo>
                              <a:cubicBezTo>
                                <a:pt x="3708" y="30112"/>
                                <a:pt x="3594" y="29464"/>
                                <a:pt x="3480" y="28626"/>
                              </a:cubicBezTo>
                              <a:cubicBezTo>
                                <a:pt x="2769" y="29870"/>
                                <a:pt x="1854" y="30810"/>
                                <a:pt x="724" y="31458"/>
                              </a:cubicBezTo>
                              <a:lnTo>
                                <a:pt x="0" y="31637"/>
                              </a:lnTo>
                              <a:lnTo>
                                <a:pt x="0" y="26691"/>
                              </a:lnTo>
                              <a:lnTo>
                                <a:pt x="2388" y="25247"/>
                              </a:lnTo>
                              <a:cubicBezTo>
                                <a:pt x="2985" y="24155"/>
                                <a:pt x="3277" y="22530"/>
                                <a:pt x="3277" y="20358"/>
                              </a:cubicBezTo>
                              <a:lnTo>
                                <a:pt x="3277" y="15456"/>
                              </a:lnTo>
                              <a:lnTo>
                                <a:pt x="0" y="17747"/>
                              </a:lnTo>
                              <a:lnTo>
                                <a:pt x="0" y="11401"/>
                              </a:lnTo>
                              <a:lnTo>
                                <a:pt x="3175" y="8064"/>
                              </a:lnTo>
                              <a:cubicBezTo>
                                <a:pt x="3175" y="7099"/>
                                <a:pt x="2921" y="6350"/>
                                <a:pt x="2400" y="5817"/>
                              </a:cubicBezTo>
                              <a:cubicBezTo>
                                <a:pt x="1880" y="5296"/>
                                <a:pt x="1130" y="5029"/>
                                <a:pt x="152" y="5029"/>
                              </a:cubicBezTo>
                              <a:lnTo>
                                <a:pt x="0" y="5087"/>
                              </a:lnTo>
                              <a:lnTo>
                                <a:pt x="0" y="46"/>
                              </a:lnTo>
                              <a:lnTo>
                                <a:pt x="152"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33" name="Shape 14233"/>
                      <wps:cNvSpPr/>
                      <wps:spPr>
                        <a:xfrm>
                          <a:off x="647805" y="1505624"/>
                          <a:ext cx="32690" cy="41046"/>
                        </a:xfrm>
                        <a:custGeom>
                          <a:avLst/>
                          <a:gdLst/>
                          <a:ahLst/>
                          <a:cxnLst/>
                          <a:rect l="0" t="0" r="0" b="0"/>
                          <a:pathLst>
                            <a:path w="32690" h="41046">
                              <a:moveTo>
                                <a:pt x="0" y="0"/>
                              </a:moveTo>
                              <a:lnTo>
                                <a:pt x="10985" y="0"/>
                              </a:lnTo>
                              <a:lnTo>
                                <a:pt x="16345" y="26568"/>
                              </a:lnTo>
                              <a:lnTo>
                                <a:pt x="21704" y="0"/>
                              </a:lnTo>
                              <a:lnTo>
                                <a:pt x="32690" y="0"/>
                              </a:lnTo>
                              <a:lnTo>
                                <a:pt x="32690" y="41046"/>
                              </a:lnTo>
                              <a:lnTo>
                                <a:pt x="25718" y="41046"/>
                              </a:lnTo>
                              <a:lnTo>
                                <a:pt x="25883" y="4635"/>
                              </a:lnTo>
                              <a:lnTo>
                                <a:pt x="18580" y="41046"/>
                              </a:lnTo>
                              <a:lnTo>
                                <a:pt x="14110" y="41046"/>
                              </a:lnTo>
                              <a:lnTo>
                                <a:pt x="6807" y="4635"/>
                              </a:lnTo>
                              <a:lnTo>
                                <a:pt x="6998" y="41046"/>
                              </a:lnTo>
                              <a:lnTo>
                                <a:pt x="0" y="41046"/>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34" name="Shape 14234"/>
                      <wps:cNvSpPr/>
                      <wps:spPr>
                        <a:xfrm>
                          <a:off x="686744" y="1515831"/>
                          <a:ext cx="6756" cy="30849"/>
                        </a:xfrm>
                        <a:custGeom>
                          <a:avLst/>
                          <a:gdLst/>
                          <a:ahLst/>
                          <a:cxnLst/>
                          <a:rect l="0" t="0" r="0" b="0"/>
                          <a:pathLst>
                            <a:path w="6756" h="30849">
                              <a:moveTo>
                                <a:pt x="0" y="0"/>
                              </a:moveTo>
                              <a:lnTo>
                                <a:pt x="6756" y="0"/>
                              </a:lnTo>
                              <a:lnTo>
                                <a:pt x="6756"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650" name="Shape 15650"/>
                      <wps:cNvSpPr/>
                      <wps:spPr>
                        <a:xfrm>
                          <a:off x="686744"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36" name="Shape 14236"/>
                      <wps:cNvSpPr/>
                      <wps:spPr>
                        <a:xfrm>
                          <a:off x="699405" y="1514997"/>
                          <a:ext cx="19418" cy="31674"/>
                        </a:xfrm>
                        <a:custGeom>
                          <a:avLst/>
                          <a:gdLst/>
                          <a:ahLst/>
                          <a:cxnLst/>
                          <a:rect l="0" t="0" r="0" b="0"/>
                          <a:pathLst>
                            <a:path w="19418" h="31674">
                              <a:moveTo>
                                <a:pt x="12814" y="0"/>
                              </a:moveTo>
                              <a:cubicBezTo>
                                <a:pt x="14948" y="0"/>
                                <a:pt x="16574" y="648"/>
                                <a:pt x="17716" y="1931"/>
                              </a:cubicBezTo>
                              <a:cubicBezTo>
                                <a:pt x="18847" y="3200"/>
                                <a:pt x="19418" y="5042"/>
                                <a:pt x="19418" y="7442"/>
                              </a:cubicBezTo>
                              <a:lnTo>
                                <a:pt x="19418" y="31674"/>
                              </a:lnTo>
                              <a:lnTo>
                                <a:pt x="12852" y="31674"/>
                              </a:lnTo>
                              <a:lnTo>
                                <a:pt x="12852" y="10986"/>
                              </a:lnTo>
                              <a:cubicBezTo>
                                <a:pt x="12852" y="9182"/>
                                <a:pt x="12637" y="7900"/>
                                <a:pt x="12192" y="7163"/>
                              </a:cubicBezTo>
                              <a:cubicBezTo>
                                <a:pt x="11760" y="6426"/>
                                <a:pt x="11024" y="6058"/>
                                <a:pt x="9982" y="6058"/>
                              </a:cubicBezTo>
                              <a:cubicBezTo>
                                <a:pt x="8852" y="6058"/>
                                <a:pt x="8039" y="6515"/>
                                <a:pt x="7544" y="7417"/>
                              </a:cubicBezTo>
                              <a:cubicBezTo>
                                <a:pt x="7049" y="8318"/>
                                <a:pt x="6807" y="9855"/>
                                <a:pt x="6807" y="12027"/>
                              </a:cubicBezTo>
                              <a:lnTo>
                                <a:pt x="6807" y="31674"/>
                              </a:lnTo>
                              <a:lnTo>
                                <a:pt x="0" y="31674"/>
                              </a:lnTo>
                              <a:lnTo>
                                <a:pt x="0" y="826"/>
                              </a:lnTo>
                              <a:lnTo>
                                <a:pt x="6655" y="826"/>
                              </a:lnTo>
                              <a:lnTo>
                                <a:pt x="6655" y="3950"/>
                              </a:lnTo>
                              <a:cubicBezTo>
                                <a:pt x="7366" y="2654"/>
                                <a:pt x="8242" y="1676"/>
                                <a:pt x="9271" y="1003"/>
                              </a:cubicBezTo>
                              <a:cubicBezTo>
                                <a:pt x="10312" y="343"/>
                                <a:pt x="11481" y="0"/>
                                <a:pt x="12814"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37" name="Shape 14237"/>
                      <wps:cNvSpPr/>
                      <wps:spPr>
                        <a:xfrm>
                          <a:off x="723808" y="1515026"/>
                          <a:ext cx="10243" cy="32471"/>
                        </a:xfrm>
                        <a:custGeom>
                          <a:avLst/>
                          <a:gdLst/>
                          <a:ahLst/>
                          <a:cxnLst/>
                          <a:rect l="0" t="0" r="0" b="0"/>
                          <a:pathLst>
                            <a:path w="10243" h="32471">
                              <a:moveTo>
                                <a:pt x="10243" y="0"/>
                              </a:moveTo>
                              <a:lnTo>
                                <a:pt x="10243" y="5435"/>
                              </a:lnTo>
                              <a:lnTo>
                                <a:pt x="10236" y="5432"/>
                              </a:lnTo>
                              <a:cubicBezTo>
                                <a:pt x="9030" y="5432"/>
                                <a:pt x="8179" y="5851"/>
                                <a:pt x="7671" y="6677"/>
                              </a:cubicBezTo>
                              <a:cubicBezTo>
                                <a:pt x="7163" y="7515"/>
                                <a:pt x="6909" y="8950"/>
                                <a:pt x="6909" y="11008"/>
                              </a:cubicBezTo>
                              <a:cubicBezTo>
                                <a:pt x="6947" y="11592"/>
                                <a:pt x="6960" y="12036"/>
                                <a:pt x="6960" y="12316"/>
                              </a:cubicBezTo>
                              <a:lnTo>
                                <a:pt x="10243" y="12316"/>
                              </a:lnTo>
                              <a:lnTo>
                                <a:pt x="10243" y="17218"/>
                              </a:lnTo>
                              <a:lnTo>
                                <a:pt x="7036" y="17218"/>
                              </a:lnTo>
                              <a:cubicBezTo>
                                <a:pt x="6998" y="17459"/>
                                <a:pt x="6985" y="17700"/>
                                <a:pt x="6972" y="17955"/>
                              </a:cubicBezTo>
                              <a:cubicBezTo>
                                <a:pt x="6960" y="18209"/>
                                <a:pt x="6960" y="18628"/>
                                <a:pt x="6960" y="19199"/>
                              </a:cubicBezTo>
                              <a:cubicBezTo>
                                <a:pt x="6960" y="22120"/>
                                <a:pt x="7214" y="24178"/>
                                <a:pt x="7734" y="25359"/>
                              </a:cubicBezTo>
                              <a:lnTo>
                                <a:pt x="10243" y="27031"/>
                              </a:lnTo>
                              <a:lnTo>
                                <a:pt x="10243" y="32469"/>
                              </a:lnTo>
                              <a:lnTo>
                                <a:pt x="10236" y="32471"/>
                              </a:lnTo>
                              <a:cubicBezTo>
                                <a:pt x="8407" y="32471"/>
                                <a:pt x="6871" y="32229"/>
                                <a:pt x="5639" y="31747"/>
                              </a:cubicBezTo>
                              <a:cubicBezTo>
                                <a:pt x="4407" y="31277"/>
                                <a:pt x="3391" y="30528"/>
                                <a:pt x="2591" y="29512"/>
                              </a:cubicBezTo>
                              <a:cubicBezTo>
                                <a:pt x="1638" y="28318"/>
                                <a:pt x="965" y="26819"/>
                                <a:pt x="584" y="25016"/>
                              </a:cubicBezTo>
                              <a:cubicBezTo>
                                <a:pt x="190" y="23187"/>
                                <a:pt x="0" y="19936"/>
                                <a:pt x="0" y="15224"/>
                              </a:cubicBezTo>
                              <a:cubicBezTo>
                                <a:pt x="0" y="11478"/>
                                <a:pt x="165" y="8798"/>
                                <a:pt x="508" y="7172"/>
                              </a:cubicBezTo>
                              <a:cubicBezTo>
                                <a:pt x="838" y="5559"/>
                                <a:pt x="1422" y="4239"/>
                                <a:pt x="2235" y="3197"/>
                              </a:cubicBezTo>
                              <a:cubicBezTo>
                                <a:pt x="3086" y="2130"/>
                                <a:pt x="4178" y="1330"/>
                                <a:pt x="5550" y="784"/>
                              </a:cubicBezTo>
                              <a:lnTo>
                                <a:pt x="10243"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38" name="Shape 14238"/>
                      <wps:cNvSpPr/>
                      <wps:spPr>
                        <a:xfrm>
                          <a:off x="734051" y="1536092"/>
                          <a:ext cx="10014" cy="11403"/>
                        </a:xfrm>
                        <a:custGeom>
                          <a:avLst/>
                          <a:gdLst/>
                          <a:ahLst/>
                          <a:cxnLst/>
                          <a:rect l="0" t="0" r="0" b="0"/>
                          <a:pathLst>
                            <a:path w="10014" h="11403">
                              <a:moveTo>
                                <a:pt x="3550" y="0"/>
                              </a:moveTo>
                              <a:lnTo>
                                <a:pt x="9963" y="0"/>
                              </a:lnTo>
                              <a:cubicBezTo>
                                <a:pt x="9963" y="140"/>
                                <a:pt x="9963" y="343"/>
                                <a:pt x="9989" y="610"/>
                              </a:cubicBezTo>
                              <a:cubicBezTo>
                                <a:pt x="10001" y="876"/>
                                <a:pt x="10014" y="1067"/>
                                <a:pt x="10014" y="1194"/>
                              </a:cubicBezTo>
                              <a:cubicBezTo>
                                <a:pt x="10014" y="4712"/>
                                <a:pt x="9214" y="7303"/>
                                <a:pt x="7614" y="8941"/>
                              </a:cubicBezTo>
                              <a:lnTo>
                                <a:pt x="0" y="11403"/>
                              </a:lnTo>
                              <a:lnTo>
                                <a:pt x="0" y="5965"/>
                              </a:lnTo>
                              <a:lnTo>
                                <a:pt x="121" y="6045"/>
                              </a:lnTo>
                              <a:cubicBezTo>
                                <a:pt x="1327" y="6045"/>
                                <a:pt x="2204" y="5575"/>
                                <a:pt x="2737" y="4623"/>
                              </a:cubicBezTo>
                              <a:cubicBezTo>
                                <a:pt x="3283" y="3670"/>
                                <a:pt x="3550" y="2121"/>
                                <a:pt x="355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39" name="Shape 14239"/>
                      <wps:cNvSpPr/>
                      <wps:spPr>
                        <a:xfrm>
                          <a:off x="734051" y="1514997"/>
                          <a:ext cx="10166" cy="17247"/>
                        </a:xfrm>
                        <a:custGeom>
                          <a:avLst/>
                          <a:gdLst/>
                          <a:ahLst/>
                          <a:cxnLst/>
                          <a:rect l="0" t="0" r="0" b="0"/>
                          <a:pathLst>
                            <a:path w="10166" h="17247">
                              <a:moveTo>
                                <a:pt x="172" y="0"/>
                              </a:moveTo>
                              <a:cubicBezTo>
                                <a:pt x="1987" y="0"/>
                                <a:pt x="3550" y="292"/>
                                <a:pt x="4858" y="876"/>
                              </a:cubicBezTo>
                              <a:cubicBezTo>
                                <a:pt x="6178" y="1448"/>
                                <a:pt x="7271" y="2324"/>
                                <a:pt x="8134" y="3492"/>
                              </a:cubicBezTo>
                              <a:cubicBezTo>
                                <a:pt x="8858" y="4534"/>
                                <a:pt x="9379" y="5817"/>
                                <a:pt x="9697" y="7379"/>
                              </a:cubicBezTo>
                              <a:cubicBezTo>
                                <a:pt x="10001" y="8928"/>
                                <a:pt x="10166" y="11443"/>
                                <a:pt x="10166" y="14910"/>
                              </a:cubicBezTo>
                              <a:lnTo>
                                <a:pt x="10166" y="17247"/>
                              </a:lnTo>
                              <a:lnTo>
                                <a:pt x="0" y="17247"/>
                              </a:lnTo>
                              <a:lnTo>
                                <a:pt x="0" y="12344"/>
                              </a:lnTo>
                              <a:lnTo>
                                <a:pt x="3334" y="12344"/>
                              </a:lnTo>
                              <a:lnTo>
                                <a:pt x="3334" y="11036"/>
                              </a:lnTo>
                              <a:cubicBezTo>
                                <a:pt x="3334" y="8928"/>
                                <a:pt x="3080" y="7468"/>
                                <a:pt x="2585" y="6667"/>
                              </a:cubicBezTo>
                              <a:lnTo>
                                <a:pt x="0" y="5464"/>
                              </a:lnTo>
                              <a:lnTo>
                                <a:pt x="0" y="29"/>
                              </a:lnTo>
                              <a:lnTo>
                                <a:pt x="172"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40" name="Shape 14240"/>
                      <wps:cNvSpPr/>
                      <wps:spPr>
                        <a:xfrm>
                          <a:off x="748589" y="1514997"/>
                          <a:ext cx="10243" cy="32499"/>
                        </a:xfrm>
                        <a:custGeom>
                          <a:avLst/>
                          <a:gdLst/>
                          <a:ahLst/>
                          <a:cxnLst/>
                          <a:rect l="0" t="0" r="0" b="0"/>
                          <a:pathLst>
                            <a:path w="10243" h="32499">
                              <a:moveTo>
                                <a:pt x="7595" y="0"/>
                              </a:moveTo>
                              <a:lnTo>
                                <a:pt x="10243" y="650"/>
                              </a:lnTo>
                              <a:lnTo>
                                <a:pt x="10243" y="6147"/>
                              </a:lnTo>
                              <a:lnTo>
                                <a:pt x="10033" y="5994"/>
                              </a:lnTo>
                              <a:cubicBezTo>
                                <a:pt x="8852" y="5994"/>
                                <a:pt x="8026" y="6578"/>
                                <a:pt x="7582" y="7747"/>
                              </a:cubicBezTo>
                              <a:cubicBezTo>
                                <a:pt x="7138" y="8915"/>
                                <a:pt x="6909" y="11595"/>
                                <a:pt x="6909" y="15786"/>
                              </a:cubicBezTo>
                              <a:cubicBezTo>
                                <a:pt x="6909" y="20549"/>
                                <a:pt x="7138" y="23546"/>
                                <a:pt x="7569" y="24778"/>
                              </a:cubicBezTo>
                              <a:cubicBezTo>
                                <a:pt x="8014" y="25997"/>
                                <a:pt x="8839" y="26607"/>
                                <a:pt x="10033" y="26607"/>
                              </a:cubicBezTo>
                              <a:lnTo>
                                <a:pt x="10243" y="26483"/>
                              </a:lnTo>
                              <a:lnTo>
                                <a:pt x="10243" y="31797"/>
                              </a:lnTo>
                              <a:lnTo>
                                <a:pt x="7747" y="32499"/>
                              </a:lnTo>
                              <a:cubicBezTo>
                                <a:pt x="4915" y="32499"/>
                                <a:pt x="2921" y="31318"/>
                                <a:pt x="1753" y="28956"/>
                              </a:cubicBezTo>
                              <a:cubicBezTo>
                                <a:pt x="584" y="26594"/>
                                <a:pt x="0" y="22403"/>
                                <a:pt x="0" y="16396"/>
                              </a:cubicBezTo>
                              <a:cubicBezTo>
                                <a:pt x="0" y="10185"/>
                                <a:pt x="559" y="5893"/>
                                <a:pt x="1702" y="3543"/>
                              </a:cubicBezTo>
                              <a:cubicBezTo>
                                <a:pt x="2832" y="1181"/>
                                <a:pt x="4801" y="0"/>
                                <a:pt x="7595"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41" name="Shape 14241"/>
                      <wps:cNvSpPr/>
                      <wps:spPr>
                        <a:xfrm>
                          <a:off x="758831" y="1505624"/>
                          <a:ext cx="9963" cy="41170"/>
                        </a:xfrm>
                        <a:custGeom>
                          <a:avLst/>
                          <a:gdLst/>
                          <a:ahLst/>
                          <a:cxnLst/>
                          <a:rect l="0" t="0" r="0" b="0"/>
                          <a:pathLst>
                            <a:path w="9963" h="41170">
                              <a:moveTo>
                                <a:pt x="3131" y="0"/>
                              </a:moveTo>
                              <a:lnTo>
                                <a:pt x="9963" y="0"/>
                              </a:lnTo>
                              <a:lnTo>
                                <a:pt x="9963" y="41047"/>
                              </a:lnTo>
                              <a:lnTo>
                                <a:pt x="3512" y="41047"/>
                              </a:lnTo>
                              <a:lnTo>
                                <a:pt x="3512" y="37821"/>
                              </a:lnTo>
                              <a:cubicBezTo>
                                <a:pt x="2953" y="39154"/>
                                <a:pt x="2165" y="40157"/>
                                <a:pt x="1162" y="40843"/>
                              </a:cubicBezTo>
                              <a:lnTo>
                                <a:pt x="0" y="41170"/>
                              </a:lnTo>
                              <a:lnTo>
                                <a:pt x="0" y="35856"/>
                              </a:lnTo>
                              <a:lnTo>
                                <a:pt x="2572" y="34341"/>
                              </a:lnTo>
                              <a:cubicBezTo>
                                <a:pt x="3080" y="33249"/>
                                <a:pt x="3334" y="31001"/>
                                <a:pt x="3334" y="27610"/>
                              </a:cubicBezTo>
                              <a:cubicBezTo>
                                <a:pt x="3334" y="22162"/>
                                <a:pt x="3080" y="18758"/>
                                <a:pt x="2572" y="17399"/>
                              </a:cubicBezTo>
                              <a:lnTo>
                                <a:pt x="0" y="15520"/>
                              </a:lnTo>
                              <a:lnTo>
                                <a:pt x="0" y="10023"/>
                              </a:lnTo>
                              <a:lnTo>
                                <a:pt x="870" y="10236"/>
                              </a:lnTo>
                              <a:cubicBezTo>
                                <a:pt x="1810" y="10795"/>
                                <a:pt x="2572" y="11671"/>
                                <a:pt x="3131" y="12814"/>
                              </a:cubicBezTo>
                              <a:lnTo>
                                <a:pt x="3131"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42" name="Shape 14242"/>
                      <wps:cNvSpPr/>
                      <wps:spPr>
                        <a:xfrm>
                          <a:off x="774614" y="1515827"/>
                          <a:ext cx="19418" cy="31674"/>
                        </a:xfrm>
                        <a:custGeom>
                          <a:avLst/>
                          <a:gdLst/>
                          <a:ahLst/>
                          <a:cxnLst/>
                          <a:rect l="0" t="0" r="0" b="0"/>
                          <a:pathLst>
                            <a:path w="19418" h="31674">
                              <a:moveTo>
                                <a:pt x="0" y="0"/>
                              </a:moveTo>
                              <a:lnTo>
                                <a:pt x="6553" y="0"/>
                              </a:lnTo>
                              <a:lnTo>
                                <a:pt x="6553" y="20155"/>
                              </a:lnTo>
                              <a:cubicBezTo>
                                <a:pt x="6553" y="22200"/>
                                <a:pt x="6782" y="23609"/>
                                <a:pt x="7214" y="24384"/>
                              </a:cubicBezTo>
                              <a:cubicBezTo>
                                <a:pt x="7658" y="25146"/>
                                <a:pt x="8407" y="25540"/>
                                <a:pt x="9449" y="25540"/>
                              </a:cubicBezTo>
                              <a:cubicBezTo>
                                <a:pt x="10605" y="25540"/>
                                <a:pt x="11417" y="25121"/>
                                <a:pt x="11887" y="24257"/>
                              </a:cubicBezTo>
                              <a:cubicBezTo>
                                <a:pt x="12344" y="23406"/>
                                <a:pt x="12586" y="21895"/>
                                <a:pt x="12586" y="19698"/>
                              </a:cubicBezTo>
                              <a:lnTo>
                                <a:pt x="12586" y="0"/>
                              </a:lnTo>
                              <a:lnTo>
                                <a:pt x="19418" y="0"/>
                              </a:lnTo>
                              <a:lnTo>
                                <a:pt x="19418" y="30848"/>
                              </a:lnTo>
                              <a:lnTo>
                                <a:pt x="12738" y="30848"/>
                              </a:lnTo>
                              <a:lnTo>
                                <a:pt x="12738" y="27788"/>
                              </a:lnTo>
                              <a:cubicBezTo>
                                <a:pt x="12040" y="29058"/>
                                <a:pt x="11176" y="30023"/>
                                <a:pt x="10135" y="30683"/>
                              </a:cubicBezTo>
                              <a:cubicBezTo>
                                <a:pt x="9093" y="31344"/>
                                <a:pt x="7900" y="31674"/>
                                <a:pt x="6553" y="31674"/>
                              </a:cubicBezTo>
                              <a:cubicBezTo>
                                <a:pt x="4420" y="31674"/>
                                <a:pt x="2794" y="31039"/>
                                <a:pt x="1676" y="29769"/>
                              </a:cubicBezTo>
                              <a:cubicBezTo>
                                <a:pt x="559" y="28499"/>
                                <a:pt x="0" y="26657"/>
                                <a:pt x="0" y="24232"/>
                              </a:cubicBez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43" name="Shape 14243"/>
                      <wps:cNvSpPr/>
                      <wps:spPr>
                        <a:xfrm>
                          <a:off x="799015" y="1514996"/>
                          <a:ext cx="19469" cy="32499"/>
                        </a:xfrm>
                        <a:custGeom>
                          <a:avLst/>
                          <a:gdLst/>
                          <a:ahLst/>
                          <a:cxnLst/>
                          <a:rect l="0" t="0" r="0" b="0"/>
                          <a:pathLst>
                            <a:path w="19469" h="32499">
                              <a:moveTo>
                                <a:pt x="9932" y="0"/>
                              </a:moveTo>
                              <a:cubicBezTo>
                                <a:pt x="13170" y="0"/>
                                <a:pt x="15558" y="851"/>
                                <a:pt x="17107" y="2540"/>
                              </a:cubicBezTo>
                              <a:cubicBezTo>
                                <a:pt x="18644" y="4229"/>
                                <a:pt x="19418" y="6845"/>
                                <a:pt x="19418" y="10376"/>
                              </a:cubicBezTo>
                              <a:lnTo>
                                <a:pt x="19418" y="11468"/>
                              </a:lnTo>
                              <a:lnTo>
                                <a:pt x="12916" y="11468"/>
                              </a:lnTo>
                              <a:lnTo>
                                <a:pt x="12916" y="10782"/>
                              </a:lnTo>
                              <a:cubicBezTo>
                                <a:pt x="12916" y="8915"/>
                                <a:pt x="12687" y="7569"/>
                                <a:pt x="12230" y="6756"/>
                              </a:cubicBezTo>
                              <a:cubicBezTo>
                                <a:pt x="11773" y="5931"/>
                                <a:pt x="11024" y="5524"/>
                                <a:pt x="9995" y="5524"/>
                              </a:cubicBezTo>
                              <a:cubicBezTo>
                                <a:pt x="8941" y="5524"/>
                                <a:pt x="8179" y="5931"/>
                                <a:pt x="7709" y="6718"/>
                              </a:cubicBezTo>
                              <a:cubicBezTo>
                                <a:pt x="7252" y="7518"/>
                                <a:pt x="7010" y="8852"/>
                                <a:pt x="7010" y="10719"/>
                              </a:cubicBezTo>
                              <a:lnTo>
                                <a:pt x="7010" y="21361"/>
                              </a:lnTo>
                              <a:cubicBezTo>
                                <a:pt x="7010" y="23470"/>
                                <a:pt x="7239" y="24955"/>
                                <a:pt x="7671" y="25781"/>
                              </a:cubicBezTo>
                              <a:cubicBezTo>
                                <a:pt x="8115" y="26619"/>
                                <a:pt x="8865" y="27038"/>
                                <a:pt x="9932" y="27038"/>
                              </a:cubicBezTo>
                              <a:cubicBezTo>
                                <a:pt x="11087" y="27038"/>
                                <a:pt x="11887" y="26556"/>
                                <a:pt x="12344" y="25603"/>
                              </a:cubicBezTo>
                              <a:cubicBezTo>
                                <a:pt x="12789" y="24638"/>
                                <a:pt x="13018" y="22847"/>
                                <a:pt x="13018" y="20218"/>
                              </a:cubicBezTo>
                              <a:lnTo>
                                <a:pt x="13018" y="19545"/>
                              </a:lnTo>
                              <a:lnTo>
                                <a:pt x="19418" y="19571"/>
                              </a:lnTo>
                              <a:cubicBezTo>
                                <a:pt x="19431" y="19787"/>
                                <a:pt x="19444" y="20015"/>
                                <a:pt x="19457" y="20257"/>
                              </a:cubicBezTo>
                              <a:cubicBezTo>
                                <a:pt x="19469" y="20498"/>
                                <a:pt x="19469" y="20841"/>
                                <a:pt x="19469" y="21311"/>
                              </a:cubicBezTo>
                              <a:cubicBezTo>
                                <a:pt x="19469" y="25121"/>
                                <a:pt x="18694" y="27953"/>
                                <a:pt x="17145" y="29769"/>
                              </a:cubicBezTo>
                              <a:cubicBezTo>
                                <a:pt x="15596" y="31585"/>
                                <a:pt x="13195" y="32499"/>
                                <a:pt x="9932" y="32499"/>
                              </a:cubicBezTo>
                              <a:cubicBezTo>
                                <a:pt x="6236" y="32499"/>
                                <a:pt x="3658" y="31356"/>
                                <a:pt x="2197" y="29070"/>
                              </a:cubicBezTo>
                              <a:cubicBezTo>
                                <a:pt x="737" y="26772"/>
                                <a:pt x="0" y="22504"/>
                                <a:pt x="0" y="16269"/>
                              </a:cubicBezTo>
                              <a:cubicBezTo>
                                <a:pt x="0" y="10046"/>
                                <a:pt x="737" y="5791"/>
                                <a:pt x="2197" y="3467"/>
                              </a:cubicBezTo>
                              <a:cubicBezTo>
                                <a:pt x="3658" y="1156"/>
                                <a:pt x="6236" y="0"/>
                                <a:pt x="9932"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44" name="Shape 14244"/>
                      <wps:cNvSpPr/>
                      <wps:spPr>
                        <a:xfrm>
                          <a:off x="822902" y="1526462"/>
                          <a:ext cx="10325" cy="21035"/>
                        </a:xfrm>
                        <a:custGeom>
                          <a:avLst/>
                          <a:gdLst/>
                          <a:ahLst/>
                          <a:cxnLst/>
                          <a:rect l="0" t="0" r="0" b="0"/>
                          <a:pathLst>
                            <a:path w="10325" h="21035">
                              <a:moveTo>
                                <a:pt x="10325" y="0"/>
                              </a:moveTo>
                              <a:lnTo>
                                <a:pt x="10325" y="6346"/>
                              </a:lnTo>
                              <a:lnTo>
                                <a:pt x="8407" y="7687"/>
                              </a:lnTo>
                              <a:cubicBezTo>
                                <a:pt x="7493" y="8754"/>
                                <a:pt x="7048" y="10011"/>
                                <a:pt x="7048" y="11459"/>
                              </a:cubicBezTo>
                              <a:cubicBezTo>
                                <a:pt x="7048" y="12830"/>
                                <a:pt x="7290" y="13846"/>
                                <a:pt x="7772" y="14494"/>
                              </a:cubicBezTo>
                              <a:cubicBezTo>
                                <a:pt x="8255" y="15142"/>
                                <a:pt x="9004" y="15459"/>
                                <a:pt x="10046" y="15459"/>
                              </a:cubicBezTo>
                              <a:lnTo>
                                <a:pt x="10325" y="15290"/>
                              </a:lnTo>
                              <a:lnTo>
                                <a:pt x="10325" y="20236"/>
                              </a:lnTo>
                              <a:lnTo>
                                <a:pt x="7099" y="21035"/>
                              </a:lnTo>
                              <a:cubicBezTo>
                                <a:pt x="4864" y="21035"/>
                                <a:pt x="3111" y="20247"/>
                                <a:pt x="1867" y="18660"/>
                              </a:cubicBezTo>
                              <a:cubicBezTo>
                                <a:pt x="622" y="17085"/>
                                <a:pt x="0" y="14888"/>
                                <a:pt x="0" y="12081"/>
                              </a:cubicBezTo>
                              <a:cubicBezTo>
                                <a:pt x="0" y="9541"/>
                                <a:pt x="546" y="7509"/>
                                <a:pt x="1638" y="6010"/>
                              </a:cubicBezTo>
                              <a:cubicBezTo>
                                <a:pt x="2730" y="4512"/>
                                <a:pt x="4902" y="3001"/>
                                <a:pt x="8141" y="1489"/>
                              </a:cubicBezTo>
                              <a:cubicBezTo>
                                <a:pt x="8458" y="1337"/>
                                <a:pt x="8915" y="1121"/>
                                <a:pt x="9512" y="854"/>
                              </a:cubicBezTo>
                              <a:lnTo>
                                <a:pt x="10325"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45" name="Shape 14245"/>
                      <wps:cNvSpPr/>
                      <wps:spPr>
                        <a:xfrm>
                          <a:off x="823156" y="1515107"/>
                          <a:ext cx="10071" cy="9885"/>
                        </a:xfrm>
                        <a:custGeom>
                          <a:avLst/>
                          <a:gdLst/>
                          <a:ahLst/>
                          <a:cxnLst/>
                          <a:rect l="0" t="0" r="0" b="0"/>
                          <a:pathLst>
                            <a:path w="10071" h="9885">
                              <a:moveTo>
                                <a:pt x="10071" y="0"/>
                              </a:moveTo>
                              <a:lnTo>
                                <a:pt x="10071" y="5041"/>
                              </a:lnTo>
                              <a:lnTo>
                                <a:pt x="7493" y="6024"/>
                              </a:lnTo>
                              <a:cubicBezTo>
                                <a:pt x="6909" y="6723"/>
                                <a:pt x="6617" y="7802"/>
                                <a:pt x="6617" y="9276"/>
                              </a:cubicBezTo>
                              <a:lnTo>
                                <a:pt x="6617" y="9885"/>
                              </a:lnTo>
                              <a:lnTo>
                                <a:pt x="0" y="9885"/>
                              </a:lnTo>
                              <a:cubicBezTo>
                                <a:pt x="0" y="6418"/>
                                <a:pt x="813" y="3903"/>
                                <a:pt x="2426" y="2316"/>
                              </a:cubicBezTo>
                              <a:lnTo>
                                <a:pt x="10071"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46" name="Shape 14246"/>
                      <wps:cNvSpPr/>
                      <wps:spPr>
                        <a:xfrm>
                          <a:off x="833227" y="1515061"/>
                          <a:ext cx="10820" cy="31637"/>
                        </a:xfrm>
                        <a:custGeom>
                          <a:avLst/>
                          <a:gdLst/>
                          <a:ahLst/>
                          <a:cxnLst/>
                          <a:rect l="0" t="0" r="0" b="0"/>
                          <a:pathLst>
                            <a:path w="10820" h="31637">
                              <a:moveTo>
                                <a:pt x="153" y="0"/>
                              </a:moveTo>
                              <a:cubicBezTo>
                                <a:pt x="3721" y="0"/>
                                <a:pt x="6236" y="724"/>
                                <a:pt x="7671" y="2172"/>
                              </a:cubicBezTo>
                              <a:cubicBezTo>
                                <a:pt x="9106" y="3619"/>
                                <a:pt x="9830" y="6160"/>
                                <a:pt x="9830" y="9779"/>
                              </a:cubicBezTo>
                              <a:lnTo>
                                <a:pt x="9830" y="27178"/>
                              </a:lnTo>
                              <a:cubicBezTo>
                                <a:pt x="9830" y="28042"/>
                                <a:pt x="9906" y="28816"/>
                                <a:pt x="10058" y="29515"/>
                              </a:cubicBezTo>
                              <a:cubicBezTo>
                                <a:pt x="10211" y="30226"/>
                                <a:pt x="10465" y="30912"/>
                                <a:pt x="10820" y="31610"/>
                              </a:cubicBezTo>
                              <a:lnTo>
                                <a:pt x="4217" y="31610"/>
                              </a:lnTo>
                              <a:cubicBezTo>
                                <a:pt x="4064" y="31382"/>
                                <a:pt x="3937" y="31039"/>
                                <a:pt x="3823" y="30569"/>
                              </a:cubicBezTo>
                              <a:cubicBezTo>
                                <a:pt x="3708" y="30112"/>
                                <a:pt x="3594" y="29464"/>
                                <a:pt x="3480" y="28626"/>
                              </a:cubicBezTo>
                              <a:cubicBezTo>
                                <a:pt x="2769" y="29870"/>
                                <a:pt x="1854" y="30810"/>
                                <a:pt x="724" y="31458"/>
                              </a:cubicBezTo>
                              <a:lnTo>
                                <a:pt x="0" y="31637"/>
                              </a:lnTo>
                              <a:lnTo>
                                <a:pt x="0" y="26692"/>
                              </a:lnTo>
                              <a:lnTo>
                                <a:pt x="2388" y="25247"/>
                              </a:lnTo>
                              <a:cubicBezTo>
                                <a:pt x="2985" y="24155"/>
                                <a:pt x="3277" y="22530"/>
                                <a:pt x="3277" y="20358"/>
                              </a:cubicBezTo>
                              <a:lnTo>
                                <a:pt x="3277" y="15456"/>
                              </a:lnTo>
                              <a:lnTo>
                                <a:pt x="0" y="17747"/>
                              </a:lnTo>
                              <a:lnTo>
                                <a:pt x="0" y="11401"/>
                              </a:lnTo>
                              <a:lnTo>
                                <a:pt x="3175" y="8064"/>
                              </a:lnTo>
                              <a:cubicBezTo>
                                <a:pt x="3175" y="7099"/>
                                <a:pt x="2908" y="6350"/>
                                <a:pt x="2400" y="5817"/>
                              </a:cubicBezTo>
                              <a:cubicBezTo>
                                <a:pt x="1880" y="5296"/>
                                <a:pt x="1130" y="5029"/>
                                <a:pt x="153" y="5029"/>
                              </a:cubicBezTo>
                              <a:lnTo>
                                <a:pt x="0" y="5087"/>
                              </a:lnTo>
                              <a:lnTo>
                                <a:pt x="0" y="46"/>
                              </a:lnTo>
                              <a:lnTo>
                                <a:pt x="153"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47" name="Shape 14247"/>
                      <wps:cNvSpPr/>
                      <wps:spPr>
                        <a:xfrm>
                          <a:off x="847893" y="1514996"/>
                          <a:ext cx="19469" cy="32499"/>
                        </a:xfrm>
                        <a:custGeom>
                          <a:avLst/>
                          <a:gdLst/>
                          <a:ahLst/>
                          <a:cxnLst/>
                          <a:rect l="0" t="0" r="0" b="0"/>
                          <a:pathLst>
                            <a:path w="19469" h="32499">
                              <a:moveTo>
                                <a:pt x="9932" y="0"/>
                              </a:moveTo>
                              <a:cubicBezTo>
                                <a:pt x="13170" y="0"/>
                                <a:pt x="15558" y="851"/>
                                <a:pt x="17107" y="2540"/>
                              </a:cubicBezTo>
                              <a:cubicBezTo>
                                <a:pt x="18644" y="4229"/>
                                <a:pt x="19418" y="6845"/>
                                <a:pt x="19418" y="10376"/>
                              </a:cubicBezTo>
                              <a:lnTo>
                                <a:pt x="19418" y="11468"/>
                              </a:lnTo>
                              <a:lnTo>
                                <a:pt x="12916" y="11468"/>
                              </a:lnTo>
                              <a:lnTo>
                                <a:pt x="12916" y="10782"/>
                              </a:lnTo>
                              <a:cubicBezTo>
                                <a:pt x="12916" y="8915"/>
                                <a:pt x="12675" y="7569"/>
                                <a:pt x="12217" y="6756"/>
                              </a:cubicBezTo>
                              <a:cubicBezTo>
                                <a:pt x="11760" y="5931"/>
                                <a:pt x="11024" y="5524"/>
                                <a:pt x="9982" y="5524"/>
                              </a:cubicBezTo>
                              <a:cubicBezTo>
                                <a:pt x="8941" y="5524"/>
                                <a:pt x="8179" y="5931"/>
                                <a:pt x="7709" y="6718"/>
                              </a:cubicBezTo>
                              <a:cubicBezTo>
                                <a:pt x="7252" y="7518"/>
                                <a:pt x="7010" y="8852"/>
                                <a:pt x="7010" y="10719"/>
                              </a:cubicBezTo>
                              <a:lnTo>
                                <a:pt x="7010" y="21361"/>
                              </a:lnTo>
                              <a:cubicBezTo>
                                <a:pt x="7010" y="23470"/>
                                <a:pt x="7239" y="24955"/>
                                <a:pt x="7671" y="25781"/>
                              </a:cubicBezTo>
                              <a:cubicBezTo>
                                <a:pt x="8115" y="26619"/>
                                <a:pt x="8865" y="27038"/>
                                <a:pt x="9932" y="27038"/>
                              </a:cubicBezTo>
                              <a:cubicBezTo>
                                <a:pt x="11087" y="27038"/>
                                <a:pt x="11887" y="26556"/>
                                <a:pt x="12332" y="25603"/>
                              </a:cubicBezTo>
                              <a:cubicBezTo>
                                <a:pt x="12789" y="24638"/>
                                <a:pt x="13018" y="22847"/>
                                <a:pt x="13018" y="20218"/>
                              </a:cubicBezTo>
                              <a:lnTo>
                                <a:pt x="13018" y="19545"/>
                              </a:lnTo>
                              <a:lnTo>
                                <a:pt x="19418" y="19571"/>
                              </a:lnTo>
                              <a:cubicBezTo>
                                <a:pt x="19431" y="19787"/>
                                <a:pt x="19444" y="20015"/>
                                <a:pt x="19457" y="20257"/>
                              </a:cubicBezTo>
                              <a:cubicBezTo>
                                <a:pt x="19457" y="20498"/>
                                <a:pt x="19469" y="20841"/>
                                <a:pt x="19469" y="21311"/>
                              </a:cubicBezTo>
                              <a:cubicBezTo>
                                <a:pt x="19469" y="25121"/>
                                <a:pt x="18694" y="27953"/>
                                <a:pt x="17145" y="29769"/>
                              </a:cubicBezTo>
                              <a:cubicBezTo>
                                <a:pt x="15596" y="31585"/>
                                <a:pt x="13183" y="32499"/>
                                <a:pt x="9932" y="32499"/>
                              </a:cubicBezTo>
                              <a:cubicBezTo>
                                <a:pt x="6236" y="32499"/>
                                <a:pt x="3658" y="31356"/>
                                <a:pt x="2197" y="29070"/>
                              </a:cubicBezTo>
                              <a:cubicBezTo>
                                <a:pt x="737" y="26772"/>
                                <a:pt x="0" y="22504"/>
                                <a:pt x="0" y="16269"/>
                              </a:cubicBezTo>
                              <a:cubicBezTo>
                                <a:pt x="0" y="10046"/>
                                <a:pt x="737" y="5791"/>
                                <a:pt x="2197" y="3467"/>
                              </a:cubicBezTo>
                              <a:cubicBezTo>
                                <a:pt x="3658" y="1156"/>
                                <a:pt x="6236" y="0"/>
                                <a:pt x="9932"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48" name="Shape 14248"/>
                      <wps:cNvSpPr/>
                      <wps:spPr>
                        <a:xfrm>
                          <a:off x="872367" y="1515831"/>
                          <a:ext cx="6756" cy="30849"/>
                        </a:xfrm>
                        <a:custGeom>
                          <a:avLst/>
                          <a:gdLst/>
                          <a:ahLst/>
                          <a:cxnLst/>
                          <a:rect l="0" t="0" r="0" b="0"/>
                          <a:pathLst>
                            <a:path w="6756" h="30849">
                              <a:moveTo>
                                <a:pt x="0" y="0"/>
                              </a:moveTo>
                              <a:lnTo>
                                <a:pt x="6756" y="0"/>
                              </a:lnTo>
                              <a:lnTo>
                                <a:pt x="6756"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651" name="Shape 15651"/>
                      <wps:cNvSpPr/>
                      <wps:spPr>
                        <a:xfrm>
                          <a:off x="872367"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50" name="Shape 14250"/>
                      <wps:cNvSpPr/>
                      <wps:spPr>
                        <a:xfrm>
                          <a:off x="884136" y="1515006"/>
                          <a:ext cx="10351" cy="32487"/>
                        </a:xfrm>
                        <a:custGeom>
                          <a:avLst/>
                          <a:gdLst/>
                          <a:ahLst/>
                          <a:cxnLst/>
                          <a:rect l="0" t="0" r="0" b="0"/>
                          <a:pathLst>
                            <a:path w="10351" h="32487">
                              <a:moveTo>
                                <a:pt x="10338" y="0"/>
                              </a:moveTo>
                              <a:lnTo>
                                <a:pt x="10351" y="5"/>
                              </a:lnTo>
                              <a:lnTo>
                                <a:pt x="10351" y="5519"/>
                              </a:lnTo>
                              <a:lnTo>
                                <a:pt x="10338" y="5512"/>
                              </a:lnTo>
                              <a:cubicBezTo>
                                <a:pt x="9055" y="5512"/>
                                <a:pt x="8166" y="5994"/>
                                <a:pt x="7684" y="6947"/>
                              </a:cubicBezTo>
                              <a:cubicBezTo>
                                <a:pt x="7201" y="7887"/>
                                <a:pt x="6960" y="10173"/>
                                <a:pt x="6960" y="13805"/>
                              </a:cubicBezTo>
                              <a:lnTo>
                                <a:pt x="6960" y="16663"/>
                              </a:lnTo>
                              <a:cubicBezTo>
                                <a:pt x="6960" y="21438"/>
                                <a:pt x="7188" y="24359"/>
                                <a:pt x="7645" y="25425"/>
                              </a:cubicBezTo>
                              <a:cubicBezTo>
                                <a:pt x="8103" y="26492"/>
                                <a:pt x="8992" y="27026"/>
                                <a:pt x="10287" y="27026"/>
                              </a:cubicBezTo>
                              <a:lnTo>
                                <a:pt x="10351" y="26991"/>
                              </a:lnTo>
                              <a:lnTo>
                                <a:pt x="10351" y="32481"/>
                              </a:lnTo>
                              <a:lnTo>
                                <a:pt x="10338" y="32487"/>
                              </a:lnTo>
                              <a:cubicBezTo>
                                <a:pt x="6503" y="32487"/>
                                <a:pt x="3810" y="31344"/>
                                <a:pt x="2286" y="29045"/>
                              </a:cubicBezTo>
                              <a:cubicBezTo>
                                <a:pt x="762" y="26746"/>
                                <a:pt x="0" y="22479"/>
                                <a:pt x="0" y="16256"/>
                              </a:cubicBezTo>
                              <a:cubicBezTo>
                                <a:pt x="0" y="10046"/>
                                <a:pt x="762" y="5779"/>
                                <a:pt x="2286" y="3467"/>
                              </a:cubicBezTo>
                              <a:cubicBezTo>
                                <a:pt x="3810" y="1143"/>
                                <a:pt x="6503" y="0"/>
                                <a:pt x="10338"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51" name="Shape 14251"/>
                      <wps:cNvSpPr/>
                      <wps:spPr>
                        <a:xfrm>
                          <a:off x="890892" y="1506379"/>
                          <a:ext cx="3594" cy="6176"/>
                        </a:xfrm>
                        <a:custGeom>
                          <a:avLst/>
                          <a:gdLst/>
                          <a:ahLst/>
                          <a:cxnLst/>
                          <a:rect l="0" t="0" r="0" b="0"/>
                          <a:pathLst>
                            <a:path w="3594" h="6176">
                              <a:moveTo>
                                <a:pt x="3594" y="0"/>
                              </a:moveTo>
                              <a:lnTo>
                                <a:pt x="3594" y="5766"/>
                              </a:lnTo>
                              <a:lnTo>
                                <a:pt x="3175" y="6176"/>
                              </a:lnTo>
                              <a:lnTo>
                                <a:pt x="0" y="6176"/>
                              </a:lnTo>
                              <a:lnTo>
                                <a:pt x="3594"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52" name="Shape 14252"/>
                      <wps:cNvSpPr/>
                      <wps:spPr>
                        <a:xfrm>
                          <a:off x="894486" y="1515011"/>
                          <a:ext cx="10363" cy="32476"/>
                        </a:xfrm>
                        <a:custGeom>
                          <a:avLst/>
                          <a:gdLst/>
                          <a:ahLst/>
                          <a:cxnLst/>
                          <a:rect l="0" t="0" r="0" b="0"/>
                          <a:pathLst>
                            <a:path w="10363" h="32476">
                              <a:moveTo>
                                <a:pt x="0" y="0"/>
                              </a:moveTo>
                              <a:lnTo>
                                <a:pt x="8077" y="3462"/>
                              </a:lnTo>
                              <a:cubicBezTo>
                                <a:pt x="9601" y="5773"/>
                                <a:pt x="10363" y="10040"/>
                                <a:pt x="10363" y="16251"/>
                              </a:cubicBezTo>
                              <a:cubicBezTo>
                                <a:pt x="10363" y="22474"/>
                                <a:pt x="9601" y="26741"/>
                                <a:pt x="8077" y="29040"/>
                              </a:cubicBezTo>
                              <a:lnTo>
                                <a:pt x="0" y="32476"/>
                              </a:lnTo>
                              <a:lnTo>
                                <a:pt x="0" y="26985"/>
                              </a:lnTo>
                              <a:lnTo>
                                <a:pt x="2692" y="25509"/>
                              </a:lnTo>
                              <a:cubicBezTo>
                                <a:pt x="3162" y="24506"/>
                                <a:pt x="3391" y="21902"/>
                                <a:pt x="3391" y="17699"/>
                              </a:cubicBezTo>
                              <a:lnTo>
                                <a:pt x="3391" y="14676"/>
                              </a:lnTo>
                              <a:cubicBezTo>
                                <a:pt x="3391" y="10637"/>
                                <a:pt x="3162" y="8110"/>
                                <a:pt x="2667" y="7069"/>
                              </a:cubicBezTo>
                              <a:lnTo>
                                <a:pt x="0" y="5514"/>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53" name="Shape 14253"/>
                      <wps:cNvSpPr/>
                      <wps:spPr>
                        <a:xfrm>
                          <a:off x="894486" y="1504960"/>
                          <a:ext cx="7341" cy="7184"/>
                        </a:xfrm>
                        <a:custGeom>
                          <a:avLst/>
                          <a:gdLst/>
                          <a:ahLst/>
                          <a:cxnLst/>
                          <a:rect l="0" t="0" r="0" b="0"/>
                          <a:pathLst>
                            <a:path w="7341" h="7184">
                              <a:moveTo>
                                <a:pt x="826" y="0"/>
                              </a:moveTo>
                              <a:lnTo>
                                <a:pt x="7341" y="0"/>
                              </a:lnTo>
                              <a:lnTo>
                                <a:pt x="0" y="7184"/>
                              </a:lnTo>
                              <a:lnTo>
                                <a:pt x="0" y="1419"/>
                              </a:lnTo>
                              <a:lnTo>
                                <a:pt x="826"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54" name="Shape 14254"/>
                      <wps:cNvSpPr/>
                      <wps:spPr>
                        <a:xfrm>
                          <a:off x="909907" y="1514997"/>
                          <a:ext cx="19418" cy="31674"/>
                        </a:xfrm>
                        <a:custGeom>
                          <a:avLst/>
                          <a:gdLst/>
                          <a:ahLst/>
                          <a:cxnLst/>
                          <a:rect l="0" t="0" r="0" b="0"/>
                          <a:pathLst>
                            <a:path w="19418" h="31674">
                              <a:moveTo>
                                <a:pt x="12814" y="0"/>
                              </a:moveTo>
                              <a:cubicBezTo>
                                <a:pt x="14948" y="0"/>
                                <a:pt x="16573" y="648"/>
                                <a:pt x="17717" y="1931"/>
                              </a:cubicBezTo>
                              <a:cubicBezTo>
                                <a:pt x="18847" y="3200"/>
                                <a:pt x="19418" y="5042"/>
                                <a:pt x="19418" y="7442"/>
                              </a:cubicBezTo>
                              <a:lnTo>
                                <a:pt x="19418" y="31674"/>
                              </a:lnTo>
                              <a:lnTo>
                                <a:pt x="12865" y="31674"/>
                              </a:lnTo>
                              <a:lnTo>
                                <a:pt x="12865" y="10986"/>
                              </a:lnTo>
                              <a:cubicBezTo>
                                <a:pt x="12865" y="9182"/>
                                <a:pt x="12636" y="7900"/>
                                <a:pt x="12205" y="7163"/>
                              </a:cubicBezTo>
                              <a:cubicBezTo>
                                <a:pt x="11760" y="6426"/>
                                <a:pt x="11024" y="6058"/>
                                <a:pt x="9995" y="6058"/>
                              </a:cubicBezTo>
                              <a:cubicBezTo>
                                <a:pt x="8852" y="6058"/>
                                <a:pt x="8039" y="6515"/>
                                <a:pt x="7544" y="7417"/>
                              </a:cubicBezTo>
                              <a:cubicBezTo>
                                <a:pt x="7061" y="8318"/>
                                <a:pt x="6807" y="9855"/>
                                <a:pt x="6807" y="12027"/>
                              </a:cubicBezTo>
                              <a:lnTo>
                                <a:pt x="6807" y="31674"/>
                              </a:lnTo>
                              <a:lnTo>
                                <a:pt x="0" y="31674"/>
                              </a:lnTo>
                              <a:lnTo>
                                <a:pt x="0" y="826"/>
                              </a:lnTo>
                              <a:lnTo>
                                <a:pt x="6655" y="826"/>
                              </a:lnTo>
                              <a:lnTo>
                                <a:pt x="6655" y="3950"/>
                              </a:lnTo>
                              <a:cubicBezTo>
                                <a:pt x="7379" y="2654"/>
                                <a:pt x="8242" y="1676"/>
                                <a:pt x="9271" y="1003"/>
                              </a:cubicBezTo>
                              <a:cubicBezTo>
                                <a:pt x="10312" y="343"/>
                                <a:pt x="11493" y="0"/>
                                <a:pt x="12814"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652" name="Shape 15652"/>
                      <wps:cNvSpPr/>
                      <wps:spPr>
                        <a:xfrm>
                          <a:off x="948186" y="1526841"/>
                          <a:ext cx="12357" cy="9144"/>
                        </a:xfrm>
                        <a:custGeom>
                          <a:avLst/>
                          <a:gdLst/>
                          <a:ahLst/>
                          <a:cxnLst/>
                          <a:rect l="0" t="0" r="0" b="0"/>
                          <a:pathLst>
                            <a:path w="12357" h="9144">
                              <a:moveTo>
                                <a:pt x="0" y="0"/>
                              </a:moveTo>
                              <a:lnTo>
                                <a:pt x="12357" y="0"/>
                              </a:lnTo>
                              <a:lnTo>
                                <a:pt x="12357"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56" name="Shape 14256"/>
                      <wps:cNvSpPr/>
                      <wps:spPr>
                        <a:xfrm>
                          <a:off x="978323" y="1504582"/>
                          <a:ext cx="23355" cy="40881"/>
                        </a:xfrm>
                        <a:custGeom>
                          <a:avLst/>
                          <a:gdLst/>
                          <a:ahLst/>
                          <a:cxnLst/>
                          <a:rect l="0" t="0" r="0" b="0"/>
                          <a:pathLst>
                            <a:path w="23355" h="40881">
                              <a:moveTo>
                                <a:pt x="11430" y="0"/>
                              </a:moveTo>
                              <a:cubicBezTo>
                                <a:pt x="15037" y="0"/>
                                <a:pt x="17818" y="990"/>
                                <a:pt x="19736" y="2959"/>
                              </a:cubicBezTo>
                              <a:cubicBezTo>
                                <a:pt x="21666" y="4940"/>
                                <a:pt x="22619" y="7772"/>
                                <a:pt x="22619" y="11468"/>
                              </a:cubicBezTo>
                              <a:cubicBezTo>
                                <a:pt x="22619" y="11849"/>
                                <a:pt x="22619" y="12129"/>
                                <a:pt x="22606" y="12332"/>
                              </a:cubicBezTo>
                              <a:cubicBezTo>
                                <a:pt x="22593" y="12535"/>
                                <a:pt x="22593" y="12713"/>
                                <a:pt x="22568" y="12865"/>
                              </a:cubicBezTo>
                              <a:lnTo>
                                <a:pt x="15685" y="12865"/>
                              </a:lnTo>
                              <a:lnTo>
                                <a:pt x="15685" y="11824"/>
                              </a:lnTo>
                              <a:cubicBezTo>
                                <a:pt x="15685" y="9715"/>
                                <a:pt x="15329" y="8204"/>
                                <a:pt x="14643" y="7290"/>
                              </a:cubicBezTo>
                              <a:cubicBezTo>
                                <a:pt x="13944" y="6388"/>
                                <a:pt x="12814" y="5918"/>
                                <a:pt x="11227" y="5918"/>
                              </a:cubicBezTo>
                              <a:cubicBezTo>
                                <a:pt x="10058" y="5918"/>
                                <a:pt x="9144" y="6261"/>
                                <a:pt x="8471" y="6947"/>
                              </a:cubicBezTo>
                              <a:cubicBezTo>
                                <a:pt x="7798" y="7633"/>
                                <a:pt x="7468" y="8585"/>
                                <a:pt x="7468" y="9804"/>
                              </a:cubicBezTo>
                              <a:cubicBezTo>
                                <a:pt x="7468" y="11430"/>
                                <a:pt x="8966" y="13259"/>
                                <a:pt x="11963" y="15240"/>
                              </a:cubicBezTo>
                              <a:lnTo>
                                <a:pt x="12040" y="15304"/>
                              </a:lnTo>
                              <a:lnTo>
                                <a:pt x="16027" y="18009"/>
                              </a:lnTo>
                              <a:cubicBezTo>
                                <a:pt x="18885" y="19888"/>
                                <a:pt x="20828" y="21679"/>
                                <a:pt x="21831" y="23355"/>
                              </a:cubicBezTo>
                              <a:cubicBezTo>
                                <a:pt x="22847" y="25044"/>
                                <a:pt x="23355" y="27191"/>
                                <a:pt x="23355" y="29782"/>
                              </a:cubicBezTo>
                              <a:cubicBezTo>
                                <a:pt x="23355" y="33325"/>
                                <a:pt x="22339" y="36068"/>
                                <a:pt x="20320" y="37998"/>
                              </a:cubicBezTo>
                              <a:cubicBezTo>
                                <a:pt x="18288" y="39916"/>
                                <a:pt x="15392" y="40881"/>
                                <a:pt x="11620" y="40881"/>
                              </a:cubicBezTo>
                              <a:cubicBezTo>
                                <a:pt x="7709" y="40881"/>
                                <a:pt x="4800" y="39865"/>
                                <a:pt x="2883" y="37846"/>
                              </a:cubicBezTo>
                              <a:cubicBezTo>
                                <a:pt x="965" y="35814"/>
                                <a:pt x="0" y="32728"/>
                                <a:pt x="0" y="28575"/>
                              </a:cubicBezTo>
                              <a:cubicBezTo>
                                <a:pt x="0" y="28130"/>
                                <a:pt x="38" y="27406"/>
                                <a:pt x="102" y="26390"/>
                              </a:cubicBezTo>
                              <a:lnTo>
                                <a:pt x="102" y="26238"/>
                              </a:lnTo>
                              <a:lnTo>
                                <a:pt x="7379" y="26238"/>
                              </a:lnTo>
                              <a:lnTo>
                                <a:pt x="7379" y="28740"/>
                              </a:lnTo>
                              <a:cubicBezTo>
                                <a:pt x="7379" y="31140"/>
                                <a:pt x="7671" y="32779"/>
                                <a:pt x="8280" y="33642"/>
                              </a:cubicBezTo>
                              <a:cubicBezTo>
                                <a:pt x="8877" y="34518"/>
                                <a:pt x="9906" y="34950"/>
                                <a:pt x="11379" y="34950"/>
                              </a:cubicBezTo>
                              <a:cubicBezTo>
                                <a:pt x="12916" y="34950"/>
                                <a:pt x="14084" y="34557"/>
                                <a:pt x="14884" y="33782"/>
                              </a:cubicBezTo>
                              <a:cubicBezTo>
                                <a:pt x="15685" y="33007"/>
                                <a:pt x="16091" y="31864"/>
                                <a:pt x="16091" y="30340"/>
                              </a:cubicBezTo>
                              <a:cubicBezTo>
                                <a:pt x="16091" y="29184"/>
                                <a:pt x="15811" y="28181"/>
                                <a:pt x="15253" y="27343"/>
                              </a:cubicBezTo>
                              <a:cubicBezTo>
                                <a:pt x="14694" y="26505"/>
                                <a:pt x="13487" y="25425"/>
                                <a:pt x="11620" y="24117"/>
                              </a:cubicBezTo>
                              <a:lnTo>
                                <a:pt x="7912" y="21476"/>
                              </a:lnTo>
                              <a:cubicBezTo>
                                <a:pt x="4699" y="19253"/>
                                <a:pt x="2654" y="17412"/>
                                <a:pt x="1791" y="15951"/>
                              </a:cubicBezTo>
                              <a:cubicBezTo>
                                <a:pt x="914" y="14503"/>
                                <a:pt x="483" y="12675"/>
                                <a:pt x="483" y="10477"/>
                              </a:cubicBezTo>
                              <a:cubicBezTo>
                                <a:pt x="483" y="7201"/>
                                <a:pt x="1460" y="4635"/>
                                <a:pt x="3403" y="2781"/>
                              </a:cubicBezTo>
                              <a:cubicBezTo>
                                <a:pt x="5334" y="927"/>
                                <a:pt x="8014" y="0"/>
                                <a:pt x="1143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57" name="Shape 14257"/>
                      <wps:cNvSpPr/>
                      <wps:spPr>
                        <a:xfrm>
                          <a:off x="1007576" y="1505510"/>
                          <a:ext cx="24295" cy="39014"/>
                        </a:xfrm>
                        <a:custGeom>
                          <a:avLst/>
                          <a:gdLst/>
                          <a:ahLst/>
                          <a:cxnLst/>
                          <a:rect l="0" t="0" r="0" b="0"/>
                          <a:pathLst>
                            <a:path w="24295" h="39014">
                              <a:moveTo>
                                <a:pt x="0" y="0"/>
                              </a:moveTo>
                              <a:lnTo>
                                <a:pt x="7468" y="0"/>
                              </a:lnTo>
                              <a:lnTo>
                                <a:pt x="17628" y="27292"/>
                              </a:lnTo>
                              <a:lnTo>
                                <a:pt x="17437" y="0"/>
                              </a:lnTo>
                              <a:lnTo>
                                <a:pt x="24295" y="0"/>
                              </a:lnTo>
                              <a:lnTo>
                                <a:pt x="24295" y="39014"/>
                              </a:lnTo>
                              <a:lnTo>
                                <a:pt x="16878" y="39014"/>
                              </a:lnTo>
                              <a:lnTo>
                                <a:pt x="6629" y="11684"/>
                              </a:lnTo>
                              <a:lnTo>
                                <a:pt x="6845" y="39014"/>
                              </a:lnTo>
                              <a:lnTo>
                                <a:pt x="0" y="39014"/>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653" name="Shape 15653"/>
                      <wps:cNvSpPr/>
                      <wps:spPr>
                        <a:xfrm>
                          <a:off x="1038508" y="1505518"/>
                          <a:ext cx="9144" cy="39015"/>
                        </a:xfrm>
                        <a:custGeom>
                          <a:avLst/>
                          <a:gdLst/>
                          <a:ahLst/>
                          <a:cxnLst/>
                          <a:rect l="0" t="0" r="0" b="0"/>
                          <a:pathLst>
                            <a:path w="9144" h="39015">
                              <a:moveTo>
                                <a:pt x="0" y="0"/>
                              </a:moveTo>
                              <a:lnTo>
                                <a:pt x="9144" y="0"/>
                              </a:lnTo>
                              <a:lnTo>
                                <a:pt x="9144" y="39015"/>
                              </a:lnTo>
                              <a:lnTo>
                                <a:pt x="0" y="39015"/>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59" name="Shape 14259"/>
                      <wps:cNvSpPr/>
                      <wps:spPr>
                        <a:xfrm>
                          <a:off x="1052410" y="1505510"/>
                          <a:ext cx="20345" cy="39014"/>
                        </a:xfrm>
                        <a:custGeom>
                          <a:avLst/>
                          <a:gdLst/>
                          <a:ahLst/>
                          <a:cxnLst/>
                          <a:rect l="0" t="0" r="0" b="0"/>
                          <a:pathLst>
                            <a:path w="20345" h="39014">
                              <a:moveTo>
                                <a:pt x="0" y="0"/>
                              </a:moveTo>
                              <a:lnTo>
                                <a:pt x="20041" y="0"/>
                              </a:lnTo>
                              <a:lnTo>
                                <a:pt x="20041" y="6490"/>
                              </a:lnTo>
                              <a:lnTo>
                                <a:pt x="7226" y="6490"/>
                              </a:lnTo>
                              <a:lnTo>
                                <a:pt x="7226" y="15507"/>
                              </a:lnTo>
                              <a:lnTo>
                                <a:pt x="19152" y="15507"/>
                              </a:lnTo>
                              <a:lnTo>
                                <a:pt x="19152" y="21692"/>
                              </a:lnTo>
                              <a:lnTo>
                                <a:pt x="7226" y="21692"/>
                              </a:lnTo>
                              <a:lnTo>
                                <a:pt x="7226" y="32423"/>
                              </a:lnTo>
                              <a:lnTo>
                                <a:pt x="20345" y="32423"/>
                              </a:lnTo>
                              <a:lnTo>
                                <a:pt x="20345" y="39014"/>
                              </a:lnTo>
                              <a:lnTo>
                                <a:pt x="0" y="39014"/>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60" name="Shape 14260"/>
                      <wps:cNvSpPr/>
                      <wps:spPr>
                        <a:xfrm>
                          <a:off x="1077259" y="1504582"/>
                          <a:ext cx="23355" cy="40881"/>
                        </a:xfrm>
                        <a:custGeom>
                          <a:avLst/>
                          <a:gdLst/>
                          <a:ahLst/>
                          <a:cxnLst/>
                          <a:rect l="0" t="0" r="0" b="0"/>
                          <a:pathLst>
                            <a:path w="23355" h="40881">
                              <a:moveTo>
                                <a:pt x="11430" y="0"/>
                              </a:moveTo>
                              <a:cubicBezTo>
                                <a:pt x="15037" y="0"/>
                                <a:pt x="17818" y="990"/>
                                <a:pt x="19736" y="2959"/>
                              </a:cubicBezTo>
                              <a:cubicBezTo>
                                <a:pt x="21666" y="4940"/>
                                <a:pt x="22619" y="7772"/>
                                <a:pt x="22619" y="11468"/>
                              </a:cubicBezTo>
                              <a:cubicBezTo>
                                <a:pt x="22619" y="11849"/>
                                <a:pt x="22619" y="12129"/>
                                <a:pt x="22606" y="12332"/>
                              </a:cubicBezTo>
                              <a:cubicBezTo>
                                <a:pt x="22606" y="12535"/>
                                <a:pt x="22593" y="12713"/>
                                <a:pt x="22581" y="12865"/>
                              </a:cubicBezTo>
                              <a:lnTo>
                                <a:pt x="15685" y="12865"/>
                              </a:lnTo>
                              <a:lnTo>
                                <a:pt x="15685" y="11824"/>
                              </a:lnTo>
                              <a:cubicBezTo>
                                <a:pt x="15685" y="9715"/>
                                <a:pt x="15329" y="8204"/>
                                <a:pt x="14643" y="7290"/>
                              </a:cubicBezTo>
                              <a:cubicBezTo>
                                <a:pt x="13944" y="6388"/>
                                <a:pt x="12814" y="5918"/>
                                <a:pt x="11227" y="5918"/>
                              </a:cubicBezTo>
                              <a:cubicBezTo>
                                <a:pt x="10058" y="5918"/>
                                <a:pt x="9144" y="6261"/>
                                <a:pt x="8471" y="6947"/>
                              </a:cubicBezTo>
                              <a:cubicBezTo>
                                <a:pt x="7810" y="7633"/>
                                <a:pt x="7468" y="8585"/>
                                <a:pt x="7468" y="9804"/>
                              </a:cubicBezTo>
                              <a:cubicBezTo>
                                <a:pt x="7468" y="11430"/>
                                <a:pt x="8966" y="13259"/>
                                <a:pt x="11963" y="15240"/>
                              </a:cubicBezTo>
                              <a:lnTo>
                                <a:pt x="12040" y="15304"/>
                              </a:lnTo>
                              <a:lnTo>
                                <a:pt x="16040" y="18009"/>
                              </a:lnTo>
                              <a:cubicBezTo>
                                <a:pt x="18885" y="19888"/>
                                <a:pt x="20828" y="21679"/>
                                <a:pt x="21831" y="23355"/>
                              </a:cubicBezTo>
                              <a:cubicBezTo>
                                <a:pt x="22860" y="25044"/>
                                <a:pt x="23355" y="27191"/>
                                <a:pt x="23355" y="29782"/>
                              </a:cubicBezTo>
                              <a:cubicBezTo>
                                <a:pt x="23355" y="33325"/>
                                <a:pt x="22339" y="36068"/>
                                <a:pt x="20320" y="37998"/>
                              </a:cubicBezTo>
                              <a:cubicBezTo>
                                <a:pt x="18288" y="39916"/>
                                <a:pt x="15392" y="40881"/>
                                <a:pt x="11620" y="40881"/>
                              </a:cubicBezTo>
                              <a:cubicBezTo>
                                <a:pt x="7709" y="40881"/>
                                <a:pt x="4800" y="39865"/>
                                <a:pt x="2883" y="37846"/>
                              </a:cubicBezTo>
                              <a:cubicBezTo>
                                <a:pt x="965" y="35814"/>
                                <a:pt x="0" y="32728"/>
                                <a:pt x="0" y="28575"/>
                              </a:cubicBezTo>
                              <a:cubicBezTo>
                                <a:pt x="0" y="28130"/>
                                <a:pt x="38" y="27406"/>
                                <a:pt x="102" y="26390"/>
                              </a:cubicBezTo>
                              <a:lnTo>
                                <a:pt x="102" y="26238"/>
                              </a:lnTo>
                              <a:lnTo>
                                <a:pt x="7379" y="26238"/>
                              </a:lnTo>
                              <a:lnTo>
                                <a:pt x="7379" y="28740"/>
                              </a:lnTo>
                              <a:cubicBezTo>
                                <a:pt x="7379" y="31140"/>
                                <a:pt x="7671" y="32779"/>
                                <a:pt x="8280" y="33642"/>
                              </a:cubicBezTo>
                              <a:cubicBezTo>
                                <a:pt x="8877" y="34518"/>
                                <a:pt x="9906" y="34950"/>
                                <a:pt x="11379" y="34950"/>
                              </a:cubicBezTo>
                              <a:cubicBezTo>
                                <a:pt x="12916" y="34950"/>
                                <a:pt x="14084" y="34557"/>
                                <a:pt x="14884" y="33782"/>
                              </a:cubicBezTo>
                              <a:cubicBezTo>
                                <a:pt x="15685" y="33007"/>
                                <a:pt x="16091" y="31864"/>
                                <a:pt x="16091" y="30340"/>
                              </a:cubicBezTo>
                              <a:cubicBezTo>
                                <a:pt x="16091" y="29184"/>
                                <a:pt x="15811" y="28181"/>
                                <a:pt x="15253" y="27343"/>
                              </a:cubicBezTo>
                              <a:cubicBezTo>
                                <a:pt x="14694" y="26505"/>
                                <a:pt x="13487" y="25425"/>
                                <a:pt x="11620" y="24117"/>
                              </a:cubicBezTo>
                              <a:lnTo>
                                <a:pt x="7912" y="21476"/>
                              </a:lnTo>
                              <a:cubicBezTo>
                                <a:pt x="4699" y="19253"/>
                                <a:pt x="2654" y="17412"/>
                                <a:pt x="1791" y="15951"/>
                              </a:cubicBezTo>
                              <a:cubicBezTo>
                                <a:pt x="914" y="14503"/>
                                <a:pt x="483" y="12675"/>
                                <a:pt x="483" y="10477"/>
                              </a:cubicBezTo>
                              <a:cubicBezTo>
                                <a:pt x="483" y="7201"/>
                                <a:pt x="1460" y="4635"/>
                                <a:pt x="3403" y="2781"/>
                              </a:cubicBezTo>
                              <a:cubicBezTo>
                                <a:pt x="5347" y="927"/>
                                <a:pt x="8014" y="0"/>
                                <a:pt x="1143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61" name="Shape 14261"/>
                      <wps:cNvSpPr/>
                      <wps:spPr>
                        <a:xfrm>
                          <a:off x="1118502" y="1505269"/>
                          <a:ext cx="15456" cy="39256"/>
                        </a:xfrm>
                        <a:custGeom>
                          <a:avLst/>
                          <a:gdLst/>
                          <a:ahLst/>
                          <a:cxnLst/>
                          <a:rect l="0" t="0" r="0" b="0"/>
                          <a:pathLst>
                            <a:path w="15456" h="39256">
                              <a:moveTo>
                                <a:pt x="10643" y="0"/>
                              </a:moveTo>
                              <a:lnTo>
                                <a:pt x="15456" y="0"/>
                              </a:lnTo>
                              <a:lnTo>
                                <a:pt x="15456" y="39256"/>
                              </a:lnTo>
                              <a:lnTo>
                                <a:pt x="8611" y="39256"/>
                              </a:lnTo>
                              <a:lnTo>
                                <a:pt x="8611" y="11773"/>
                              </a:lnTo>
                              <a:lnTo>
                                <a:pt x="0" y="11773"/>
                              </a:lnTo>
                              <a:lnTo>
                                <a:pt x="0" y="7163"/>
                              </a:lnTo>
                              <a:cubicBezTo>
                                <a:pt x="3200" y="7061"/>
                                <a:pt x="5690" y="6401"/>
                                <a:pt x="7468" y="5194"/>
                              </a:cubicBezTo>
                              <a:cubicBezTo>
                                <a:pt x="9271" y="3988"/>
                                <a:pt x="10325" y="2248"/>
                                <a:pt x="10643"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62" name="Shape 14262"/>
                      <wps:cNvSpPr/>
                      <wps:spPr>
                        <a:xfrm>
                          <a:off x="1144440" y="1505317"/>
                          <a:ext cx="10655" cy="39895"/>
                        </a:xfrm>
                        <a:custGeom>
                          <a:avLst/>
                          <a:gdLst/>
                          <a:ahLst/>
                          <a:cxnLst/>
                          <a:rect l="0" t="0" r="0" b="0"/>
                          <a:pathLst>
                            <a:path w="10655" h="39895">
                              <a:moveTo>
                                <a:pt x="10655" y="0"/>
                              </a:moveTo>
                              <a:lnTo>
                                <a:pt x="10655" y="5243"/>
                              </a:lnTo>
                              <a:lnTo>
                                <a:pt x="10528" y="5186"/>
                              </a:lnTo>
                              <a:cubicBezTo>
                                <a:pt x="9436" y="5186"/>
                                <a:pt x="8649" y="5579"/>
                                <a:pt x="8179" y="6367"/>
                              </a:cubicBezTo>
                              <a:cubicBezTo>
                                <a:pt x="7709" y="7154"/>
                                <a:pt x="7468" y="8488"/>
                                <a:pt x="7468" y="10355"/>
                              </a:cubicBezTo>
                              <a:cubicBezTo>
                                <a:pt x="7468" y="12285"/>
                                <a:pt x="7709" y="13631"/>
                                <a:pt x="8192" y="14406"/>
                              </a:cubicBezTo>
                              <a:cubicBezTo>
                                <a:pt x="8674" y="15168"/>
                                <a:pt x="9487" y="15549"/>
                                <a:pt x="10630" y="15549"/>
                              </a:cubicBezTo>
                              <a:lnTo>
                                <a:pt x="10655" y="15537"/>
                              </a:lnTo>
                              <a:lnTo>
                                <a:pt x="10655" y="20706"/>
                              </a:lnTo>
                              <a:lnTo>
                                <a:pt x="10630" y="20692"/>
                              </a:lnTo>
                              <a:cubicBezTo>
                                <a:pt x="9296" y="20692"/>
                                <a:pt x="8382" y="21188"/>
                                <a:pt x="7874" y="22178"/>
                              </a:cubicBezTo>
                              <a:cubicBezTo>
                                <a:pt x="7366" y="23156"/>
                                <a:pt x="7112" y="25150"/>
                                <a:pt x="7112" y="28109"/>
                              </a:cubicBezTo>
                              <a:cubicBezTo>
                                <a:pt x="7112" y="30497"/>
                                <a:pt x="7366" y="32122"/>
                                <a:pt x="7899" y="32999"/>
                              </a:cubicBezTo>
                              <a:cubicBezTo>
                                <a:pt x="8420" y="33888"/>
                                <a:pt x="9335" y="34319"/>
                                <a:pt x="10630" y="34319"/>
                              </a:cubicBezTo>
                              <a:lnTo>
                                <a:pt x="10655" y="34307"/>
                              </a:lnTo>
                              <a:lnTo>
                                <a:pt x="10655" y="39872"/>
                              </a:lnTo>
                              <a:lnTo>
                                <a:pt x="10592" y="39895"/>
                              </a:lnTo>
                              <a:cubicBezTo>
                                <a:pt x="6947" y="39895"/>
                                <a:pt x="4280" y="38955"/>
                                <a:pt x="2565" y="37075"/>
                              </a:cubicBezTo>
                              <a:cubicBezTo>
                                <a:pt x="851" y="35209"/>
                                <a:pt x="0" y="32288"/>
                                <a:pt x="0" y="28325"/>
                              </a:cubicBezTo>
                              <a:cubicBezTo>
                                <a:pt x="0" y="25214"/>
                                <a:pt x="457" y="22851"/>
                                <a:pt x="1359" y="21238"/>
                              </a:cubicBezTo>
                              <a:cubicBezTo>
                                <a:pt x="2273" y="19626"/>
                                <a:pt x="3721" y="18572"/>
                                <a:pt x="5702" y="18089"/>
                              </a:cubicBezTo>
                              <a:cubicBezTo>
                                <a:pt x="4077" y="17594"/>
                                <a:pt x="2845" y="16641"/>
                                <a:pt x="2019" y="15219"/>
                              </a:cubicBezTo>
                              <a:cubicBezTo>
                                <a:pt x="1194" y="13796"/>
                                <a:pt x="775" y="11942"/>
                                <a:pt x="775" y="9643"/>
                              </a:cubicBezTo>
                              <a:cubicBezTo>
                                <a:pt x="775" y="6494"/>
                                <a:pt x="1625" y="4094"/>
                                <a:pt x="3315" y="2455"/>
                              </a:cubicBezTo>
                              <a:lnTo>
                                <a:pt x="10655"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63" name="Shape 14263"/>
                      <wps:cNvSpPr/>
                      <wps:spPr>
                        <a:xfrm>
                          <a:off x="1155095" y="1505309"/>
                          <a:ext cx="10668" cy="39881"/>
                        </a:xfrm>
                        <a:custGeom>
                          <a:avLst/>
                          <a:gdLst/>
                          <a:ahLst/>
                          <a:cxnLst/>
                          <a:rect l="0" t="0" r="0" b="0"/>
                          <a:pathLst>
                            <a:path w="10668" h="39881">
                              <a:moveTo>
                                <a:pt x="26" y="0"/>
                              </a:moveTo>
                              <a:cubicBezTo>
                                <a:pt x="3251" y="0"/>
                                <a:pt x="5715" y="851"/>
                                <a:pt x="7404" y="2527"/>
                              </a:cubicBezTo>
                              <a:cubicBezTo>
                                <a:pt x="9081" y="4204"/>
                                <a:pt x="9932" y="6655"/>
                                <a:pt x="9932" y="9855"/>
                              </a:cubicBezTo>
                              <a:cubicBezTo>
                                <a:pt x="9932" y="12090"/>
                                <a:pt x="9512" y="13881"/>
                                <a:pt x="8661" y="15240"/>
                              </a:cubicBezTo>
                              <a:cubicBezTo>
                                <a:pt x="7823" y="16599"/>
                                <a:pt x="6528" y="17551"/>
                                <a:pt x="4788" y="18097"/>
                              </a:cubicBezTo>
                              <a:cubicBezTo>
                                <a:pt x="6858" y="18504"/>
                                <a:pt x="8344" y="19469"/>
                                <a:pt x="9271" y="21006"/>
                              </a:cubicBezTo>
                              <a:cubicBezTo>
                                <a:pt x="10198" y="22542"/>
                                <a:pt x="10668" y="24803"/>
                                <a:pt x="10668" y="27800"/>
                              </a:cubicBezTo>
                              <a:cubicBezTo>
                                <a:pt x="10668" y="31966"/>
                                <a:pt x="9804" y="35027"/>
                                <a:pt x="8065" y="36982"/>
                              </a:cubicBezTo>
                              <a:lnTo>
                                <a:pt x="0" y="39881"/>
                              </a:lnTo>
                              <a:lnTo>
                                <a:pt x="0" y="34315"/>
                              </a:lnTo>
                              <a:lnTo>
                                <a:pt x="2781" y="32931"/>
                              </a:lnTo>
                              <a:cubicBezTo>
                                <a:pt x="3289" y="32004"/>
                                <a:pt x="3543" y="30200"/>
                                <a:pt x="3543" y="27546"/>
                              </a:cubicBezTo>
                              <a:cubicBezTo>
                                <a:pt x="3543" y="24981"/>
                                <a:pt x="3289" y="23215"/>
                                <a:pt x="2743" y="22212"/>
                              </a:cubicBezTo>
                              <a:lnTo>
                                <a:pt x="0" y="20715"/>
                              </a:lnTo>
                              <a:lnTo>
                                <a:pt x="0" y="15545"/>
                              </a:lnTo>
                              <a:lnTo>
                                <a:pt x="2451" y="14364"/>
                              </a:lnTo>
                              <a:cubicBezTo>
                                <a:pt x="2947" y="13564"/>
                                <a:pt x="3188" y="12243"/>
                                <a:pt x="3188" y="10363"/>
                              </a:cubicBezTo>
                              <a:cubicBezTo>
                                <a:pt x="3188" y="8458"/>
                                <a:pt x="2947" y="7125"/>
                                <a:pt x="2438" y="6350"/>
                              </a:cubicBezTo>
                              <a:lnTo>
                                <a:pt x="0" y="5251"/>
                              </a:lnTo>
                              <a:lnTo>
                                <a:pt x="0" y="9"/>
                              </a:lnTo>
                              <a:lnTo>
                                <a:pt x="26"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64" name="Shape 14264"/>
                      <wps:cNvSpPr/>
                      <wps:spPr>
                        <a:xfrm>
                          <a:off x="1170371" y="1505269"/>
                          <a:ext cx="15456" cy="39256"/>
                        </a:xfrm>
                        <a:custGeom>
                          <a:avLst/>
                          <a:gdLst/>
                          <a:ahLst/>
                          <a:cxnLst/>
                          <a:rect l="0" t="0" r="0" b="0"/>
                          <a:pathLst>
                            <a:path w="15456" h="39256">
                              <a:moveTo>
                                <a:pt x="10643" y="0"/>
                              </a:moveTo>
                              <a:lnTo>
                                <a:pt x="15456" y="0"/>
                              </a:lnTo>
                              <a:lnTo>
                                <a:pt x="15456" y="39256"/>
                              </a:lnTo>
                              <a:lnTo>
                                <a:pt x="8611" y="39256"/>
                              </a:lnTo>
                              <a:lnTo>
                                <a:pt x="8611" y="11773"/>
                              </a:lnTo>
                              <a:lnTo>
                                <a:pt x="0" y="11773"/>
                              </a:lnTo>
                              <a:lnTo>
                                <a:pt x="0" y="7163"/>
                              </a:lnTo>
                              <a:cubicBezTo>
                                <a:pt x="3200" y="7061"/>
                                <a:pt x="5690" y="6401"/>
                                <a:pt x="7468" y="5194"/>
                              </a:cubicBezTo>
                              <a:cubicBezTo>
                                <a:pt x="9271" y="3988"/>
                                <a:pt x="10325" y="2248"/>
                                <a:pt x="10643"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65" name="Shape 14265"/>
                      <wps:cNvSpPr/>
                      <wps:spPr>
                        <a:xfrm>
                          <a:off x="1195752" y="1511716"/>
                          <a:ext cx="8858" cy="25079"/>
                        </a:xfrm>
                        <a:custGeom>
                          <a:avLst/>
                          <a:gdLst/>
                          <a:ahLst/>
                          <a:cxnLst/>
                          <a:rect l="0" t="0" r="0" b="0"/>
                          <a:pathLst>
                            <a:path w="8858" h="25079">
                              <a:moveTo>
                                <a:pt x="8858" y="0"/>
                              </a:moveTo>
                              <a:lnTo>
                                <a:pt x="8858" y="11496"/>
                              </a:lnTo>
                              <a:lnTo>
                                <a:pt x="5220" y="19440"/>
                              </a:lnTo>
                              <a:lnTo>
                                <a:pt x="8858" y="19440"/>
                              </a:lnTo>
                              <a:lnTo>
                                <a:pt x="8858" y="25079"/>
                              </a:lnTo>
                              <a:lnTo>
                                <a:pt x="0" y="25079"/>
                              </a:lnTo>
                              <a:lnTo>
                                <a:pt x="0" y="18855"/>
                              </a:lnTo>
                              <a:lnTo>
                                <a:pt x="8858"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66" name="Shape 14266"/>
                      <wps:cNvSpPr/>
                      <wps:spPr>
                        <a:xfrm>
                          <a:off x="1204610" y="1505971"/>
                          <a:ext cx="13379" cy="38557"/>
                        </a:xfrm>
                        <a:custGeom>
                          <a:avLst/>
                          <a:gdLst/>
                          <a:ahLst/>
                          <a:cxnLst/>
                          <a:rect l="0" t="0" r="0" b="0"/>
                          <a:pathLst>
                            <a:path w="13379" h="38557">
                              <a:moveTo>
                                <a:pt x="2699" y="0"/>
                              </a:moveTo>
                              <a:lnTo>
                                <a:pt x="10115" y="0"/>
                              </a:lnTo>
                              <a:lnTo>
                                <a:pt x="10115" y="24994"/>
                              </a:lnTo>
                              <a:lnTo>
                                <a:pt x="13379" y="24994"/>
                              </a:lnTo>
                              <a:lnTo>
                                <a:pt x="13379" y="30823"/>
                              </a:lnTo>
                              <a:lnTo>
                                <a:pt x="10115" y="30823"/>
                              </a:lnTo>
                              <a:lnTo>
                                <a:pt x="10115" y="38557"/>
                              </a:lnTo>
                              <a:lnTo>
                                <a:pt x="3473" y="38557"/>
                              </a:lnTo>
                              <a:lnTo>
                                <a:pt x="3473" y="30823"/>
                              </a:lnTo>
                              <a:lnTo>
                                <a:pt x="0" y="30823"/>
                              </a:lnTo>
                              <a:lnTo>
                                <a:pt x="0" y="25184"/>
                              </a:lnTo>
                              <a:lnTo>
                                <a:pt x="3639" y="25184"/>
                              </a:lnTo>
                              <a:lnTo>
                                <a:pt x="3639" y="9296"/>
                              </a:lnTo>
                              <a:lnTo>
                                <a:pt x="0" y="17240"/>
                              </a:lnTo>
                              <a:lnTo>
                                <a:pt x="0" y="5744"/>
                              </a:lnTo>
                              <a:lnTo>
                                <a:pt x="2699"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g:wgp>
                </a:graphicData>
              </a:graphic>
            </wp:anchor>
          </w:drawing>
        </mc:Choice>
        <mc:Fallback>
          <w:pict>
            <v:group w14:anchorId="7FE85C84" id="Group 14143" o:spid="_x0000_s1026" style="position:absolute;margin-left:71.15pt;margin-top:74.2pt;width:133pt;height:122.6pt;z-index:251659264;mso-position-horizontal-relative:page;mso-position-vertical-relative:page" coordsize="16894,155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">
              <v:shape id="Shape 14144" o:spid="_x0000_s1027" style="position:absolute;left:3553;top:139;width:9640;height:9643;visibility:visible;mso-wrap-style:square;v-text-anchor:top" coordsize="964032,964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" path="m482041,c747497,,964032,216586,964032,482143v,265557,-216535,482143,-481991,482143c216535,964286,,747700,,482143,,216586,216535,,482041,xe" fillcolor="#f3a62a" stroked="f" strokeweight="0">
                <v:stroke miterlimit="83231f" joinstyle="miter"/>
                <v:path arrowok="t" textboxrect="0,0,964032,964286"/>
              </v:shape>
              <v:shape id="Shape 14145" o:spid="_x0000_s1028" style="position:absolute;left:3412;width:4961;height:9922;visibility:visible;mso-wrap-style:square;v-text-anchor:top" coordsize="496125,9922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" path="m496125,r,28004l448389,30423c212732,54440,28245,254142,28245,496136v,242007,184487,441720,420144,465739l496125,964294r,27991l445504,989721c195616,964266,,752609,,496136,,239664,195616,28018,445504,2564l496125,xe" fillcolor="#da2528" stroked="f" strokeweight="0">
                <v:stroke miterlimit="83231f" joinstyle="miter"/>
                <v:path arrowok="t" textboxrect="0,0,496125,992285"/>
              </v:shape>
              <v:shape id="Shape 14146" o:spid="_x0000_s1029" style="position:absolute;left:8373;width:4962;height:9922;visibility:visible;mso-wrap-style:square;v-text-anchor:top" coordsize="496164,99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" path="m38,c273584,,496164,222568,496164,496138,496164,769709,273584,992289,38,992289r-38,-2l,964296r38,2c258013,964298,467881,754278,467881,496138,467881,238011,258013,28004,38,28004r-38,1l,2,38,xe" fillcolor="#da2528" stroked="f" strokeweight="0">
                <v:stroke miterlimit="83231f" joinstyle="miter"/>
                <v:path arrowok="t" textboxrect="0,0,496164,992289"/>
              </v:shape>
              <v:shape id="Shape 14147" o:spid="_x0000_s1030" style="position:absolute;left:6696;top:2738;width:1037;height:3417;visibility:visible;mso-wrap-style:square;v-text-anchor:top" coordsize="103708,341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" path="m,l58280,r,266916l103708,266916r,74827l13348,304229c3670,293827,267,287553,,269431l,xe" fillcolor="#da2528" stroked="f" strokeweight="0">
                <v:stroke miterlimit="83231f" joinstyle="miter"/>
                <v:path arrowok="t" textboxrect="0,0,103708,341743"/>
              </v:shape>
              <v:shape id="Shape 14148" o:spid="_x0000_s1031" style="position:absolute;left:4065;top:700;width:3668;height:8522;visibility:visible;mso-wrap-style:square;v-text-anchor:top" coordsize="366852,852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" path="m366852,r,19402l347904,22759r-19888,4598l308458,32919r-19101,6477l270701,46737r-18250,8255l234747,64073r-17259,9944l200800,84697,184671,96178r-15570,12205l154178,121337r-14313,13640l126276,149277r-12941,14960l101092,179782,89624,195924,78905,212612r-9906,17246l59931,247613r-8255,18224l44285,284557r-6452,19126l32283,323216r-4635,19901l24079,363412r-2641,20574l19825,404902r-534,21235l19825,447371r1613,20892l24079,488849r3569,20308l32283,529058r5550,19520l44285,567704r7315,18491l366852,586195r,51689l354571,637884,311988,746609r23394,l344411,721907r22441,l366852,852250r-1638,-206l344043,848221r-20879,-4800l302743,837630r-20016,-6782l263144,823101r-19101,-8623l225450,804965,207442,794589,189916,783362,173038,771361,156794,758559,141122,745009,126200,730759,111912,715786,98362,700165,85585,683883,73597,666980,62370,649479,51981,631470,42443,612890,33833,593764,26124,574232,19368,554216,13551,533769,8776,512903,4953,491707,2223,470130,559,448260,,426137,559,404001,2223,382119,4953,360554,8776,339370r4775,-20866l19368,298057r6756,-20028l33833,258484r8610,-19101l51981,220803,62370,202782,73597,185281,85585,168390,98362,152096r13550,-15621l126200,121515r14922,-14262l156794,93714,173038,80900,189916,68899,207442,57672,225450,47296r18593,-9538l263144,29148r19583,-7735l302743,14631,323164,8866,344043,4027,365214,204,366852,xe" fillcolor="#da2528" stroked="f" strokeweight="0">
                <v:stroke miterlimit="83231f" joinstyle="miter"/>
                <v:path arrowok="t" textboxrect="0,0,366852,852250"/>
              </v:shape>
              <v:shape id="Shape 14149" o:spid="_x0000_s1032" style="position:absolute;left:7733;top:1989;width:1435;height:7281;visibility:visible;mso-wrap-style:square;v-text-anchor:top" coordsize="143504,728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" path="m36589,l94869,r,341744l143504,341744r,73523l94869,433641r,23572l143504,457213r,142087l127076,599300r,-89509l105004,509791r,107835l143504,617626r,102927l129591,723062r-21539,2718l86157,727456r-22174,597l41821,727456,19952,725780,,723268,,592925r21285,l30810,617626r24054,l11062,508902,,508902,,457213r36589,l36589,431762,,416571,,341744r36589,l36589,xe" fillcolor="#da2528" stroked="f" strokeweight="0">
                <v:stroke miterlimit="83231f" joinstyle="miter"/>
                <v:path arrowok="t" textboxrect="0,0,143504,728053"/>
              </v:shape>
              <v:shape id="Shape 14150" o:spid="_x0000_s1033" style="position:absolute;left:7733;top:652;width:1435;height:269;visibility:visible;mso-wrap-style:square;v-text-anchor:top" coordsize="143504,26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" path="m63983,l86157,584r21895,1677l129591,4953r13913,2509l143504,26900,126645,23914,106070,21272,85192,19672,63983,19164r-21196,508l21908,21272,1334,23914,,24150,,4749,19952,2261,41821,584,63983,xe" fillcolor="#da2528" stroked="f" strokeweight="0">
                <v:stroke miterlimit="83231f" joinstyle="miter"/>
                <v:path arrowok="t" textboxrect="0,0,143504,26900"/>
              </v:shape>
              <v:shape id="Shape 14151" o:spid="_x0000_s1034" style="position:absolute;left:9168;top:2738;width:917;height:3404;visibility:visible;mso-wrap-style:square;v-text-anchor:top" coordsize="91662,340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" path="m33382,l91662,r,269431l91586,269431v-508,18948,-3137,32397,-16484,42633l,340438,,266916r33382,l33382,xe" fillcolor="#da2528" stroked="f" strokeweight="0">
                <v:stroke miterlimit="83231f" joinstyle="miter"/>
                <v:path arrowok="t" textboxrect="0,0,91662,340438"/>
              </v:shape>
              <v:shape id="Shape 14152" o:spid="_x0000_s1035" style="position:absolute;left:9168;top:727;width:3513;height:8468;visibility:visible;mso-wrap-style:square;v-text-anchor:top" coordsize="351301,8468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" path="m,l7284,1314,28162,6152r20435,5766l68599,18700r19584,7734l107258,35045r18618,9537l143885,54958r17500,11227l178289,78187r16243,12814l210204,104539r14923,14262l239414,133762r13551,15621l265729,165677r12001,16891l288957,200069r10363,18021l308858,236670r8610,19101l325177,275316r6782,20028l337776,315791r4788,20866l346399,357841r2705,21564l350768,401287r533,22136l350768,445547r-1664,21869l346399,488994r-3835,21196l337776,531056r-5817,20447l325177,571518r-7709,19533l308858,610177r-9538,18580l288957,646766r-11227,17500l265729,681170r-12764,16281l239414,713072r-14287,14974l210204,742295r-15672,13551l178289,768648r-16904,12001l143885,791876r-18009,10376l107258,811764r-19075,8623l68599,828134r-20002,6782l28162,840707,7284,845508,,846822,,743895r38500,l38500,725569,,725569,,583482r299726,l307042,564990r6451,-19126l319018,526344r4635,-19901l327247,486136r2642,-20587l331476,444658r534,-21235l331476,402189r-1587,-20917l327247,360698r-3594,-20294l319018,320503r-5525,-19533l307042,281844r-7417,-18720l291370,244899r-9055,-17754l272396,209898,261703,193211,250235,177069,237992,161524,225050,146563,211436,132263,197123,118623,182226,105669,166656,93465,150501,81984,133865,71303,116580,61359,98851,52279,80626,44024,61970,36683,42844,30206,23311,24643,3435,20046,,19438,,xe" fillcolor="#da2528" stroked="f" strokeweight="0">
                <v:stroke miterlimit="83231f" joinstyle="miter"/>
                <v:path arrowok="t" textboxrect="0,0,351301,846822"/>
              </v:shape>
              <v:shape id="Shape 14153" o:spid="_x0000_s1036" style="position:absolute;left:7577;top:7332;width:298;height:404;visibility:visible;mso-wrap-style:square;v-text-anchor:top" coordsize="29845,403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" path="m14770,l29845,40348,,40348,14770,xe" fillcolor="#da2528" stroked="f" strokeweight="0">
                <v:stroke miterlimit="83231f" joinstyle="miter"/>
                <v:path arrowok="t" textboxrect="0,0,29845,40348"/>
              </v:shape>
              <v:shape id="Shape 14154" o:spid="_x0000_s1037" style="position:absolute;left:16514;top:10492;width:110;height:277;visibility:visible;mso-wrap-style:square;v-text-anchor:top" coordsize="10947,27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" path="m10287,r660,153l10947,5398,9804,4585v-1651,,-2781,152,-3429,317l6375,12573r2934,l10947,11538r,6775l9144,16980r-2934,l6210,27610,,27610,,813c2438,483,5867,,10287,xe" fillcolor="#da2528" stroked="f" strokeweight="0">
                <v:stroke miterlimit="83231f" joinstyle="miter"/>
                <v:path arrowok="t" textboxrect="0,0,10947,27610"/>
              </v:shape>
              <v:shape id="Shape 14155" o:spid="_x0000_s1038" style="position:absolute;left:16343;top:10362;width:281;height:537;visibility:visible;mso-wrap-style:square;v-text-anchor:top" coordsize="28105,537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" path="m27762,r343,138l28105,5678r-660,-280c15862,5398,6858,15037,6858,26797v,11938,9004,21412,20904,21412l28105,48065r,5500l27623,53759c12268,53759,,41846,,26797,,11760,12268,,27762,xe" fillcolor="#da2528" stroked="f" strokeweight="0">
                <v:stroke miterlimit="83231f" joinstyle="miter"/>
                <v:path arrowok="t" textboxrect="0,0,28105,53759"/>
              </v:shape>
              <v:shape id="Shape 14156" o:spid="_x0000_s1039" style="position:absolute;left:16624;top:10494;width:124;height:275;visibility:visible;mso-wrap-style:square;v-text-anchor:top" coordsize="12421,27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" path="m,l8496,1968v1626,1143,2769,3099,2769,5728c11265,10947,8826,13068,5715,14071r,305c8318,15201,9639,17335,10452,20929v813,4064,1473,5550,1969,6528l5880,27457c5067,26479,4572,24193,3746,20929l,18160,,11385,4572,8496,,5245,,xe" fillcolor="#da2528" stroked="f" strokeweight="0">
                <v:stroke miterlimit="83231f" joinstyle="miter"/>
                <v:path arrowok="t" textboxrect="0,0,12421,27457"/>
              </v:shape>
              <v:shape id="Shape 14157" o:spid="_x0000_s1040" style="position:absolute;left:16624;top:10363;width:270;height:534;visibility:visible;mso-wrap-style:square;v-text-anchor:top" coordsize="26962,534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" path="m,l19015,7622v4924,4820,7947,11519,7947,19037c26962,34184,23939,40925,18998,45784l,53427,,47927,14227,41922v3658,-3858,5864,-9205,5864,-15085c20091,20868,17885,15474,14188,11572l,5541,,xe" fillcolor="#da2528" stroked="f" strokeweight="0">
                <v:stroke miterlimit="83231f" joinstyle="miter"/>
                <v:path arrowok="t" textboxrect="0,0,26962,53427"/>
              </v:shape>
              <v:shape id="Shape 14158" o:spid="_x0000_s1041" style="position:absolute;top:10425;width:2317;height:2957;visibility:visible;mso-wrap-style:square;v-text-anchor:top" coordsize="231737,295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" path="m,l58661,r,157429c58661,182397,59411,198653,60833,206019v2515,11926,8509,21451,17945,28626c88240,241884,101181,245491,117551,245491v16637,,29236,-3391,37706,-10236c163716,228498,168783,220116,170485,210223v1752,-9931,2565,-26403,2565,-49403l173050,r58687,l231737,152692v,34912,-1575,59563,-4750,73978c223799,241084,217983,253200,209436,263144v-8522,9893,-19939,17793,-34151,23698c160998,292710,142329,295631,119329,295631v-27775,,-48831,-3188,-63157,-9627c41808,279591,30531,271259,22200,261048,13881,250838,8382,240068,5740,228841,1892,212192,,187604,,155054l,xe" fillcolor="#da2528" stroked="f" strokeweight="0">
                <v:stroke miterlimit="83231f" joinstyle="miter"/>
                <v:path arrowok="t" textboxrect="0,0,231737,295631"/>
              </v:shape>
              <v:shape id="Shape 14159" o:spid="_x0000_s1042" style="position:absolute;left:2942;top:10425;width:2306;height:2907;visibility:visible;mso-wrap-style:square;v-text-anchor:top" coordsize="230632,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" path="m,l57112,,176098,194120,176098,r54534,l230632,290703r-58953,l54534,101143r,189560l,290703,,xe" fillcolor="#da2528" stroked="f" strokeweight="0">
                <v:stroke miterlimit="83231f" joinstyle="miter"/>
                <v:path arrowok="t" textboxrect="0,0,230632,290703"/>
              </v:shape>
              <v:shape id="Shape 14160" o:spid="_x0000_s1043" style="position:absolute;left:5539;top:10425;width:1439;height:2907;visibility:visible;mso-wrap-style:square;v-text-anchor:top" coordsize="143935,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" path="m113233,r30702,l143935,68917r-412,-1112l104280,175717r39655,l143935,224638r-57727,l62268,290703,,290703,113233,xe" fillcolor="#da2528" stroked="f" strokeweight="0">
                <v:stroke miterlimit="83231f" joinstyle="miter"/>
                <v:path arrowok="t" textboxrect="0,0,143935,290703"/>
              </v:shape>
              <v:shape id="Shape 14161" o:spid="_x0000_s1044" style="position:absolute;left:6978;top:10425;width:1478;height:2907;visibility:visible;mso-wrap-style:square;v-text-anchor:top" coordsize="147745,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" path="m,l31350,,147745,290703r-63868,l58477,224638,,224638,,175717r39656,l,68917,,xe" fillcolor="#da2528" stroked="f" strokeweight="0">
                <v:stroke miterlimit="83231f" joinstyle="miter"/>
                <v:path arrowok="t" textboxrect="0,0,147745,290703"/>
              </v:shape>
              <v:shape id="Shape 14162" o:spid="_x0000_s1045" style="position:absolute;left:8729;top:10425;width:2318;height:2957;visibility:visible;mso-wrap-style:square;v-text-anchor:top" coordsize="231737,295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" path="m,l58687,r,157429c58687,182397,59436,198653,60858,206019v2515,11926,8509,21451,17920,28626c88265,241884,101181,245491,117551,245491v16663,,29236,-3391,37707,-10236c163716,228498,168796,220116,170485,210223v1778,-9931,2565,-26403,2565,-49403l173050,r58687,l231737,152692v,34912,-1549,59563,-4750,73978c223825,241084,217983,253200,209461,263144v-8522,9893,-19964,17793,-34150,23698c161023,292710,142342,295631,119329,295631v-27749,,-48781,-3188,-63157,-9627c41821,279591,30531,271259,22200,261048,13881,250838,8407,240068,5766,228841,1892,212192,,187604,,155054l,xe" fillcolor="#da2528" stroked="f" strokeweight="0">
                <v:stroke miterlimit="83231f" joinstyle="miter"/>
                <v:path arrowok="t" textboxrect="0,0,231737,295631"/>
              </v:shape>
              <v:shape id="Shape 14163" o:spid="_x0000_s1046" style="position:absolute;left:11750;top:10449;width:2045;height:2883;visibility:visible;mso-wrap-style:square;v-text-anchor:top" coordsize="204572,288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" path="m,l58674,r,239332l204572,239332r,48996l,288328,,xe" fillcolor="#da2528" stroked="f" strokeweight="0">
                <v:stroke miterlimit="83231f" joinstyle="miter"/>
                <v:path arrowok="t" textboxrect="0,0,204572,288328"/>
              </v:shape>
              <v:shape id="Shape 14164" o:spid="_x0000_s1047" style="position:absolute;left:13907;top:10425;width:1440;height:2907;visibility:visible;mso-wrap-style:square;v-text-anchor:top" coordsize="143948,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" path="m113233,r30715,l143948,68883r-400,-1078l104280,175717r39668,l143948,224638r-57728,l62268,290703,,290703,113233,xe" fillcolor="#da2528" stroked="f" strokeweight="0">
                <v:stroke miterlimit="83231f" joinstyle="miter"/>
                <v:path arrowok="t" textboxrect="0,0,143948,290703"/>
              </v:shape>
              <v:shape id="Shape 14165" o:spid="_x0000_s1048" style="position:absolute;left:15347;top:10425;width:1477;height:2907;visibility:visible;mso-wrap-style:square;v-text-anchor:top" coordsize="147733,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" path="m,l31337,,147733,290703r-63868,l58490,224638,,224638,,175717r39669,l,68883,,xe" fillcolor="#da2528" stroked="f" strokeweight="0">
                <v:stroke miterlimit="83231f" joinstyle="miter"/>
                <v:path arrowok="t" textboxrect="0,0,147733,290703"/>
              </v:shape>
              <v:shape id="Shape 14166" o:spid="_x0000_s1049" style="position:absolute;top:13934;width:419;height:534;visibility:visible;mso-wrap-style:square;v-text-anchor:top" coordsize="41910,53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" path="m,l10617,r,28461c10617,32982,10744,35903,11011,37236v444,2159,1537,3887,3238,5182c15964,43726,18288,44374,21260,44374v3010,,5283,-622,6807,-1854c29604,41300,30518,39789,30823,37998v317,-1803,482,-4775,482,-8928l31305,,41910,r,27597c41910,33909,41618,38367,41046,40970v-571,2604,-1638,4801,-3175,6591c36322,49352,34277,50787,31687,51841v-2579,1080,-5944,1601,-10110,1601c16561,53442,12763,52857,10160,51702,7569,50546,5524,49047,4026,47180,2515,45339,1524,43396,1041,41364,343,38354,,33909,,28029l,xe" fillcolor="#1d1d1b" stroked="f" strokeweight="0">
                <v:stroke miterlimit="83231f" joinstyle="miter"/>
                <v:path arrowok="t" textboxrect="0,0,41910,53442"/>
              </v:shape>
              <v:shape id="Shape 14167" o:spid="_x0000_s1050" style="position:absolute;left:531;top:13934;width:417;height:525;visibility:visible;mso-wrap-style:square;v-text-anchor:top" coordsize="4169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" path="m,l10325,,31826,35077,31826,r9868,l41694,52540r-10655,l9855,18275r,34265l,52540,,xe" fillcolor="#1d1d1b" stroked="f" strokeweight="0">
                <v:stroke miterlimit="83231f" joinstyle="miter"/>
                <v:path arrowok="t" textboxrect="0,0,41694,52540"/>
              </v:shape>
              <v:shape id="Shape 15643" o:spid="_x0000_s1051" style="position:absolute;left:1057;top:13934;width:106;height:525;visibility:visible;mso-wrap-style:square;v-text-anchor:top" coordsize="1060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" path="m,l10604,r,52540l,52540,,e" fillcolor="#1d1d1b" stroked="f" strokeweight="0">
                <v:stroke miterlimit="83231f" joinstyle="miter"/>
                <v:path arrowok="t" textboxrect="0,0,10604,52540"/>
              </v:shape>
              <v:shape id="Shape 14169" o:spid="_x0000_s1052" style="position:absolute;left:1211;top:13934;width:489;height:525;visibility:visible;mso-wrap-style:square;v-text-anchor:top" coordsize="48933,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" path="m,l11506,,24803,38887,37668,,48933,,30112,52540r-11329,l,xe" fillcolor="#1d1d1b" stroked="f" strokeweight="0">
                <v:stroke miterlimit="83231f" joinstyle="miter"/>
                <v:path arrowok="t" textboxrect="0,0,48933,52540"/>
              </v:shape>
              <v:shape id="Shape 14170" o:spid="_x0000_s1053" style="position:absolute;left:1754;top:13934;width:400;height:525;visibility:visible;mso-wrap-style:square;v-text-anchor:top" coordsize="39967,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" path="m,l38964,r,8877l10604,8877r,11646l36982,20523r,8865l10604,29388r,14300l39967,43688r,8852l,52540,,xe" fillcolor="#1d1d1b" stroked="f" strokeweight="0">
                <v:stroke miterlimit="83231f" joinstyle="miter"/>
                <v:path arrowok="t" textboxrect="0,0,39967,52540"/>
              </v:shape>
              <v:shape id="Shape 14171" o:spid="_x0000_s1054" style="position:absolute;left:2244;top:13934;width:213;height:525;visibility:visible;mso-wrap-style:square;v-text-anchor:top" coordsize="21330,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" path="m,l21330,r,8950l18885,8890r-8268,l10617,22225r7849,l21330,22034r,11398l21298,33388c20295,32334,19228,31598,18110,31217v-1130,-407,-2908,-597,-5347,-597l10617,30620r,21933l,52553,,xe" fillcolor="#1d1d1b" stroked="f" strokeweight="0">
                <v:stroke miterlimit="83231f" joinstyle="miter"/>
                <v:path arrowok="t" textboxrect="0,0,21330,52553"/>
              </v:shape>
              <v:shape id="Shape 14172" o:spid="_x0000_s1055" style="position:absolute;left:2457;top:13934;width:259;height:525;visibility:visible;mso-wrap-style:square;v-text-anchor:top" coordsize="25914,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" path="m,l1010,v5613,,9690,470,12230,1422c15780,2362,17837,4039,19348,6464v1537,2413,2299,5169,2299,8268c21647,18682,20491,21933,18180,24511v-2324,2553,-5791,4178,-10401,4851c10065,30696,11970,32169,13468,33769v1486,1601,3493,4445,6033,8535l25914,52553r-12687,l5556,41110,,33432,,22034r6674,-444c7944,21158,8922,20409,9646,19355v711,-1042,1066,-2362,1066,-3950c10712,13652,10243,12217,9303,11125,8363,10058,7030,9360,5315,9080l,8950,,xe" fillcolor="#1d1d1b" stroked="f" strokeweight="0">
                <v:stroke miterlimit="83231f" joinstyle="miter"/>
                <v:path arrowok="t" textboxrect="0,0,25914,52553"/>
              </v:shape>
              <v:shape id="Shape 14173" o:spid="_x0000_s1056" style="position:absolute;left:2747;top:13925;width:427;height:544;visibility:visible;mso-wrap-style:square;v-text-anchor:top" coordsize="42723,54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" path="m21082,v6591,,11557,1448,14884,4331c39307,7239,41046,11087,41224,15913r-10604,470c30163,13678,29185,11748,27686,10554,26200,9373,23952,8776,20968,8776v-3074,,-5499,635,-7239,1905c12598,11493,12040,12586,12040,13944v,1245,533,2299,1587,3188c14961,18263,18212,19418,23381,20650v5156,1207,8966,2477,11442,3772c37300,25730,39230,27508,40627,29756v1397,2273,2096,5055,2096,8382c42723,41148,41897,43967,40221,46596v-1676,2629,-4039,4585,-7099,5868c30061,53734,26251,54369,21692,54369v-6643,,-11748,-1537,-15317,-4598c2819,46698,686,42215,,36347l10325,35344v622,3454,1880,6007,3785,7633c16015,44590,18567,45402,21793,45402v3417,,5995,-711,7722,-2159c31255,41796,32118,40107,32118,38176v,-1244,-368,-2311,-1092,-3175c30290,34138,29032,33363,27216,32728v-1245,-432,-4077,-1207,-8496,-2299c13030,29020,9042,27292,6744,25235,3518,22327,1905,18809,1905,14656v,-2680,749,-5182,2273,-7506c5690,4826,7887,3048,10732,1829,13589,610,17043,,21082,xe" fillcolor="#1d1d1b" stroked="f" strokeweight="0">
                <v:stroke miterlimit="83231f" joinstyle="miter"/>
                <v:path arrowok="t" textboxrect="0,0,42723,54369"/>
              </v:shape>
              <v:shape id="Shape 15644" o:spid="_x0000_s1057" style="position:absolute;left:3260;top:13934;width:106;height:525;visibility:visible;mso-wrap-style:square;v-text-anchor:top" coordsize="1060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" path="m,l10604,r,52540l,52540,,e" fillcolor="#1d1d1b" stroked="f" strokeweight="0">
                <v:stroke miterlimit="83231f" joinstyle="miter"/>
                <v:path arrowok="t" textboxrect="0,0,10604,52540"/>
              </v:shape>
              <v:shape id="Shape 14175" o:spid="_x0000_s1058" style="position:absolute;left:3467;top:13934;width:218;height:525;visibility:visible;mso-wrap-style:square;v-text-anchor:top" coordsize="21844,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" path="m,l19380,r2464,247l21844,9258,15367,8890r-4763,l10604,43688r7925,l21844,43432r,8897l19964,52553,,52553,,xe" fillcolor="#1d1d1b" stroked="f" strokeweight="0">
                <v:stroke miterlimit="83231f" joinstyle="miter"/>
                <v:path arrowok="t" textboxrect="0,0,21844,52553"/>
              </v:shape>
              <v:shape id="Shape 14176" o:spid="_x0000_s1059" style="position:absolute;left:3685;top:13936;width:222;height:521;visibility:visible;mso-wrap-style:square;v-text-anchor:top" coordsize="22200,520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" path="m,l7544,756v3073,915,5715,2528,7925,4839c17666,7919,19329,10751,20485,14117v1143,3352,1715,7493,1715,12408c22200,30855,21666,34576,20587,37726v-1321,3810,-3188,6909,-5626,9271c13119,48788,10630,50185,7506,51188l,52082,,43185r3099,-239c4813,42514,6248,41790,7379,40748v1130,-1016,2070,-2705,2781,-5067c10884,33332,11239,30131,11239,26067v,-4064,-355,-7188,-1079,-9360c9449,14536,8446,12847,7150,11615,5855,10395,4216,9570,2248,9138l,9010,,xe" fillcolor="#1d1d1b" stroked="f" strokeweight="0">
                <v:stroke miterlimit="83231f" joinstyle="miter"/>
                <v:path arrowok="t" textboxrect="0,0,22200,52082"/>
              </v:shape>
              <v:shape id="Shape 14177" o:spid="_x0000_s1060" style="position:absolute;left:3944;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" path="m20472,r5557,l26029,12444r-70,-189l18860,31750r7169,l26029,40602r-10433,l11265,52540,,52540,20472,xe" fillcolor="#1d1d1b" stroked="f" strokeweight="0">
                <v:stroke miterlimit="83231f" joinstyle="miter"/>
                <v:path arrowok="t" textboxrect="0,0,26029,52540"/>
              </v:shape>
              <v:shape id="Shape 14178" o:spid="_x0000_s1061" style="position:absolute;left:4204;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" path="m,l5671,,26702,52540r-11545,l10573,40602,,40602,,31750r7169,l,12444,,xe" fillcolor="#1d1d1b" stroked="f" strokeweight="0">
                <v:stroke miterlimit="83231f" joinstyle="miter"/>
                <v:path arrowok="t" textboxrect="0,0,26702,52540"/>
              </v:shape>
              <v:shape id="Shape 14179" o:spid="_x0000_s1062" style="position:absolute;left:4527;top:13934;width:219;height:525;visibility:visible;mso-wrap-style:square;v-text-anchor:top" coordsize="21844,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" path="m,l19380,r2464,247l21844,9258,15367,8890r-4763,l10604,43688r7925,l21844,43432r,8897l19964,52553,,52553,,xe" fillcolor="#1d1d1b" stroked="f" strokeweight="0">
                <v:stroke miterlimit="83231f" joinstyle="miter"/>
                <v:path arrowok="t" textboxrect="0,0,21844,52553"/>
              </v:shape>
              <v:shape id="Shape 14180" o:spid="_x0000_s1063" style="position:absolute;left:4746;top:13936;width:222;height:521;visibility:visible;mso-wrap-style:square;v-text-anchor:top" coordsize="22200,520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" path="m,l7544,756v3073,915,5715,2528,7925,4839c17666,7919,19342,10751,20485,14117v1143,3352,1715,7493,1715,12408c22200,30855,21666,34576,20587,37726v-1308,3810,-3188,6909,-5626,9271c13119,48788,10630,50185,7506,51188l,52082,,43185r3099,-239c4813,42514,6248,41790,7379,40748v1130,-1016,2070,-2705,2781,-5067c10884,33332,11239,30131,11239,26067v,-4064,-355,-7188,-1079,-9360c9449,14536,8446,12847,7150,11615,5855,10395,4229,9570,2248,9138l,9010,,xe" fillcolor="#1d1d1b" stroked="f" strokeweight="0">
                <v:stroke miterlimit="83231f" joinstyle="miter"/>
                <v:path arrowok="t" textboxrect="0,0,22200,52082"/>
              </v:shape>
              <v:shape id="Shape 14181" o:spid="_x0000_s1064" style="position:absolute;left:5181;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" path="m20472,r5557,l26029,12444r-70,-189l18860,31750r7169,l26029,40602r-10433,l11265,52540,,52540,20472,xe" fillcolor="#1d1d1b" stroked="f" strokeweight="0">
                <v:stroke miterlimit="83231f" joinstyle="miter"/>
                <v:path arrowok="t" textboxrect="0,0,26029,52540"/>
              </v:shape>
              <v:shape id="Shape 14182" o:spid="_x0000_s1065" style="position:absolute;left:5441;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" path="m,l5671,,26702,52540r-11545,l10573,40602,,40602,,31750r7169,l,12444,,xe" fillcolor="#1d1d1b" stroked="f" strokeweight="0">
                <v:stroke miterlimit="83231f" joinstyle="miter"/>
                <v:path arrowok="t" textboxrect="0,0,26702,52540"/>
              </v:shape>
              <v:shape id="Shape 14183" o:spid="_x0000_s1066" style="position:absolute;left:5764;top:13934;width:419;height:534;visibility:visible;mso-wrap-style:square;v-text-anchor:top" coordsize="41910,53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" path="m,l10617,r,28461c10617,32982,10744,35903,11011,37236v444,2159,1537,3887,3238,5182c15964,43726,18288,44374,21260,44374v3010,,5283,-622,6807,-1854c29604,41300,30518,39789,30823,37998v317,-1803,482,-4775,482,-8928l31305,,41910,r,27597c41910,33909,41618,38367,41034,40970v-559,2604,-1626,4801,-3163,6591c36322,49352,34277,50787,31687,51841v-2579,1080,-5944,1601,-10110,1601c16561,53442,12763,52857,10160,51702,7569,50546,5524,49047,4026,47180,2515,45339,1524,43396,1041,41364,343,38354,,33909,,28029l,xe" fillcolor="#1d1d1b" stroked="f" strokeweight="0">
                <v:stroke miterlimit="83231f" joinstyle="miter"/>
                <v:path arrowok="t" textboxrect="0,0,41910,53442"/>
              </v:shape>
              <v:shape id="Shape 14184" o:spid="_x0000_s1067" style="position:absolute;left:6257;top:13934;width:417;height:525;visibility:visible;mso-wrap-style:square;v-text-anchor:top" coordsize="41758,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" path="m,l41758,r,8877l26200,8877r,43663l15596,52540r,-43663l,8877,,xe" fillcolor="#1d1d1b" stroked="f" strokeweight="0">
                <v:stroke miterlimit="83231f" joinstyle="miter"/>
                <v:path arrowok="t" textboxrect="0,0,41758,52540"/>
              </v:shape>
              <v:shape id="Shape 14185" o:spid="_x0000_s1068" style="position:absolute;left:6721;top:13925;width:255;height:543;visibility:visible;mso-wrap-style:square;v-text-anchor:top" coordsize="25464,542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" path="m25413,r51,20l25464,9095,14948,13564v-2680,2997,-4026,7518,-4026,13576c10922,33083,12306,37592,15050,40665r10414,4570l25464,54296,6922,47180c2299,42418,,35852,,27495,,22136,800,17640,2400,14008,3594,11341,5232,8941,7303,6807,9360,4674,11621,3099,14084,2070,17361,686,21133,,25413,xe" fillcolor="#1d1d1b" stroked="f" strokeweight="0">
                <v:stroke miterlimit="83231f" joinstyle="miter"/>
                <v:path arrowok="t" textboxrect="0,0,25464,54296"/>
              </v:shape>
              <v:shape id="Shape 14186" o:spid="_x0000_s1069" style="position:absolute;left:6911;top:13797;width:65;height:107;visibility:visible;mso-wrap-style:square;v-text-anchor:top" coordsize="6502,107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" path="m4940,l6502,r,10581l6375,10719,,10719,4940,xe" fillcolor="#1d1d1b" stroked="f" strokeweight="0">
                <v:stroke miterlimit="83231f" joinstyle="miter"/>
                <v:path arrowok="t" textboxrect="0,0,6502,10719"/>
              </v:shape>
              <v:shape id="Shape 14187" o:spid="_x0000_s1070" style="position:absolute;left:6976;top:13925;width:255;height:543;visibility:visible;mso-wrap-style:square;v-text-anchor:top" coordsize="25502,54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" path="m,l18542,7181v4635,4801,6960,11481,6960,20041c25502,35693,23203,42335,18593,47123,13970,51911,7810,54311,89,54311l,54277,,45215r63,28c4293,45243,7760,43719,10477,40671v2693,-3035,4064,-7607,4064,-13703c14541,20935,13221,16452,10579,13493,7925,10534,4432,9048,63,9048l,9075,,xe" fillcolor="#1d1d1b" stroked="f" strokeweight="0">
                <v:stroke miterlimit="83231f" joinstyle="miter"/>
                <v:path arrowok="t" textboxrect="0,0,25502,54311"/>
              </v:shape>
              <v:shape id="Shape 14188" o:spid="_x0000_s1071" style="position:absolute;left:6976;top:13797;width:97;height:105;visibility:visible;mso-wrap-style:square;v-text-anchor:top" coordsize="9741,10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" path="m,l9741,,,10581,,xe" fillcolor="#1d1d1b" stroked="f" strokeweight="0">
                <v:stroke miterlimit="83231f" joinstyle="miter"/>
                <v:path arrowok="t" textboxrect="0,0,9741,10581"/>
              </v:shape>
              <v:shape id="Shape 14189" o:spid="_x0000_s1072" style="position:absolute;left:7315;top:13934;width:417;height:525;visibility:visible;mso-wrap-style:square;v-text-anchor:top" coordsize="4169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" path="m,l10325,,31826,35077,31826,r9868,l41694,52540r-10655,l9855,18275r,34265l,52540,,xe" fillcolor="#1d1d1b" stroked="f" strokeweight="0">
                <v:stroke miterlimit="83231f" joinstyle="miter"/>
                <v:path arrowok="t" textboxrect="0,0,41694,52540"/>
              </v:shape>
              <v:shape id="Shape 14190" o:spid="_x0000_s1073" style="position:absolute;left:7822;top:13925;width:255;height:543;visibility:visible;mso-wrap-style:square;v-text-anchor:top" coordsize="25470,543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" path="m25425,r45,17l25470,9092,14961,13576v-2680,2985,-4026,7506,-4026,13564c10935,33083,12306,37592,15049,40665r10421,4573l25470,54307,6921,47180c2311,42431,,35852,,27495,,22136,800,17640,2400,14008,3607,11341,5245,8941,7302,6807,9372,4674,11633,3099,14097,2070,17374,686,21145,,25425,xe" fillcolor="#1d1d1b" stroked="f" strokeweight="0">
                <v:stroke miterlimit="83231f" joinstyle="miter"/>
                <v:path arrowok="t" textboxrect="0,0,25470,54307"/>
              </v:shape>
              <v:shape id="Shape 14191" o:spid="_x0000_s1074" style="position:absolute;left:8077;top:13925;width:255;height:543;visibility:visible;mso-wrap-style:square;v-text-anchor:top" coordsize="25508,54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" path="m,l18536,7183v4635,4814,6972,11481,6972,20041c25508,35708,23196,42337,18599,47138,13976,51926,7817,54326,95,54326l,54289,,45220r57,25c4286,45245,7766,43734,10471,40673v2705,-3035,4064,-7607,4064,-13703c14535,20950,13214,16467,10585,13495,7931,10536,4426,9050,57,9050l,9075,,xe" fillcolor="#1d1d1b" stroked="f" strokeweight="0">
                <v:stroke miterlimit="83231f" joinstyle="miter"/>
                <v:path arrowok="t" textboxrect="0,0,25508,54326"/>
              </v:shape>
              <v:shape id="Shape 14192" o:spid="_x0000_s1075" style="position:absolute;left:8413;top:13934;width:508;height:525;visibility:visible;mso-wrap-style:square;v-text-anchor:top" coordsize="5074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" path="m,l15875,r9525,35839l34836,,50749,r,52540l40881,52540r,-41364l30467,52540r-10223,l9842,11176r,41364l,52540,,xe" fillcolor="#1d1d1b" stroked="f" strokeweight="0">
                <v:stroke miterlimit="83231f" joinstyle="miter"/>
                <v:path arrowok="t" textboxrect="0,0,50749,52540"/>
              </v:shape>
              <v:shape id="Shape 14193" o:spid="_x0000_s1076" style="position:absolute;left:8973;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" path="m20472,r5557,l26029,12477r-83,-222l18860,31750r7169,l26029,40602r-10433,l11265,52540,,52540,20472,xe" fillcolor="#1d1d1b" stroked="f" strokeweight="0">
                <v:stroke miterlimit="83231f" joinstyle="miter"/>
                <v:path arrowok="t" textboxrect="0,0,26029,52540"/>
              </v:shape>
              <v:shape id="Shape 14194" o:spid="_x0000_s1077" style="position:absolute;left:9233;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" path="m,l5671,,26702,52540r-11545,l10573,40602,,40602,,31750r7169,l,12477,,xe" fillcolor="#1d1d1b" stroked="f" strokeweight="0">
                <v:stroke miterlimit="83231f" joinstyle="miter"/>
                <v:path arrowok="t" textboxrect="0,0,26702,52540"/>
              </v:shape>
              <v:shape id="Shape 14195" o:spid="_x0000_s1078" style="position:absolute;left:9736;top:13938;width:370;height:521;visibility:visible;mso-wrap-style:square;v-text-anchor:top" coordsize="36995,52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" path="m,l10617,r,43256l36995,43256r,8852l,52108,,xe" fillcolor="#1d1d1b" stroked="f" strokeweight="0">
                <v:stroke miterlimit="83231f" joinstyle="miter"/>
                <v:path arrowok="t" textboxrect="0,0,36995,52108"/>
              </v:shape>
              <v:shape id="Shape 14196" o:spid="_x0000_s1079" style="position:absolute;left:10128;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" path="m20472,r5557,l26029,12477r-83,-222l18860,31750r7169,l26029,40602r-10433,l11265,52540,,52540,20472,xe" fillcolor="#1d1d1b" stroked="f" strokeweight="0">
                <v:stroke miterlimit="83231f" joinstyle="miter"/>
                <v:path arrowok="t" textboxrect="0,0,26029,52540"/>
              </v:shape>
              <v:shape id="Shape 14197" o:spid="_x0000_s1080" style="position:absolute;left:10388;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" path="m,l5671,,26702,52540r-11545,l10573,40602,,40602,,31750r7169,l,12477,,xe" fillcolor="#1d1d1b" stroked="f" strokeweight="0">
                <v:stroke miterlimit="83231f" joinstyle="miter"/>
                <v:path arrowok="t" textboxrect="0,0,26702,52540"/>
              </v:shape>
              <v:shape id="Shape 14198" o:spid="_x0000_s1081" style="position:absolute;left:10619;top:13934;width:418;height:525;visibility:visible;mso-wrap-style:square;v-text-anchor:top" coordsize="41758,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" path="m,l41758,r,8877l26200,8877r,43663l15596,52540r,-43663l,8877,,xe" fillcolor="#1d1d1b" stroked="f" strokeweight="0">
                <v:stroke miterlimit="83231f" joinstyle="miter"/>
                <v:path arrowok="t" textboxrect="0,0,41758,52540"/>
              </v:shape>
              <v:shape id="Shape 15645" o:spid="_x0000_s1082" style="position:absolute;left:11102;top:13934;width:106;height:525;visibility:visible;mso-wrap-style:square;v-text-anchor:top" coordsize="10605,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" path="m,l10605,r,52540l,52540,,e" fillcolor="#1d1d1b" stroked="f" strokeweight="0">
                <v:stroke miterlimit="83231f" joinstyle="miter"/>
                <v:path arrowok="t" textboxrect="0,0,10605,52540"/>
              </v:shape>
              <v:shape id="Shape 14200" o:spid="_x0000_s1083" style="position:absolute;left:11310;top:13934;width:417;height:525;visibility:visible;mso-wrap-style:square;v-text-anchor:top" coordsize="4169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" path="m,l10325,,31826,35077,31826,r9868,l41694,52540r-10655,l9855,18275r,34265l,52540,,xe" fillcolor="#1d1d1b" stroked="f" strokeweight="0">
                <v:stroke miterlimit="83231f" joinstyle="miter"/>
                <v:path arrowok="t" textboxrect="0,0,41694,52540"/>
              </v:shape>
              <v:shape id="Shape 14201" o:spid="_x0000_s1084" style="position:absolute;left:11818;top:13925;width:255;height:543;visibility:visible;mso-wrap-style:square;v-text-anchor:top" coordsize="25470,543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" path="m25425,r45,17l25470,9092,14961,13576v-2680,2985,-4026,7506,-4026,13564c10935,33083,12306,37592,15049,40665r10421,4573l25470,54307,6921,47180c2311,42431,,35852,,27495,,22136,800,17640,2400,14008,3607,11341,5245,8941,7302,6807,9372,4674,11620,3099,14097,2070,17374,686,21145,,25425,xe" fillcolor="#1d1d1b" stroked="f" strokeweight="0">
                <v:stroke miterlimit="83231f" joinstyle="miter"/>
                <v:path arrowok="t" textboxrect="0,0,25470,54307"/>
              </v:shape>
              <v:shape id="Shape 14202" o:spid="_x0000_s1085" style="position:absolute;left:12073;top:13925;width:255;height:543;visibility:visible;mso-wrap-style:square;v-text-anchor:top" coordsize="25508,54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" path="m,l18536,7183v4635,4814,6972,11481,6972,20041c25508,35708,23196,42337,18586,47138,13976,51926,7817,54326,95,54326l,54289,,45220r57,25c4286,45245,7766,43734,10471,40673v2705,-3035,4064,-7607,4064,-13703c14535,20950,13227,16467,10585,13495,7931,10536,4426,9050,57,9050l,9075,,xe" fillcolor="#1d1d1b" stroked="f" strokeweight="0">
                <v:stroke miterlimit="83231f" joinstyle="miter"/>
                <v:path arrowok="t" textboxrect="0,0,25508,54326"/>
              </v:shape>
              <v:shape id="Shape 14203" o:spid="_x0000_s1086" style="position:absolute;left:12357;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" path="m20472,r5557,l26029,12444r-70,-189l18860,31750r7169,l26029,40602r-10433,l11265,52540,,52540,20472,xe" fillcolor="#1d1d1b" stroked="f" strokeweight="0">
                <v:stroke miterlimit="83231f" joinstyle="miter"/>
                <v:path arrowok="t" textboxrect="0,0,26029,52540"/>
              </v:shape>
              <v:shape id="Shape 14204" o:spid="_x0000_s1087" style="position:absolute;left:12617;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" path="m,l5671,,26702,52540r-11545,l10573,40602,,40602,,31750r7169,l,12444,,xe" fillcolor="#1d1d1b" stroked="f" strokeweight="0">
                <v:stroke miterlimit="83231f" joinstyle="miter"/>
                <v:path arrowok="t" textboxrect="0,0,26702,52540"/>
              </v:shape>
              <v:shape id="Shape 14205" o:spid="_x0000_s1088" style="position:absolute;left:12939;top:13934;width:508;height:525;visibility:visible;mso-wrap-style:square;v-text-anchor:top" coordsize="5074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" path="m,l15875,r9525,35839l34836,,50749,r,52540l40894,52540r,-41364l30467,52540r-10223,l9855,11176r,41364l,52540,,xe" fillcolor="#1d1d1b" stroked="f" strokeweight="0">
                <v:stroke miterlimit="83231f" joinstyle="miter"/>
                <v:path arrowok="t" textboxrect="0,0,50749,52540"/>
              </v:shape>
              <v:shape id="Shape 14206" o:spid="_x0000_s1089" style="position:absolute;left:13552;top:13934;width:400;height:525;visibility:visible;mso-wrap-style:square;v-text-anchor:top" coordsize="39967,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" path="m,l38964,r,8877l10605,8877r,11646l36982,20523r,8865l10605,29388r,14300l39967,43688r,8852l,52540,,xe" fillcolor="#1d1d1b" stroked="f" strokeweight="0">
                <v:stroke miterlimit="83231f" joinstyle="miter"/>
                <v:path arrowok="t" textboxrect="0,0,39967,52540"/>
              </v:shape>
              <v:shape id="Shape 14207" o:spid="_x0000_s1090" style="position:absolute;left:14042;top:13934;width:213;height:525;visibility:visible;mso-wrap-style:square;v-text-anchor:top" coordsize="21330,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" path="m,l21330,r,8950l18885,8890r-8268,l10617,22225r7849,l21330,22034r,11398l21298,33388c20294,32334,19228,31598,18110,31217v-1130,-407,-2908,-597,-5346,-597l10617,30620r,21933l,52553,,xe" fillcolor="#1d1d1b" stroked="f" strokeweight="0">
                <v:stroke miterlimit="83231f" joinstyle="miter"/>
                <v:path arrowok="t" textboxrect="0,0,21330,52553"/>
              </v:shape>
              <v:shape id="Shape 14208" o:spid="_x0000_s1091" style="position:absolute;left:14255;top:13934;width:259;height:525;visibility:visible;mso-wrap-style:square;v-text-anchor:top" coordsize="25915,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" path="m,l1010,v5613,,9690,470,12230,1422c15793,2362,17837,4039,19349,6464v1549,2413,2298,5169,2298,8268c21647,18682,20492,21933,18180,24511v-2324,2553,-5791,4178,-10401,4851c10065,30696,11970,32169,13469,33769v1485,1601,3492,4445,6032,8535l25915,52553r-12688,l5556,41110,,33432,,22034r6674,-444c7944,21158,8922,20409,9646,19355v711,-1042,1067,-2362,1067,-3950c10713,13652,10243,12217,9303,11125,8363,10058,7030,9360,5315,9080l,8950,,xe" fillcolor="#1d1d1b" stroked="f" strokeweight="0">
                <v:stroke miterlimit="83231f" joinstyle="miter"/>
                <v:path arrowok="t" textboxrect="0,0,25915,52553"/>
              </v:shape>
              <v:shape id="Shape 15646" o:spid="_x0000_s1092" style="position:absolute;left:14569;top:13934;width:106;height:525;visibility:visible;mso-wrap-style:square;v-text-anchor:top" coordsize="10605,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" path="m,l10605,r,52540l,52540,,e" fillcolor="#1d1d1b" stroked="f" strokeweight="0">
                <v:stroke miterlimit="83231f" joinstyle="miter"/>
                <v:path arrowok="t" textboxrect="0,0,10605,52540"/>
              </v:shape>
              <v:shape id="Shape 14210" o:spid="_x0000_s1093" style="position:absolute;left:14757;top:13925;width:458;height:543;visibility:visible;mso-wrap-style:square;v-text-anchor:top" coordsize="45771,543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" path="m24587,v6414,,11646,1905,15659,5702c42634,7950,44425,11163,45631,15380l35128,17881v-622,-2717,-1930,-4876,-3886,-6451c29261,9855,26873,9068,24041,9068v-3886,,-7048,1397,-9474,4203c12141,16053,10935,20587,10935,26848v,6655,1181,11379,3569,14198c16904,43866,20015,45263,23825,45263v2820,,5245,-889,7277,-2680c33134,40792,34595,37973,35484,34125r10287,3264c44183,43116,41567,47371,37897,50165v-3670,2781,-8319,4178,-13957,4178c16967,54343,11227,51956,6731,47180,2235,42431,,35916,,27635,,18885,2248,12103,6769,7252,11290,2426,17221,,24587,xe" fillcolor="#1d1d1b" stroked="f" strokeweight="0">
                <v:stroke miterlimit="83231f" joinstyle="miter"/>
                <v:path arrowok="t" textboxrect="0,0,45771,54343"/>
              </v:shape>
              <v:shape id="Shape 14211" o:spid="_x0000_s1094" style="position:absolute;left:15252;top:13934;width:261;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" path="m20472,r5557,l26029,12477r-83,-222l18860,31750r7169,l26029,40602r-10433,l11252,52540,,52540,20472,xe" fillcolor="#1d1d1b" stroked="f" strokeweight="0">
                <v:stroke miterlimit="83231f" joinstyle="miter"/>
                <v:path arrowok="t" textboxrect="0,0,26029,52540"/>
              </v:shape>
              <v:shape id="Shape 14212" o:spid="_x0000_s1095" style="position:absolute;left:15513;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" path="m,l5671,,26702,52540r-11545,l10573,40602,,40602,,31750r7169,l,12477,,xe" fillcolor="#1d1d1b" stroked="f" strokeweight="0">
                <v:stroke miterlimit="83231f" joinstyle="miter"/>
                <v:path arrowok="t" textboxrect="0,0,26702,52540"/>
              </v:shape>
              <v:shape id="Shape 14213" o:spid="_x0000_s1096" style="position:absolute;left:15837;top:13934;width:417;height:525;visibility:visible;mso-wrap-style:square;v-text-anchor:top" coordsize="41681,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" path="m,l10325,,31826,35077,31826,r9855,l41681,52540r-10642,l9855,18275r,34265l,52540,,xe" fillcolor="#1d1d1b" stroked="f" strokeweight="0">
                <v:stroke miterlimit="83231f" joinstyle="miter"/>
                <v:path arrowok="t" textboxrect="0,0,41681,52540"/>
              </v:shape>
              <v:shape id="Shape 14214" o:spid="_x0000_s1097" style="position:absolute;left:16313;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" path="m20472,r5557,l26029,12444r-70,-189l18860,31750r7169,l26029,40602r-10433,l11265,52540,,52540,20472,xe" fillcolor="#1d1d1b" stroked="f" strokeweight="0">
                <v:stroke miterlimit="83231f" joinstyle="miter"/>
                <v:path arrowok="t" textboxrect="0,0,26029,52540"/>
              </v:shape>
              <v:shape id="Shape 14215" o:spid="_x0000_s1098" style="position:absolute;left:16573;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" path="m,l5671,,26702,52540r-11545,l10573,40602,,40602,,31750r7169,l,12444,,xe" fillcolor="#1d1d1b" stroked="f" strokeweight="0">
                <v:stroke miterlimit="83231f" joinstyle="miter"/>
                <v:path arrowok="t" textboxrect="0,0,26702,52540"/>
              </v:shape>
              <v:shape id="Shape 14216" o:spid="_x0000_s1099" style="position:absolute;left:4648;top:15056;width:265;height:410;visibility:visible;mso-wrap-style:square;v-text-anchor:top" coordsize="26594,41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" path="m,l7810,r5817,32753l18885,r7709,l18377,41046r-9576,l,xe" fillcolor="#9c9b9b" stroked="f" strokeweight="0">
                <v:stroke miterlimit="83231f" joinstyle="miter"/>
                <v:path arrowok="t" textboxrect="0,0,26594,41046"/>
              </v:shape>
              <v:shape id="Shape 14217" o:spid="_x0000_s1100" style="position:absolute;left:4955;top:15158;width:67;height:308;visibility:visible;mso-wrap-style:square;v-text-anchor:top" coordsize="6756,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" path="m,l6756,r,30849l,30849r,-14l,xe" fillcolor="#9c9b9b" stroked="f" strokeweight="0">
                <v:stroke miterlimit="83231f" joinstyle="miter"/>
                <v:path arrowok="t" textboxrect="0,0,6756,30849"/>
              </v:shape>
              <v:shape id="Shape 15647" o:spid="_x0000_s1101" style="position:absolute;left:4955;top:15056;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" path="m,l9144,r,9144l,9144,,e" fillcolor="#9c9b9b" stroked="f" strokeweight="0">
                <v:stroke miterlimit="83231f" joinstyle="miter"/>
                <v:path arrowok="t" textboxrect="0,0,9144,9144"/>
              </v:shape>
              <v:shape id="Shape 14219" o:spid="_x0000_s1102" style="position:absolute;left:5079;top:15500;width:96;height:70;visibility:visible;mso-wrap-style:square;v-text-anchor:top" coordsize="9601,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" path="m,l6731,v51,609,292,1079,724,1422c7887,1753,8484,1930,9246,1930r355,-163l9601,6890r-559,95c6121,6985,3899,6388,2362,5207,813,4013,25,2286,,xe" fillcolor="#9c9b9b" stroked="f" strokeweight="0">
                <v:stroke miterlimit="83231f" joinstyle="miter"/>
                <v:path arrowok="t" textboxrect="0,0,9601,6985"/>
              </v:shape>
              <v:shape id="Shape 14220" o:spid="_x0000_s1103" style="position:absolute;left:5073;top:15149;width:102;height:325;visibility:visible;mso-wrap-style:square;v-text-anchor:top" coordsize="10249,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" path="m7760,r2489,691l10249,6012r-203,-119c8839,5893,8026,6515,7582,7747v-445,1232,-661,4242,-661,9017c6921,20955,7150,23609,7595,24752v444,1143,1270,1728,2451,1728l10249,26332r,5541l7810,32499v-2895,,-4914,-1155,-6083,-3454c584,26746,,22428,,16104,,10096,597,5906,1765,3543,2934,1181,4928,,7760,xe" fillcolor="#9c9b9b" stroked="f" strokeweight="0">
                <v:stroke miterlimit="83231f" joinstyle="miter"/>
                <v:path arrowok="t" textboxrect="0,0,10249,32499"/>
              </v:shape>
              <v:shape id="Shape 14221" o:spid="_x0000_s1104" style="position:absolute;left:5175;top:15156;width:100;height:413;visibility:visible;mso-wrap-style:square;v-text-anchor:top" coordsize="9970,41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" path="m,l1168,325c2172,998,2946,2014,3505,3360r,-3226l9970,134r,28397c9970,31249,9843,33230,9601,34488v-254,1244,-673,2324,-1257,3213c7582,38895,6439,39796,4915,40418l,41251,,36127,2349,35047v521,-826,775,-2337,775,-4547l3124,28366c2553,29522,1803,30386,876,30957l,31182,,25641,2578,23769v508,-1346,749,-4737,749,-10198c3327,10167,3086,7906,2578,6827l,5320,,xe" fillcolor="#9c9b9b" stroked="f" strokeweight="0">
                <v:stroke miterlimit="83231f" joinstyle="miter"/>
                <v:path arrowok="t" textboxrect="0,0,9970,41251"/>
              </v:shape>
              <v:shape id="Shape 14222" o:spid="_x0000_s1105" style="position:absolute;left:5334;top:15158;width:67;height:308;visibility:visible;mso-wrap-style:square;v-text-anchor:top" coordsize="6756,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" path="m,l6756,r,30849l,30849r,-14l,xe" fillcolor="#9c9b9b" stroked="f" strokeweight="0">
                <v:stroke miterlimit="83231f" joinstyle="miter"/>
                <v:path arrowok="t" textboxrect="0,0,6756,30849"/>
              </v:shape>
              <v:shape id="Shape 15648" o:spid="_x0000_s1106" style="position:absolute;left:5334;top:15056;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" path="m,l9144,r,9144l,9144,,e" fillcolor="#9c9b9b" stroked="f" strokeweight="0">
                <v:stroke miterlimit="83231f" joinstyle="miter"/>
                <v:path arrowok="t" textboxrect="0,0,9144,9144"/>
              </v:shape>
              <v:shape id="Shape 15649" o:spid="_x0000_s1107" style="position:absolute;left:5460;top:15056;width:91;height:410;visibility:visible;mso-wrap-style:square;v-text-anchor:top" coordsize="9144,41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" path="m,l9144,r,41046l,41046,,e" fillcolor="#9c9b9b" stroked="f" strokeweight="0">
                <v:stroke miterlimit="83231f" joinstyle="miter"/>
                <v:path arrowok="t" textboxrect="0,0,9144,41046"/>
              </v:shape>
              <v:shape id="Shape 14225" o:spid="_x0000_s1108" style="position:absolute;left:5580;top:15264;width:103;height:210;visibility:visible;mso-wrap-style:square;v-text-anchor:top" coordsize="10325,21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" path="m10325,r,6346l8407,7687c7493,8754,7049,10011,7049,11459v,1371,241,2387,723,3035c8255,15142,9017,15459,10046,15459r279,-169l10325,20236r-3226,799c4864,21035,3124,20247,1867,18660,635,17085,,14888,,12081,,9541,546,7509,1638,6010,2743,4512,4902,3001,8141,1489v317,-152,774,-368,1371,-635l10325,xe" fillcolor="#9c9b9b" stroked="f" strokeweight="0">
                <v:stroke miterlimit="83231f" joinstyle="miter"/>
                <v:path arrowok="t" textboxrect="0,0,10325,21035"/>
              </v:shape>
              <v:shape id="Shape 14226" o:spid="_x0000_s1109" style="position:absolute;left:5582;top:15151;width:101;height:98;visibility:visible;mso-wrap-style:square;v-text-anchor:top" coordsize="10071,98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" path="m10071,r,5041l7493,6024v-584,699,-876,1778,-876,3252l6617,9885,,9885c,6418,813,3903,2426,2316l10071,xe" fillcolor="#9c9b9b" stroked="f" strokeweight="0">
                <v:stroke miterlimit="83231f" joinstyle="miter"/>
                <v:path arrowok="t" textboxrect="0,0,10071,9885"/>
              </v:shape>
              <v:shape id="Shape 14227" o:spid="_x0000_s1110" style="position:absolute;left:5683;top:15150;width:108;height:316;visibility:visible;mso-wrap-style:square;v-text-anchor:top" coordsize="10820,31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" path="m152,c3721,,6236,724,7671,2172,9119,3619,9830,6160,9830,9779r,17399c9830,28042,9906,28816,10058,29515v153,711,419,1397,762,2095l4216,31610v-152,-228,-279,-571,-393,-1041c3708,30112,3594,29464,3480,28626,2769,29870,1854,30810,724,31458l,31637,,26691,2388,25247v596,-1092,889,-2717,889,-4889l3277,15456,,17747,,11401,3175,8064v,-965,-254,-1714,-775,-2247c1880,5296,1130,5029,152,5029l,5087,,46,152,xe" fillcolor="#9c9b9b" stroked="f" strokeweight="0">
                <v:stroke miterlimit="83231f" joinstyle="miter"/>
                <v:path arrowok="t" textboxrect="0,0,10820,31637"/>
              </v:shape>
              <v:shape id="Shape 14228" o:spid="_x0000_s1111" style="position:absolute;left:5830;top:15149;width:103;height:325;visibility:visible;mso-wrap-style:square;v-text-anchor:top" coordsize="10236,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" path="m7595,r2641,651l10236,6143r-203,-149c8852,5994,8026,6578,7582,7747v-445,1168,-673,3848,-673,8039c6909,20549,7125,23546,7569,24778v445,1219,1257,1829,2464,1829l10236,26487r,5312l7747,32499v-2832,,-4826,-1181,-5994,-3543c584,26594,,22403,,16396,,10185,559,5893,1702,3543,2832,1181,4801,,7595,xe" fillcolor="#9c9b9b" stroked="f" strokeweight="0">
                <v:stroke miterlimit="83231f" joinstyle="miter"/>
                <v:path arrowok="t" textboxrect="0,0,10236,32499"/>
              </v:shape>
              <v:shape id="Shape 14229" o:spid="_x0000_s1112" style="position:absolute;left:5933;top:15056;width:99;height:411;visibility:visible;mso-wrap-style:square;v-text-anchor:top" coordsize="9969,41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" path="m3124,l9969,r,41047l3505,41047r,-3226c2946,39154,2172,40157,1168,40843l,41172,,35859,2578,34341v508,-1092,749,-3340,749,-6731c3327,22162,3086,18758,2578,17399l,15516,,10023r864,213c1816,10795,2565,11671,3124,12814l3124,xe" fillcolor="#9c9b9b" stroked="f" strokeweight="0">
                <v:stroke miterlimit="83231f" joinstyle="miter"/>
                <v:path arrowok="t" textboxrect="0,0,9969,41172"/>
              </v:shape>
              <v:shape id="Shape 14230" o:spid="_x0000_s1113" style="position:absolute;left:6085;top:15264;width:103;height:210;visibility:visible;mso-wrap-style:square;v-text-anchor:top" coordsize="10325,21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" path="m10325,r,6346l8407,7687c7493,8754,7049,10011,7049,11459v,1371,241,2387,723,3035c8255,15142,9004,15459,10046,15459r279,-169l10325,20236r-3226,799c4864,21035,3112,20247,1867,18660,622,17085,,14888,,12081,,9541,546,7509,1638,6010,2730,4512,4902,3001,8141,1489v317,-152,774,-368,1371,-635l10325,xe" fillcolor="#9c9b9b" stroked="f" strokeweight="0">
                <v:stroke miterlimit="83231f" joinstyle="miter"/>
                <v:path arrowok="t" textboxrect="0,0,10325,21035"/>
              </v:shape>
              <v:shape id="Shape 14231" o:spid="_x0000_s1114" style="position:absolute;left:6088;top:15151;width:100;height:98;visibility:visible;mso-wrap-style:square;v-text-anchor:top" coordsize="10071,98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" path="m10071,r,5041l7493,6024v-584,699,-876,1778,-876,3252l6617,9885,,9885c,6418,813,3903,2426,2316l10071,xe" fillcolor="#9c9b9b" stroked="f" strokeweight="0">
                <v:stroke miterlimit="83231f" joinstyle="miter"/>
                <v:path arrowok="t" textboxrect="0,0,10071,9885"/>
              </v:shape>
              <v:shape id="Shape 14232" o:spid="_x0000_s1115" style="position:absolute;left:6188;top:15150;width:109;height:316;visibility:visible;mso-wrap-style:square;v-text-anchor:top" coordsize="10820,31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" path="m152,c3721,,6236,724,7671,2172,9106,3619,9830,6160,9830,9779r,17399c9830,28042,9906,28816,10058,29515v153,711,407,1397,762,2095l4216,31610v-152,-228,-279,-571,-393,-1041c3708,30112,3594,29464,3480,28626,2769,29870,1854,30810,724,31458l,31637,,26691,2388,25247v597,-1092,889,-2717,889,-4889l3277,15456,,17747,,11401,3175,8064v,-965,-254,-1714,-775,-2247c1880,5296,1130,5029,152,5029l,5087,,46,152,xe" fillcolor="#9c9b9b" stroked="f" strokeweight="0">
                <v:stroke miterlimit="83231f" joinstyle="miter"/>
                <v:path arrowok="t" textboxrect="0,0,10820,31637"/>
              </v:shape>
              <v:shape id="Shape 14233" o:spid="_x0000_s1116" style="position:absolute;left:6478;top:15056;width:326;height:410;visibility:visible;mso-wrap-style:square;v-text-anchor:top" coordsize="32690,41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" path="m,l10985,r5360,26568l21704,,32690,r,41046l25718,41046,25883,4635,18580,41046r-4470,l6807,4635r191,36411l,41046,,xe" fillcolor="#9c9b9b" stroked="f" strokeweight="0">
                <v:stroke miterlimit="83231f" joinstyle="miter"/>
                <v:path arrowok="t" textboxrect="0,0,32690,41046"/>
              </v:shape>
              <v:shape id="Shape 14234" o:spid="_x0000_s1117" style="position:absolute;left:6867;top:15158;width:68;height:308;visibility:visible;mso-wrap-style:square;v-text-anchor:top" coordsize="6756,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" path="m,l6756,r,30849l,30849r,-14l,xe" fillcolor="#9c9b9b" stroked="f" strokeweight="0">
                <v:stroke miterlimit="83231f" joinstyle="miter"/>
                <v:path arrowok="t" textboxrect="0,0,6756,30849"/>
              </v:shape>
              <v:shape id="Shape 15650" o:spid="_x0000_s1118" style="position:absolute;left:6867;top:15056;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" path="m,l9144,r,9144l,9144,,e" fillcolor="#9c9b9b" stroked="f" strokeweight="0">
                <v:stroke miterlimit="83231f" joinstyle="miter"/>
                <v:path arrowok="t" textboxrect="0,0,9144,9144"/>
              </v:shape>
              <v:shape id="Shape 14236" o:spid="_x0000_s1119" style="position:absolute;left:6994;top:15149;width:194;height:317;visibility:visible;mso-wrap-style:square;v-text-anchor:top" coordsize="19418,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" path="m12814,v2134,,3760,648,4902,1931c18847,3200,19418,5042,19418,7442r,24232l12852,31674r,-20688c12852,9182,12637,7900,12192,7163,11760,6426,11024,6058,9982,6058v-1130,,-1943,457,-2438,1359c7049,8318,6807,9855,6807,12027r,19647l,31674,,826r6655,l6655,3950c7366,2654,8242,1676,9271,1003,10312,343,11481,,12814,xe" fillcolor="#9c9b9b" stroked="f" strokeweight="0">
                <v:stroke miterlimit="83231f" joinstyle="miter"/>
                <v:path arrowok="t" textboxrect="0,0,19418,31674"/>
              </v:shape>
              <v:shape id="Shape 14237" o:spid="_x0000_s1120" style="position:absolute;left:7238;top:15150;width:102;height:324;visibility:visible;mso-wrap-style:square;v-text-anchor:top" coordsize="10243,324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" path="m10243,r,5435l10236,5432v-1206,,-2057,419,-2565,1245c7163,7515,6909,8950,6909,11008v38,584,51,1028,51,1308l10243,12316r,4902l7036,17218v-38,241,-51,482,-64,737c6960,18209,6960,18628,6960,19199v,2921,254,4979,774,6160l10243,27031r,5438l10236,32471v-1829,,-3365,-242,-4597,-724c4407,31277,3391,30528,2591,29512,1638,28318,965,26819,584,25016,190,23187,,19936,,15224,,11478,165,8798,508,7172,838,5559,1422,4239,2235,3197,3086,2130,4178,1330,5550,784l10243,xe" fillcolor="#9c9b9b" stroked="f" strokeweight="0">
                <v:stroke miterlimit="83231f" joinstyle="miter"/>
                <v:path arrowok="t" textboxrect="0,0,10243,32471"/>
              </v:shape>
              <v:shape id="Shape 14238" o:spid="_x0000_s1121" style="position:absolute;left:7340;top:15360;width:100;height:114;visibility:visible;mso-wrap-style:square;v-text-anchor:top" coordsize="10014,11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" path="m3550,l9963,v,140,,343,26,610c10001,876,10014,1067,10014,1194v,3518,-800,6109,-2400,7747l,11403,,5965r121,80c1327,6045,2204,5575,2737,4623,3283,3670,3550,2121,3550,xe" fillcolor="#9c9b9b" stroked="f" strokeweight="0">
                <v:stroke miterlimit="83231f" joinstyle="miter"/>
                <v:path arrowok="t" textboxrect="0,0,10014,11403"/>
              </v:shape>
              <v:shape id="Shape 14239" o:spid="_x0000_s1122" style="position:absolute;left:7340;top:15149;width:102;height:173;visibility:visible;mso-wrap-style:square;v-text-anchor:top" coordsize="10166,17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" path="m172,c1987,,3550,292,4858,876v1320,572,2413,1448,3276,2616c8858,4534,9379,5817,9697,7379v304,1549,469,4064,469,7531l10166,17247,,17247,,12344r3334,l3334,11036v,-2108,-254,-3568,-749,-4369l,5464,,29,172,xe" fillcolor="#9c9b9b" stroked="f" strokeweight="0">
                <v:stroke miterlimit="83231f" joinstyle="miter"/>
                <v:path arrowok="t" textboxrect="0,0,10166,17247"/>
              </v:shape>
              <v:shape id="Shape 14240" o:spid="_x0000_s1123" style="position:absolute;left:7485;top:15149;width:103;height:325;visibility:visible;mso-wrap-style:square;v-text-anchor:top" coordsize="10243,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" path="m7595,r2648,650l10243,6147r-210,-153c8852,5994,8026,6578,7582,7747v-444,1168,-673,3848,-673,8039c6909,20549,7138,23546,7569,24778v445,1219,1270,1829,2464,1829l10243,26483r,5314l7747,32499v-2832,,-4826,-1181,-5994,-3543c584,26594,,22403,,16396,,10185,559,5893,1702,3543,2832,1181,4801,,7595,xe" fillcolor="#9c9b9b" stroked="f" strokeweight="0">
                <v:stroke miterlimit="83231f" joinstyle="miter"/>
                <v:path arrowok="t" textboxrect="0,0,10243,32499"/>
              </v:shape>
              <v:shape id="Shape 14241" o:spid="_x0000_s1124" style="position:absolute;left:7588;top:15056;width:99;height:411;visibility:visible;mso-wrap-style:square;v-text-anchor:top" coordsize="9963,41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" path="m3131,l9963,r,41047l3512,41047r,-3226c2953,39154,2165,40157,1162,40843l,41170,,35856,2572,34341v508,-1092,762,-3340,762,-6731c3334,22162,3080,18758,2572,17399l,15520,,10023r870,213c1810,10795,2572,11671,3131,12814l3131,xe" fillcolor="#9c9b9b" stroked="f" strokeweight="0">
                <v:stroke miterlimit="83231f" joinstyle="miter"/>
                <v:path arrowok="t" textboxrect="0,0,9963,41170"/>
              </v:shape>
              <v:shape id="Shape 14242" o:spid="_x0000_s1125" style="position:absolute;left:7746;top:15158;width:194;height:317;visibility:visible;mso-wrap-style:square;v-text-anchor:top" coordsize="19418,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" path="m,l6553,r,20155c6553,22200,6782,23609,7214,24384v444,762,1193,1156,2235,1156c10605,25540,11417,25121,11887,24257v457,-851,699,-2362,699,-4559l12586,r6832,l19418,30848r-6680,l12738,27788v-698,1270,-1562,2235,-2603,2895c9093,31344,7900,31674,6553,31674v-2133,,-3759,-635,-4877,-1905c559,28499,,26657,,24232l,xe" fillcolor="#9c9b9b" stroked="f" strokeweight="0">
                <v:stroke miterlimit="83231f" joinstyle="miter"/>
                <v:path arrowok="t" textboxrect="0,0,19418,31674"/>
              </v:shape>
              <v:shape id="Shape 14243" o:spid="_x0000_s1126" style="position:absolute;left:7990;top:15149;width:194;height:325;visibility:visible;mso-wrap-style:square;v-text-anchor:top" coordsize="19469,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" path="m9932,v3238,,5626,851,7175,2540c18644,4229,19418,6845,19418,10376r,1092l12916,11468r,-686c12916,8915,12687,7569,12230,6756,11773,5931,11024,5524,9995,5524v-1054,,-1816,407,-2286,1194c7252,7518,7010,8852,7010,10719r,10642c7010,23470,7239,24955,7671,25781v444,838,1194,1257,2261,1257c11087,27038,11887,26556,12344,25603v445,-965,674,-2756,674,-5385l13018,19545r6400,26c19431,19787,19444,20015,19457,20257v12,241,12,584,12,1054c19469,25121,18694,27953,17145,29769v-1549,1816,-3950,2730,-7213,2730c6236,32499,3658,31356,2197,29070,737,26772,,22504,,16269,,10046,737,5791,2197,3467,3658,1156,6236,,9932,xe" fillcolor="#9c9b9b" stroked="f" strokeweight="0">
                <v:stroke miterlimit="83231f" joinstyle="miter"/>
                <v:path arrowok="t" textboxrect="0,0,19469,32499"/>
              </v:shape>
              <v:shape id="Shape 14244" o:spid="_x0000_s1127" style="position:absolute;left:8229;top:15264;width:103;height:210;visibility:visible;mso-wrap-style:square;v-text-anchor:top" coordsize="10325,21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" path="m10325,r,6346l8407,7687c7493,8754,7048,10011,7048,11459v,1371,242,2387,724,3035c8255,15142,9004,15459,10046,15459r279,-169l10325,20236r-3226,799c4864,21035,3111,20247,1867,18660,622,17085,,14888,,12081,,9541,546,7509,1638,6010,2730,4512,4902,3001,8141,1489v317,-152,774,-368,1371,-635l10325,xe" fillcolor="#9c9b9b" stroked="f" strokeweight="0">
                <v:stroke miterlimit="83231f" joinstyle="miter"/>
                <v:path arrowok="t" textboxrect="0,0,10325,21035"/>
              </v:shape>
              <v:shape id="Shape 14245" o:spid="_x0000_s1128" style="position:absolute;left:8231;top:15151;width:101;height:98;visibility:visible;mso-wrap-style:square;v-text-anchor:top" coordsize="10071,98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" path="m10071,r,5041l7493,6024v-584,699,-876,1778,-876,3252l6617,9885,,9885c,6418,813,3903,2426,2316l10071,xe" fillcolor="#9c9b9b" stroked="f" strokeweight="0">
                <v:stroke miterlimit="83231f" joinstyle="miter"/>
                <v:path arrowok="t" textboxrect="0,0,10071,9885"/>
              </v:shape>
              <v:shape id="Shape 14246" o:spid="_x0000_s1129" style="position:absolute;left:8332;top:15150;width:108;height:316;visibility:visible;mso-wrap-style:square;v-text-anchor:top" coordsize="10820,31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" path="m153,c3721,,6236,724,7671,2172,9106,3619,9830,6160,9830,9779r,17399c9830,28042,9906,28816,10058,29515v153,711,407,1397,762,2095l4217,31610v-153,-228,-280,-571,-394,-1041c3708,30112,3594,29464,3480,28626,2769,29870,1854,30810,724,31458l,31637,,26692,2388,25247v597,-1092,889,-2717,889,-4889l3277,15456,,17747,,11401,3175,8064v,-965,-267,-1714,-775,-2247c1880,5296,1130,5029,153,5029l,5087,,46,153,xe" fillcolor="#9c9b9b" stroked="f" strokeweight="0">
                <v:stroke miterlimit="83231f" joinstyle="miter"/>
                <v:path arrowok="t" textboxrect="0,0,10820,31637"/>
              </v:shape>
              <v:shape id="Shape 14247" o:spid="_x0000_s1130" style="position:absolute;left:8478;top:15149;width:195;height:325;visibility:visible;mso-wrap-style:square;v-text-anchor:top" coordsize="19469,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" path="m9932,v3238,,5626,851,7175,2540c18644,4229,19418,6845,19418,10376r,1092l12916,11468r,-686c12916,8915,12675,7569,12217,6756,11760,5931,11024,5524,9982,5524v-1041,,-1803,407,-2273,1194c7252,7518,7010,8852,7010,10719r,10642c7010,23470,7239,24955,7671,25781v444,838,1194,1257,2261,1257c11087,27038,11887,26556,12332,25603v457,-965,686,-2756,686,-5385l13018,19545r6400,26c19431,19787,19444,20015,19457,20257v,241,12,584,12,1054c19469,25121,18694,27953,17145,29769v-1549,1816,-3962,2730,-7213,2730c6236,32499,3658,31356,2197,29070,737,26772,,22504,,16269,,10046,737,5791,2197,3467,3658,1156,6236,,9932,xe" fillcolor="#9c9b9b" stroked="f" strokeweight="0">
                <v:stroke miterlimit="83231f" joinstyle="miter"/>
                <v:path arrowok="t" textboxrect="0,0,19469,32499"/>
              </v:shape>
              <v:shape id="Shape 14248" o:spid="_x0000_s1131" style="position:absolute;left:8723;top:15158;width:68;height:308;visibility:visible;mso-wrap-style:square;v-text-anchor:top" coordsize="6756,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" path="m,l6756,r,30849l,30849r,-14l,xe" fillcolor="#9c9b9b" stroked="f" strokeweight="0">
                <v:stroke miterlimit="83231f" joinstyle="miter"/>
                <v:path arrowok="t" textboxrect="0,0,6756,30849"/>
              </v:shape>
              <v:shape id="Shape 15651" o:spid="_x0000_s1132" style="position:absolute;left:8723;top:15056;width:92;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" path="m,l9144,r,9144l,9144,,e" fillcolor="#9c9b9b" stroked="f" strokeweight="0">
                <v:stroke miterlimit="83231f" joinstyle="miter"/>
                <v:path arrowok="t" textboxrect="0,0,9144,9144"/>
              </v:shape>
              <v:shape id="Shape 14250" o:spid="_x0000_s1133" style="position:absolute;left:8841;top:15150;width:103;height:324;visibility:visible;mso-wrap-style:square;v-text-anchor:top" coordsize="10351,32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" path="m10338,r13,5l10351,5519r-13,-7c9055,5512,8166,5994,7684,6947v-483,940,-724,3226,-724,6858l6960,16663v,4775,228,7696,685,8762c8103,26492,8992,27026,10287,27026r64,-35l10351,32481r-13,6c6503,32487,3810,31344,2286,29045,762,26746,,22479,,16256,,10046,762,5779,2286,3467,3810,1143,6503,,10338,xe" fillcolor="#9c9b9b" stroked="f" strokeweight="0">
                <v:stroke miterlimit="83231f" joinstyle="miter"/>
                <v:path arrowok="t" textboxrect="0,0,10351,32487"/>
              </v:shape>
              <v:shape id="Shape 14251" o:spid="_x0000_s1134" style="position:absolute;left:8908;top:15063;width:36;height:62;visibility:visible;mso-wrap-style:square;v-text-anchor:top" coordsize="3594,61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" path="m3594,r,5766l3175,6176,,6176,3594,xe" fillcolor="#9c9b9b" stroked="f" strokeweight="0">
                <v:stroke miterlimit="83231f" joinstyle="miter"/>
                <v:path arrowok="t" textboxrect="0,0,3594,6176"/>
              </v:shape>
              <v:shape id="Shape 14252" o:spid="_x0000_s1135" style="position:absolute;left:8944;top:15150;width:104;height:324;visibility:visible;mso-wrap-style:square;v-text-anchor:top" coordsize="10363,32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" path="m,l8077,3462v1524,2311,2286,6578,2286,12789c10363,22474,9601,26741,8077,29040l,32476,,26985,2692,25509v470,-1003,699,-3607,699,-7810l3391,14676v,-4039,-229,-6566,-724,-7607l,5514,,xe" fillcolor="#9c9b9b" stroked="f" strokeweight="0">
                <v:stroke miterlimit="83231f" joinstyle="miter"/>
                <v:path arrowok="t" textboxrect="0,0,10363,32476"/>
              </v:shape>
              <v:shape id="Shape 14253" o:spid="_x0000_s1136" style="position:absolute;left:8944;top:15049;width:74;height:72;visibility:visible;mso-wrap-style:square;v-text-anchor:top" coordsize="7341,7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" path="m826,l7341,,,7184,,1419,826,xe" fillcolor="#9c9b9b" stroked="f" strokeweight="0">
                <v:stroke miterlimit="83231f" joinstyle="miter"/>
                <v:path arrowok="t" textboxrect="0,0,7341,7184"/>
              </v:shape>
              <v:shape id="Shape 14254" o:spid="_x0000_s1137" style="position:absolute;left:9099;top:15149;width:194;height:317;visibility:visible;mso-wrap-style:square;v-text-anchor:top" coordsize="19418,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" path="m12814,v2134,,3759,648,4903,1931c18847,3200,19418,5042,19418,7442r,24232l12865,31674r,-20688c12865,9182,12636,7900,12205,7163,11760,6426,11024,6058,9995,6058v-1143,,-1956,457,-2451,1359c7061,8318,6807,9855,6807,12027r,19647l,31674,,826r6655,l6655,3950c7379,2654,8242,1676,9271,1003,10312,343,11493,,12814,xe" fillcolor="#9c9b9b" stroked="f" strokeweight="0">
                <v:stroke miterlimit="83231f" joinstyle="miter"/>
                <v:path arrowok="t" textboxrect="0,0,19418,31674"/>
              </v:shape>
              <v:shape id="Shape 15652" o:spid="_x0000_s1138" style="position:absolute;left:9481;top:15268;width:124;height:91;visibility:visible;mso-wrap-style:square;v-text-anchor:top" coordsize="12357,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" path="m,l12357,r,9144l,9144,,e" fillcolor="#9c9b9b" stroked="f" strokeweight="0">
                <v:stroke miterlimit="83231f" joinstyle="miter"/>
                <v:path arrowok="t" textboxrect="0,0,12357,9144"/>
              </v:shape>
              <v:shape id="Shape 14256" o:spid="_x0000_s1139" style="position:absolute;left:9783;top:15045;width:233;height:409;visibility:visible;mso-wrap-style:square;v-text-anchor:top" coordsize="23355,40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" path="m11430,v3607,,6388,990,8306,2959c21666,4940,22619,7772,22619,11468v,381,,661,-13,864c22593,12535,22593,12713,22568,12865r-6883,l15685,11824v,-2109,-356,-3620,-1042,-4534c13944,6388,12814,5918,11227,5918v-1169,,-2083,343,-2756,1029c7798,7633,7468,8585,7468,9804v,1626,1498,3455,4495,5436l12040,15304r3987,2705c18885,19888,20828,21679,21831,23355v1016,1689,1524,3836,1524,6427c23355,33325,22339,36068,20320,37998v-2032,1918,-4928,2883,-8700,2883c7709,40881,4800,39865,2883,37846,965,35814,,32728,,28575v,-445,38,-1169,102,-2185l102,26238r7277,l7379,28740v,2400,292,4039,901,4902c8877,34518,9906,34950,11379,34950v1537,,2705,-393,3505,-1168c15685,33007,16091,31864,16091,30340v,-1156,-280,-2159,-838,-2997c14694,26505,13487,25425,11620,24117l7912,21476c4699,19253,2654,17412,1791,15951,914,14503,483,12675,483,10477v,-3276,977,-5842,2920,-7696c5334,927,8014,,11430,xe" fillcolor="#9c9b9b" stroked="f" strokeweight="0">
                <v:stroke miterlimit="83231f" joinstyle="miter"/>
                <v:path arrowok="t" textboxrect="0,0,23355,40881"/>
              </v:shape>
              <v:shape id="Shape 14257" o:spid="_x0000_s1140" style="position:absolute;left:10075;top:15055;width:243;height:390;visibility:visible;mso-wrap-style:square;v-text-anchor:top" coordsize="24295,39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" path="m,l7468,,17628,27292,17437,r6858,l24295,39014r-7417,l6629,11684r216,27330l,39014,,xe" fillcolor="#9c9b9b" stroked="f" strokeweight="0">
                <v:stroke miterlimit="83231f" joinstyle="miter"/>
                <v:path arrowok="t" textboxrect="0,0,24295,39014"/>
              </v:shape>
              <v:shape id="Shape 15653" o:spid="_x0000_s1141" style="position:absolute;left:10385;top:15055;width:91;height:390;visibility:visible;mso-wrap-style:square;v-text-anchor:top" coordsize="9144,39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" path="m,l9144,r,39015l,39015,,e" fillcolor="#9c9b9b" stroked="f" strokeweight="0">
                <v:stroke miterlimit="83231f" joinstyle="miter"/>
                <v:path arrowok="t" textboxrect="0,0,9144,39015"/>
              </v:shape>
              <v:shape id="Shape 14259" o:spid="_x0000_s1142" style="position:absolute;left:10524;top:15055;width:203;height:390;visibility:visible;mso-wrap-style:square;v-text-anchor:top" coordsize="20345,39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" path="m,l20041,r,6490l7226,6490r,9017l19152,15507r,6185l7226,21692r,10731l20345,32423r,6591l,39014,,xe" fillcolor="#9c9b9b" stroked="f" strokeweight="0">
                <v:stroke miterlimit="83231f" joinstyle="miter"/>
                <v:path arrowok="t" textboxrect="0,0,20345,39014"/>
              </v:shape>
              <v:shape id="Shape 14260" o:spid="_x0000_s1143" style="position:absolute;left:10772;top:15045;width:234;height:409;visibility:visible;mso-wrap-style:square;v-text-anchor:top" coordsize="23355,40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" path="m11430,v3607,,6388,990,8306,2959c21666,4940,22619,7772,22619,11468v,381,,661,-13,864c22606,12535,22593,12713,22581,12865r-6896,l15685,11824v,-2109,-356,-3620,-1042,-4534c13944,6388,12814,5918,11227,5918v-1169,,-2083,343,-2756,1029c7810,7633,7468,8585,7468,9804v,1626,1498,3455,4495,5436l12040,15304r4000,2705c18885,19888,20828,21679,21831,23355v1029,1689,1524,3836,1524,6427c23355,33325,22339,36068,20320,37998v-2032,1918,-4928,2883,-8700,2883c7709,40881,4800,39865,2883,37846,965,35814,,32728,,28575v,-445,38,-1169,102,-2185l102,26238r7277,l7379,28740v,2400,292,4039,901,4902c8877,34518,9906,34950,11379,34950v1537,,2705,-393,3505,-1168c15685,33007,16091,31864,16091,30340v,-1156,-280,-2159,-838,-2997c14694,26505,13487,25425,11620,24117l7912,21476c4699,19253,2654,17412,1791,15951,914,14503,483,12675,483,10477v,-3276,977,-5842,2920,-7696c5347,927,8014,,11430,xe" fillcolor="#9c9b9b" stroked="f" strokeweight="0">
                <v:stroke miterlimit="83231f" joinstyle="miter"/>
                <v:path arrowok="t" textboxrect="0,0,23355,40881"/>
              </v:shape>
              <v:shape id="Shape 14261" o:spid="_x0000_s1144" style="position:absolute;left:11185;top:15052;width:154;height:393;visibility:visible;mso-wrap-style:square;v-text-anchor:top" coordsize="15456,39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" path="m10643,r4813,l15456,39256r-6845,l8611,11773,,11773,,7163c3200,7061,5690,6401,7468,5194,9271,3988,10325,2248,10643,xe" fillcolor="#9c9b9b" stroked="f" strokeweight="0">
                <v:stroke miterlimit="83231f" joinstyle="miter"/>
                <v:path arrowok="t" textboxrect="0,0,15456,39256"/>
              </v:shape>
              <v:shape id="Shape 14262" o:spid="_x0000_s1145" style="position:absolute;left:11444;top:15053;width:106;height:399;visibility:visible;mso-wrap-style:square;v-text-anchor:top" coordsize="10655,39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" path="m10655,r,5243l10528,5186v-1092,,-1879,393,-2349,1181c7709,7154,7468,8488,7468,10355v,1930,241,3276,724,4051c8674,15168,9487,15549,10630,15549r25,-12l10655,20706r-25,-14c9296,20692,8382,21188,7874,22178v-508,978,-762,2972,-762,5931c7112,30497,7366,32122,7899,32999v521,889,1436,1320,2731,1320l10655,34307r,5565l10592,39895v-3645,,-6312,-940,-8027,-2820c851,35209,,32288,,28325,,25214,457,22851,1359,21238v914,-1612,2362,-2666,4343,-3149c4077,17594,2845,16641,2019,15219,1194,13796,775,11942,775,9643v,-3149,850,-5549,2540,-7188l10655,xe" fillcolor="#9c9b9b" stroked="f" strokeweight="0">
                <v:stroke miterlimit="83231f" joinstyle="miter"/>
                <v:path arrowok="t" textboxrect="0,0,10655,39895"/>
              </v:shape>
              <v:shape id="Shape 14263" o:spid="_x0000_s1146" style="position:absolute;left:11550;top:15053;width:107;height:398;visibility:visible;mso-wrap-style:square;v-text-anchor:top" coordsize="10668,39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" path="m26,c3251,,5715,851,7404,2527,9081,4204,9932,6655,9932,9855v,2235,-420,4026,-1271,5385c7823,16599,6528,17551,4788,18097v2070,407,3556,1372,4483,2909c10198,22542,10668,24803,10668,27800v,4166,-864,7227,-2603,9182l,39881,,34315,2781,32931v508,-927,762,-2731,762,-5385c3543,24981,3289,23215,2743,22212l,20715,,15545,2451,14364v496,-800,737,-2121,737,-4001c3188,8458,2947,7125,2438,6350l,5251,,9,26,xe" fillcolor="#9c9b9b" stroked="f" strokeweight="0">
                <v:stroke miterlimit="83231f" joinstyle="miter"/>
                <v:path arrowok="t" textboxrect="0,0,10668,39881"/>
              </v:shape>
              <v:shape id="Shape 14264" o:spid="_x0000_s1147" style="position:absolute;left:11703;top:15052;width:155;height:393;visibility:visible;mso-wrap-style:square;v-text-anchor:top" coordsize="15456,39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" path="m10643,r4813,l15456,39256r-6845,l8611,11773,,11773,,7163c3200,7061,5690,6401,7468,5194,9271,3988,10325,2248,10643,xe" fillcolor="#9c9b9b" stroked="f" strokeweight="0">
                <v:stroke miterlimit="83231f" joinstyle="miter"/>
                <v:path arrowok="t" textboxrect="0,0,15456,39256"/>
              </v:shape>
              <v:shape id="Shape 14265" o:spid="_x0000_s1148" style="position:absolute;left:11957;top:15117;width:89;height:250;visibility:visible;mso-wrap-style:square;v-text-anchor:top" coordsize="8858,25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" path="m8858,r,11496l5220,19440r3638,l8858,25079,,25079,,18855,8858,xe" fillcolor="#9c9b9b" stroked="f" strokeweight="0">
                <v:stroke miterlimit="83231f" joinstyle="miter"/>
                <v:path arrowok="t" textboxrect="0,0,8858,25079"/>
              </v:shape>
              <v:shape id="Shape 14266" o:spid="_x0000_s1149" style="position:absolute;left:12046;top:15059;width:133;height:386;visibility:visible;mso-wrap-style:square;v-text-anchor:top" coordsize="13379,385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" path="m2699,r7416,l10115,24994r3264,l13379,30823r-3264,l10115,38557r-6642,l3473,30823,,30823,,25184r3639,l3639,9296,,17240,,5744,2699,xe" fillcolor="#9c9b9b" stroked="f" strokeweight="0">
                <v:stroke miterlimit="83231f" joinstyle="miter"/>
                <v:path arrowok="t" textboxrect="0,0,13379,38557"/>
              </v:shape>
              <w10:wrap type="square" anchorx="page" anchory="page"/>
            </v:group>
          </w:pict>
        </mc:Fallback>
      </mc:AlternateContent>
    </w:r>
    <w:r w:rsidRPr="00A25137">
      <w:rPr>
        <w:b/>
        <w:lang w:val="es-CO"/>
      </w:rPr>
      <w:t>Código: FT-INV-013</w:t>
    </w:r>
  </w:p>
  <w:p w:rsidR="00330277" w:rsidRPr="00A25137" w:rsidRDefault="00445851">
    <w:pPr>
      <w:spacing w:after="0" w:line="296" w:lineRule="auto"/>
      <w:ind w:left="1854" w:hanging="874"/>
      <w:jc w:val="both"/>
      <w:rPr>
        <w:lang w:val="es-CO"/>
      </w:rPr>
    </w:pPr>
    <w:r w:rsidRPr="00A25137">
      <w:rPr>
        <w:b/>
        <w:lang w:val="es-CO"/>
      </w:rPr>
      <w:t>FICHA TÉCNICA DEL Versión  4 PROYECTO Fecha: 12/05/2016</w:t>
    </w:r>
  </w:p>
  <w:p w:rsidR="00330277" w:rsidRDefault="00445851">
    <w:pPr>
      <w:spacing w:after="0" w:line="259" w:lineRule="auto"/>
      <w:ind w:left="980" w:right="1348" w:firstLine="0"/>
      <w:jc w:val="right"/>
    </w:pPr>
    <w:r>
      <w:rPr>
        <w:b/>
      </w:rPr>
      <w:t xml:space="preserve">Página </w:t>
    </w:r>
    <w:r>
      <w:fldChar w:fldCharType="begin"/>
    </w:r>
    <w:r>
      <w:instrText xml:space="preserve"> PAGE   \* MERGEFORMAT </w:instrText>
    </w:r>
    <w:r>
      <w:fldChar w:fldCharType="separate"/>
    </w:r>
    <w:r>
      <w:rPr>
        <w:b/>
      </w:rPr>
      <w:t>1</w:t>
    </w:r>
    <w:r>
      <w:rPr>
        <w:b/>
      </w:rPr>
      <w:fldChar w:fldCharType="end"/>
    </w:r>
    <w:r>
      <w:rPr>
        <w:b/>
      </w:rPr>
      <w:t xml:space="preserve"> de </w:t>
    </w:r>
    <w:r w:rsidR="0033031B">
      <w:fldChar w:fldCharType="begin"/>
    </w:r>
    <w:r w:rsidR="0033031B">
      <w:instrText xml:space="preserve"> NUMPAGES   \* MERGEFORMAT </w:instrText>
    </w:r>
    <w:r w:rsidR="0033031B">
      <w:fldChar w:fldCharType="separate"/>
    </w:r>
    <w:r>
      <w:rPr>
        <w:b/>
      </w:rPr>
      <w:t>8</w:t>
    </w:r>
    <w:r w:rsidR="0033031B">
      <w:rPr>
        <w:b/>
      </w:rPr>
      <w:fldChar w:fldCharType="end"/>
    </w:r>
  </w:p>
  <w:p w:rsidR="00330277" w:rsidRDefault="00445851">
    <w:r>
      <w:rPr>
        <w:rFonts w:ascii="Calibri" w:eastAsia="Calibri" w:hAnsi="Calibri" w:cs="Calibri"/>
        <w:noProof/>
        <w:sz w:val="22"/>
      </w:rPr>
      <mc:AlternateContent>
        <mc:Choice Requires="wpg">
          <w:drawing>
            <wp:anchor distT="0" distB="0" distL="114300" distR="114300" simplePos="0" relativeHeight="251660288" behindDoc="1" locked="0" layoutInCell="1" allowOverlap="1">
              <wp:simplePos x="0" y="0"/>
              <wp:positionH relativeFrom="page">
                <wp:posOffset>0</wp:posOffset>
              </wp:positionH>
              <wp:positionV relativeFrom="page">
                <wp:posOffset>660400</wp:posOffset>
              </wp:positionV>
              <wp:extent cx="11424450" cy="14977452"/>
              <wp:effectExtent l="0" t="0" r="0" b="0"/>
              <wp:wrapNone/>
              <wp:docPr id="14281" name="Group 14281"/>
              <wp:cNvGraphicFramePr/>
              <a:graphic xmlns:a="http://schemas.openxmlformats.org/drawingml/2006/main">
                <a:graphicData uri="http://schemas.microsoft.com/office/word/2010/wordprocessingGroup">
                  <wpg:wgp>
                    <wpg:cNvGrpSpPr/>
                    <wpg:grpSpPr>
                      <a:xfrm>
                        <a:off x="0" y="0"/>
                        <a:ext cx="11424450" cy="14977452"/>
                        <a:chOff x="0" y="0"/>
                        <a:chExt cx="11424450" cy="14977452"/>
                      </a:xfrm>
                    </wpg:grpSpPr>
                    <wps:wsp>
                      <wps:cNvPr id="14286" name="Shape 14286"/>
                      <wps:cNvSpPr/>
                      <wps:spPr>
                        <a:xfrm>
                          <a:off x="0" y="11646070"/>
                          <a:ext cx="5285415" cy="2933530"/>
                        </a:xfrm>
                        <a:custGeom>
                          <a:avLst/>
                          <a:gdLst/>
                          <a:ahLst/>
                          <a:cxnLst/>
                          <a:rect l="0" t="0" r="0" b="0"/>
                          <a:pathLst>
                            <a:path w="5285415" h="2933530">
                              <a:moveTo>
                                <a:pt x="0" y="0"/>
                              </a:moveTo>
                              <a:lnTo>
                                <a:pt x="44654" y="29783"/>
                              </a:lnTo>
                              <a:cubicBezTo>
                                <a:pt x="1075997" y="717334"/>
                                <a:pt x="3045671" y="2014693"/>
                                <a:pt x="5187422" y="2894843"/>
                              </a:cubicBezTo>
                              <a:lnTo>
                                <a:pt x="5285415" y="2933530"/>
                              </a:lnTo>
                              <a:lnTo>
                                <a:pt x="0" y="2933530"/>
                              </a:lnTo>
                              <a:lnTo>
                                <a:pt x="0" y="0"/>
                              </a:lnTo>
                              <a:close/>
                            </a:path>
                          </a:pathLst>
                        </a:custGeom>
                        <a:ln w="0" cap="flat">
                          <a:miter lim="127000"/>
                        </a:ln>
                      </wps:spPr>
                      <wps:style>
                        <a:lnRef idx="0">
                          <a:srgbClr val="000000">
                            <a:alpha val="0"/>
                          </a:srgbClr>
                        </a:lnRef>
                        <a:fillRef idx="1">
                          <a:srgbClr val="F3A62B"/>
                        </a:fillRef>
                        <a:effectRef idx="0">
                          <a:scrgbClr r="0" g="0" b="0"/>
                        </a:effectRef>
                        <a:fontRef idx="none"/>
                      </wps:style>
                      <wps:bodyPr/>
                    </wps:wsp>
                    <wps:wsp>
                      <wps:cNvPr id="14287" name="Shape 14287"/>
                      <wps:cNvSpPr/>
                      <wps:spPr>
                        <a:xfrm>
                          <a:off x="1654" y="11655729"/>
                          <a:ext cx="11422797" cy="3321723"/>
                        </a:xfrm>
                        <a:custGeom>
                          <a:avLst/>
                          <a:gdLst/>
                          <a:ahLst/>
                          <a:cxnLst/>
                          <a:rect l="0" t="0" r="0" b="0"/>
                          <a:pathLst>
                            <a:path w="11422797" h="3321723">
                              <a:moveTo>
                                <a:pt x="0" y="0"/>
                              </a:moveTo>
                              <a:cubicBezTo>
                                <a:pt x="1776019" y="917284"/>
                                <a:pt x="5858840" y="3321723"/>
                                <a:pt x="9040063" y="2541054"/>
                              </a:cubicBezTo>
                              <a:cubicBezTo>
                                <a:pt x="10359270" y="2182434"/>
                                <a:pt x="11064904" y="1613685"/>
                                <a:pt x="11416209" y="1231951"/>
                              </a:cubicBezTo>
                              <a:lnTo>
                                <a:pt x="11422797" y="1224617"/>
                              </a:lnTo>
                              <a:lnTo>
                                <a:pt x="11422797" y="2923871"/>
                              </a:lnTo>
                              <a:lnTo>
                                <a:pt x="5053443" y="2923871"/>
                              </a:lnTo>
                              <a:lnTo>
                                <a:pt x="4941015" y="2876136"/>
                              </a:lnTo>
                              <a:cubicBezTo>
                                <a:pt x="3348140" y="2183444"/>
                                <a:pt x="1641042" y="1165766"/>
                                <a:pt x="0" y="0"/>
                              </a:cubicBezTo>
                              <a:close/>
                            </a:path>
                          </a:pathLst>
                        </a:custGeom>
                        <a:ln w="0" cap="flat">
                          <a:miter lim="127000"/>
                        </a:ln>
                      </wps:spPr>
                      <wps:style>
                        <a:lnRef idx="0">
                          <a:srgbClr val="000000">
                            <a:alpha val="0"/>
                          </a:srgbClr>
                        </a:lnRef>
                        <a:fillRef idx="1">
                          <a:srgbClr val="DA2628"/>
                        </a:fillRef>
                        <a:effectRef idx="0">
                          <a:scrgbClr r="0" g="0" b="0"/>
                        </a:effectRef>
                        <a:fontRef idx="none"/>
                      </wps:style>
                      <wps:bodyPr/>
                    </wps:wsp>
                    <pic:pic xmlns:pic="http://schemas.openxmlformats.org/drawingml/2006/picture">
                      <pic:nvPicPr>
                        <pic:cNvPr id="14285" name="Picture 14285"/>
                        <pic:cNvPicPr/>
                      </pic:nvPicPr>
                      <pic:blipFill>
                        <a:blip r:embed="rId1"/>
                        <a:stretch>
                          <a:fillRect/>
                        </a:stretch>
                      </pic:blipFill>
                      <pic:spPr>
                        <a:xfrm>
                          <a:off x="0" y="11625072"/>
                          <a:ext cx="5138928" cy="2953513"/>
                        </a:xfrm>
                        <a:prstGeom prst="rect">
                          <a:avLst/>
                        </a:prstGeom>
                      </pic:spPr>
                    </pic:pic>
                    <wps:wsp>
                      <wps:cNvPr id="14282" name="Shape 14282"/>
                      <wps:cNvSpPr/>
                      <wps:spPr>
                        <a:xfrm>
                          <a:off x="205689" y="0"/>
                          <a:ext cx="10782300" cy="2095500"/>
                        </a:xfrm>
                        <a:custGeom>
                          <a:avLst/>
                          <a:gdLst/>
                          <a:ahLst/>
                          <a:cxnLst/>
                          <a:rect l="0" t="0" r="0" b="0"/>
                          <a:pathLst>
                            <a:path w="10782300" h="2095500">
                              <a:moveTo>
                                <a:pt x="0" y="2095500"/>
                              </a:moveTo>
                              <a:lnTo>
                                <a:pt x="10782300" y="2095500"/>
                              </a:lnTo>
                              <a:lnTo>
                                <a:pt x="10782300" y="0"/>
                              </a:lnTo>
                              <a:lnTo>
                                <a:pt x="0" y="0"/>
                              </a:lnTo>
                              <a:close/>
                            </a:path>
                          </a:pathLst>
                        </a:custGeom>
                        <a:ln w="38100" cap="flat">
                          <a:miter lim="127000"/>
                        </a:ln>
                      </wps:spPr>
                      <wps:style>
                        <a:lnRef idx="1">
                          <a:srgbClr val="575455"/>
                        </a:lnRef>
                        <a:fillRef idx="0">
                          <a:srgbClr val="000000">
                            <a:alpha val="0"/>
                          </a:srgbClr>
                        </a:fillRef>
                        <a:effectRef idx="0">
                          <a:scrgbClr r="0" g="0" b="0"/>
                        </a:effectRef>
                        <a:fontRef idx="none"/>
                      </wps:style>
                      <wps:bodyPr/>
                    </wps:wsp>
                    <wps:wsp>
                      <wps:cNvPr id="15665" name="Shape 15665"/>
                      <wps:cNvSpPr/>
                      <wps:spPr>
                        <a:xfrm>
                          <a:off x="3367990" y="0"/>
                          <a:ext cx="38100" cy="2133600"/>
                        </a:xfrm>
                        <a:custGeom>
                          <a:avLst/>
                          <a:gdLst/>
                          <a:ahLst/>
                          <a:cxnLst/>
                          <a:rect l="0" t="0" r="0" b="0"/>
                          <a:pathLst>
                            <a:path w="38100" h="2133600">
                              <a:moveTo>
                                <a:pt x="0" y="0"/>
                              </a:moveTo>
                              <a:lnTo>
                                <a:pt x="38100" y="0"/>
                              </a:lnTo>
                              <a:lnTo>
                                <a:pt x="38100" y="2133600"/>
                              </a:lnTo>
                              <a:lnTo>
                                <a:pt x="0" y="2133600"/>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s:wsp>
                      <wps:cNvPr id="15666" name="Shape 15666"/>
                      <wps:cNvSpPr/>
                      <wps:spPr>
                        <a:xfrm>
                          <a:off x="7444689" y="0"/>
                          <a:ext cx="38100" cy="2133600"/>
                        </a:xfrm>
                        <a:custGeom>
                          <a:avLst/>
                          <a:gdLst/>
                          <a:ahLst/>
                          <a:cxnLst/>
                          <a:rect l="0" t="0" r="0" b="0"/>
                          <a:pathLst>
                            <a:path w="38100" h="2133600">
                              <a:moveTo>
                                <a:pt x="0" y="0"/>
                              </a:moveTo>
                              <a:lnTo>
                                <a:pt x="38100" y="0"/>
                              </a:lnTo>
                              <a:lnTo>
                                <a:pt x="38100" y="2133600"/>
                              </a:lnTo>
                              <a:lnTo>
                                <a:pt x="0" y="2133600"/>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g:wgp>
                </a:graphicData>
              </a:graphic>
            </wp:anchor>
          </w:drawing>
        </mc:Choice>
        <mc:Fallback>
          <w:pict>
            <v:group w14:anchorId="60D56EFC" id="Group 14281" o:spid="_x0000_s1026" style="position:absolute;margin-left:0;margin-top:52pt;width:899.55pt;height:1179.35pt;z-index:-251656192;mso-position-horizontal-relative:page;mso-position-vertical-relative:page" coordsize="114244,1497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">
              <v:shape id="Shape 14286" o:spid="_x0000_s1027" style="position:absolute;top:116460;width:52854;height:29336;visibility:visible;mso-wrap-style:square;v-text-anchor:top" coordsize="5285415,2933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" path="m,l44654,29783c1075997,717334,3045671,2014693,5187422,2894843r97993,38687l,2933530,,xe" fillcolor="#f3a62b" stroked="f" strokeweight="0">
                <v:stroke miterlimit="83231f" joinstyle="miter"/>
                <v:path arrowok="t" textboxrect="0,0,5285415,2933530"/>
              </v:shape>
              <v:shape id="Shape 14287" o:spid="_x0000_s1028" style="position:absolute;left:16;top:116557;width:114228;height:33217;visibility:visible;mso-wrap-style:square;v-text-anchor:top" coordsize="11422797,3321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" path="m,c1776019,917284,5858840,3321723,9040063,2541054v1319207,-358620,2024841,-927369,2376146,-1309103l11422797,1224617r,1699254l5053443,2923871r-112428,-47735c3348140,2183444,1641042,1165766,,xe" fillcolor="#da2628" stroked="f" strokeweight="0">
                <v:stroke miterlimit="83231f" joinstyle="miter"/>
                <v:path arrowok="t" textboxrect="0,0,11422797,3321723"/>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285" o:spid="_x0000_s1029" type="#_x0000_t75" style="position:absolute;top:116250;width:51389;height:29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">
                <v:imagedata r:id="rId2" o:title=""/>
              </v:shape>
              <v:shape id="Shape 14282" o:spid="_x0000_s1030" style="position:absolute;left:2056;width:107823;height:20955;visibility:visible;mso-wrap-style:square;v-text-anchor:top" coordsize="10782300,2095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" path="m,2095500r10782300,l10782300,,,,,2095500xe" filled="f" strokecolor="#575455" strokeweight="3pt">
                <v:stroke miterlimit="83231f" joinstyle="miter"/>
                <v:path arrowok="t" textboxrect="0,0,10782300,2095500"/>
              </v:shape>
              <v:shape id="Shape 15665" o:spid="_x0000_s1031" style="position:absolute;left:33679;width:381;height:21336;visibility:visible;mso-wrap-style:square;v-text-anchor:top" coordsize="38100,2133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" path="m,l38100,r,2133600l,2133600,,e" fillcolor="#575455" stroked="f" strokeweight="0">
                <v:stroke miterlimit="83231f" joinstyle="miter"/>
                <v:path arrowok="t" textboxrect="0,0,38100,2133600"/>
              </v:shape>
              <v:shape id="Shape 15666" o:spid="_x0000_s1032" style="position:absolute;left:74446;width:381;height:21336;visibility:visible;mso-wrap-style:square;v-text-anchor:top" coordsize="38100,2133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" path="m,l38100,r,2133600l,2133600,,e" fillcolor="#575455" stroked="f" strokeweight="0">
                <v:stroke miterlimit="83231f" joinstyle="miter"/>
                <v:path arrowok="t" textboxrect="0,0,38100,2133600"/>
              </v:shape>
              <w10:wrap anchorx="page" anchory="page"/>
            </v:group>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0277" w:rsidRPr="00A25137" w:rsidRDefault="00445851">
    <w:pPr>
      <w:spacing w:after="102" w:line="259" w:lineRule="auto"/>
      <w:ind w:left="980" w:right="793" w:firstLine="0"/>
      <w:jc w:val="right"/>
      <w:rPr>
        <w:lang w:val="es-CO"/>
      </w:rPr>
    </w:pPr>
    <w:r>
      <w:rPr>
        <w:rFonts w:ascii="Calibri" w:eastAsia="Calibri" w:hAnsi="Calibri" w:cs="Calibri"/>
        <w:noProof/>
        <w:sz w:val="22"/>
      </w:rPr>
      <mc:AlternateContent>
        <mc:Choice Requires="wpg">
          <w:drawing>
            <wp:anchor distT="0" distB="0" distL="114300" distR="114300" simplePos="0" relativeHeight="251661312" behindDoc="0" locked="0" layoutInCell="1" allowOverlap="1">
              <wp:simplePos x="0" y="0"/>
              <wp:positionH relativeFrom="page">
                <wp:posOffset>0</wp:posOffset>
              </wp:positionH>
              <wp:positionV relativeFrom="page">
                <wp:posOffset>0</wp:posOffset>
              </wp:positionV>
              <wp:extent cx="11430000" cy="381000"/>
              <wp:effectExtent l="0" t="0" r="0" b="0"/>
              <wp:wrapSquare wrapText="bothSides"/>
              <wp:docPr id="13910" name="Group 13910"/>
              <wp:cNvGraphicFramePr/>
              <a:graphic xmlns:a="http://schemas.openxmlformats.org/drawingml/2006/main">
                <a:graphicData uri="http://schemas.microsoft.com/office/word/2010/wordprocessingGroup">
                  <wpg:wgp>
                    <wpg:cNvGrpSpPr/>
                    <wpg:grpSpPr>
                      <a:xfrm>
                        <a:off x="0" y="0"/>
                        <a:ext cx="11430000" cy="381000"/>
                        <a:chOff x="0" y="0"/>
                        <a:chExt cx="11430000" cy="381000"/>
                      </a:xfrm>
                    </wpg:grpSpPr>
                    <wps:wsp>
                      <wps:cNvPr id="15613" name="Shape 15613"/>
                      <wps:cNvSpPr/>
                      <wps:spPr>
                        <a:xfrm>
                          <a:off x="0" y="0"/>
                          <a:ext cx="11430000" cy="381000"/>
                        </a:xfrm>
                        <a:custGeom>
                          <a:avLst/>
                          <a:gdLst/>
                          <a:ahLst/>
                          <a:cxnLst/>
                          <a:rect l="0" t="0" r="0" b="0"/>
                          <a:pathLst>
                            <a:path w="11430000" h="381000">
                              <a:moveTo>
                                <a:pt x="0" y="0"/>
                              </a:moveTo>
                              <a:lnTo>
                                <a:pt x="11430000" y="0"/>
                              </a:lnTo>
                              <a:lnTo>
                                <a:pt x="11430000" y="381000"/>
                              </a:lnTo>
                              <a:lnTo>
                                <a:pt x="0" y="381000"/>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g:wgp>
                </a:graphicData>
              </a:graphic>
            </wp:anchor>
          </w:drawing>
        </mc:Choice>
        <mc:Fallback>
          <w:pict>
            <v:group w14:anchorId="187672AD" id="Group 13910" o:spid="_x0000_s1026" style="position:absolute;margin-left:0;margin-top:0;width:900pt;height:30pt;z-index:251661312;mso-position-horizontal-relative:page;mso-position-vertical-relative:page" coordsize="114300,3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">
              <v:shape id="Shape 15613" o:spid="_x0000_s1027" style="position:absolute;width:114300;height:3810;visibility:visible;mso-wrap-style:square;v-text-anchor:top" coordsize="11430000,381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" path="m,l11430000,r,381000l,381000,,e" fillcolor="#575455" stroked="f" strokeweight="0">
                <v:stroke miterlimit="83231f" joinstyle="miter"/>
                <v:path arrowok="t" textboxrect="0,0,11430000,381000"/>
              </v:shape>
              <w10:wrap type="square" anchorx="page" anchory="page"/>
            </v:group>
          </w:pict>
        </mc:Fallback>
      </mc:AlternateContent>
    </w:r>
    <w:r>
      <w:rPr>
        <w:rFonts w:ascii="Calibri" w:eastAsia="Calibri" w:hAnsi="Calibri" w:cs="Calibri"/>
        <w:noProof/>
        <w:sz w:val="22"/>
      </w:rPr>
      <mc:AlternateContent>
        <mc:Choice Requires="wpg">
          <w:drawing>
            <wp:anchor distT="0" distB="0" distL="114300" distR="114300" simplePos="0" relativeHeight="251662336" behindDoc="0" locked="0" layoutInCell="1" allowOverlap="1">
              <wp:simplePos x="0" y="0"/>
              <wp:positionH relativeFrom="page">
                <wp:posOffset>903881</wp:posOffset>
              </wp:positionH>
              <wp:positionV relativeFrom="page">
                <wp:posOffset>942331</wp:posOffset>
              </wp:positionV>
              <wp:extent cx="1689402" cy="1557036"/>
              <wp:effectExtent l="0" t="0" r="0" b="0"/>
              <wp:wrapSquare wrapText="bothSides"/>
              <wp:docPr id="13912" name="Group 13912"/>
              <wp:cNvGraphicFramePr/>
              <a:graphic xmlns:a="http://schemas.openxmlformats.org/drawingml/2006/main">
                <a:graphicData uri="http://schemas.microsoft.com/office/word/2010/wordprocessingGroup">
                  <wpg:wgp>
                    <wpg:cNvGrpSpPr/>
                    <wpg:grpSpPr>
                      <a:xfrm>
                        <a:off x="0" y="0"/>
                        <a:ext cx="1689402" cy="1557036"/>
                        <a:chOff x="0" y="0"/>
                        <a:chExt cx="1689402" cy="1557036"/>
                      </a:xfrm>
                    </wpg:grpSpPr>
                    <wps:wsp>
                      <wps:cNvPr id="13913" name="Shape 13913"/>
                      <wps:cNvSpPr/>
                      <wps:spPr>
                        <a:xfrm>
                          <a:off x="355356" y="13998"/>
                          <a:ext cx="964032" cy="964286"/>
                        </a:xfrm>
                        <a:custGeom>
                          <a:avLst/>
                          <a:gdLst/>
                          <a:ahLst/>
                          <a:cxnLst/>
                          <a:rect l="0" t="0" r="0" b="0"/>
                          <a:pathLst>
                            <a:path w="964032" h="964286">
                              <a:moveTo>
                                <a:pt x="482041" y="0"/>
                              </a:moveTo>
                              <a:cubicBezTo>
                                <a:pt x="747497" y="0"/>
                                <a:pt x="964032" y="216586"/>
                                <a:pt x="964032" y="482143"/>
                              </a:cubicBezTo>
                              <a:cubicBezTo>
                                <a:pt x="964032" y="747700"/>
                                <a:pt x="747497" y="964286"/>
                                <a:pt x="482041" y="964286"/>
                              </a:cubicBezTo>
                              <a:cubicBezTo>
                                <a:pt x="216535" y="964286"/>
                                <a:pt x="0" y="747700"/>
                                <a:pt x="0" y="482143"/>
                              </a:cubicBezTo>
                              <a:cubicBezTo>
                                <a:pt x="0" y="216586"/>
                                <a:pt x="216535" y="0"/>
                                <a:pt x="482041" y="0"/>
                              </a:cubicBezTo>
                              <a:close/>
                            </a:path>
                          </a:pathLst>
                        </a:custGeom>
                        <a:ln w="0" cap="flat">
                          <a:miter lim="127000"/>
                        </a:ln>
                      </wps:spPr>
                      <wps:style>
                        <a:lnRef idx="0">
                          <a:srgbClr val="000000">
                            <a:alpha val="0"/>
                          </a:srgbClr>
                        </a:lnRef>
                        <a:fillRef idx="1">
                          <a:srgbClr val="F3A62A"/>
                        </a:fillRef>
                        <a:effectRef idx="0">
                          <a:scrgbClr r="0" g="0" b="0"/>
                        </a:effectRef>
                        <a:fontRef idx="none"/>
                      </wps:style>
                      <wps:bodyPr/>
                    </wps:wsp>
                    <wps:wsp>
                      <wps:cNvPr id="13914" name="Shape 13914"/>
                      <wps:cNvSpPr/>
                      <wps:spPr>
                        <a:xfrm>
                          <a:off x="341234" y="2"/>
                          <a:ext cx="496125" cy="992285"/>
                        </a:xfrm>
                        <a:custGeom>
                          <a:avLst/>
                          <a:gdLst/>
                          <a:ahLst/>
                          <a:cxnLst/>
                          <a:rect l="0" t="0" r="0" b="0"/>
                          <a:pathLst>
                            <a:path w="496125" h="992285">
                              <a:moveTo>
                                <a:pt x="496125" y="0"/>
                              </a:moveTo>
                              <a:lnTo>
                                <a:pt x="496125" y="28004"/>
                              </a:lnTo>
                              <a:lnTo>
                                <a:pt x="448389" y="30423"/>
                              </a:lnTo>
                              <a:cubicBezTo>
                                <a:pt x="212732" y="54440"/>
                                <a:pt x="28245" y="254142"/>
                                <a:pt x="28245" y="496136"/>
                              </a:cubicBezTo>
                              <a:cubicBezTo>
                                <a:pt x="28245" y="738143"/>
                                <a:pt x="212732" y="937856"/>
                                <a:pt x="448389" y="961875"/>
                              </a:cubicBezTo>
                              <a:lnTo>
                                <a:pt x="496125" y="964294"/>
                              </a:lnTo>
                              <a:lnTo>
                                <a:pt x="496125" y="992285"/>
                              </a:lnTo>
                              <a:lnTo>
                                <a:pt x="445504" y="989721"/>
                              </a:lnTo>
                              <a:cubicBezTo>
                                <a:pt x="195616" y="964266"/>
                                <a:pt x="0" y="752609"/>
                                <a:pt x="0" y="496136"/>
                              </a:cubicBezTo>
                              <a:cubicBezTo>
                                <a:pt x="0" y="239664"/>
                                <a:pt x="195616" y="28018"/>
                                <a:pt x="445504" y="2564"/>
                              </a:cubicBezTo>
                              <a:lnTo>
                                <a:pt x="496125"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915" name="Shape 13915"/>
                      <wps:cNvSpPr/>
                      <wps:spPr>
                        <a:xfrm>
                          <a:off x="837359" y="0"/>
                          <a:ext cx="496164" cy="992289"/>
                        </a:xfrm>
                        <a:custGeom>
                          <a:avLst/>
                          <a:gdLst/>
                          <a:ahLst/>
                          <a:cxnLst/>
                          <a:rect l="0" t="0" r="0" b="0"/>
                          <a:pathLst>
                            <a:path w="496164" h="992289">
                              <a:moveTo>
                                <a:pt x="38" y="0"/>
                              </a:moveTo>
                              <a:cubicBezTo>
                                <a:pt x="273584" y="0"/>
                                <a:pt x="496164" y="222568"/>
                                <a:pt x="496164" y="496138"/>
                              </a:cubicBezTo>
                              <a:cubicBezTo>
                                <a:pt x="496164" y="769709"/>
                                <a:pt x="273584" y="992289"/>
                                <a:pt x="38" y="992289"/>
                              </a:cubicBezTo>
                              <a:lnTo>
                                <a:pt x="0" y="992287"/>
                              </a:lnTo>
                              <a:lnTo>
                                <a:pt x="0" y="964296"/>
                              </a:lnTo>
                              <a:lnTo>
                                <a:pt x="38" y="964298"/>
                              </a:lnTo>
                              <a:cubicBezTo>
                                <a:pt x="258013" y="964298"/>
                                <a:pt x="467881" y="754278"/>
                                <a:pt x="467881" y="496138"/>
                              </a:cubicBezTo>
                              <a:cubicBezTo>
                                <a:pt x="467881" y="238011"/>
                                <a:pt x="258013" y="28004"/>
                                <a:pt x="38" y="28004"/>
                              </a:cubicBezTo>
                              <a:lnTo>
                                <a:pt x="0" y="28005"/>
                              </a:lnTo>
                              <a:lnTo>
                                <a:pt x="0" y="2"/>
                              </a:lnTo>
                              <a:lnTo>
                                <a:pt x="38"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916" name="Shape 13916"/>
                      <wps:cNvSpPr/>
                      <wps:spPr>
                        <a:xfrm>
                          <a:off x="669676" y="273821"/>
                          <a:ext cx="103708" cy="341743"/>
                        </a:xfrm>
                        <a:custGeom>
                          <a:avLst/>
                          <a:gdLst/>
                          <a:ahLst/>
                          <a:cxnLst/>
                          <a:rect l="0" t="0" r="0" b="0"/>
                          <a:pathLst>
                            <a:path w="103708" h="341743">
                              <a:moveTo>
                                <a:pt x="0" y="0"/>
                              </a:moveTo>
                              <a:lnTo>
                                <a:pt x="58280" y="0"/>
                              </a:lnTo>
                              <a:lnTo>
                                <a:pt x="58280" y="266916"/>
                              </a:lnTo>
                              <a:lnTo>
                                <a:pt x="103708" y="266916"/>
                              </a:lnTo>
                              <a:lnTo>
                                <a:pt x="103708" y="341743"/>
                              </a:lnTo>
                              <a:lnTo>
                                <a:pt x="13348" y="304229"/>
                              </a:lnTo>
                              <a:cubicBezTo>
                                <a:pt x="3670" y="293827"/>
                                <a:pt x="267" y="287553"/>
                                <a:pt x="0" y="269431"/>
                              </a:cubicBez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917" name="Shape 13917"/>
                      <wps:cNvSpPr/>
                      <wps:spPr>
                        <a:xfrm>
                          <a:off x="406532" y="70010"/>
                          <a:ext cx="366852" cy="852250"/>
                        </a:xfrm>
                        <a:custGeom>
                          <a:avLst/>
                          <a:gdLst/>
                          <a:ahLst/>
                          <a:cxnLst/>
                          <a:rect l="0" t="0" r="0" b="0"/>
                          <a:pathLst>
                            <a:path w="366852" h="852250">
                              <a:moveTo>
                                <a:pt x="366852" y="0"/>
                              </a:moveTo>
                              <a:lnTo>
                                <a:pt x="366852" y="19402"/>
                              </a:lnTo>
                              <a:lnTo>
                                <a:pt x="347904" y="22759"/>
                              </a:lnTo>
                              <a:lnTo>
                                <a:pt x="328016" y="27357"/>
                              </a:lnTo>
                              <a:lnTo>
                                <a:pt x="308458" y="32919"/>
                              </a:lnTo>
                              <a:lnTo>
                                <a:pt x="289357" y="39396"/>
                              </a:lnTo>
                              <a:lnTo>
                                <a:pt x="270701" y="46737"/>
                              </a:lnTo>
                              <a:lnTo>
                                <a:pt x="252451" y="54992"/>
                              </a:lnTo>
                              <a:lnTo>
                                <a:pt x="234747" y="64073"/>
                              </a:lnTo>
                              <a:lnTo>
                                <a:pt x="217488" y="74017"/>
                              </a:lnTo>
                              <a:lnTo>
                                <a:pt x="200800" y="84697"/>
                              </a:lnTo>
                              <a:lnTo>
                                <a:pt x="184671" y="96178"/>
                              </a:lnTo>
                              <a:lnTo>
                                <a:pt x="169101" y="108383"/>
                              </a:lnTo>
                              <a:lnTo>
                                <a:pt x="154178" y="121337"/>
                              </a:lnTo>
                              <a:lnTo>
                                <a:pt x="139865" y="134977"/>
                              </a:lnTo>
                              <a:lnTo>
                                <a:pt x="126276" y="149277"/>
                              </a:lnTo>
                              <a:lnTo>
                                <a:pt x="113335" y="164237"/>
                              </a:lnTo>
                              <a:lnTo>
                                <a:pt x="101092" y="179782"/>
                              </a:lnTo>
                              <a:lnTo>
                                <a:pt x="89624" y="195924"/>
                              </a:lnTo>
                              <a:lnTo>
                                <a:pt x="78905" y="212612"/>
                              </a:lnTo>
                              <a:lnTo>
                                <a:pt x="68999" y="229858"/>
                              </a:lnTo>
                              <a:lnTo>
                                <a:pt x="59931" y="247613"/>
                              </a:lnTo>
                              <a:lnTo>
                                <a:pt x="51676" y="265837"/>
                              </a:lnTo>
                              <a:lnTo>
                                <a:pt x="44285" y="284557"/>
                              </a:lnTo>
                              <a:lnTo>
                                <a:pt x="37833" y="303683"/>
                              </a:lnTo>
                              <a:lnTo>
                                <a:pt x="32283" y="323216"/>
                              </a:lnTo>
                              <a:lnTo>
                                <a:pt x="27648" y="343117"/>
                              </a:lnTo>
                              <a:lnTo>
                                <a:pt x="24079" y="363412"/>
                              </a:lnTo>
                              <a:lnTo>
                                <a:pt x="21438" y="383986"/>
                              </a:lnTo>
                              <a:lnTo>
                                <a:pt x="19825" y="404902"/>
                              </a:lnTo>
                              <a:lnTo>
                                <a:pt x="19291" y="426137"/>
                              </a:lnTo>
                              <a:lnTo>
                                <a:pt x="19825" y="447371"/>
                              </a:lnTo>
                              <a:lnTo>
                                <a:pt x="21438" y="468263"/>
                              </a:lnTo>
                              <a:lnTo>
                                <a:pt x="24079" y="488849"/>
                              </a:lnTo>
                              <a:lnTo>
                                <a:pt x="27648" y="509157"/>
                              </a:lnTo>
                              <a:lnTo>
                                <a:pt x="32283" y="529058"/>
                              </a:lnTo>
                              <a:lnTo>
                                <a:pt x="37833" y="548578"/>
                              </a:lnTo>
                              <a:lnTo>
                                <a:pt x="44285" y="567704"/>
                              </a:lnTo>
                              <a:lnTo>
                                <a:pt x="51600" y="586195"/>
                              </a:lnTo>
                              <a:lnTo>
                                <a:pt x="366852" y="586195"/>
                              </a:lnTo>
                              <a:lnTo>
                                <a:pt x="366852" y="637884"/>
                              </a:lnTo>
                              <a:lnTo>
                                <a:pt x="354571" y="637884"/>
                              </a:lnTo>
                              <a:lnTo>
                                <a:pt x="311988" y="746609"/>
                              </a:lnTo>
                              <a:lnTo>
                                <a:pt x="335382" y="746609"/>
                              </a:lnTo>
                              <a:lnTo>
                                <a:pt x="344411" y="721907"/>
                              </a:lnTo>
                              <a:lnTo>
                                <a:pt x="366852" y="721907"/>
                              </a:lnTo>
                              <a:lnTo>
                                <a:pt x="366852" y="852250"/>
                              </a:lnTo>
                              <a:lnTo>
                                <a:pt x="365214" y="852044"/>
                              </a:lnTo>
                              <a:lnTo>
                                <a:pt x="344043" y="848221"/>
                              </a:lnTo>
                              <a:lnTo>
                                <a:pt x="323164" y="843421"/>
                              </a:lnTo>
                              <a:lnTo>
                                <a:pt x="302743" y="837630"/>
                              </a:lnTo>
                              <a:lnTo>
                                <a:pt x="282727" y="830848"/>
                              </a:lnTo>
                              <a:lnTo>
                                <a:pt x="263144" y="823101"/>
                              </a:lnTo>
                              <a:lnTo>
                                <a:pt x="244043" y="814478"/>
                              </a:lnTo>
                              <a:lnTo>
                                <a:pt x="225450" y="804965"/>
                              </a:lnTo>
                              <a:lnTo>
                                <a:pt x="207442" y="794589"/>
                              </a:lnTo>
                              <a:lnTo>
                                <a:pt x="189916" y="783362"/>
                              </a:lnTo>
                              <a:lnTo>
                                <a:pt x="173038" y="771361"/>
                              </a:lnTo>
                              <a:lnTo>
                                <a:pt x="156794" y="758559"/>
                              </a:lnTo>
                              <a:lnTo>
                                <a:pt x="141122" y="745009"/>
                              </a:lnTo>
                              <a:lnTo>
                                <a:pt x="126200" y="730759"/>
                              </a:lnTo>
                              <a:lnTo>
                                <a:pt x="111912" y="715786"/>
                              </a:lnTo>
                              <a:lnTo>
                                <a:pt x="98362" y="700165"/>
                              </a:lnTo>
                              <a:lnTo>
                                <a:pt x="85585" y="683883"/>
                              </a:lnTo>
                              <a:lnTo>
                                <a:pt x="73597" y="666980"/>
                              </a:lnTo>
                              <a:lnTo>
                                <a:pt x="62370" y="649479"/>
                              </a:lnTo>
                              <a:lnTo>
                                <a:pt x="51981" y="631470"/>
                              </a:lnTo>
                              <a:lnTo>
                                <a:pt x="42443" y="612890"/>
                              </a:lnTo>
                              <a:lnTo>
                                <a:pt x="33833" y="593764"/>
                              </a:lnTo>
                              <a:lnTo>
                                <a:pt x="26124" y="574232"/>
                              </a:lnTo>
                              <a:lnTo>
                                <a:pt x="19368" y="554216"/>
                              </a:lnTo>
                              <a:lnTo>
                                <a:pt x="13551" y="533769"/>
                              </a:lnTo>
                              <a:lnTo>
                                <a:pt x="8776" y="512903"/>
                              </a:lnTo>
                              <a:lnTo>
                                <a:pt x="4953" y="491707"/>
                              </a:lnTo>
                              <a:lnTo>
                                <a:pt x="2223" y="470130"/>
                              </a:lnTo>
                              <a:lnTo>
                                <a:pt x="559" y="448260"/>
                              </a:lnTo>
                              <a:lnTo>
                                <a:pt x="0" y="426137"/>
                              </a:lnTo>
                              <a:lnTo>
                                <a:pt x="559" y="404001"/>
                              </a:lnTo>
                              <a:lnTo>
                                <a:pt x="2223" y="382119"/>
                              </a:lnTo>
                              <a:lnTo>
                                <a:pt x="4953" y="360554"/>
                              </a:lnTo>
                              <a:lnTo>
                                <a:pt x="8776" y="339370"/>
                              </a:lnTo>
                              <a:lnTo>
                                <a:pt x="13551" y="318504"/>
                              </a:lnTo>
                              <a:lnTo>
                                <a:pt x="19368" y="298057"/>
                              </a:lnTo>
                              <a:lnTo>
                                <a:pt x="26124" y="278029"/>
                              </a:lnTo>
                              <a:lnTo>
                                <a:pt x="33833" y="258484"/>
                              </a:lnTo>
                              <a:lnTo>
                                <a:pt x="42443" y="239383"/>
                              </a:lnTo>
                              <a:lnTo>
                                <a:pt x="51981" y="220803"/>
                              </a:lnTo>
                              <a:lnTo>
                                <a:pt x="62370" y="202782"/>
                              </a:lnTo>
                              <a:lnTo>
                                <a:pt x="73597" y="185281"/>
                              </a:lnTo>
                              <a:lnTo>
                                <a:pt x="85585" y="168390"/>
                              </a:lnTo>
                              <a:lnTo>
                                <a:pt x="98362" y="152096"/>
                              </a:lnTo>
                              <a:lnTo>
                                <a:pt x="111912" y="136475"/>
                              </a:lnTo>
                              <a:lnTo>
                                <a:pt x="126200" y="121515"/>
                              </a:lnTo>
                              <a:lnTo>
                                <a:pt x="141122" y="107253"/>
                              </a:lnTo>
                              <a:lnTo>
                                <a:pt x="156794" y="93714"/>
                              </a:lnTo>
                              <a:lnTo>
                                <a:pt x="173038" y="80900"/>
                              </a:lnTo>
                              <a:lnTo>
                                <a:pt x="189916" y="68899"/>
                              </a:lnTo>
                              <a:lnTo>
                                <a:pt x="207442" y="57672"/>
                              </a:lnTo>
                              <a:lnTo>
                                <a:pt x="225450" y="47296"/>
                              </a:lnTo>
                              <a:lnTo>
                                <a:pt x="244043" y="37758"/>
                              </a:lnTo>
                              <a:lnTo>
                                <a:pt x="263144" y="29148"/>
                              </a:lnTo>
                              <a:lnTo>
                                <a:pt x="282727" y="21413"/>
                              </a:lnTo>
                              <a:lnTo>
                                <a:pt x="302743" y="14631"/>
                              </a:lnTo>
                              <a:lnTo>
                                <a:pt x="323164" y="8866"/>
                              </a:lnTo>
                              <a:lnTo>
                                <a:pt x="344043" y="4027"/>
                              </a:lnTo>
                              <a:lnTo>
                                <a:pt x="365214" y="204"/>
                              </a:lnTo>
                              <a:lnTo>
                                <a:pt x="366852"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918" name="Shape 13918"/>
                      <wps:cNvSpPr/>
                      <wps:spPr>
                        <a:xfrm>
                          <a:off x="773384" y="198992"/>
                          <a:ext cx="143504" cy="728053"/>
                        </a:xfrm>
                        <a:custGeom>
                          <a:avLst/>
                          <a:gdLst/>
                          <a:ahLst/>
                          <a:cxnLst/>
                          <a:rect l="0" t="0" r="0" b="0"/>
                          <a:pathLst>
                            <a:path w="143504" h="728053">
                              <a:moveTo>
                                <a:pt x="36589" y="0"/>
                              </a:moveTo>
                              <a:lnTo>
                                <a:pt x="94869" y="0"/>
                              </a:lnTo>
                              <a:lnTo>
                                <a:pt x="94869" y="341744"/>
                              </a:lnTo>
                              <a:lnTo>
                                <a:pt x="143504" y="341744"/>
                              </a:lnTo>
                              <a:lnTo>
                                <a:pt x="143504" y="415267"/>
                              </a:lnTo>
                              <a:lnTo>
                                <a:pt x="94869" y="433641"/>
                              </a:lnTo>
                              <a:lnTo>
                                <a:pt x="94869" y="457213"/>
                              </a:lnTo>
                              <a:lnTo>
                                <a:pt x="143504" y="457213"/>
                              </a:lnTo>
                              <a:lnTo>
                                <a:pt x="143504" y="599300"/>
                              </a:lnTo>
                              <a:lnTo>
                                <a:pt x="127076" y="599300"/>
                              </a:lnTo>
                              <a:lnTo>
                                <a:pt x="127076" y="509791"/>
                              </a:lnTo>
                              <a:lnTo>
                                <a:pt x="105004" y="509791"/>
                              </a:lnTo>
                              <a:lnTo>
                                <a:pt x="105004" y="617626"/>
                              </a:lnTo>
                              <a:lnTo>
                                <a:pt x="143504" y="617626"/>
                              </a:lnTo>
                              <a:lnTo>
                                <a:pt x="143504" y="720553"/>
                              </a:lnTo>
                              <a:lnTo>
                                <a:pt x="129591" y="723062"/>
                              </a:lnTo>
                              <a:lnTo>
                                <a:pt x="108052" y="725780"/>
                              </a:lnTo>
                              <a:lnTo>
                                <a:pt x="86157" y="727456"/>
                              </a:lnTo>
                              <a:lnTo>
                                <a:pt x="63983" y="728053"/>
                              </a:lnTo>
                              <a:lnTo>
                                <a:pt x="41821" y="727456"/>
                              </a:lnTo>
                              <a:lnTo>
                                <a:pt x="19952" y="725780"/>
                              </a:lnTo>
                              <a:lnTo>
                                <a:pt x="0" y="723268"/>
                              </a:lnTo>
                              <a:lnTo>
                                <a:pt x="0" y="592925"/>
                              </a:lnTo>
                              <a:lnTo>
                                <a:pt x="21285" y="592925"/>
                              </a:lnTo>
                              <a:lnTo>
                                <a:pt x="30810" y="617626"/>
                              </a:lnTo>
                              <a:lnTo>
                                <a:pt x="54864" y="617626"/>
                              </a:lnTo>
                              <a:lnTo>
                                <a:pt x="11062" y="508902"/>
                              </a:lnTo>
                              <a:lnTo>
                                <a:pt x="0" y="508902"/>
                              </a:lnTo>
                              <a:lnTo>
                                <a:pt x="0" y="457213"/>
                              </a:lnTo>
                              <a:lnTo>
                                <a:pt x="36589" y="457213"/>
                              </a:lnTo>
                              <a:lnTo>
                                <a:pt x="36589" y="431762"/>
                              </a:lnTo>
                              <a:lnTo>
                                <a:pt x="0" y="416571"/>
                              </a:lnTo>
                              <a:lnTo>
                                <a:pt x="0" y="341744"/>
                              </a:lnTo>
                              <a:lnTo>
                                <a:pt x="36589" y="341744"/>
                              </a:lnTo>
                              <a:lnTo>
                                <a:pt x="36589"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919" name="Shape 13919"/>
                      <wps:cNvSpPr/>
                      <wps:spPr>
                        <a:xfrm>
                          <a:off x="773384" y="65261"/>
                          <a:ext cx="143504" cy="26900"/>
                        </a:xfrm>
                        <a:custGeom>
                          <a:avLst/>
                          <a:gdLst/>
                          <a:ahLst/>
                          <a:cxnLst/>
                          <a:rect l="0" t="0" r="0" b="0"/>
                          <a:pathLst>
                            <a:path w="143504" h="26900">
                              <a:moveTo>
                                <a:pt x="63983" y="0"/>
                              </a:moveTo>
                              <a:lnTo>
                                <a:pt x="86157" y="584"/>
                              </a:lnTo>
                              <a:lnTo>
                                <a:pt x="108052" y="2261"/>
                              </a:lnTo>
                              <a:lnTo>
                                <a:pt x="129591" y="4953"/>
                              </a:lnTo>
                              <a:lnTo>
                                <a:pt x="143504" y="7462"/>
                              </a:lnTo>
                              <a:lnTo>
                                <a:pt x="143504" y="26900"/>
                              </a:lnTo>
                              <a:lnTo>
                                <a:pt x="126645" y="23914"/>
                              </a:lnTo>
                              <a:lnTo>
                                <a:pt x="106070" y="21272"/>
                              </a:lnTo>
                              <a:lnTo>
                                <a:pt x="85192" y="19672"/>
                              </a:lnTo>
                              <a:lnTo>
                                <a:pt x="63983" y="19164"/>
                              </a:lnTo>
                              <a:lnTo>
                                <a:pt x="42787" y="19672"/>
                              </a:lnTo>
                              <a:lnTo>
                                <a:pt x="21908" y="21272"/>
                              </a:lnTo>
                              <a:lnTo>
                                <a:pt x="1334" y="23914"/>
                              </a:lnTo>
                              <a:lnTo>
                                <a:pt x="0" y="24150"/>
                              </a:lnTo>
                              <a:lnTo>
                                <a:pt x="0" y="4749"/>
                              </a:lnTo>
                              <a:lnTo>
                                <a:pt x="19952" y="2261"/>
                              </a:lnTo>
                              <a:lnTo>
                                <a:pt x="41821" y="584"/>
                              </a:lnTo>
                              <a:lnTo>
                                <a:pt x="63983"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920" name="Shape 13920"/>
                      <wps:cNvSpPr/>
                      <wps:spPr>
                        <a:xfrm>
                          <a:off x="916888" y="273821"/>
                          <a:ext cx="91662" cy="340438"/>
                        </a:xfrm>
                        <a:custGeom>
                          <a:avLst/>
                          <a:gdLst/>
                          <a:ahLst/>
                          <a:cxnLst/>
                          <a:rect l="0" t="0" r="0" b="0"/>
                          <a:pathLst>
                            <a:path w="91662" h="340438">
                              <a:moveTo>
                                <a:pt x="33382" y="0"/>
                              </a:moveTo>
                              <a:lnTo>
                                <a:pt x="91662" y="0"/>
                              </a:lnTo>
                              <a:lnTo>
                                <a:pt x="91662" y="269431"/>
                              </a:lnTo>
                              <a:lnTo>
                                <a:pt x="91586" y="269431"/>
                              </a:lnTo>
                              <a:cubicBezTo>
                                <a:pt x="91078" y="288379"/>
                                <a:pt x="88449" y="301828"/>
                                <a:pt x="75102" y="312064"/>
                              </a:cubicBezTo>
                              <a:lnTo>
                                <a:pt x="0" y="340438"/>
                              </a:lnTo>
                              <a:lnTo>
                                <a:pt x="0" y="266916"/>
                              </a:lnTo>
                              <a:lnTo>
                                <a:pt x="33382" y="266916"/>
                              </a:lnTo>
                              <a:lnTo>
                                <a:pt x="33382"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921" name="Shape 13921"/>
                      <wps:cNvSpPr/>
                      <wps:spPr>
                        <a:xfrm>
                          <a:off x="916888" y="72724"/>
                          <a:ext cx="351301" cy="846822"/>
                        </a:xfrm>
                        <a:custGeom>
                          <a:avLst/>
                          <a:gdLst/>
                          <a:ahLst/>
                          <a:cxnLst/>
                          <a:rect l="0" t="0" r="0" b="0"/>
                          <a:pathLst>
                            <a:path w="351301" h="846822">
                              <a:moveTo>
                                <a:pt x="0" y="0"/>
                              </a:moveTo>
                              <a:lnTo>
                                <a:pt x="7284" y="1314"/>
                              </a:lnTo>
                              <a:lnTo>
                                <a:pt x="28162" y="6152"/>
                              </a:lnTo>
                              <a:lnTo>
                                <a:pt x="48597" y="11918"/>
                              </a:lnTo>
                              <a:lnTo>
                                <a:pt x="68599" y="18700"/>
                              </a:lnTo>
                              <a:lnTo>
                                <a:pt x="88183" y="26434"/>
                              </a:lnTo>
                              <a:lnTo>
                                <a:pt x="107258" y="35045"/>
                              </a:lnTo>
                              <a:lnTo>
                                <a:pt x="125876" y="44582"/>
                              </a:lnTo>
                              <a:lnTo>
                                <a:pt x="143885" y="54958"/>
                              </a:lnTo>
                              <a:lnTo>
                                <a:pt x="161385" y="66185"/>
                              </a:lnTo>
                              <a:lnTo>
                                <a:pt x="178289" y="78187"/>
                              </a:lnTo>
                              <a:lnTo>
                                <a:pt x="194532" y="91001"/>
                              </a:lnTo>
                              <a:lnTo>
                                <a:pt x="210204" y="104539"/>
                              </a:lnTo>
                              <a:lnTo>
                                <a:pt x="225127" y="118801"/>
                              </a:lnTo>
                              <a:lnTo>
                                <a:pt x="239414" y="133762"/>
                              </a:lnTo>
                              <a:lnTo>
                                <a:pt x="252965" y="149383"/>
                              </a:lnTo>
                              <a:lnTo>
                                <a:pt x="265729" y="165677"/>
                              </a:lnTo>
                              <a:lnTo>
                                <a:pt x="277730" y="182568"/>
                              </a:lnTo>
                              <a:lnTo>
                                <a:pt x="288957" y="200069"/>
                              </a:lnTo>
                              <a:lnTo>
                                <a:pt x="299320" y="218090"/>
                              </a:lnTo>
                              <a:lnTo>
                                <a:pt x="308858" y="236670"/>
                              </a:lnTo>
                              <a:lnTo>
                                <a:pt x="317468" y="255771"/>
                              </a:lnTo>
                              <a:lnTo>
                                <a:pt x="325177" y="275316"/>
                              </a:lnTo>
                              <a:lnTo>
                                <a:pt x="331959" y="295344"/>
                              </a:lnTo>
                              <a:lnTo>
                                <a:pt x="337776" y="315791"/>
                              </a:lnTo>
                              <a:lnTo>
                                <a:pt x="342564" y="336657"/>
                              </a:lnTo>
                              <a:lnTo>
                                <a:pt x="346399" y="357841"/>
                              </a:lnTo>
                              <a:lnTo>
                                <a:pt x="349104" y="379405"/>
                              </a:lnTo>
                              <a:lnTo>
                                <a:pt x="350768" y="401287"/>
                              </a:lnTo>
                              <a:lnTo>
                                <a:pt x="351301" y="423423"/>
                              </a:lnTo>
                              <a:lnTo>
                                <a:pt x="350768" y="445547"/>
                              </a:lnTo>
                              <a:lnTo>
                                <a:pt x="349104" y="467416"/>
                              </a:lnTo>
                              <a:lnTo>
                                <a:pt x="346399" y="488994"/>
                              </a:lnTo>
                              <a:lnTo>
                                <a:pt x="342564" y="510190"/>
                              </a:lnTo>
                              <a:lnTo>
                                <a:pt x="337776" y="531056"/>
                              </a:lnTo>
                              <a:lnTo>
                                <a:pt x="331959" y="551503"/>
                              </a:lnTo>
                              <a:lnTo>
                                <a:pt x="325177" y="571518"/>
                              </a:lnTo>
                              <a:lnTo>
                                <a:pt x="317468" y="591051"/>
                              </a:lnTo>
                              <a:lnTo>
                                <a:pt x="308858" y="610177"/>
                              </a:lnTo>
                              <a:lnTo>
                                <a:pt x="299320" y="628757"/>
                              </a:lnTo>
                              <a:lnTo>
                                <a:pt x="288957" y="646766"/>
                              </a:lnTo>
                              <a:lnTo>
                                <a:pt x="277730" y="664266"/>
                              </a:lnTo>
                              <a:lnTo>
                                <a:pt x="265729" y="681170"/>
                              </a:lnTo>
                              <a:lnTo>
                                <a:pt x="252965" y="697451"/>
                              </a:lnTo>
                              <a:lnTo>
                                <a:pt x="239414" y="713072"/>
                              </a:lnTo>
                              <a:lnTo>
                                <a:pt x="225127" y="728046"/>
                              </a:lnTo>
                              <a:lnTo>
                                <a:pt x="210204" y="742295"/>
                              </a:lnTo>
                              <a:lnTo>
                                <a:pt x="194532" y="755846"/>
                              </a:lnTo>
                              <a:lnTo>
                                <a:pt x="178289" y="768648"/>
                              </a:lnTo>
                              <a:lnTo>
                                <a:pt x="161385" y="780649"/>
                              </a:lnTo>
                              <a:lnTo>
                                <a:pt x="143885" y="791876"/>
                              </a:lnTo>
                              <a:lnTo>
                                <a:pt x="125876" y="802252"/>
                              </a:lnTo>
                              <a:lnTo>
                                <a:pt x="107258" y="811764"/>
                              </a:lnTo>
                              <a:lnTo>
                                <a:pt x="88183" y="820387"/>
                              </a:lnTo>
                              <a:lnTo>
                                <a:pt x="68599" y="828134"/>
                              </a:lnTo>
                              <a:lnTo>
                                <a:pt x="48597" y="834916"/>
                              </a:lnTo>
                              <a:lnTo>
                                <a:pt x="28162" y="840707"/>
                              </a:lnTo>
                              <a:lnTo>
                                <a:pt x="7284" y="845508"/>
                              </a:lnTo>
                              <a:lnTo>
                                <a:pt x="0" y="846822"/>
                              </a:lnTo>
                              <a:lnTo>
                                <a:pt x="0" y="743895"/>
                              </a:lnTo>
                              <a:lnTo>
                                <a:pt x="38500" y="743895"/>
                              </a:lnTo>
                              <a:lnTo>
                                <a:pt x="38500" y="725569"/>
                              </a:lnTo>
                              <a:lnTo>
                                <a:pt x="0" y="725569"/>
                              </a:lnTo>
                              <a:lnTo>
                                <a:pt x="0" y="583482"/>
                              </a:lnTo>
                              <a:lnTo>
                                <a:pt x="299726" y="583482"/>
                              </a:lnTo>
                              <a:lnTo>
                                <a:pt x="307042" y="564990"/>
                              </a:lnTo>
                              <a:lnTo>
                                <a:pt x="313493" y="545864"/>
                              </a:lnTo>
                              <a:lnTo>
                                <a:pt x="319018" y="526344"/>
                              </a:lnTo>
                              <a:lnTo>
                                <a:pt x="323653" y="506443"/>
                              </a:lnTo>
                              <a:lnTo>
                                <a:pt x="327247" y="486136"/>
                              </a:lnTo>
                              <a:lnTo>
                                <a:pt x="329889" y="465549"/>
                              </a:lnTo>
                              <a:lnTo>
                                <a:pt x="331476" y="444658"/>
                              </a:lnTo>
                              <a:lnTo>
                                <a:pt x="332010" y="423423"/>
                              </a:lnTo>
                              <a:lnTo>
                                <a:pt x="331476" y="402189"/>
                              </a:lnTo>
                              <a:lnTo>
                                <a:pt x="329889" y="381272"/>
                              </a:lnTo>
                              <a:lnTo>
                                <a:pt x="327247" y="360698"/>
                              </a:lnTo>
                              <a:lnTo>
                                <a:pt x="323653" y="340404"/>
                              </a:lnTo>
                              <a:lnTo>
                                <a:pt x="319018" y="320503"/>
                              </a:lnTo>
                              <a:lnTo>
                                <a:pt x="313493" y="300970"/>
                              </a:lnTo>
                              <a:lnTo>
                                <a:pt x="307042" y="281844"/>
                              </a:lnTo>
                              <a:lnTo>
                                <a:pt x="299625" y="263124"/>
                              </a:lnTo>
                              <a:lnTo>
                                <a:pt x="291370" y="244899"/>
                              </a:lnTo>
                              <a:lnTo>
                                <a:pt x="282315" y="227145"/>
                              </a:lnTo>
                              <a:lnTo>
                                <a:pt x="272396" y="209898"/>
                              </a:lnTo>
                              <a:lnTo>
                                <a:pt x="261703" y="193211"/>
                              </a:lnTo>
                              <a:lnTo>
                                <a:pt x="250235" y="177069"/>
                              </a:lnTo>
                              <a:lnTo>
                                <a:pt x="237992" y="161524"/>
                              </a:lnTo>
                              <a:lnTo>
                                <a:pt x="225050" y="146563"/>
                              </a:lnTo>
                              <a:lnTo>
                                <a:pt x="211436" y="132263"/>
                              </a:lnTo>
                              <a:lnTo>
                                <a:pt x="197123" y="118623"/>
                              </a:lnTo>
                              <a:lnTo>
                                <a:pt x="182226" y="105669"/>
                              </a:lnTo>
                              <a:lnTo>
                                <a:pt x="166656" y="93465"/>
                              </a:lnTo>
                              <a:lnTo>
                                <a:pt x="150501" y="81984"/>
                              </a:lnTo>
                              <a:lnTo>
                                <a:pt x="133865" y="71303"/>
                              </a:lnTo>
                              <a:lnTo>
                                <a:pt x="116580" y="61359"/>
                              </a:lnTo>
                              <a:lnTo>
                                <a:pt x="98851" y="52279"/>
                              </a:lnTo>
                              <a:lnTo>
                                <a:pt x="80626" y="44024"/>
                              </a:lnTo>
                              <a:lnTo>
                                <a:pt x="61970" y="36683"/>
                              </a:lnTo>
                              <a:lnTo>
                                <a:pt x="42844" y="30206"/>
                              </a:lnTo>
                              <a:lnTo>
                                <a:pt x="23311" y="24643"/>
                              </a:lnTo>
                              <a:lnTo>
                                <a:pt x="3435" y="20046"/>
                              </a:lnTo>
                              <a:lnTo>
                                <a:pt x="0" y="19438"/>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922" name="Shape 13922"/>
                      <wps:cNvSpPr/>
                      <wps:spPr>
                        <a:xfrm>
                          <a:off x="757749" y="733278"/>
                          <a:ext cx="29845" cy="40348"/>
                        </a:xfrm>
                        <a:custGeom>
                          <a:avLst/>
                          <a:gdLst/>
                          <a:ahLst/>
                          <a:cxnLst/>
                          <a:rect l="0" t="0" r="0" b="0"/>
                          <a:pathLst>
                            <a:path w="29845" h="40348">
                              <a:moveTo>
                                <a:pt x="14770" y="0"/>
                              </a:moveTo>
                              <a:lnTo>
                                <a:pt x="29845" y="40348"/>
                              </a:lnTo>
                              <a:lnTo>
                                <a:pt x="0" y="40348"/>
                              </a:lnTo>
                              <a:lnTo>
                                <a:pt x="1477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923" name="Shape 13923"/>
                      <wps:cNvSpPr/>
                      <wps:spPr>
                        <a:xfrm>
                          <a:off x="1651493" y="1049290"/>
                          <a:ext cx="10947" cy="27610"/>
                        </a:xfrm>
                        <a:custGeom>
                          <a:avLst/>
                          <a:gdLst/>
                          <a:ahLst/>
                          <a:cxnLst/>
                          <a:rect l="0" t="0" r="0" b="0"/>
                          <a:pathLst>
                            <a:path w="10947" h="27610">
                              <a:moveTo>
                                <a:pt x="10287" y="0"/>
                              </a:moveTo>
                              <a:lnTo>
                                <a:pt x="10947" y="153"/>
                              </a:lnTo>
                              <a:lnTo>
                                <a:pt x="10947" y="5398"/>
                              </a:lnTo>
                              <a:lnTo>
                                <a:pt x="9804" y="4585"/>
                              </a:lnTo>
                              <a:cubicBezTo>
                                <a:pt x="8153" y="4585"/>
                                <a:pt x="7023" y="4737"/>
                                <a:pt x="6375" y="4902"/>
                              </a:cubicBezTo>
                              <a:lnTo>
                                <a:pt x="6375" y="12573"/>
                              </a:lnTo>
                              <a:lnTo>
                                <a:pt x="9309" y="12573"/>
                              </a:lnTo>
                              <a:lnTo>
                                <a:pt x="10947" y="11538"/>
                              </a:lnTo>
                              <a:lnTo>
                                <a:pt x="10947" y="18313"/>
                              </a:lnTo>
                              <a:lnTo>
                                <a:pt x="9144" y="16980"/>
                              </a:lnTo>
                              <a:lnTo>
                                <a:pt x="6210" y="16980"/>
                              </a:lnTo>
                              <a:lnTo>
                                <a:pt x="6210" y="27610"/>
                              </a:lnTo>
                              <a:lnTo>
                                <a:pt x="0" y="27610"/>
                              </a:lnTo>
                              <a:lnTo>
                                <a:pt x="0" y="813"/>
                              </a:lnTo>
                              <a:cubicBezTo>
                                <a:pt x="2438" y="483"/>
                                <a:pt x="5867" y="0"/>
                                <a:pt x="10287" y="0"/>
                              </a:cubicBez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924" name="Shape 13924"/>
                      <wps:cNvSpPr/>
                      <wps:spPr>
                        <a:xfrm>
                          <a:off x="1634335" y="1036209"/>
                          <a:ext cx="28105" cy="53759"/>
                        </a:xfrm>
                        <a:custGeom>
                          <a:avLst/>
                          <a:gdLst/>
                          <a:ahLst/>
                          <a:cxnLst/>
                          <a:rect l="0" t="0" r="0" b="0"/>
                          <a:pathLst>
                            <a:path w="28105" h="53759">
                              <a:moveTo>
                                <a:pt x="27762" y="0"/>
                              </a:moveTo>
                              <a:lnTo>
                                <a:pt x="28105" y="138"/>
                              </a:lnTo>
                              <a:lnTo>
                                <a:pt x="28105" y="5678"/>
                              </a:lnTo>
                              <a:lnTo>
                                <a:pt x="27445" y="5398"/>
                              </a:lnTo>
                              <a:cubicBezTo>
                                <a:pt x="15862" y="5398"/>
                                <a:pt x="6858" y="15037"/>
                                <a:pt x="6858" y="26797"/>
                              </a:cubicBezTo>
                              <a:cubicBezTo>
                                <a:pt x="6858" y="38735"/>
                                <a:pt x="15862" y="48209"/>
                                <a:pt x="27762" y="48209"/>
                              </a:cubicBezTo>
                              <a:lnTo>
                                <a:pt x="28105" y="48065"/>
                              </a:lnTo>
                              <a:lnTo>
                                <a:pt x="28105" y="53565"/>
                              </a:lnTo>
                              <a:lnTo>
                                <a:pt x="27623" y="53759"/>
                              </a:lnTo>
                              <a:cubicBezTo>
                                <a:pt x="12268" y="53759"/>
                                <a:pt x="0" y="41846"/>
                                <a:pt x="0" y="26797"/>
                              </a:cubicBezTo>
                              <a:cubicBezTo>
                                <a:pt x="0" y="11760"/>
                                <a:pt x="12268" y="0"/>
                                <a:pt x="27762" y="0"/>
                              </a:cubicBez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925" name="Shape 13925"/>
                      <wps:cNvSpPr/>
                      <wps:spPr>
                        <a:xfrm>
                          <a:off x="1662440" y="1049443"/>
                          <a:ext cx="12421" cy="27457"/>
                        </a:xfrm>
                        <a:custGeom>
                          <a:avLst/>
                          <a:gdLst/>
                          <a:ahLst/>
                          <a:cxnLst/>
                          <a:rect l="0" t="0" r="0" b="0"/>
                          <a:pathLst>
                            <a:path w="12421" h="27457">
                              <a:moveTo>
                                <a:pt x="0" y="0"/>
                              </a:moveTo>
                              <a:lnTo>
                                <a:pt x="8496" y="1968"/>
                              </a:lnTo>
                              <a:cubicBezTo>
                                <a:pt x="10122" y="3111"/>
                                <a:pt x="11265" y="5067"/>
                                <a:pt x="11265" y="7696"/>
                              </a:cubicBezTo>
                              <a:cubicBezTo>
                                <a:pt x="11265" y="10947"/>
                                <a:pt x="8826" y="13068"/>
                                <a:pt x="5715" y="14071"/>
                              </a:cubicBezTo>
                              <a:lnTo>
                                <a:pt x="5715" y="14376"/>
                              </a:lnTo>
                              <a:cubicBezTo>
                                <a:pt x="8318" y="15201"/>
                                <a:pt x="9639" y="17335"/>
                                <a:pt x="10452" y="20929"/>
                              </a:cubicBezTo>
                              <a:cubicBezTo>
                                <a:pt x="11265" y="24993"/>
                                <a:pt x="11925" y="26479"/>
                                <a:pt x="12421" y="27457"/>
                              </a:cubicBezTo>
                              <a:lnTo>
                                <a:pt x="5880" y="27457"/>
                              </a:lnTo>
                              <a:cubicBezTo>
                                <a:pt x="5067" y="26479"/>
                                <a:pt x="4572" y="24193"/>
                                <a:pt x="3746" y="20929"/>
                              </a:cubicBezTo>
                              <a:lnTo>
                                <a:pt x="0" y="18160"/>
                              </a:lnTo>
                              <a:lnTo>
                                <a:pt x="0" y="11385"/>
                              </a:lnTo>
                              <a:lnTo>
                                <a:pt x="4572" y="8496"/>
                              </a:lnTo>
                              <a:lnTo>
                                <a:pt x="0" y="5245"/>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926" name="Shape 13926"/>
                      <wps:cNvSpPr/>
                      <wps:spPr>
                        <a:xfrm>
                          <a:off x="1662440" y="1036346"/>
                          <a:ext cx="26962" cy="53427"/>
                        </a:xfrm>
                        <a:custGeom>
                          <a:avLst/>
                          <a:gdLst/>
                          <a:ahLst/>
                          <a:cxnLst/>
                          <a:rect l="0" t="0" r="0" b="0"/>
                          <a:pathLst>
                            <a:path w="26962" h="53427">
                              <a:moveTo>
                                <a:pt x="0" y="0"/>
                              </a:moveTo>
                              <a:lnTo>
                                <a:pt x="19015" y="7622"/>
                              </a:lnTo>
                              <a:cubicBezTo>
                                <a:pt x="23939" y="12442"/>
                                <a:pt x="26962" y="19141"/>
                                <a:pt x="26962" y="26659"/>
                              </a:cubicBezTo>
                              <a:cubicBezTo>
                                <a:pt x="26962" y="34184"/>
                                <a:pt x="23939" y="40925"/>
                                <a:pt x="18998" y="45784"/>
                              </a:cubicBezTo>
                              <a:lnTo>
                                <a:pt x="0" y="53427"/>
                              </a:lnTo>
                              <a:lnTo>
                                <a:pt x="0" y="47927"/>
                              </a:lnTo>
                              <a:lnTo>
                                <a:pt x="14227" y="41922"/>
                              </a:lnTo>
                              <a:cubicBezTo>
                                <a:pt x="17885" y="38064"/>
                                <a:pt x="20091" y="32717"/>
                                <a:pt x="20091" y="26837"/>
                              </a:cubicBezTo>
                              <a:cubicBezTo>
                                <a:pt x="20091" y="20868"/>
                                <a:pt x="17885" y="15474"/>
                                <a:pt x="14188" y="11572"/>
                              </a:cubicBezTo>
                              <a:lnTo>
                                <a:pt x="0" y="5541"/>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927" name="Shape 13927"/>
                      <wps:cNvSpPr/>
                      <wps:spPr>
                        <a:xfrm>
                          <a:off x="43" y="1042596"/>
                          <a:ext cx="231737" cy="295631"/>
                        </a:xfrm>
                        <a:custGeom>
                          <a:avLst/>
                          <a:gdLst/>
                          <a:ahLst/>
                          <a:cxnLst/>
                          <a:rect l="0" t="0" r="0" b="0"/>
                          <a:pathLst>
                            <a:path w="231737" h="295631">
                              <a:moveTo>
                                <a:pt x="0" y="0"/>
                              </a:moveTo>
                              <a:lnTo>
                                <a:pt x="58661" y="0"/>
                              </a:lnTo>
                              <a:lnTo>
                                <a:pt x="58661" y="157429"/>
                              </a:lnTo>
                              <a:cubicBezTo>
                                <a:pt x="58661" y="182397"/>
                                <a:pt x="59411" y="198653"/>
                                <a:pt x="60833" y="206019"/>
                              </a:cubicBezTo>
                              <a:cubicBezTo>
                                <a:pt x="63348" y="217945"/>
                                <a:pt x="69342" y="227470"/>
                                <a:pt x="78778" y="234645"/>
                              </a:cubicBezTo>
                              <a:cubicBezTo>
                                <a:pt x="88240" y="241884"/>
                                <a:pt x="101181" y="245491"/>
                                <a:pt x="117551" y="245491"/>
                              </a:cubicBezTo>
                              <a:cubicBezTo>
                                <a:pt x="134188" y="245491"/>
                                <a:pt x="146787" y="242100"/>
                                <a:pt x="155257" y="235255"/>
                              </a:cubicBezTo>
                              <a:cubicBezTo>
                                <a:pt x="163716" y="228498"/>
                                <a:pt x="168783" y="220116"/>
                                <a:pt x="170485" y="210223"/>
                              </a:cubicBezTo>
                              <a:cubicBezTo>
                                <a:pt x="172237" y="200292"/>
                                <a:pt x="173050" y="183820"/>
                                <a:pt x="173050" y="160820"/>
                              </a:cubicBezTo>
                              <a:lnTo>
                                <a:pt x="173050" y="0"/>
                              </a:lnTo>
                              <a:lnTo>
                                <a:pt x="231737" y="0"/>
                              </a:lnTo>
                              <a:lnTo>
                                <a:pt x="231737" y="152692"/>
                              </a:lnTo>
                              <a:cubicBezTo>
                                <a:pt x="231737" y="187604"/>
                                <a:pt x="230162" y="212255"/>
                                <a:pt x="226987" y="226670"/>
                              </a:cubicBezTo>
                              <a:cubicBezTo>
                                <a:pt x="223799" y="241084"/>
                                <a:pt x="217983" y="253200"/>
                                <a:pt x="209436" y="263144"/>
                              </a:cubicBezTo>
                              <a:cubicBezTo>
                                <a:pt x="200914" y="273037"/>
                                <a:pt x="189497" y="280937"/>
                                <a:pt x="175285" y="286842"/>
                              </a:cubicBezTo>
                              <a:cubicBezTo>
                                <a:pt x="160998" y="292710"/>
                                <a:pt x="142329" y="295631"/>
                                <a:pt x="119329" y="295631"/>
                              </a:cubicBezTo>
                              <a:cubicBezTo>
                                <a:pt x="91554" y="295631"/>
                                <a:pt x="70498" y="292443"/>
                                <a:pt x="56172" y="286004"/>
                              </a:cubicBezTo>
                              <a:cubicBezTo>
                                <a:pt x="41808" y="279591"/>
                                <a:pt x="30531" y="271259"/>
                                <a:pt x="22200" y="261048"/>
                              </a:cubicBezTo>
                              <a:cubicBezTo>
                                <a:pt x="13881" y="250838"/>
                                <a:pt x="8382" y="240068"/>
                                <a:pt x="5740" y="228841"/>
                              </a:cubicBezTo>
                              <a:cubicBezTo>
                                <a:pt x="1892" y="212192"/>
                                <a:pt x="0" y="187604"/>
                                <a:pt x="0" y="155054"/>
                              </a:cubicBez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928" name="Shape 13928"/>
                      <wps:cNvSpPr/>
                      <wps:spPr>
                        <a:xfrm>
                          <a:off x="294243" y="1042591"/>
                          <a:ext cx="230632" cy="290703"/>
                        </a:xfrm>
                        <a:custGeom>
                          <a:avLst/>
                          <a:gdLst/>
                          <a:ahLst/>
                          <a:cxnLst/>
                          <a:rect l="0" t="0" r="0" b="0"/>
                          <a:pathLst>
                            <a:path w="230632" h="290703">
                              <a:moveTo>
                                <a:pt x="0" y="0"/>
                              </a:moveTo>
                              <a:lnTo>
                                <a:pt x="57112" y="0"/>
                              </a:lnTo>
                              <a:lnTo>
                                <a:pt x="176098" y="194120"/>
                              </a:lnTo>
                              <a:lnTo>
                                <a:pt x="176098" y="0"/>
                              </a:lnTo>
                              <a:lnTo>
                                <a:pt x="230632" y="0"/>
                              </a:lnTo>
                              <a:lnTo>
                                <a:pt x="230632" y="290703"/>
                              </a:lnTo>
                              <a:lnTo>
                                <a:pt x="171679" y="290703"/>
                              </a:lnTo>
                              <a:lnTo>
                                <a:pt x="54534" y="101143"/>
                              </a:lnTo>
                              <a:lnTo>
                                <a:pt x="54534" y="290703"/>
                              </a:lnTo>
                              <a:lnTo>
                                <a:pt x="0" y="290703"/>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929" name="Shape 13929"/>
                      <wps:cNvSpPr/>
                      <wps:spPr>
                        <a:xfrm>
                          <a:off x="553946" y="1042595"/>
                          <a:ext cx="143935" cy="290703"/>
                        </a:xfrm>
                        <a:custGeom>
                          <a:avLst/>
                          <a:gdLst/>
                          <a:ahLst/>
                          <a:cxnLst/>
                          <a:rect l="0" t="0" r="0" b="0"/>
                          <a:pathLst>
                            <a:path w="143935" h="290703">
                              <a:moveTo>
                                <a:pt x="113233" y="0"/>
                              </a:moveTo>
                              <a:lnTo>
                                <a:pt x="143935" y="0"/>
                              </a:lnTo>
                              <a:lnTo>
                                <a:pt x="143935" y="68917"/>
                              </a:lnTo>
                              <a:lnTo>
                                <a:pt x="143523" y="67805"/>
                              </a:lnTo>
                              <a:lnTo>
                                <a:pt x="104280" y="175717"/>
                              </a:lnTo>
                              <a:lnTo>
                                <a:pt x="143935" y="175717"/>
                              </a:lnTo>
                              <a:lnTo>
                                <a:pt x="143935" y="224638"/>
                              </a:lnTo>
                              <a:lnTo>
                                <a:pt x="86208" y="224638"/>
                              </a:lnTo>
                              <a:lnTo>
                                <a:pt x="62268" y="290703"/>
                              </a:lnTo>
                              <a:lnTo>
                                <a:pt x="0" y="290703"/>
                              </a:lnTo>
                              <a:lnTo>
                                <a:pt x="113233"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930" name="Shape 13930"/>
                      <wps:cNvSpPr/>
                      <wps:spPr>
                        <a:xfrm>
                          <a:off x="697882" y="1042595"/>
                          <a:ext cx="147745" cy="290703"/>
                        </a:xfrm>
                        <a:custGeom>
                          <a:avLst/>
                          <a:gdLst/>
                          <a:ahLst/>
                          <a:cxnLst/>
                          <a:rect l="0" t="0" r="0" b="0"/>
                          <a:pathLst>
                            <a:path w="147745" h="290703">
                              <a:moveTo>
                                <a:pt x="0" y="0"/>
                              </a:moveTo>
                              <a:lnTo>
                                <a:pt x="31350" y="0"/>
                              </a:lnTo>
                              <a:lnTo>
                                <a:pt x="147745" y="290703"/>
                              </a:lnTo>
                              <a:lnTo>
                                <a:pt x="83877" y="290703"/>
                              </a:lnTo>
                              <a:lnTo>
                                <a:pt x="58477" y="224638"/>
                              </a:lnTo>
                              <a:lnTo>
                                <a:pt x="0" y="224638"/>
                              </a:lnTo>
                              <a:lnTo>
                                <a:pt x="0" y="175717"/>
                              </a:lnTo>
                              <a:lnTo>
                                <a:pt x="39656" y="175717"/>
                              </a:lnTo>
                              <a:lnTo>
                                <a:pt x="0" y="68917"/>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931" name="Shape 13931"/>
                      <wps:cNvSpPr/>
                      <wps:spPr>
                        <a:xfrm>
                          <a:off x="872973" y="1042596"/>
                          <a:ext cx="231737" cy="295631"/>
                        </a:xfrm>
                        <a:custGeom>
                          <a:avLst/>
                          <a:gdLst/>
                          <a:ahLst/>
                          <a:cxnLst/>
                          <a:rect l="0" t="0" r="0" b="0"/>
                          <a:pathLst>
                            <a:path w="231737" h="295631">
                              <a:moveTo>
                                <a:pt x="0" y="0"/>
                              </a:moveTo>
                              <a:lnTo>
                                <a:pt x="58687" y="0"/>
                              </a:lnTo>
                              <a:lnTo>
                                <a:pt x="58687" y="157429"/>
                              </a:lnTo>
                              <a:cubicBezTo>
                                <a:pt x="58687" y="182397"/>
                                <a:pt x="59436" y="198653"/>
                                <a:pt x="60858" y="206019"/>
                              </a:cubicBezTo>
                              <a:cubicBezTo>
                                <a:pt x="63373" y="217945"/>
                                <a:pt x="69367" y="227470"/>
                                <a:pt x="78778" y="234645"/>
                              </a:cubicBezTo>
                              <a:cubicBezTo>
                                <a:pt x="88265" y="241884"/>
                                <a:pt x="101181" y="245491"/>
                                <a:pt x="117551" y="245491"/>
                              </a:cubicBezTo>
                              <a:cubicBezTo>
                                <a:pt x="134214" y="245491"/>
                                <a:pt x="146787" y="242100"/>
                                <a:pt x="155258" y="235255"/>
                              </a:cubicBezTo>
                              <a:cubicBezTo>
                                <a:pt x="163716" y="228498"/>
                                <a:pt x="168796" y="220116"/>
                                <a:pt x="170485" y="210223"/>
                              </a:cubicBezTo>
                              <a:cubicBezTo>
                                <a:pt x="172263" y="200292"/>
                                <a:pt x="173050" y="183820"/>
                                <a:pt x="173050" y="160820"/>
                              </a:cubicBezTo>
                              <a:lnTo>
                                <a:pt x="173050" y="0"/>
                              </a:lnTo>
                              <a:lnTo>
                                <a:pt x="231737" y="0"/>
                              </a:lnTo>
                              <a:lnTo>
                                <a:pt x="231737" y="152692"/>
                              </a:lnTo>
                              <a:cubicBezTo>
                                <a:pt x="231737" y="187604"/>
                                <a:pt x="230188" y="212255"/>
                                <a:pt x="226987" y="226670"/>
                              </a:cubicBezTo>
                              <a:cubicBezTo>
                                <a:pt x="223825" y="241084"/>
                                <a:pt x="217983" y="253200"/>
                                <a:pt x="209461" y="263144"/>
                              </a:cubicBezTo>
                              <a:cubicBezTo>
                                <a:pt x="200939" y="273037"/>
                                <a:pt x="189497" y="280937"/>
                                <a:pt x="175311" y="286842"/>
                              </a:cubicBezTo>
                              <a:cubicBezTo>
                                <a:pt x="161023" y="292710"/>
                                <a:pt x="142342" y="295631"/>
                                <a:pt x="119329" y="295631"/>
                              </a:cubicBezTo>
                              <a:cubicBezTo>
                                <a:pt x="91580" y="295631"/>
                                <a:pt x="70548" y="292443"/>
                                <a:pt x="56172" y="286004"/>
                              </a:cubicBezTo>
                              <a:cubicBezTo>
                                <a:pt x="41821" y="279591"/>
                                <a:pt x="30531" y="271259"/>
                                <a:pt x="22200" y="261048"/>
                              </a:cubicBezTo>
                              <a:cubicBezTo>
                                <a:pt x="13881" y="250838"/>
                                <a:pt x="8407" y="240068"/>
                                <a:pt x="5766" y="228841"/>
                              </a:cubicBezTo>
                              <a:cubicBezTo>
                                <a:pt x="1892" y="212192"/>
                                <a:pt x="0" y="187604"/>
                                <a:pt x="0" y="155054"/>
                              </a:cubicBez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932" name="Shape 13932"/>
                      <wps:cNvSpPr/>
                      <wps:spPr>
                        <a:xfrm>
                          <a:off x="1175023" y="1044966"/>
                          <a:ext cx="204572" cy="288328"/>
                        </a:xfrm>
                        <a:custGeom>
                          <a:avLst/>
                          <a:gdLst/>
                          <a:ahLst/>
                          <a:cxnLst/>
                          <a:rect l="0" t="0" r="0" b="0"/>
                          <a:pathLst>
                            <a:path w="204572" h="288328">
                              <a:moveTo>
                                <a:pt x="0" y="0"/>
                              </a:moveTo>
                              <a:lnTo>
                                <a:pt x="58674" y="0"/>
                              </a:lnTo>
                              <a:lnTo>
                                <a:pt x="58674" y="239332"/>
                              </a:lnTo>
                              <a:lnTo>
                                <a:pt x="204572" y="239332"/>
                              </a:lnTo>
                              <a:lnTo>
                                <a:pt x="204572" y="288328"/>
                              </a:lnTo>
                              <a:lnTo>
                                <a:pt x="0" y="288328"/>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933" name="Shape 13933"/>
                      <wps:cNvSpPr/>
                      <wps:spPr>
                        <a:xfrm>
                          <a:off x="1390776" y="1042595"/>
                          <a:ext cx="143948" cy="290703"/>
                        </a:xfrm>
                        <a:custGeom>
                          <a:avLst/>
                          <a:gdLst/>
                          <a:ahLst/>
                          <a:cxnLst/>
                          <a:rect l="0" t="0" r="0" b="0"/>
                          <a:pathLst>
                            <a:path w="143948" h="290703">
                              <a:moveTo>
                                <a:pt x="113233" y="0"/>
                              </a:moveTo>
                              <a:lnTo>
                                <a:pt x="143948" y="0"/>
                              </a:lnTo>
                              <a:lnTo>
                                <a:pt x="143948" y="68883"/>
                              </a:lnTo>
                              <a:lnTo>
                                <a:pt x="143548" y="67805"/>
                              </a:lnTo>
                              <a:lnTo>
                                <a:pt x="104280" y="175717"/>
                              </a:lnTo>
                              <a:lnTo>
                                <a:pt x="143948" y="175717"/>
                              </a:lnTo>
                              <a:lnTo>
                                <a:pt x="143948" y="224638"/>
                              </a:lnTo>
                              <a:lnTo>
                                <a:pt x="86220" y="224638"/>
                              </a:lnTo>
                              <a:lnTo>
                                <a:pt x="62268" y="290703"/>
                              </a:lnTo>
                              <a:lnTo>
                                <a:pt x="0" y="290703"/>
                              </a:lnTo>
                              <a:lnTo>
                                <a:pt x="113233"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934" name="Shape 13934"/>
                      <wps:cNvSpPr/>
                      <wps:spPr>
                        <a:xfrm>
                          <a:off x="1534724" y="1042595"/>
                          <a:ext cx="147733" cy="290703"/>
                        </a:xfrm>
                        <a:custGeom>
                          <a:avLst/>
                          <a:gdLst/>
                          <a:ahLst/>
                          <a:cxnLst/>
                          <a:rect l="0" t="0" r="0" b="0"/>
                          <a:pathLst>
                            <a:path w="147733" h="290703">
                              <a:moveTo>
                                <a:pt x="0" y="0"/>
                              </a:moveTo>
                              <a:lnTo>
                                <a:pt x="31337" y="0"/>
                              </a:lnTo>
                              <a:lnTo>
                                <a:pt x="147733" y="290703"/>
                              </a:lnTo>
                              <a:lnTo>
                                <a:pt x="83865" y="290703"/>
                              </a:lnTo>
                              <a:lnTo>
                                <a:pt x="58490" y="224638"/>
                              </a:lnTo>
                              <a:lnTo>
                                <a:pt x="0" y="224638"/>
                              </a:lnTo>
                              <a:lnTo>
                                <a:pt x="0" y="175717"/>
                              </a:lnTo>
                              <a:lnTo>
                                <a:pt x="39669" y="175717"/>
                              </a:lnTo>
                              <a:lnTo>
                                <a:pt x="0" y="68883"/>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935" name="Shape 13935"/>
                      <wps:cNvSpPr/>
                      <wps:spPr>
                        <a:xfrm>
                          <a:off x="0" y="1393445"/>
                          <a:ext cx="41910" cy="53442"/>
                        </a:xfrm>
                        <a:custGeom>
                          <a:avLst/>
                          <a:gdLst/>
                          <a:ahLst/>
                          <a:cxnLst/>
                          <a:rect l="0" t="0" r="0" b="0"/>
                          <a:pathLst>
                            <a:path w="41910" h="53442">
                              <a:moveTo>
                                <a:pt x="0" y="0"/>
                              </a:moveTo>
                              <a:lnTo>
                                <a:pt x="10617" y="0"/>
                              </a:lnTo>
                              <a:lnTo>
                                <a:pt x="10617" y="28461"/>
                              </a:lnTo>
                              <a:cubicBezTo>
                                <a:pt x="10617" y="32982"/>
                                <a:pt x="10744" y="35903"/>
                                <a:pt x="11011" y="37236"/>
                              </a:cubicBezTo>
                              <a:cubicBezTo>
                                <a:pt x="11455" y="39395"/>
                                <a:pt x="12548" y="41123"/>
                                <a:pt x="14249" y="42418"/>
                              </a:cubicBezTo>
                              <a:cubicBezTo>
                                <a:pt x="15964" y="43726"/>
                                <a:pt x="18288" y="44374"/>
                                <a:pt x="21260" y="44374"/>
                              </a:cubicBezTo>
                              <a:cubicBezTo>
                                <a:pt x="24270" y="44374"/>
                                <a:pt x="26543" y="43752"/>
                                <a:pt x="28067" y="42520"/>
                              </a:cubicBezTo>
                              <a:cubicBezTo>
                                <a:pt x="29604" y="41300"/>
                                <a:pt x="30518" y="39789"/>
                                <a:pt x="30823" y="37998"/>
                              </a:cubicBezTo>
                              <a:cubicBezTo>
                                <a:pt x="31140" y="36195"/>
                                <a:pt x="31305" y="33223"/>
                                <a:pt x="31305" y="29070"/>
                              </a:cubicBezTo>
                              <a:lnTo>
                                <a:pt x="31305" y="0"/>
                              </a:lnTo>
                              <a:lnTo>
                                <a:pt x="41910" y="0"/>
                              </a:lnTo>
                              <a:lnTo>
                                <a:pt x="41910" y="27597"/>
                              </a:lnTo>
                              <a:cubicBezTo>
                                <a:pt x="41910" y="33909"/>
                                <a:pt x="41618" y="38367"/>
                                <a:pt x="41046" y="40970"/>
                              </a:cubicBezTo>
                              <a:cubicBezTo>
                                <a:pt x="40475" y="43574"/>
                                <a:pt x="39408" y="45771"/>
                                <a:pt x="37871" y="47561"/>
                              </a:cubicBezTo>
                              <a:cubicBezTo>
                                <a:pt x="36322" y="49352"/>
                                <a:pt x="34277" y="50787"/>
                                <a:pt x="31687" y="51841"/>
                              </a:cubicBezTo>
                              <a:cubicBezTo>
                                <a:pt x="29108" y="52921"/>
                                <a:pt x="25743" y="53442"/>
                                <a:pt x="21577" y="53442"/>
                              </a:cubicBezTo>
                              <a:cubicBezTo>
                                <a:pt x="16561" y="53442"/>
                                <a:pt x="12763" y="52857"/>
                                <a:pt x="10160" y="51702"/>
                              </a:cubicBezTo>
                              <a:cubicBezTo>
                                <a:pt x="7569" y="50546"/>
                                <a:pt x="5524" y="49047"/>
                                <a:pt x="4026" y="47180"/>
                              </a:cubicBezTo>
                              <a:cubicBezTo>
                                <a:pt x="2515" y="45339"/>
                                <a:pt x="1524" y="43396"/>
                                <a:pt x="1041" y="41364"/>
                              </a:cubicBezTo>
                              <a:cubicBezTo>
                                <a:pt x="343" y="38354"/>
                                <a:pt x="0" y="33909"/>
                                <a:pt x="0" y="28029"/>
                              </a:cubicBez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36" name="Shape 13936"/>
                      <wps:cNvSpPr/>
                      <wps:spPr>
                        <a:xfrm>
                          <a:off x="53194" y="1393448"/>
                          <a:ext cx="41694" cy="52540"/>
                        </a:xfrm>
                        <a:custGeom>
                          <a:avLst/>
                          <a:gdLst/>
                          <a:ahLst/>
                          <a:cxnLst/>
                          <a:rect l="0" t="0" r="0" b="0"/>
                          <a:pathLst>
                            <a:path w="41694" h="52540">
                              <a:moveTo>
                                <a:pt x="0" y="0"/>
                              </a:moveTo>
                              <a:lnTo>
                                <a:pt x="10325" y="0"/>
                              </a:lnTo>
                              <a:lnTo>
                                <a:pt x="31826" y="35077"/>
                              </a:lnTo>
                              <a:lnTo>
                                <a:pt x="31826" y="0"/>
                              </a:lnTo>
                              <a:lnTo>
                                <a:pt x="41694" y="0"/>
                              </a:lnTo>
                              <a:lnTo>
                                <a:pt x="41694" y="52540"/>
                              </a:lnTo>
                              <a:lnTo>
                                <a:pt x="31039"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615" name="Shape 15615"/>
                      <wps:cNvSpPr/>
                      <wps:spPr>
                        <a:xfrm>
                          <a:off x="105769" y="1393440"/>
                          <a:ext cx="10604" cy="52540"/>
                        </a:xfrm>
                        <a:custGeom>
                          <a:avLst/>
                          <a:gdLst/>
                          <a:ahLst/>
                          <a:cxnLst/>
                          <a:rect l="0" t="0" r="0" b="0"/>
                          <a:pathLst>
                            <a:path w="10604" h="52540">
                              <a:moveTo>
                                <a:pt x="0" y="0"/>
                              </a:moveTo>
                              <a:lnTo>
                                <a:pt x="10604" y="0"/>
                              </a:lnTo>
                              <a:lnTo>
                                <a:pt x="10604"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38" name="Shape 13938"/>
                      <wps:cNvSpPr/>
                      <wps:spPr>
                        <a:xfrm>
                          <a:off x="121109" y="1393448"/>
                          <a:ext cx="48933" cy="52540"/>
                        </a:xfrm>
                        <a:custGeom>
                          <a:avLst/>
                          <a:gdLst/>
                          <a:ahLst/>
                          <a:cxnLst/>
                          <a:rect l="0" t="0" r="0" b="0"/>
                          <a:pathLst>
                            <a:path w="48933" h="52540">
                              <a:moveTo>
                                <a:pt x="0" y="0"/>
                              </a:moveTo>
                              <a:lnTo>
                                <a:pt x="11506" y="0"/>
                              </a:lnTo>
                              <a:lnTo>
                                <a:pt x="24803" y="38887"/>
                              </a:lnTo>
                              <a:lnTo>
                                <a:pt x="37668" y="0"/>
                              </a:lnTo>
                              <a:lnTo>
                                <a:pt x="48933" y="0"/>
                              </a:lnTo>
                              <a:lnTo>
                                <a:pt x="30112" y="52540"/>
                              </a:lnTo>
                              <a:lnTo>
                                <a:pt x="18783"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39" name="Shape 13939"/>
                      <wps:cNvSpPr/>
                      <wps:spPr>
                        <a:xfrm>
                          <a:off x="175453" y="1393448"/>
                          <a:ext cx="39967" cy="52540"/>
                        </a:xfrm>
                        <a:custGeom>
                          <a:avLst/>
                          <a:gdLst/>
                          <a:ahLst/>
                          <a:cxnLst/>
                          <a:rect l="0" t="0" r="0" b="0"/>
                          <a:pathLst>
                            <a:path w="39967" h="52540">
                              <a:moveTo>
                                <a:pt x="0" y="0"/>
                              </a:moveTo>
                              <a:lnTo>
                                <a:pt x="38964" y="0"/>
                              </a:lnTo>
                              <a:lnTo>
                                <a:pt x="38964" y="8877"/>
                              </a:lnTo>
                              <a:lnTo>
                                <a:pt x="10604" y="8877"/>
                              </a:lnTo>
                              <a:lnTo>
                                <a:pt x="10604" y="20523"/>
                              </a:lnTo>
                              <a:lnTo>
                                <a:pt x="36982" y="20523"/>
                              </a:lnTo>
                              <a:lnTo>
                                <a:pt x="36982" y="29388"/>
                              </a:lnTo>
                              <a:lnTo>
                                <a:pt x="10604" y="29388"/>
                              </a:lnTo>
                              <a:lnTo>
                                <a:pt x="10604" y="43688"/>
                              </a:lnTo>
                              <a:lnTo>
                                <a:pt x="39967" y="43688"/>
                              </a:lnTo>
                              <a:lnTo>
                                <a:pt x="39967"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40" name="Shape 13940"/>
                      <wps:cNvSpPr/>
                      <wps:spPr>
                        <a:xfrm>
                          <a:off x="224451" y="1393439"/>
                          <a:ext cx="21330" cy="52553"/>
                        </a:xfrm>
                        <a:custGeom>
                          <a:avLst/>
                          <a:gdLst/>
                          <a:ahLst/>
                          <a:cxnLst/>
                          <a:rect l="0" t="0" r="0" b="0"/>
                          <a:pathLst>
                            <a:path w="21330" h="52553">
                              <a:moveTo>
                                <a:pt x="0" y="0"/>
                              </a:moveTo>
                              <a:lnTo>
                                <a:pt x="21330" y="0"/>
                              </a:lnTo>
                              <a:lnTo>
                                <a:pt x="21330" y="8950"/>
                              </a:lnTo>
                              <a:lnTo>
                                <a:pt x="18885" y="8890"/>
                              </a:lnTo>
                              <a:lnTo>
                                <a:pt x="10617" y="8890"/>
                              </a:lnTo>
                              <a:lnTo>
                                <a:pt x="10617" y="22225"/>
                              </a:lnTo>
                              <a:lnTo>
                                <a:pt x="18466" y="22225"/>
                              </a:lnTo>
                              <a:lnTo>
                                <a:pt x="21330" y="22034"/>
                              </a:lnTo>
                              <a:lnTo>
                                <a:pt x="21330" y="33432"/>
                              </a:lnTo>
                              <a:lnTo>
                                <a:pt x="21298" y="33388"/>
                              </a:lnTo>
                              <a:cubicBezTo>
                                <a:pt x="20295" y="32334"/>
                                <a:pt x="19228" y="31598"/>
                                <a:pt x="18110" y="31217"/>
                              </a:cubicBezTo>
                              <a:cubicBezTo>
                                <a:pt x="16980" y="30810"/>
                                <a:pt x="15202" y="30620"/>
                                <a:pt x="12763" y="30620"/>
                              </a:cubicBezTo>
                              <a:lnTo>
                                <a:pt x="10617" y="30620"/>
                              </a:lnTo>
                              <a:lnTo>
                                <a:pt x="10617"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41" name="Shape 13941"/>
                      <wps:cNvSpPr/>
                      <wps:spPr>
                        <a:xfrm>
                          <a:off x="245781" y="1393439"/>
                          <a:ext cx="25914" cy="52553"/>
                        </a:xfrm>
                        <a:custGeom>
                          <a:avLst/>
                          <a:gdLst/>
                          <a:ahLst/>
                          <a:cxnLst/>
                          <a:rect l="0" t="0" r="0" b="0"/>
                          <a:pathLst>
                            <a:path w="25914" h="52553">
                              <a:moveTo>
                                <a:pt x="0" y="0"/>
                              </a:moveTo>
                              <a:lnTo>
                                <a:pt x="1010" y="0"/>
                              </a:lnTo>
                              <a:cubicBezTo>
                                <a:pt x="6623" y="0"/>
                                <a:pt x="10700" y="470"/>
                                <a:pt x="13240" y="1422"/>
                              </a:cubicBezTo>
                              <a:cubicBezTo>
                                <a:pt x="15780" y="2362"/>
                                <a:pt x="17837" y="4039"/>
                                <a:pt x="19348" y="6464"/>
                              </a:cubicBezTo>
                              <a:cubicBezTo>
                                <a:pt x="20885" y="8877"/>
                                <a:pt x="21647" y="11633"/>
                                <a:pt x="21647" y="14732"/>
                              </a:cubicBezTo>
                              <a:cubicBezTo>
                                <a:pt x="21647" y="18682"/>
                                <a:pt x="20491" y="21933"/>
                                <a:pt x="18180" y="24511"/>
                              </a:cubicBezTo>
                              <a:cubicBezTo>
                                <a:pt x="15856" y="27064"/>
                                <a:pt x="12389" y="28689"/>
                                <a:pt x="7779" y="29362"/>
                              </a:cubicBezTo>
                              <a:cubicBezTo>
                                <a:pt x="10065" y="30696"/>
                                <a:pt x="11970" y="32169"/>
                                <a:pt x="13468" y="33769"/>
                              </a:cubicBezTo>
                              <a:cubicBezTo>
                                <a:pt x="14954" y="35370"/>
                                <a:pt x="16961" y="38214"/>
                                <a:pt x="19501" y="42304"/>
                              </a:cubicBezTo>
                              <a:lnTo>
                                <a:pt x="25914" y="52553"/>
                              </a:lnTo>
                              <a:lnTo>
                                <a:pt x="13227" y="52553"/>
                              </a:lnTo>
                              <a:lnTo>
                                <a:pt x="5556" y="41110"/>
                              </a:lnTo>
                              <a:lnTo>
                                <a:pt x="0" y="33432"/>
                              </a:lnTo>
                              <a:lnTo>
                                <a:pt x="0" y="22034"/>
                              </a:lnTo>
                              <a:lnTo>
                                <a:pt x="6674" y="21590"/>
                              </a:lnTo>
                              <a:cubicBezTo>
                                <a:pt x="7944" y="21158"/>
                                <a:pt x="8922" y="20409"/>
                                <a:pt x="9646" y="19355"/>
                              </a:cubicBezTo>
                              <a:cubicBezTo>
                                <a:pt x="10357" y="18313"/>
                                <a:pt x="10712" y="16993"/>
                                <a:pt x="10712" y="15405"/>
                              </a:cubicBezTo>
                              <a:cubicBezTo>
                                <a:pt x="10712" y="13652"/>
                                <a:pt x="10243" y="12217"/>
                                <a:pt x="9303" y="11125"/>
                              </a:cubicBezTo>
                              <a:cubicBezTo>
                                <a:pt x="8363" y="10058"/>
                                <a:pt x="7030" y="9360"/>
                                <a:pt x="5315" y="9080"/>
                              </a:cubicBezTo>
                              <a:lnTo>
                                <a:pt x="0" y="895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42" name="Shape 13942"/>
                      <wps:cNvSpPr/>
                      <wps:spPr>
                        <a:xfrm>
                          <a:off x="274737" y="1392550"/>
                          <a:ext cx="42723" cy="54369"/>
                        </a:xfrm>
                        <a:custGeom>
                          <a:avLst/>
                          <a:gdLst/>
                          <a:ahLst/>
                          <a:cxnLst/>
                          <a:rect l="0" t="0" r="0" b="0"/>
                          <a:pathLst>
                            <a:path w="42723" h="54369">
                              <a:moveTo>
                                <a:pt x="21082" y="0"/>
                              </a:moveTo>
                              <a:cubicBezTo>
                                <a:pt x="27673" y="0"/>
                                <a:pt x="32639" y="1448"/>
                                <a:pt x="35966" y="4331"/>
                              </a:cubicBezTo>
                              <a:cubicBezTo>
                                <a:pt x="39307" y="7239"/>
                                <a:pt x="41046" y="11087"/>
                                <a:pt x="41224" y="15913"/>
                              </a:cubicBezTo>
                              <a:lnTo>
                                <a:pt x="30620" y="16383"/>
                              </a:lnTo>
                              <a:cubicBezTo>
                                <a:pt x="30163" y="13678"/>
                                <a:pt x="29185" y="11748"/>
                                <a:pt x="27686" y="10554"/>
                              </a:cubicBezTo>
                              <a:cubicBezTo>
                                <a:pt x="26200" y="9373"/>
                                <a:pt x="23952" y="8776"/>
                                <a:pt x="20968" y="8776"/>
                              </a:cubicBezTo>
                              <a:cubicBezTo>
                                <a:pt x="17894" y="8776"/>
                                <a:pt x="15469" y="9411"/>
                                <a:pt x="13729" y="10681"/>
                              </a:cubicBezTo>
                              <a:cubicBezTo>
                                <a:pt x="12598" y="11493"/>
                                <a:pt x="12040" y="12586"/>
                                <a:pt x="12040" y="13944"/>
                              </a:cubicBezTo>
                              <a:cubicBezTo>
                                <a:pt x="12040" y="15189"/>
                                <a:pt x="12573" y="16243"/>
                                <a:pt x="13627" y="17132"/>
                              </a:cubicBezTo>
                              <a:cubicBezTo>
                                <a:pt x="14961" y="18263"/>
                                <a:pt x="18212" y="19418"/>
                                <a:pt x="23381" y="20650"/>
                              </a:cubicBezTo>
                              <a:cubicBezTo>
                                <a:pt x="28537" y="21857"/>
                                <a:pt x="32347" y="23127"/>
                                <a:pt x="34823" y="24422"/>
                              </a:cubicBezTo>
                              <a:cubicBezTo>
                                <a:pt x="37300" y="25730"/>
                                <a:pt x="39230" y="27508"/>
                                <a:pt x="40627" y="29756"/>
                              </a:cubicBezTo>
                              <a:cubicBezTo>
                                <a:pt x="42024" y="32029"/>
                                <a:pt x="42723" y="34811"/>
                                <a:pt x="42723" y="38138"/>
                              </a:cubicBezTo>
                              <a:cubicBezTo>
                                <a:pt x="42723" y="41148"/>
                                <a:pt x="41897" y="43967"/>
                                <a:pt x="40221" y="46596"/>
                              </a:cubicBezTo>
                              <a:cubicBezTo>
                                <a:pt x="38545" y="49225"/>
                                <a:pt x="36182" y="51181"/>
                                <a:pt x="33122" y="52464"/>
                              </a:cubicBezTo>
                              <a:cubicBezTo>
                                <a:pt x="30061" y="53734"/>
                                <a:pt x="26251" y="54369"/>
                                <a:pt x="21692" y="54369"/>
                              </a:cubicBezTo>
                              <a:cubicBezTo>
                                <a:pt x="15049" y="54369"/>
                                <a:pt x="9944" y="52832"/>
                                <a:pt x="6375" y="49771"/>
                              </a:cubicBezTo>
                              <a:cubicBezTo>
                                <a:pt x="2819" y="46698"/>
                                <a:pt x="686" y="42215"/>
                                <a:pt x="0" y="36347"/>
                              </a:cubicBezTo>
                              <a:lnTo>
                                <a:pt x="10325" y="35344"/>
                              </a:lnTo>
                              <a:cubicBezTo>
                                <a:pt x="10947" y="38798"/>
                                <a:pt x="12205" y="41351"/>
                                <a:pt x="14110" y="42977"/>
                              </a:cubicBezTo>
                              <a:cubicBezTo>
                                <a:pt x="16015" y="44590"/>
                                <a:pt x="18567" y="45402"/>
                                <a:pt x="21793" y="45402"/>
                              </a:cubicBezTo>
                              <a:cubicBezTo>
                                <a:pt x="25210" y="45402"/>
                                <a:pt x="27788" y="44691"/>
                                <a:pt x="29515" y="43243"/>
                              </a:cubicBezTo>
                              <a:cubicBezTo>
                                <a:pt x="31255" y="41796"/>
                                <a:pt x="32118" y="40107"/>
                                <a:pt x="32118" y="38176"/>
                              </a:cubicBezTo>
                              <a:cubicBezTo>
                                <a:pt x="32118" y="36932"/>
                                <a:pt x="31750" y="35865"/>
                                <a:pt x="31026" y="35001"/>
                              </a:cubicBezTo>
                              <a:cubicBezTo>
                                <a:pt x="30290" y="34138"/>
                                <a:pt x="29032" y="33363"/>
                                <a:pt x="27216" y="32728"/>
                              </a:cubicBezTo>
                              <a:cubicBezTo>
                                <a:pt x="25971" y="32296"/>
                                <a:pt x="23139" y="31521"/>
                                <a:pt x="18720" y="30429"/>
                              </a:cubicBezTo>
                              <a:cubicBezTo>
                                <a:pt x="13030" y="29020"/>
                                <a:pt x="9042" y="27292"/>
                                <a:pt x="6744" y="25235"/>
                              </a:cubicBezTo>
                              <a:cubicBezTo>
                                <a:pt x="3518" y="22327"/>
                                <a:pt x="1905" y="18809"/>
                                <a:pt x="1905" y="14656"/>
                              </a:cubicBezTo>
                              <a:cubicBezTo>
                                <a:pt x="1905" y="11976"/>
                                <a:pt x="2654" y="9474"/>
                                <a:pt x="4178" y="7150"/>
                              </a:cubicBezTo>
                              <a:cubicBezTo>
                                <a:pt x="5690" y="4826"/>
                                <a:pt x="7887" y="3048"/>
                                <a:pt x="10732" y="1829"/>
                              </a:cubicBezTo>
                              <a:cubicBezTo>
                                <a:pt x="13589" y="610"/>
                                <a:pt x="17043" y="0"/>
                                <a:pt x="21082"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616" name="Shape 15616"/>
                      <wps:cNvSpPr/>
                      <wps:spPr>
                        <a:xfrm>
                          <a:off x="326064" y="1393440"/>
                          <a:ext cx="10604" cy="52540"/>
                        </a:xfrm>
                        <a:custGeom>
                          <a:avLst/>
                          <a:gdLst/>
                          <a:ahLst/>
                          <a:cxnLst/>
                          <a:rect l="0" t="0" r="0" b="0"/>
                          <a:pathLst>
                            <a:path w="10604" h="52540">
                              <a:moveTo>
                                <a:pt x="0" y="0"/>
                              </a:moveTo>
                              <a:lnTo>
                                <a:pt x="10604" y="0"/>
                              </a:lnTo>
                              <a:lnTo>
                                <a:pt x="10604"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44" name="Shape 13944"/>
                      <wps:cNvSpPr/>
                      <wps:spPr>
                        <a:xfrm>
                          <a:off x="346753" y="1393441"/>
                          <a:ext cx="21844" cy="52553"/>
                        </a:xfrm>
                        <a:custGeom>
                          <a:avLst/>
                          <a:gdLst/>
                          <a:ahLst/>
                          <a:cxnLst/>
                          <a:rect l="0" t="0" r="0" b="0"/>
                          <a:pathLst>
                            <a:path w="21844" h="52553">
                              <a:moveTo>
                                <a:pt x="0" y="0"/>
                              </a:moveTo>
                              <a:lnTo>
                                <a:pt x="19380" y="0"/>
                              </a:lnTo>
                              <a:lnTo>
                                <a:pt x="21844" y="247"/>
                              </a:lnTo>
                              <a:lnTo>
                                <a:pt x="21844" y="9258"/>
                              </a:lnTo>
                              <a:lnTo>
                                <a:pt x="15367" y="8890"/>
                              </a:lnTo>
                              <a:lnTo>
                                <a:pt x="10604" y="8890"/>
                              </a:lnTo>
                              <a:lnTo>
                                <a:pt x="10604" y="43688"/>
                              </a:lnTo>
                              <a:lnTo>
                                <a:pt x="18529" y="43688"/>
                              </a:lnTo>
                              <a:lnTo>
                                <a:pt x="21844" y="43432"/>
                              </a:lnTo>
                              <a:lnTo>
                                <a:pt x="21844" y="52329"/>
                              </a:lnTo>
                              <a:lnTo>
                                <a:pt x="19964"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45" name="Shape 13945"/>
                      <wps:cNvSpPr/>
                      <wps:spPr>
                        <a:xfrm>
                          <a:off x="368597" y="1393688"/>
                          <a:ext cx="22200" cy="52082"/>
                        </a:xfrm>
                        <a:custGeom>
                          <a:avLst/>
                          <a:gdLst/>
                          <a:ahLst/>
                          <a:cxnLst/>
                          <a:rect l="0" t="0" r="0" b="0"/>
                          <a:pathLst>
                            <a:path w="22200" h="52082">
                              <a:moveTo>
                                <a:pt x="0" y="0"/>
                              </a:moveTo>
                              <a:lnTo>
                                <a:pt x="7544" y="756"/>
                              </a:lnTo>
                              <a:cubicBezTo>
                                <a:pt x="10617" y="1671"/>
                                <a:pt x="13259" y="3284"/>
                                <a:pt x="15469" y="5595"/>
                              </a:cubicBezTo>
                              <a:cubicBezTo>
                                <a:pt x="17666" y="7919"/>
                                <a:pt x="19329" y="10751"/>
                                <a:pt x="20485" y="14117"/>
                              </a:cubicBezTo>
                              <a:cubicBezTo>
                                <a:pt x="21628" y="17469"/>
                                <a:pt x="22200" y="21610"/>
                                <a:pt x="22200" y="26525"/>
                              </a:cubicBezTo>
                              <a:cubicBezTo>
                                <a:pt x="22200" y="30855"/>
                                <a:pt x="21666" y="34576"/>
                                <a:pt x="20587" y="37726"/>
                              </a:cubicBezTo>
                              <a:cubicBezTo>
                                <a:pt x="19266" y="41536"/>
                                <a:pt x="17399" y="44635"/>
                                <a:pt x="14961" y="46997"/>
                              </a:cubicBezTo>
                              <a:cubicBezTo>
                                <a:pt x="13119" y="48788"/>
                                <a:pt x="10630" y="50185"/>
                                <a:pt x="7506" y="51188"/>
                              </a:cubicBezTo>
                              <a:lnTo>
                                <a:pt x="0" y="52082"/>
                              </a:lnTo>
                              <a:lnTo>
                                <a:pt x="0" y="43185"/>
                              </a:lnTo>
                              <a:lnTo>
                                <a:pt x="3099" y="42946"/>
                              </a:lnTo>
                              <a:cubicBezTo>
                                <a:pt x="4813" y="42514"/>
                                <a:pt x="6248" y="41790"/>
                                <a:pt x="7379" y="40748"/>
                              </a:cubicBezTo>
                              <a:cubicBezTo>
                                <a:pt x="8509" y="39732"/>
                                <a:pt x="9449" y="38043"/>
                                <a:pt x="10160" y="35681"/>
                              </a:cubicBezTo>
                              <a:cubicBezTo>
                                <a:pt x="10884" y="33332"/>
                                <a:pt x="11239" y="30131"/>
                                <a:pt x="11239" y="26067"/>
                              </a:cubicBezTo>
                              <a:cubicBezTo>
                                <a:pt x="11239" y="22003"/>
                                <a:pt x="10884" y="18879"/>
                                <a:pt x="10160" y="16707"/>
                              </a:cubicBezTo>
                              <a:cubicBezTo>
                                <a:pt x="9449" y="14536"/>
                                <a:pt x="8446" y="12847"/>
                                <a:pt x="7150" y="11615"/>
                              </a:cubicBezTo>
                              <a:cubicBezTo>
                                <a:pt x="5855" y="10395"/>
                                <a:pt x="4216" y="9570"/>
                                <a:pt x="2248" y="9138"/>
                              </a:cubicBezTo>
                              <a:lnTo>
                                <a:pt x="0" y="901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46" name="Shape 13946"/>
                      <wps:cNvSpPr/>
                      <wps:spPr>
                        <a:xfrm>
                          <a:off x="394447" y="1393452"/>
                          <a:ext cx="26029" cy="52540"/>
                        </a:xfrm>
                        <a:custGeom>
                          <a:avLst/>
                          <a:gdLst/>
                          <a:ahLst/>
                          <a:cxnLst/>
                          <a:rect l="0" t="0" r="0" b="0"/>
                          <a:pathLst>
                            <a:path w="26029" h="52540">
                              <a:moveTo>
                                <a:pt x="20472" y="0"/>
                              </a:moveTo>
                              <a:lnTo>
                                <a:pt x="26029" y="0"/>
                              </a:lnTo>
                              <a:lnTo>
                                <a:pt x="26029" y="12444"/>
                              </a:lnTo>
                              <a:lnTo>
                                <a:pt x="25959" y="12255"/>
                              </a:lnTo>
                              <a:lnTo>
                                <a:pt x="18860" y="31750"/>
                              </a:lnTo>
                              <a:lnTo>
                                <a:pt x="26029" y="31750"/>
                              </a:lnTo>
                              <a:lnTo>
                                <a:pt x="26029" y="40602"/>
                              </a:lnTo>
                              <a:lnTo>
                                <a:pt x="15596" y="40602"/>
                              </a:lnTo>
                              <a:lnTo>
                                <a:pt x="11265"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47" name="Shape 13947"/>
                      <wps:cNvSpPr/>
                      <wps:spPr>
                        <a:xfrm>
                          <a:off x="420475"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48" name="Shape 13948"/>
                      <wps:cNvSpPr/>
                      <wps:spPr>
                        <a:xfrm>
                          <a:off x="452772" y="1393441"/>
                          <a:ext cx="21844" cy="52553"/>
                        </a:xfrm>
                        <a:custGeom>
                          <a:avLst/>
                          <a:gdLst/>
                          <a:ahLst/>
                          <a:cxnLst/>
                          <a:rect l="0" t="0" r="0" b="0"/>
                          <a:pathLst>
                            <a:path w="21844" h="52553">
                              <a:moveTo>
                                <a:pt x="0" y="0"/>
                              </a:moveTo>
                              <a:lnTo>
                                <a:pt x="19380" y="0"/>
                              </a:lnTo>
                              <a:lnTo>
                                <a:pt x="21844" y="247"/>
                              </a:lnTo>
                              <a:lnTo>
                                <a:pt x="21844" y="9258"/>
                              </a:lnTo>
                              <a:lnTo>
                                <a:pt x="15367" y="8890"/>
                              </a:lnTo>
                              <a:lnTo>
                                <a:pt x="10604" y="8890"/>
                              </a:lnTo>
                              <a:lnTo>
                                <a:pt x="10604" y="43688"/>
                              </a:lnTo>
                              <a:lnTo>
                                <a:pt x="18529" y="43688"/>
                              </a:lnTo>
                              <a:lnTo>
                                <a:pt x="21844" y="43432"/>
                              </a:lnTo>
                              <a:lnTo>
                                <a:pt x="21844" y="52329"/>
                              </a:lnTo>
                              <a:lnTo>
                                <a:pt x="19964"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49" name="Shape 13949"/>
                      <wps:cNvSpPr/>
                      <wps:spPr>
                        <a:xfrm>
                          <a:off x="474616" y="1393688"/>
                          <a:ext cx="22200" cy="52082"/>
                        </a:xfrm>
                        <a:custGeom>
                          <a:avLst/>
                          <a:gdLst/>
                          <a:ahLst/>
                          <a:cxnLst/>
                          <a:rect l="0" t="0" r="0" b="0"/>
                          <a:pathLst>
                            <a:path w="22200" h="52082">
                              <a:moveTo>
                                <a:pt x="0" y="0"/>
                              </a:moveTo>
                              <a:lnTo>
                                <a:pt x="7544" y="756"/>
                              </a:lnTo>
                              <a:cubicBezTo>
                                <a:pt x="10617" y="1671"/>
                                <a:pt x="13259" y="3284"/>
                                <a:pt x="15469" y="5595"/>
                              </a:cubicBezTo>
                              <a:cubicBezTo>
                                <a:pt x="17666" y="7919"/>
                                <a:pt x="19342" y="10751"/>
                                <a:pt x="20485" y="14117"/>
                              </a:cubicBezTo>
                              <a:cubicBezTo>
                                <a:pt x="21628" y="17469"/>
                                <a:pt x="22200" y="21610"/>
                                <a:pt x="22200" y="26525"/>
                              </a:cubicBezTo>
                              <a:cubicBezTo>
                                <a:pt x="22200" y="30855"/>
                                <a:pt x="21666" y="34576"/>
                                <a:pt x="20587" y="37726"/>
                              </a:cubicBezTo>
                              <a:cubicBezTo>
                                <a:pt x="19279" y="41536"/>
                                <a:pt x="17399" y="44635"/>
                                <a:pt x="14961" y="46997"/>
                              </a:cubicBezTo>
                              <a:cubicBezTo>
                                <a:pt x="13119" y="48788"/>
                                <a:pt x="10630" y="50185"/>
                                <a:pt x="7506" y="51188"/>
                              </a:cubicBezTo>
                              <a:lnTo>
                                <a:pt x="0" y="52082"/>
                              </a:lnTo>
                              <a:lnTo>
                                <a:pt x="0" y="43185"/>
                              </a:lnTo>
                              <a:lnTo>
                                <a:pt x="3099" y="42946"/>
                              </a:lnTo>
                              <a:cubicBezTo>
                                <a:pt x="4813" y="42514"/>
                                <a:pt x="6248" y="41790"/>
                                <a:pt x="7379" y="40748"/>
                              </a:cubicBezTo>
                              <a:cubicBezTo>
                                <a:pt x="8509" y="39732"/>
                                <a:pt x="9449" y="38043"/>
                                <a:pt x="10160" y="35681"/>
                              </a:cubicBezTo>
                              <a:cubicBezTo>
                                <a:pt x="10884" y="33332"/>
                                <a:pt x="11239" y="30131"/>
                                <a:pt x="11239" y="26067"/>
                              </a:cubicBezTo>
                              <a:cubicBezTo>
                                <a:pt x="11239" y="22003"/>
                                <a:pt x="10884" y="18879"/>
                                <a:pt x="10160" y="16707"/>
                              </a:cubicBezTo>
                              <a:cubicBezTo>
                                <a:pt x="9449" y="14536"/>
                                <a:pt x="8446" y="12847"/>
                                <a:pt x="7150" y="11615"/>
                              </a:cubicBezTo>
                              <a:cubicBezTo>
                                <a:pt x="5855" y="10395"/>
                                <a:pt x="4229" y="9570"/>
                                <a:pt x="2248" y="9138"/>
                              </a:cubicBezTo>
                              <a:lnTo>
                                <a:pt x="0" y="901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50" name="Shape 13950"/>
                      <wps:cNvSpPr/>
                      <wps:spPr>
                        <a:xfrm>
                          <a:off x="518133" y="1393452"/>
                          <a:ext cx="26029" cy="52540"/>
                        </a:xfrm>
                        <a:custGeom>
                          <a:avLst/>
                          <a:gdLst/>
                          <a:ahLst/>
                          <a:cxnLst/>
                          <a:rect l="0" t="0" r="0" b="0"/>
                          <a:pathLst>
                            <a:path w="26029" h="52540">
                              <a:moveTo>
                                <a:pt x="20472" y="0"/>
                              </a:moveTo>
                              <a:lnTo>
                                <a:pt x="26029" y="0"/>
                              </a:lnTo>
                              <a:lnTo>
                                <a:pt x="26029" y="12444"/>
                              </a:lnTo>
                              <a:lnTo>
                                <a:pt x="25959" y="12255"/>
                              </a:lnTo>
                              <a:lnTo>
                                <a:pt x="18860" y="31750"/>
                              </a:lnTo>
                              <a:lnTo>
                                <a:pt x="26029" y="31750"/>
                              </a:lnTo>
                              <a:lnTo>
                                <a:pt x="26029" y="40602"/>
                              </a:lnTo>
                              <a:lnTo>
                                <a:pt x="15596" y="40602"/>
                              </a:lnTo>
                              <a:lnTo>
                                <a:pt x="11265"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51" name="Shape 13951"/>
                      <wps:cNvSpPr/>
                      <wps:spPr>
                        <a:xfrm>
                          <a:off x="544162"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52" name="Shape 13952"/>
                      <wps:cNvSpPr/>
                      <wps:spPr>
                        <a:xfrm>
                          <a:off x="576415" y="1393445"/>
                          <a:ext cx="41910" cy="53442"/>
                        </a:xfrm>
                        <a:custGeom>
                          <a:avLst/>
                          <a:gdLst/>
                          <a:ahLst/>
                          <a:cxnLst/>
                          <a:rect l="0" t="0" r="0" b="0"/>
                          <a:pathLst>
                            <a:path w="41910" h="53442">
                              <a:moveTo>
                                <a:pt x="0" y="0"/>
                              </a:moveTo>
                              <a:lnTo>
                                <a:pt x="10617" y="0"/>
                              </a:lnTo>
                              <a:lnTo>
                                <a:pt x="10617" y="28461"/>
                              </a:lnTo>
                              <a:cubicBezTo>
                                <a:pt x="10617" y="32982"/>
                                <a:pt x="10744" y="35903"/>
                                <a:pt x="11011" y="37236"/>
                              </a:cubicBezTo>
                              <a:cubicBezTo>
                                <a:pt x="11455" y="39395"/>
                                <a:pt x="12548" y="41123"/>
                                <a:pt x="14249" y="42418"/>
                              </a:cubicBezTo>
                              <a:cubicBezTo>
                                <a:pt x="15964" y="43726"/>
                                <a:pt x="18288" y="44374"/>
                                <a:pt x="21260" y="44374"/>
                              </a:cubicBezTo>
                              <a:cubicBezTo>
                                <a:pt x="24270" y="44374"/>
                                <a:pt x="26543" y="43752"/>
                                <a:pt x="28067" y="42520"/>
                              </a:cubicBezTo>
                              <a:cubicBezTo>
                                <a:pt x="29604" y="41300"/>
                                <a:pt x="30518" y="39789"/>
                                <a:pt x="30823" y="37998"/>
                              </a:cubicBezTo>
                              <a:cubicBezTo>
                                <a:pt x="31140" y="36195"/>
                                <a:pt x="31305" y="33223"/>
                                <a:pt x="31305" y="29070"/>
                              </a:cubicBezTo>
                              <a:lnTo>
                                <a:pt x="31305" y="0"/>
                              </a:lnTo>
                              <a:lnTo>
                                <a:pt x="41910" y="0"/>
                              </a:lnTo>
                              <a:lnTo>
                                <a:pt x="41910" y="27597"/>
                              </a:lnTo>
                              <a:cubicBezTo>
                                <a:pt x="41910" y="33909"/>
                                <a:pt x="41618" y="38367"/>
                                <a:pt x="41034" y="40970"/>
                              </a:cubicBezTo>
                              <a:cubicBezTo>
                                <a:pt x="40475" y="43574"/>
                                <a:pt x="39408" y="45771"/>
                                <a:pt x="37871" y="47561"/>
                              </a:cubicBezTo>
                              <a:cubicBezTo>
                                <a:pt x="36322" y="49352"/>
                                <a:pt x="34277" y="50787"/>
                                <a:pt x="31687" y="51841"/>
                              </a:cubicBezTo>
                              <a:cubicBezTo>
                                <a:pt x="29108" y="52921"/>
                                <a:pt x="25743" y="53442"/>
                                <a:pt x="21577" y="53442"/>
                              </a:cubicBezTo>
                              <a:cubicBezTo>
                                <a:pt x="16561" y="53442"/>
                                <a:pt x="12763" y="52857"/>
                                <a:pt x="10160" y="51702"/>
                              </a:cubicBezTo>
                              <a:cubicBezTo>
                                <a:pt x="7569" y="50546"/>
                                <a:pt x="5524" y="49047"/>
                                <a:pt x="4026" y="47180"/>
                              </a:cubicBezTo>
                              <a:cubicBezTo>
                                <a:pt x="2515" y="45339"/>
                                <a:pt x="1524" y="43396"/>
                                <a:pt x="1041" y="41364"/>
                              </a:cubicBezTo>
                              <a:cubicBezTo>
                                <a:pt x="343" y="38354"/>
                                <a:pt x="0" y="33909"/>
                                <a:pt x="0" y="28029"/>
                              </a:cubicBez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53" name="Shape 13953"/>
                      <wps:cNvSpPr/>
                      <wps:spPr>
                        <a:xfrm>
                          <a:off x="625733" y="1393448"/>
                          <a:ext cx="41758" cy="52540"/>
                        </a:xfrm>
                        <a:custGeom>
                          <a:avLst/>
                          <a:gdLst/>
                          <a:ahLst/>
                          <a:cxnLst/>
                          <a:rect l="0" t="0" r="0" b="0"/>
                          <a:pathLst>
                            <a:path w="41758" h="52540">
                              <a:moveTo>
                                <a:pt x="0" y="0"/>
                              </a:moveTo>
                              <a:lnTo>
                                <a:pt x="41758" y="0"/>
                              </a:lnTo>
                              <a:lnTo>
                                <a:pt x="41758" y="8877"/>
                              </a:lnTo>
                              <a:lnTo>
                                <a:pt x="26200" y="8877"/>
                              </a:lnTo>
                              <a:lnTo>
                                <a:pt x="26200" y="52540"/>
                              </a:lnTo>
                              <a:lnTo>
                                <a:pt x="15596" y="52540"/>
                              </a:lnTo>
                              <a:lnTo>
                                <a:pt x="15596" y="8877"/>
                              </a:lnTo>
                              <a:lnTo>
                                <a:pt x="0" y="88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54" name="Shape 13954"/>
                      <wps:cNvSpPr/>
                      <wps:spPr>
                        <a:xfrm>
                          <a:off x="672187" y="1392553"/>
                          <a:ext cx="25464" cy="54296"/>
                        </a:xfrm>
                        <a:custGeom>
                          <a:avLst/>
                          <a:gdLst/>
                          <a:ahLst/>
                          <a:cxnLst/>
                          <a:rect l="0" t="0" r="0" b="0"/>
                          <a:pathLst>
                            <a:path w="25464" h="54296">
                              <a:moveTo>
                                <a:pt x="25413" y="0"/>
                              </a:moveTo>
                              <a:lnTo>
                                <a:pt x="25464" y="20"/>
                              </a:lnTo>
                              <a:lnTo>
                                <a:pt x="25464" y="9095"/>
                              </a:lnTo>
                              <a:lnTo>
                                <a:pt x="14948" y="13564"/>
                              </a:lnTo>
                              <a:cubicBezTo>
                                <a:pt x="12268" y="16561"/>
                                <a:pt x="10922" y="21082"/>
                                <a:pt x="10922" y="27140"/>
                              </a:cubicBezTo>
                              <a:cubicBezTo>
                                <a:pt x="10922" y="33083"/>
                                <a:pt x="12306" y="37592"/>
                                <a:pt x="15050" y="40665"/>
                              </a:cubicBezTo>
                              <a:lnTo>
                                <a:pt x="25464" y="45235"/>
                              </a:lnTo>
                              <a:lnTo>
                                <a:pt x="25464" y="54296"/>
                              </a:lnTo>
                              <a:lnTo>
                                <a:pt x="6922" y="47180"/>
                              </a:lnTo>
                              <a:cubicBezTo>
                                <a:pt x="2299" y="42418"/>
                                <a:pt x="0" y="35852"/>
                                <a:pt x="0" y="27495"/>
                              </a:cubicBezTo>
                              <a:cubicBezTo>
                                <a:pt x="0" y="22136"/>
                                <a:pt x="800" y="17640"/>
                                <a:pt x="2400" y="14008"/>
                              </a:cubicBezTo>
                              <a:cubicBezTo>
                                <a:pt x="3594" y="11341"/>
                                <a:pt x="5232" y="8941"/>
                                <a:pt x="7303" y="6807"/>
                              </a:cubicBezTo>
                              <a:cubicBezTo>
                                <a:pt x="9360" y="4674"/>
                                <a:pt x="11621" y="3099"/>
                                <a:pt x="14084" y="2070"/>
                              </a:cubicBezTo>
                              <a:cubicBezTo>
                                <a:pt x="17361" y="686"/>
                                <a:pt x="21133" y="0"/>
                                <a:pt x="25413"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55" name="Shape 13955"/>
                      <wps:cNvSpPr/>
                      <wps:spPr>
                        <a:xfrm>
                          <a:off x="691148" y="1379713"/>
                          <a:ext cx="6502" cy="10719"/>
                        </a:xfrm>
                        <a:custGeom>
                          <a:avLst/>
                          <a:gdLst/>
                          <a:ahLst/>
                          <a:cxnLst/>
                          <a:rect l="0" t="0" r="0" b="0"/>
                          <a:pathLst>
                            <a:path w="6502" h="10719">
                              <a:moveTo>
                                <a:pt x="4940" y="0"/>
                              </a:moveTo>
                              <a:lnTo>
                                <a:pt x="6502" y="0"/>
                              </a:lnTo>
                              <a:lnTo>
                                <a:pt x="6502" y="10581"/>
                              </a:lnTo>
                              <a:lnTo>
                                <a:pt x="6375" y="10719"/>
                              </a:lnTo>
                              <a:lnTo>
                                <a:pt x="0" y="10719"/>
                              </a:lnTo>
                              <a:lnTo>
                                <a:pt x="494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56" name="Shape 13956"/>
                      <wps:cNvSpPr/>
                      <wps:spPr>
                        <a:xfrm>
                          <a:off x="697650" y="1392573"/>
                          <a:ext cx="25502" cy="54311"/>
                        </a:xfrm>
                        <a:custGeom>
                          <a:avLst/>
                          <a:gdLst/>
                          <a:ahLst/>
                          <a:cxnLst/>
                          <a:rect l="0" t="0" r="0" b="0"/>
                          <a:pathLst>
                            <a:path w="25502" h="54311">
                              <a:moveTo>
                                <a:pt x="0" y="0"/>
                              </a:moveTo>
                              <a:lnTo>
                                <a:pt x="18542" y="7181"/>
                              </a:lnTo>
                              <a:cubicBezTo>
                                <a:pt x="23177" y="11982"/>
                                <a:pt x="25502" y="18662"/>
                                <a:pt x="25502" y="27222"/>
                              </a:cubicBezTo>
                              <a:cubicBezTo>
                                <a:pt x="25502" y="35693"/>
                                <a:pt x="23203" y="42335"/>
                                <a:pt x="18593" y="47123"/>
                              </a:cubicBezTo>
                              <a:cubicBezTo>
                                <a:pt x="13970" y="51911"/>
                                <a:pt x="7810" y="54311"/>
                                <a:pt x="89" y="54311"/>
                              </a:cubicBezTo>
                              <a:lnTo>
                                <a:pt x="0" y="54277"/>
                              </a:lnTo>
                              <a:lnTo>
                                <a:pt x="0" y="45215"/>
                              </a:lnTo>
                              <a:lnTo>
                                <a:pt x="63" y="45243"/>
                              </a:lnTo>
                              <a:cubicBezTo>
                                <a:pt x="4293" y="45243"/>
                                <a:pt x="7760" y="43719"/>
                                <a:pt x="10477" y="40671"/>
                              </a:cubicBezTo>
                              <a:cubicBezTo>
                                <a:pt x="13170" y="37636"/>
                                <a:pt x="14541" y="33064"/>
                                <a:pt x="14541" y="26968"/>
                              </a:cubicBezTo>
                              <a:cubicBezTo>
                                <a:pt x="14541" y="20935"/>
                                <a:pt x="13221" y="16452"/>
                                <a:pt x="10579" y="13493"/>
                              </a:cubicBezTo>
                              <a:cubicBezTo>
                                <a:pt x="7925" y="10534"/>
                                <a:pt x="4432" y="9048"/>
                                <a:pt x="63" y="9048"/>
                              </a:cubicBezTo>
                              <a:lnTo>
                                <a:pt x="0" y="9075"/>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57" name="Shape 13957"/>
                      <wps:cNvSpPr/>
                      <wps:spPr>
                        <a:xfrm>
                          <a:off x="697650" y="1379713"/>
                          <a:ext cx="9741" cy="10581"/>
                        </a:xfrm>
                        <a:custGeom>
                          <a:avLst/>
                          <a:gdLst/>
                          <a:ahLst/>
                          <a:cxnLst/>
                          <a:rect l="0" t="0" r="0" b="0"/>
                          <a:pathLst>
                            <a:path w="9741" h="10581">
                              <a:moveTo>
                                <a:pt x="0" y="0"/>
                              </a:moveTo>
                              <a:lnTo>
                                <a:pt x="9741" y="0"/>
                              </a:lnTo>
                              <a:lnTo>
                                <a:pt x="0" y="10581"/>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58" name="Shape 13958"/>
                      <wps:cNvSpPr/>
                      <wps:spPr>
                        <a:xfrm>
                          <a:off x="731540" y="1393448"/>
                          <a:ext cx="41694" cy="52540"/>
                        </a:xfrm>
                        <a:custGeom>
                          <a:avLst/>
                          <a:gdLst/>
                          <a:ahLst/>
                          <a:cxnLst/>
                          <a:rect l="0" t="0" r="0" b="0"/>
                          <a:pathLst>
                            <a:path w="41694" h="52540">
                              <a:moveTo>
                                <a:pt x="0" y="0"/>
                              </a:moveTo>
                              <a:lnTo>
                                <a:pt x="10325" y="0"/>
                              </a:lnTo>
                              <a:lnTo>
                                <a:pt x="31826" y="35077"/>
                              </a:lnTo>
                              <a:lnTo>
                                <a:pt x="31826" y="0"/>
                              </a:lnTo>
                              <a:lnTo>
                                <a:pt x="41694" y="0"/>
                              </a:lnTo>
                              <a:lnTo>
                                <a:pt x="41694" y="52540"/>
                              </a:lnTo>
                              <a:lnTo>
                                <a:pt x="31039"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59" name="Shape 13959"/>
                      <wps:cNvSpPr/>
                      <wps:spPr>
                        <a:xfrm>
                          <a:off x="782285" y="1392549"/>
                          <a:ext cx="25470" cy="54307"/>
                        </a:xfrm>
                        <a:custGeom>
                          <a:avLst/>
                          <a:gdLst/>
                          <a:ahLst/>
                          <a:cxnLst/>
                          <a:rect l="0" t="0" r="0" b="0"/>
                          <a:pathLst>
                            <a:path w="25470" h="54307">
                              <a:moveTo>
                                <a:pt x="25425" y="0"/>
                              </a:moveTo>
                              <a:lnTo>
                                <a:pt x="25470" y="17"/>
                              </a:lnTo>
                              <a:lnTo>
                                <a:pt x="25470" y="9092"/>
                              </a:lnTo>
                              <a:lnTo>
                                <a:pt x="14961" y="13576"/>
                              </a:lnTo>
                              <a:cubicBezTo>
                                <a:pt x="12281" y="16561"/>
                                <a:pt x="10935" y="21082"/>
                                <a:pt x="10935" y="27140"/>
                              </a:cubicBezTo>
                              <a:cubicBezTo>
                                <a:pt x="10935" y="33083"/>
                                <a:pt x="12306" y="37592"/>
                                <a:pt x="15049" y="40665"/>
                              </a:cubicBezTo>
                              <a:lnTo>
                                <a:pt x="25470" y="45238"/>
                              </a:lnTo>
                              <a:lnTo>
                                <a:pt x="25470" y="54307"/>
                              </a:lnTo>
                              <a:lnTo>
                                <a:pt x="6921" y="47180"/>
                              </a:lnTo>
                              <a:cubicBezTo>
                                <a:pt x="2311" y="42431"/>
                                <a:pt x="0" y="35852"/>
                                <a:pt x="0" y="27495"/>
                              </a:cubicBezTo>
                              <a:cubicBezTo>
                                <a:pt x="0" y="22136"/>
                                <a:pt x="800" y="17640"/>
                                <a:pt x="2400" y="14008"/>
                              </a:cubicBezTo>
                              <a:cubicBezTo>
                                <a:pt x="3607" y="11341"/>
                                <a:pt x="5245" y="8941"/>
                                <a:pt x="7302" y="6807"/>
                              </a:cubicBezTo>
                              <a:cubicBezTo>
                                <a:pt x="9372" y="4674"/>
                                <a:pt x="11633" y="3099"/>
                                <a:pt x="14097" y="2070"/>
                              </a:cubicBezTo>
                              <a:cubicBezTo>
                                <a:pt x="17374" y="686"/>
                                <a:pt x="21145" y="0"/>
                                <a:pt x="25425"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60" name="Shape 13960"/>
                      <wps:cNvSpPr/>
                      <wps:spPr>
                        <a:xfrm>
                          <a:off x="807754" y="1392566"/>
                          <a:ext cx="25508" cy="54326"/>
                        </a:xfrm>
                        <a:custGeom>
                          <a:avLst/>
                          <a:gdLst/>
                          <a:ahLst/>
                          <a:cxnLst/>
                          <a:rect l="0" t="0" r="0" b="0"/>
                          <a:pathLst>
                            <a:path w="25508" h="54326">
                              <a:moveTo>
                                <a:pt x="0" y="0"/>
                              </a:moveTo>
                              <a:lnTo>
                                <a:pt x="18536" y="7183"/>
                              </a:lnTo>
                              <a:cubicBezTo>
                                <a:pt x="23171" y="11997"/>
                                <a:pt x="25508" y="18664"/>
                                <a:pt x="25508" y="27224"/>
                              </a:cubicBezTo>
                              <a:cubicBezTo>
                                <a:pt x="25508" y="35708"/>
                                <a:pt x="23196" y="42337"/>
                                <a:pt x="18599" y="47138"/>
                              </a:cubicBezTo>
                              <a:cubicBezTo>
                                <a:pt x="13976" y="51926"/>
                                <a:pt x="7817" y="54326"/>
                                <a:pt x="95" y="54326"/>
                              </a:cubicBezTo>
                              <a:lnTo>
                                <a:pt x="0" y="54289"/>
                              </a:lnTo>
                              <a:lnTo>
                                <a:pt x="0" y="45220"/>
                              </a:lnTo>
                              <a:lnTo>
                                <a:pt x="57" y="45245"/>
                              </a:lnTo>
                              <a:cubicBezTo>
                                <a:pt x="4286" y="45245"/>
                                <a:pt x="7766" y="43734"/>
                                <a:pt x="10471" y="40673"/>
                              </a:cubicBezTo>
                              <a:cubicBezTo>
                                <a:pt x="13176" y="37638"/>
                                <a:pt x="14535" y="33066"/>
                                <a:pt x="14535" y="26970"/>
                              </a:cubicBezTo>
                              <a:cubicBezTo>
                                <a:pt x="14535" y="20950"/>
                                <a:pt x="13214" y="16467"/>
                                <a:pt x="10585" y="13495"/>
                              </a:cubicBezTo>
                              <a:cubicBezTo>
                                <a:pt x="7931" y="10536"/>
                                <a:pt x="4426" y="9050"/>
                                <a:pt x="57" y="9050"/>
                              </a:cubicBezTo>
                              <a:lnTo>
                                <a:pt x="0" y="9075"/>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61" name="Shape 13961"/>
                      <wps:cNvSpPr/>
                      <wps:spPr>
                        <a:xfrm>
                          <a:off x="841399" y="1393448"/>
                          <a:ext cx="50749" cy="52540"/>
                        </a:xfrm>
                        <a:custGeom>
                          <a:avLst/>
                          <a:gdLst/>
                          <a:ahLst/>
                          <a:cxnLst/>
                          <a:rect l="0" t="0" r="0" b="0"/>
                          <a:pathLst>
                            <a:path w="50749" h="52540">
                              <a:moveTo>
                                <a:pt x="0" y="0"/>
                              </a:moveTo>
                              <a:lnTo>
                                <a:pt x="15875" y="0"/>
                              </a:lnTo>
                              <a:lnTo>
                                <a:pt x="25400" y="35839"/>
                              </a:lnTo>
                              <a:lnTo>
                                <a:pt x="34836" y="0"/>
                              </a:lnTo>
                              <a:lnTo>
                                <a:pt x="50749" y="0"/>
                              </a:lnTo>
                              <a:lnTo>
                                <a:pt x="50749" y="52540"/>
                              </a:lnTo>
                              <a:lnTo>
                                <a:pt x="40881" y="52540"/>
                              </a:lnTo>
                              <a:lnTo>
                                <a:pt x="40881" y="11176"/>
                              </a:lnTo>
                              <a:lnTo>
                                <a:pt x="30467" y="52540"/>
                              </a:lnTo>
                              <a:lnTo>
                                <a:pt x="20244" y="52540"/>
                              </a:lnTo>
                              <a:lnTo>
                                <a:pt x="9842" y="11176"/>
                              </a:lnTo>
                              <a:lnTo>
                                <a:pt x="9842"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62" name="Shape 13962"/>
                      <wps:cNvSpPr/>
                      <wps:spPr>
                        <a:xfrm>
                          <a:off x="897344" y="1393452"/>
                          <a:ext cx="26029" cy="52540"/>
                        </a:xfrm>
                        <a:custGeom>
                          <a:avLst/>
                          <a:gdLst/>
                          <a:ahLst/>
                          <a:cxnLst/>
                          <a:rect l="0" t="0" r="0" b="0"/>
                          <a:pathLst>
                            <a:path w="26029" h="52540">
                              <a:moveTo>
                                <a:pt x="20472" y="0"/>
                              </a:moveTo>
                              <a:lnTo>
                                <a:pt x="26029" y="0"/>
                              </a:lnTo>
                              <a:lnTo>
                                <a:pt x="26029" y="12477"/>
                              </a:lnTo>
                              <a:lnTo>
                                <a:pt x="25946" y="12255"/>
                              </a:lnTo>
                              <a:lnTo>
                                <a:pt x="18860" y="31750"/>
                              </a:lnTo>
                              <a:lnTo>
                                <a:pt x="26029" y="31750"/>
                              </a:lnTo>
                              <a:lnTo>
                                <a:pt x="26029" y="40602"/>
                              </a:lnTo>
                              <a:lnTo>
                                <a:pt x="15596" y="40602"/>
                              </a:lnTo>
                              <a:lnTo>
                                <a:pt x="11265"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63" name="Shape 13963"/>
                      <wps:cNvSpPr/>
                      <wps:spPr>
                        <a:xfrm>
                          <a:off x="923373"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64" name="Shape 13964"/>
                      <wps:cNvSpPr/>
                      <wps:spPr>
                        <a:xfrm>
                          <a:off x="973646" y="1393880"/>
                          <a:ext cx="36995" cy="52108"/>
                        </a:xfrm>
                        <a:custGeom>
                          <a:avLst/>
                          <a:gdLst/>
                          <a:ahLst/>
                          <a:cxnLst/>
                          <a:rect l="0" t="0" r="0" b="0"/>
                          <a:pathLst>
                            <a:path w="36995" h="52108">
                              <a:moveTo>
                                <a:pt x="0" y="0"/>
                              </a:moveTo>
                              <a:lnTo>
                                <a:pt x="10617" y="0"/>
                              </a:lnTo>
                              <a:lnTo>
                                <a:pt x="10617" y="43256"/>
                              </a:lnTo>
                              <a:lnTo>
                                <a:pt x="36995" y="43256"/>
                              </a:lnTo>
                              <a:lnTo>
                                <a:pt x="36995" y="52108"/>
                              </a:lnTo>
                              <a:lnTo>
                                <a:pt x="0" y="52108"/>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65" name="Shape 13965"/>
                      <wps:cNvSpPr/>
                      <wps:spPr>
                        <a:xfrm>
                          <a:off x="1012856" y="1393452"/>
                          <a:ext cx="26029" cy="52540"/>
                        </a:xfrm>
                        <a:custGeom>
                          <a:avLst/>
                          <a:gdLst/>
                          <a:ahLst/>
                          <a:cxnLst/>
                          <a:rect l="0" t="0" r="0" b="0"/>
                          <a:pathLst>
                            <a:path w="26029" h="52540">
                              <a:moveTo>
                                <a:pt x="20472" y="0"/>
                              </a:moveTo>
                              <a:lnTo>
                                <a:pt x="26029" y="0"/>
                              </a:lnTo>
                              <a:lnTo>
                                <a:pt x="26029" y="12477"/>
                              </a:lnTo>
                              <a:lnTo>
                                <a:pt x="25946" y="12255"/>
                              </a:lnTo>
                              <a:lnTo>
                                <a:pt x="18860" y="31750"/>
                              </a:lnTo>
                              <a:lnTo>
                                <a:pt x="26029" y="31750"/>
                              </a:lnTo>
                              <a:lnTo>
                                <a:pt x="26029" y="40602"/>
                              </a:lnTo>
                              <a:lnTo>
                                <a:pt x="15596" y="40602"/>
                              </a:lnTo>
                              <a:lnTo>
                                <a:pt x="11265"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66" name="Shape 13966"/>
                      <wps:cNvSpPr/>
                      <wps:spPr>
                        <a:xfrm>
                          <a:off x="1038884"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67" name="Shape 13967"/>
                      <wps:cNvSpPr/>
                      <wps:spPr>
                        <a:xfrm>
                          <a:off x="1061994" y="1393448"/>
                          <a:ext cx="41758" cy="52540"/>
                        </a:xfrm>
                        <a:custGeom>
                          <a:avLst/>
                          <a:gdLst/>
                          <a:ahLst/>
                          <a:cxnLst/>
                          <a:rect l="0" t="0" r="0" b="0"/>
                          <a:pathLst>
                            <a:path w="41758" h="52540">
                              <a:moveTo>
                                <a:pt x="0" y="0"/>
                              </a:moveTo>
                              <a:lnTo>
                                <a:pt x="41758" y="0"/>
                              </a:lnTo>
                              <a:lnTo>
                                <a:pt x="41758" y="8877"/>
                              </a:lnTo>
                              <a:lnTo>
                                <a:pt x="26200" y="8877"/>
                              </a:lnTo>
                              <a:lnTo>
                                <a:pt x="26200" y="52540"/>
                              </a:lnTo>
                              <a:lnTo>
                                <a:pt x="15596" y="52540"/>
                              </a:lnTo>
                              <a:lnTo>
                                <a:pt x="15596" y="8877"/>
                              </a:lnTo>
                              <a:lnTo>
                                <a:pt x="0" y="88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617" name="Shape 15617"/>
                      <wps:cNvSpPr/>
                      <wps:spPr>
                        <a:xfrm>
                          <a:off x="1110276" y="1393440"/>
                          <a:ext cx="10605" cy="52540"/>
                        </a:xfrm>
                        <a:custGeom>
                          <a:avLst/>
                          <a:gdLst/>
                          <a:ahLst/>
                          <a:cxnLst/>
                          <a:rect l="0" t="0" r="0" b="0"/>
                          <a:pathLst>
                            <a:path w="10605" h="52540">
                              <a:moveTo>
                                <a:pt x="0" y="0"/>
                              </a:moveTo>
                              <a:lnTo>
                                <a:pt x="10605" y="0"/>
                              </a:lnTo>
                              <a:lnTo>
                                <a:pt x="10605"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69" name="Shape 13969"/>
                      <wps:cNvSpPr/>
                      <wps:spPr>
                        <a:xfrm>
                          <a:off x="1131096" y="1393448"/>
                          <a:ext cx="41694" cy="52540"/>
                        </a:xfrm>
                        <a:custGeom>
                          <a:avLst/>
                          <a:gdLst/>
                          <a:ahLst/>
                          <a:cxnLst/>
                          <a:rect l="0" t="0" r="0" b="0"/>
                          <a:pathLst>
                            <a:path w="41694" h="52540">
                              <a:moveTo>
                                <a:pt x="0" y="0"/>
                              </a:moveTo>
                              <a:lnTo>
                                <a:pt x="10325" y="0"/>
                              </a:lnTo>
                              <a:lnTo>
                                <a:pt x="31826" y="35077"/>
                              </a:lnTo>
                              <a:lnTo>
                                <a:pt x="31826" y="0"/>
                              </a:lnTo>
                              <a:lnTo>
                                <a:pt x="41694" y="0"/>
                              </a:lnTo>
                              <a:lnTo>
                                <a:pt x="41694" y="52540"/>
                              </a:lnTo>
                              <a:lnTo>
                                <a:pt x="31039"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70" name="Shape 13970"/>
                      <wps:cNvSpPr/>
                      <wps:spPr>
                        <a:xfrm>
                          <a:off x="1181842" y="1392549"/>
                          <a:ext cx="25470" cy="54307"/>
                        </a:xfrm>
                        <a:custGeom>
                          <a:avLst/>
                          <a:gdLst/>
                          <a:ahLst/>
                          <a:cxnLst/>
                          <a:rect l="0" t="0" r="0" b="0"/>
                          <a:pathLst>
                            <a:path w="25470" h="54307">
                              <a:moveTo>
                                <a:pt x="25425" y="0"/>
                              </a:moveTo>
                              <a:lnTo>
                                <a:pt x="25470" y="17"/>
                              </a:lnTo>
                              <a:lnTo>
                                <a:pt x="25470" y="9092"/>
                              </a:lnTo>
                              <a:lnTo>
                                <a:pt x="14961" y="13576"/>
                              </a:lnTo>
                              <a:cubicBezTo>
                                <a:pt x="12281" y="16561"/>
                                <a:pt x="10935" y="21082"/>
                                <a:pt x="10935" y="27140"/>
                              </a:cubicBezTo>
                              <a:cubicBezTo>
                                <a:pt x="10935" y="33083"/>
                                <a:pt x="12306" y="37592"/>
                                <a:pt x="15049" y="40665"/>
                              </a:cubicBezTo>
                              <a:lnTo>
                                <a:pt x="25470" y="45238"/>
                              </a:lnTo>
                              <a:lnTo>
                                <a:pt x="25470" y="54307"/>
                              </a:lnTo>
                              <a:lnTo>
                                <a:pt x="6921" y="47180"/>
                              </a:lnTo>
                              <a:cubicBezTo>
                                <a:pt x="2311" y="42431"/>
                                <a:pt x="0" y="35852"/>
                                <a:pt x="0" y="27495"/>
                              </a:cubicBezTo>
                              <a:cubicBezTo>
                                <a:pt x="0" y="22136"/>
                                <a:pt x="800" y="17640"/>
                                <a:pt x="2400" y="14008"/>
                              </a:cubicBezTo>
                              <a:cubicBezTo>
                                <a:pt x="3607" y="11341"/>
                                <a:pt x="5245" y="8941"/>
                                <a:pt x="7302" y="6807"/>
                              </a:cubicBezTo>
                              <a:cubicBezTo>
                                <a:pt x="9372" y="4674"/>
                                <a:pt x="11620" y="3099"/>
                                <a:pt x="14097" y="2070"/>
                              </a:cubicBezTo>
                              <a:cubicBezTo>
                                <a:pt x="17374" y="686"/>
                                <a:pt x="21145" y="0"/>
                                <a:pt x="25425"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71" name="Shape 13971"/>
                      <wps:cNvSpPr/>
                      <wps:spPr>
                        <a:xfrm>
                          <a:off x="1207312" y="1392566"/>
                          <a:ext cx="25508" cy="54326"/>
                        </a:xfrm>
                        <a:custGeom>
                          <a:avLst/>
                          <a:gdLst/>
                          <a:ahLst/>
                          <a:cxnLst/>
                          <a:rect l="0" t="0" r="0" b="0"/>
                          <a:pathLst>
                            <a:path w="25508" h="54326">
                              <a:moveTo>
                                <a:pt x="0" y="0"/>
                              </a:moveTo>
                              <a:lnTo>
                                <a:pt x="18536" y="7183"/>
                              </a:lnTo>
                              <a:cubicBezTo>
                                <a:pt x="23171" y="11997"/>
                                <a:pt x="25508" y="18664"/>
                                <a:pt x="25508" y="27224"/>
                              </a:cubicBezTo>
                              <a:cubicBezTo>
                                <a:pt x="25508" y="35708"/>
                                <a:pt x="23196" y="42337"/>
                                <a:pt x="18586" y="47138"/>
                              </a:cubicBezTo>
                              <a:cubicBezTo>
                                <a:pt x="13976" y="51926"/>
                                <a:pt x="7817" y="54326"/>
                                <a:pt x="95" y="54326"/>
                              </a:cubicBezTo>
                              <a:lnTo>
                                <a:pt x="0" y="54289"/>
                              </a:lnTo>
                              <a:lnTo>
                                <a:pt x="0" y="45220"/>
                              </a:lnTo>
                              <a:lnTo>
                                <a:pt x="57" y="45245"/>
                              </a:lnTo>
                              <a:cubicBezTo>
                                <a:pt x="4286" y="45245"/>
                                <a:pt x="7766" y="43734"/>
                                <a:pt x="10471" y="40673"/>
                              </a:cubicBezTo>
                              <a:cubicBezTo>
                                <a:pt x="13176" y="37638"/>
                                <a:pt x="14535" y="33066"/>
                                <a:pt x="14535" y="26970"/>
                              </a:cubicBezTo>
                              <a:cubicBezTo>
                                <a:pt x="14535" y="20950"/>
                                <a:pt x="13227" y="16467"/>
                                <a:pt x="10585" y="13495"/>
                              </a:cubicBezTo>
                              <a:cubicBezTo>
                                <a:pt x="7931" y="10536"/>
                                <a:pt x="4426" y="9050"/>
                                <a:pt x="57" y="9050"/>
                              </a:cubicBezTo>
                              <a:lnTo>
                                <a:pt x="0" y="9075"/>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72" name="Shape 13972"/>
                      <wps:cNvSpPr/>
                      <wps:spPr>
                        <a:xfrm>
                          <a:off x="1235748" y="1393452"/>
                          <a:ext cx="26029" cy="52540"/>
                        </a:xfrm>
                        <a:custGeom>
                          <a:avLst/>
                          <a:gdLst/>
                          <a:ahLst/>
                          <a:cxnLst/>
                          <a:rect l="0" t="0" r="0" b="0"/>
                          <a:pathLst>
                            <a:path w="26029" h="52540">
                              <a:moveTo>
                                <a:pt x="20472" y="0"/>
                              </a:moveTo>
                              <a:lnTo>
                                <a:pt x="26029" y="0"/>
                              </a:lnTo>
                              <a:lnTo>
                                <a:pt x="26029" y="12444"/>
                              </a:lnTo>
                              <a:lnTo>
                                <a:pt x="25959" y="12255"/>
                              </a:lnTo>
                              <a:lnTo>
                                <a:pt x="18860" y="31750"/>
                              </a:lnTo>
                              <a:lnTo>
                                <a:pt x="26029" y="31750"/>
                              </a:lnTo>
                              <a:lnTo>
                                <a:pt x="26029" y="40602"/>
                              </a:lnTo>
                              <a:lnTo>
                                <a:pt x="15596" y="40602"/>
                              </a:lnTo>
                              <a:lnTo>
                                <a:pt x="11265"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73" name="Shape 13973"/>
                      <wps:cNvSpPr/>
                      <wps:spPr>
                        <a:xfrm>
                          <a:off x="1261777"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74" name="Shape 13974"/>
                      <wps:cNvSpPr/>
                      <wps:spPr>
                        <a:xfrm>
                          <a:off x="1293965" y="1393448"/>
                          <a:ext cx="50749" cy="52540"/>
                        </a:xfrm>
                        <a:custGeom>
                          <a:avLst/>
                          <a:gdLst/>
                          <a:ahLst/>
                          <a:cxnLst/>
                          <a:rect l="0" t="0" r="0" b="0"/>
                          <a:pathLst>
                            <a:path w="50749" h="52540">
                              <a:moveTo>
                                <a:pt x="0" y="0"/>
                              </a:moveTo>
                              <a:lnTo>
                                <a:pt x="15875" y="0"/>
                              </a:lnTo>
                              <a:lnTo>
                                <a:pt x="25400" y="35839"/>
                              </a:lnTo>
                              <a:lnTo>
                                <a:pt x="34836" y="0"/>
                              </a:lnTo>
                              <a:lnTo>
                                <a:pt x="50749" y="0"/>
                              </a:lnTo>
                              <a:lnTo>
                                <a:pt x="50749" y="52540"/>
                              </a:lnTo>
                              <a:lnTo>
                                <a:pt x="40894" y="52540"/>
                              </a:lnTo>
                              <a:lnTo>
                                <a:pt x="40894" y="11176"/>
                              </a:lnTo>
                              <a:lnTo>
                                <a:pt x="30467" y="52540"/>
                              </a:lnTo>
                              <a:lnTo>
                                <a:pt x="20244" y="52540"/>
                              </a:lnTo>
                              <a:lnTo>
                                <a:pt x="9855" y="11176"/>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75" name="Shape 13975"/>
                      <wps:cNvSpPr/>
                      <wps:spPr>
                        <a:xfrm>
                          <a:off x="1355256" y="1393448"/>
                          <a:ext cx="39967" cy="52540"/>
                        </a:xfrm>
                        <a:custGeom>
                          <a:avLst/>
                          <a:gdLst/>
                          <a:ahLst/>
                          <a:cxnLst/>
                          <a:rect l="0" t="0" r="0" b="0"/>
                          <a:pathLst>
                            <a:path w="39967" h="52540">
                              <a:moveTo>
                                <a:pt x="0" y="0"/>
                              </a:moveTo>
                              <a:lnTo>
                                <a:pt x="38964" y="0"/>
                              </a:lnTo>
                              <a:lnTo>
                                <a:pt x="38964" y="8877"/>
                              </a:lnTo>
                              <a:lnTo>
                                <a:pt x="10605" y="8877"/>
                              </a:lnTo>
                              <a:lnTo>
                                <a:pt x="10605" y="20523"/>
                              </a:lnTo>
                              <a:lnTo>
                                <a:pt x="36982" y="20523"/>
                              </a:lnTo>
                              <a:lnTo>
                                <a:pt x="36982" y="29388"/>
                              </a:lnTo>
                              <a:lnTo>
                                <a:pt x="10605" y="29388"/>
                              </a:lnTo>
                              <a:lnTo>
                                <a:pt x="10605" y="43688"/>
                              </a:lnTo>
                              <a:lnTo>
                                <a:pt x="39967" y="43688"/>
                              </a:lnTo>
                              <a:lnTo>
                                <a:pt x="39967"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76" name="Shape 13976"/>
                      <wps:cNvSpPr/>
                      <wps:spPr>
                        <a:xfrm>
                          <a:off x="1404254" y="1393439"/>
                          <a:ext cx="21330" cy="52553"/>
                        </a:xfrm>
                        <a:custGeom>
                          <a:avLst/>
                          <a:gdLst/>
                          <a:ahLst/>
                          <a:cxnLst/>
                          <a:rect l="0" t="0" r="0" b="0"/>
                          <a:pathLst>
                            <a:path w="21330" h="52553">
                              <a:moveTo>
                                <a:pt x="0" y="0"/>
                              </a:moveTo>
                              <a:lnTo>
                                <a:pt x="21330" y="0"/>
                              </a:lnTo>
                              <a:lnTo>
                                <a:pt x="21330" y="8950"/>
                              </a:lnTo>
                              <a:lnTo>
                                <a:pt x="18885" y="8890"/>
                              </a:lnTo>
                              <a:lnTo>
                                <a:pt x="10617" y="8890"/>
                              </a:lnTo>
                              <a:lnTo>
                                <a:pt x="10617" y="22225"/>
                              </a:lnTo>
                              <a:lnTo>
                                <a:pt x="18466" y="22225"/>
                              </a:lnTo>
                              <a:lnTo>
                                <a:pt x="21330" y="22034"/>
                              </a:lnTo>
                              <a:lnTo>
                                <a:pt x="21330" y="33432"/>
                              </a:lnTo>
                              <a:lnTo>
                                <a:pt x="21298" y="33388"/>
                              </a:lnTo>
                              <a:cubicBezTo>
                                <a:pt x="20294" y="32334"/>
                                <a:pt x="19228" y="31598"/>
                                <a:pt x="18110" y="31217"/>
                              </a:cubicBezTo>
                              <a:cubicBezTo>
                                <a:pt x="16980" y="30810"/>
                                <a:pt x="15202" y="30620"/>
                                <a:pt x="12764" y="30620"/>
                              </a:cubicBezTo>
                              <a:lnTo>
                                <a:pt x="10617" y="30620"/>
                              </a:lnTo>
                              <a:lnTo>
                                <a:pt x="10617"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77" name="Shape 13977"/>
                      <wps:cNvSpPr/>
                      <wps:spPr>
                        <a:xfrm>
                          <a:off x="1425584" y="1393439"/>
                          <a:ext cx="25915" cy="52553"/>
                        </a:xfrm>
                        <a:custGeom>
                          <a:avLst/>
                          <a:gdLst/>
                          <a:ahLst/>
                          <a:cxnLst/>
                          <a:rect l="0" t="0" r="0" b="0"/>
                          <a:pathLst>
                            <a:path w="25915" h="52553">
                              <a:moveTo>
                                <a:pt x="0" y="0"/>
                              </a:moveTo>
                              <a:lnTo>
                                <a:pt x="1010" y="0"/>
                              </a:lnTo>
                              <a:cubicBezTo>
                                <a:pt x="6623" y="0"/>
                                <a:pt x="10700" y="470"/>
                                <a:pt x="13240" y="1422"/>
                              </a:cubicBezTo>
                              <a:cubicBezTo>
                                <a:pt x="15793" y="2362"/>
                                <a:pt x="17837" y="4039"/>
                                <a:pt x="19349" y="6464"/>
                              </a:cubicBezTo>
                              <a:cubicBezTo>
                                <a:pt x="20898" y="8877"/>
                                <a:pt x="21647" y="11633"/>
                                <a:pt x="21647" y="14732"/>
                              </a:cubicBezTo>
                              <a:cubicBezTo>
                                <a:pt x="21647" y="18682"/>
                                <a:pt x="20492" y="21933"/>
                                <a:pt x="18180" y="24511"/>
                              </a:cubicBezTo>
                              <a:cubicBezTo>
                                <a:pt x="15856" y="27064"/>
                                <a:pt x="12389" y="28689"/>
                                <a:pt x="7779" y="29362"/>
                              </a:cubicBezTo>
                              <a:cubicBezTo>
                                <a:pt x="10065" y="30696"/>
                                <a:pt x="11970" y="32169"/>
                                <a:pt x="13469" y="33769"/>
                              </a:cubicBezTo>
                              <a:cubicBezTo>
                                <a:pt x="14954" y="35370"/>
                                <a:pt x="16961" y="38214"/>
                                <a:pt x="19501" y="42304"/>
                              </a:cubicBezTo>
                              <a:lnTo>
                                <a:pt x="25915" y="52553"/>
                              </a:lnTo>
                              <a:lnTo>
                                <a:pt x="13227" y="52553"/>
                              </a:lnTo>
                              <a:lnTo>
                                <a:pt x="5556" y="41110"/>
                              </a:lnTo>
                              <a:lnTo>
                                <a:pt x="0" y="33432"/>
                              </a:lnTo>
                              <a:lnTo>
                                <a:pt x="0" y="22034"/>
                              </a:lnTo>
                              <a:lnTo>
                                <a:pt x="6674" y="21590"/>
                              </a:lnTo>
                              <a:cubicBezTo>
                                <a:pt x="7944" y="21158"/>
                                <a:pt x="8922" y="20409"/>
                                <a:pt x="9646" y="19355"/>
                              </a:cubicBezTo>
                              <a:cubicBezTo>
                                <a:pt x="10357" y="18313"/>
                                <a:pt x="10713" y="16993"/>
                                <a:pt x="10713" y="15405"/>
                              </a:cubicBezTo>
                              <a:cubicBezTo>
                                <a:pt x="10713" y="13652"/>
                                <a:pt x="10243" y="12217"/>
                                <a:pt x="9303" y="11125"/>
                              </a:cubicBezTo>
                              <a:cubicBezTo>
                                <a:pt x="8363" y="10058"/>
                                <a:pt x="7030" y="9360"/>
                                <a:pt x="5315" y="9080"/>
                              </a:cubicBezTo>
                              <a:lnTo>
                                <a:pt x="0" y="895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618" name="Shape 15618"/>
                      <wps:cNvSpPr/>
                      <wps:spPr>
                        <a:xfrm>
                          <a:off x="1456910" y="1393440"/>
                          <a:ext cx="10605" cy="52540"/>
                        </a:xfrm>
                        <a:custGeom>
                          <a:avLst/>
                          <a:gdLst/>
                          <a:ahLst/>
                          <a:cxnLst/>
                          <a:rect l="0" t="0" r="0" b="0"/>
                          <a:pathLst>
                            <a:path w="10605" h="52540">
                              <a:moveTo>
                                <a:pt x="0" y="0"/>
                              </a:moveTo>
                              <a:lnTo>
                                <a:pt x="10605" y="0"/>
                              </a:lnTo>
                              <a:lnTo>
                                <a:pt x="10605"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79" name="Shape 13979"/>
                      <wps:cNvSpPr/>
                      <wps:spPr>
                        <a:xfrm>
                          <a:off x="1475763" y="1392546"/>
                          <a:ext cx="45771" cy="54343"/>
                        </a:xfrm>
                        <a:custGeom>
                          <a:avLst/>
                          <a:gdLst/>
                          <a:ahLst/>
                          <a:cxnLst/>
                          <a:rect l="0" t="0" r="0" b="0"/>
                          <a:pathLst>
                            <a:path w="45771" h="54343">
                              <a:moveTo>
                                <a:pt x="24587" y="0"/>
                              </a:moveTo>
                              <a:cubicBezTo>
                                <a:pt x="31001" y="0"/>
                                <a:pt x="36233" y="1905"/>
                                <a:pt x="40246" y="5702"/>
                              </a:cubicBezTo>
                              <a:cubicBezTo>
                                <a:pt x="42634" y="7950"/>
                                <a:pt x="44425" y="11163"/>
                                <a:pt x="45631" y="15380"/>
                              </a:cubicBezTo>
                              <a:lnTo>
                                <a:pt x="35128" y="17881"/>
                              </a:lnTo>
                              <a:cubicBezTo>
                                <a:pt x="34506" y="15164"/>
                                <a:pt x="33198" y="13005"/>
                                <a:pt x="31242" y="11430"/>
                              </a:cubicBezTo>
                              <a:cubicBezTo>
                                <a:pt x="29261" y="9855"/>
                                <a:pt x="26873" y="9068"/>
                                <a:pt x="24041" y="9068"/>
                              </a:cubicBezTo>
                              <a:cubicBezTo>
                                <a:pt x="20155" y="9068"/>
                                <a:pt x="16993" y="10465"/>
                                <a:pt x="14567" y="13271"/>
                              </a:cubicBezTo>
                              <a:cubicBezTo>
                                <a:pt x="12141" y="16053"/>
                                <a:pt x="10935" y="20587"/>
                                <a:pt x="10935" y="26848"/>
                              </a:cubicBezTo>
                              <a:cubicBezTo>
                                <a:pt x="10935" y="33503"/>
                                <a:pt x="12116" y="38227"/>
                                <a:pt x="14504" y="41046"/>
                              </a:cubicBezTo>
                              <a:cubicBezTo>
                                <a:pt x="16904" y="43866"/>
                                <a:pt x="20015" y="45263"/>
                                <a:pt x="23825" y="45263"/>
                              </a:cubicBezTo>
                              <a:cubicBezTo>
                                <a:pt x="26645" y="45263"/>
                                <a:pt x="29070" y="44374"/>
                                <a:pt x="31102" y="42583"/>
                              </a:cubicBezTo>
                              <a:cubicBezTo>
                                <a:pt x="33134" y="40792"/>
                                <a:pt x="34595" y="37973"/>
                                <a:pt x="35484" y="34125"/>
                              </a:cubicBezTo>
                              <a:lnTo>
                                <a:pt x="45771" y="37389"/>
                              </a:lnTo>
                              <a:cubicBezTo>
                                <a:pt x="44183" y="43116"/>
                                <a:pt x="41567" y="47371"/>
                                <a:pt x="37897" y="50165"/>
                              </a:cubicBezTo>
                              <a:cubicBezTo>
                                <a:pt x="34227" y="52946"/>
                                <a:pt x="29578" y="54343"/>
                                <a:pt x="23940" y="54343"/>
                              </a:cubicBezTo>
                              <a:cubicBezTo>
                                <a:pt x="16967" y="54343"/>
                                <a:pt x="11227" y="51956"/>
                                <a:pt x="6731" y="47180"/>
                              </a:cubicBezTo>
                              <a:cubicBezTo>
                                <a:pt x="2235" y="42431"/>
                                <a:pt x="0" y="35916"/>
                                <a:pt x="0" y="27635"/>
                              </a:cubicBezTo>
                              <a:cubicBezTo>
                                <a:pt x="0" y="18885"/>
                                <a:pt x="2248" y="12103"/>
                                <a:pt x="6769" y="7252"/>
                              </a:cubicBezTo>
                              <a:cubicBezTo>
                                <a:pt x="11290" y="2426"/>
                                <a:pt x="17221" y="0"/>
                                <a:pt x="24587"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80" name="Shape 13980"/>
                      <wps:cNvSpPr/>
                      <wps:spPr>
                        <a:xfrm>
                          <a:off x="1525287" y="1393452"/>
                          <a:ext cx="26029" cy="52540"/>
                        </a:xfrm>
                        <a:custGeom>
                          <a:avLst/>
                          <a:gdLst/>
                          <a:ahLst/>
                          <a:cxnLst/>
                          <a:rect l="0" t="0" r="0" b="0"/>
                          <a:pathLst>
                            <a:path w="26029" h="52540">
                              <a:moveTo>
                                <a:pt x="20472" y="0"/>
                              </a:moveTo>
                              <a:lnTo>
                                <a:pt x="26029" y="0"/>
                              </a:lnTo>
                              <a:lnTo>
                                <a:pt x="26029" y="12477"/>
                              </a:lnTo>
                              <a:lnTo>
                                <a:pt x="25946" y="12255"/>
                              </a:lnTo>
                              <a:lnTo>
                                <a:pt x="18860" y="31750"/>
                              </a:lnTo>
                              <a:lnTo>
                                <a:pt x="26029" y="31750"/>
                              </a:lnTo>
                              <a:lnTo>
                                <a:pt x="26029" y="40602"/>
                              </a:lnTo>
                              <a:lnTo>
                                <a:pt x="15596" y="40602"/>
                              </a:lnTo>
                              <a:lnTo>
                                <a:pt x="11252"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81" name="Shape 13981"/>
                      <wps:cNvSpPr/>
                      <wps:spPr>
                        <a:xfrm>
                          <a:off x="1551315"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82" name="Shape 13982"/>
                      <wps:cNvSpPr/>
                      <wps:spPr>
                        <a:xfrm>
                          <a:off x="1583751" y="1393448"/>
                          <a:ext cx="41681" cy="52540"/>
                        </a:xfrm>
                        <a:custGeom>
                          <a:avLst/>
                          <a:gdLst/>
                          <a:ahLst/>
                          <a:cxnLst/>
                          <a:rect l="0" t="0" r="0" b="0"/>
                          <a:pathLst>
                            <a:path w="41681" h="52540">
                              <a:moveTo>
                                <a:pt x="0" y="0"/>
                              </a:moveTo>
                              <a:lnTo>
                                <a:pt x="10325" y="0"/>
                              </a:lnTo>
                              <a:lnTo>
                                <a:pt x="31826" y="35077"/>
                              </a:lnTo>
                              <a:lnTo>
                                <a:pt x="31826" y="0"/>
                              </a:lnTo>
                              <a:lnTo>
                                <a:pt x="41681" y="0"/>
                              </a:lnTo>
                              <a:lnTo>
                                <a:pt x="41681" y="52540"/>
                              </a:lnTo>
                              <a:lnTo>
                                <a:pt x="31039"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83" name="Shape 13983"/>
                      <wps:cNvSpPr/>
                      <wps:spPr>
                        <a:xfrm>
                          <a:off x="1631305" y="1393452"/>
                          <a:ext cx="26029" cy="52540"/>
                        </a:xfrm>
                        <a:custGeom>
                          <a:avLst/>
                          <a:gdLst/>
                          <a:ahLst/>
                          <a:cxnLst/>
                          <a:rect l="0" t="0" r="0" b="0"/>
                          <a:pathLst>
                            <a:path w="26029" h="52540">
                              <a:moveTo>
                                <a:pt x="20472" y="0"/>
                              </a:moveTo>
                              <a:lnTo>
                                <a:pt x="26029" y="0"/>
                              </a:lnTo>
                              <a:lnTo>
                                <a:pt x="26029" y="12444"/>
                              </a:lnTo>
                              <a:lnTo>
                                <a:pt x="25959" y="12255"/>
                              </a:lnTo>
                              <a:lnTo>
                                <a:pt x="18860" y="31750"/>
                              </a:lnTo>
                              <a:lnTo>
                                <a:pt x="26029" y="31750"/>
                              </a:lnTo>
                              <a:lnTo>
                                <a:pt x="26029" y="40602"/>
                              </a:lnTo>
                              <a:lnTo>
                                <a:pt x="15596" y="40602"/>
                              </a:lnTo>
                              <a:lnTo>
                                <a:pt x="11265"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84" name="Shape 13984"/>
                      <wps:cNvSpPr/>
                      <wps:spPr>
                        <a:xfrm>
                          <a:off x="1657333"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85" name="Shape 13985"/>
                      <wps:cNvSpPr/>
                      <wps:spPr>
                        <a:xfrm>
                          <a:off x="464801" y="1505624"/>
                          <a:ext cx="26594" cy="41046"/>
                        </a:xfrm>
                        <a:custGeom>
                          <a:avLst/>
                          <a:gdLst/>
                          <a:ahLst/>
                          <a:cxnLst/>
                          <a:rect l="0" t="0" r="0" b="0"/>
                          <a:pathLst>
                            <a:path w="26594" h="41046">
                              <a:moveTo>
                                <a:pt x="0" y="0"/>
                              </a:moveTo>
                              <a:lnTo>
                                <a:pt x="7810" y="0"/>
                              </a:lnTo>
                              <a:lnTo>
                                <a:pt x="13627" y="32753"/>
                              </a:lnTo>
                              <a:lnTo>
                                <a:pt x="18885" y="0"/>
                              </a:lnTo>
                              <a:lnTo>
                                <a:pt x="26594" y="0"/>
                              </a:lnTo>
                              <a:lnTo>
                                <a:pt x="18377" y="41046"/>
                              </a:lnTo>
                              <a:lnTo>
                                <a:pt x="8801" y="41046"/>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986" name="Shape 13986"/>
                      <wps:cNvSpPr/>
                      <wps:spPr>
                        <a:xfrm>
                          <a:off x="495507" y="1515831"/>
                          <a:ext cx="6756" cy="30849"/>
                        </a:xfrm>
                        <a:custGeom>
                          <a:avLst/>
                          <a:gdLst/>
                          <a:ahLst/>
                          <a:cxnLst/>
                          <a:rect l="0" t="0" r="0" b="0"/>
                          <a:pathLst>
                            <a:path w="6756" h="30849">
                              <a:moveTo>
                                <a:pt x="0" y="0"/>
                              </a:moveTo>
                              <a:lnTo>
                                <a:pt x="6756" y="0"/>
                              </a:lnTo>
                              <a:lnTo>
                                <a:pt x="6756"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619" name="Shape 15619"/>
                      <wps:cNvSpPr/>
                      <wps:spPr>
                        <a:xfrm>
                          <a:off x="495507"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988" name="Shape 13988"/>
                      <wps:cNvSpPr/>
                      <wps:spPr>
                        <a:xfrm>
                          <a:off x="507968" y="1550052"/>
                          <a:ext cx="9601" cy="6985"/>
                        </a:xfrm>
                        <a:custGeom>
                          <a:avLst/>
                          <a:gdLst/>
                          <a:ahLst/>
                          <a:cxnLst/>
                          <a:rect l="0" t="0" r="0" b="0"/>
                          <a:pathLst>
                            <a:path w="9601" h="6985">
                              <a:moveTo>
                                <a:pt x="0" y="0"/>
                              </a:moveTo>
                              <a:lnTo>
                                <a:pt x="6731" y="0"/>
                              </a:lnTo>
                              <a:cubicBezTo>
                                <a:pt x="6782" y="609"/>
                                <a:pt x="7023" y="1079"/>
                                <a:pt x="7455" y="1422"/>
                              </a:cubicBezTo>
                              <a:cubicBezTo>
                                <a:pt x="7887" y="1753"/>
                                <a:pt x="8484" y="1930"/>
                                <a:pt x="9246" y="1930"/>
                              </a:cubicBezTo>
                              <a:lnTo>
                                <a:pt x="9601" y="1767"/>
                              </a:lnTo>
                              <a:lnTo>
                                <a:pt x="9601" y="6890"/>
                              </a:lnTo>
                              <a:lnTo>
                                <a:pt x="9042" y="6985"/>
                              </a:lnTo>
                              <a:cubicBezTo>
                                <a:pt x="6121" y="6985"/>
                                <a:pt x="3899" y="6388"/>
                                <a:pt x="2362" y="5207"/>
                              </a:cubicBezTo>
                              <a:cubicBezTo>
                                <a:pt x="813" y="4013"/>
                                <a:pt x="25" y="2286"/>
                                <a:pt x="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989" name="Shape 13989"/>
                      <wps:cNvSpPr/>
                      <wps:spPr>
                        <a:xfrm>
                          <a:off x="507321" y="1514999"/>
                          <a:ext cx="10249" cy="32499"/>
                        </a:xfrm>
                        <a:custGeom>
                          <a:avLst/>
                          <a:gdLst/>
                          <a:ahLst/>
                          <a:cxnLst/>
                          <a:rect l="0" t="0" r="0" b="0"/>
                          <a:pathLst>
                            <a:path w="10249" h="32499">
                              <a:moveTo>
                                <a:pt x="7760" y="0"/>
                              </a:moveTo>
                              <a:lnTo>
                                <a:pt x="10249" y="691"/>
                              </a:lnTo>
                              <a:lnTo>
                                <a:pt x="10249" y="6012"/>
                              </a:lnTo>
                              <a:lnTo>
                                <a:pt x="10046" y="5893"/>
                              </a:lnTo>
                              <a:cubicBezTo>
                                <a:pt x="8839" y="5893"/>
                                <a:pt x="8026" y="6515"/>
                                <a:pt x="7582" y="7747"/>
                              </a:cubicBezTo>
                              <a:cubicBezTo>
                                <a:pt x="7137" y="8979"/>
                                <a:pt x="6921" y="11989"/>
                                <a:pt x="6921" y="16764"/>
                              </a:cubicBezTo>
                              <a:cubicBezTo>
                                <a:pt x="6921" y="20955"/>
                                <a:pt x="7150" y="23609"/>
                                <a:pt x="7595" y="24752"/>
                              </a:cubicBezTo>
                              <a:cubicBezTo>
                                <a:pt x="8039" y="25895"/>
                                <a:pt x="8865" y="26480"/>
                                <a:pt x="10046" y="26480"/>
                              </a:cubicBezTo>
                              <a:lnTo>
                                <a:pt x="10249" y="26332"/>
                              </a:lnTo>
                              <a:lnTo>
                                <a:pt x="10249" y="31873"/>
                              </a:lnTo>
                              <a:lnTo>
                                <a:pt x="7810" y="32499"/>
                              </a:lnTo>
                              <a:cubicBezTo>
                                <a:pt x="4915" y="32499"/>
                                <a:pt x="2896" y="31344"/>
                                <a:pt x="1727" y="29045"/>
                              </a:cubicBezTo>
                              <a:cubicBezTo>
                                <a:pt x="584" y="26746"/>
                                <a:pt x="0" y="22428"/>
                                <a:pt x="0" y="16104"/>
                              </a:cubicBezTo>
                              <a:cubicBezTo>
                                <a:pt x="0" y="10096"/>
                                <a:pt x="597" y="5906"/>
                                <a:pt x="1765" y="3543"/>
                              </a:cubicBezTo>
                              <a:cubicBezTo>
                                <a:pt x="2934" y="1181"/>
                                <a:pt x="4928" y="0"/>
                                <a:pt x="776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990" name="Shape 13990"/>
                      <wps:cNvSpPr/>
                      <wps:spPr>
                        <a:xfrm>
                          <a:off x="517569" y="1515691"/>
                          <a:ext cx="9970" cy="41251"/>
                        </a:xfrm>
                        <a:custGeom>
                          <a:avLst/>
                          <a:gdLst/>
                          <a:ahLst/>
                          <a:cxnLst/>
                          <a:rect l="0" t="0" r="0" b="0"/>
                          <a:pathLst>
                            <a:path w="9970" h="41251">
                              <a:moveTo>
                                <a:pt x="0" y="0"/>
                              </a:moveTo>
                              <a:lnTo>
                                <a:pt x="1168" y="325"/>
                              </a:lnTo>
                              <a:cubicBezTo>
                                <a:pt x="2172" y="998"/>
                                <a:pt x="2946" y="2014"/>
                                <a:pt x="3505" y="3360"/>
                              </a:cubicBezTo>
                              <a:lnTo>
                                <a:pt x="3505" y="134"/>
                              </a:lnTo>
                              <a:lnTo>
                                <a:pt x="9970" y="134"/>
                              </a:lnTo>
                              <a:lnTo>
                                <a:pt x="9970" y="28531"/>
                              </a:lnTo>
                              <a:cubicBezTo>
                                <a:pt x="9970" y="31249"/>
                                <a:pt x="9843" y="33230"/>
                                <a:pt x="9601" y="34488"/>
                              </a:cubicBezTo>
                              <a:cubicBezTo>
                                <a:pt x="9347" y="35732"/>
                                <a:pt x="8928" y="36812"/>
                                <a:pt x="8344" y="37701"/>
                              </a:cubicBezTo>
                              <a:cubicBezTo>
                                <a:pt x="7582" y="38895"/>
                                <a:pt x="6439" y="39796"/>
                                <a:pt x="4915" y="40418"/>
                              </a:cubicBezTo>
                              <a:lnTo>
                                <a:pt x="0" y="41251"/>
                              </a:lnTo>
                              <a:lnTo>
                                <a:pt x="0" y="36127"/>
                              </a:lnTo>
                              <a:lnTo>
                                <a:pt x="2349" y="35047"/>
                              </a:lnTo>
                              <a:cubicBezTo>
                                <a:pt x="2870" y="34221"/>
                                <a:pt x="3124" y="32710"/>
                                <a:pt x="3124" y="30500"/>
                              </a:cubicBezTo>
                              <a:lnTo>
                                <a:pt x="3124" y="28366"/>
                              </a:lnTo>
                              <a:cubicBezTo>
                                <a:pt x="2553" y="29522"/>
                                <a:pt x="1803" y="30386"/>
                                <a:pt x="876" y="30957"/>
                              </a:cubicBezTo>
                              <a:lnTo>
                                <a:pt x="0" y="31182"/>
                              </a:lnTo>
                              <a:lnTo>
                                <a:pt x="0" y="25641"/>
                              </a:lnTo>
                              <a:lnTo>
                                <a:pt x="2578" y="23769"/>
                              </a:lnTo>
                              <a:cubicBezTo>
                                <a:pt x="3086" y="22423"/>
                                <a:pt x="3327" y="19032"/>
                                <a:pt x="3327" y="13571"/>
                              </a:cubicBezTo>
                              <a:cubicBezTo>
                                <a:pt x="3327" y="10167"/>
                                <a:pt x="3086" y="7906"/>
                                <a:pt x="2578" y="6827"/>
                              </a:cubicBezTo>
                              <a:lnTo>
                                <a:pt x="0" y="5320"/>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991" name="Shape 13991"/>
                      <wps:cNvSpPr/>
                      <wps:spPr>
                        <a:xfrm>
                          <a:off x="533404" y="1515831"/>
                          <a:ext cx="6756" cy="30849"/>
                        </a:xfrm>
                        <a:custGeom>
                          <a:avLst/>
                          <a:gdLst/>
                          <a:ahLst/>
                          <a:cxnLst/>
                          <a:rect l="0" t="0" r="0" b="0"/>
                          <a:pathLst>
                            <a:path w="6756" h="30849">
                              <a:moveTo>
                                <a:pt x="0" y="0"/>
                              </a:moveTo>
                              <a:lnTo>
                                <a:pt x="6756" y="0"/>
                              </a:lnTo>
                              <a:lnTo>
                                <a:pt x="6756"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620" name="Shape 15620"/>
                      <wps:cNvSpPr/>
                      <wps:spPr>
                        <a:xfrm>
                          <a:off x="533404"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621" name="Shape 15621"/>
                      <wps:cNvSpPr/>
                      <wps:spPr>
                        <a:xfrm>
                          <a:off x="546015" y="1505620"/>
                          <a:ext cx="9144" cy="41046"/>
                        </a:xfrm>
                        <a:custGeom>
                          <a:avLst/>
                          <a:gdLst/>
                          <a:ahLst/>
                          <a:cxnLst/>
                          <a:rect l="0" t="0" r="0" b="0"/>
                          <a:pathLst>
                            <a:path w="9144" h="41046">
                              <a:moveTo>
                                <a:pt x="0" y="0"/>
                              </a:moveTo>
                              <a:lnTo>
                                <a:pt x="9144" y="0"/>
                              </a:lnTo>
                              <a:lnTo>
                                <a:pt x="9144" y="41046"/>
                              </a:lnTo>
                              <a:lnTo>
                                <a:pt x="0" y="41046"/>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994" name="Shape 13994"/>
                      <wps:cNvSpPr/>
                      <wps:spPr>
                        <a:xfrm>
                          <a:off x="558028" y="1526462"/>
                          <a:ext cx="10325" cy="21035"/>
                        </a:xfrm>
                        <a:custGeom>
                          <a:avLst/>
                          <a:gdLst/>
                          <a:ahLst/>
                          <a:cxnLst/>
                          <a:rect l="0" t="0" r="0" b="0"/>
                          <a:pathLst>
                            <a:path w="10325" h="21035">
                              <a:moveTo>
                                <a:pt x="10325" y="0"/>
                              </a:moveTo>
                              <a:lnTo>
                                <a:pt x="10325" y="6346"/>
                              </a:lnTo>
                              <a:lnTo>
                                <a:pt x="8407" y="7687"/>
                              </a:lnTo>
                              <a:cubicBezTo>
                                <a:pt x="7493" y="8754"/>
                                <a:pt x="7049" y="10011"/>
                                <a:pt x="7049" y="11459"/>
                              </a:cubicBezTo>
                              <a:cubicBezTo>
                                <a:pt x="7049" y="12830"/>
                                <a:pt x="7290" y="13846"/>
                                <a:pt x="7772" y="14494"/>
                              </a:cubicBezTo>
                              <a:cubicBezTo>
                                <a:pt x="8255" y="15142"/>
                                <a:pt x="9017" y="15459"/>
                                <a:pt x="10046" y="15459"/>
                              </a:cubicBezTo>
                              <a:lnTo>
                                <a:pt x="10325" y="15290"/>
                              </a:lnTo>
                              <a:lnTo>
                                <a:pt x="10325" y="20236"/>
                              </a:lnTo>
                              <a:lnTo>
                                <a:pt x="7099" y="21035"/>
                              </a:lnTo>
                              <a:cubicBezTo>
                                <a:pt x="4864" y="21035"/>
                                <a:pt x="3124" y="20247"/>
                                <a:pt x="1867" y="18660"/>
                              </a:cubicBezTo>
                              <a:cubicBezTo>
                                <a:pt x="635" y="17085"/>
                                <a:pt x="0" y="14888"/>
                                <a:pt x="0" y="12081"/>
                              </a:cubicBezTo>
                              <a:cubicBezTo>
                                <a:pt x="0" y="9541"/>
                                <a:pt x="546" y="7509"/>
                                <a:pt x="1638" y="6010"/>
                              </a:cubicBezTo>
                              <a:cubicBezTo>
                                <a:pt x="2743" y="4512"/>
                                <a:pt x="4902" y="3001"/>
                                <a:pt x="8141" y="1489"/>
                              </a:cubicBezTo>
                              <a:cubicBezTo>
                                <a:pt x="8458" y="1337"/>
                                <a:pt x="8915" y="1121"/>
                                <a:pt x="9512" y="854"/>
                              </a:cubicBezTo>
                              <a:lnTo>
                                <a:pt x="10325"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995" name="Shape 13995"/>
                      <wps:cNvSpPr/>
                      <wps:spPr>
                        <a:xfrm>
                          <a:off x="558282" y="1515107"/>
                          <a:ext cx="10071" cy="9885"/>
                        </a:xfrm>
                        <a:custGeom>
                          <a:avLst/>
                          <a:gdLst/>
                          <a:ahLst/>
                          <a:cxnLst/>
                          <a:rect l="0" t="0" r="0" b="0"/>
                          <a:pathLst>
                            <a:path w="10071" h="9885">
                              <a:moveTo>
                                <a:pt x="10071" y="0"/>
                              </a:moveTo>
                              <a:lnTo>
                                <a:pt x="10071" y="5041"/>
                              </a:lnTo>
                              <a:lnTo>
                                <a:pt x="7493" y="6024"/>
                              </a:lnTo>
                              <a:cubicBezTo>
                                <a:pt x="6909" y="6723"/>
                                <a:pt x="6617" y="7802"/>
                                <a:pt x="6617" y="9276"/>
                              </a:cubicBezTo>
                              <a:lnTo>
                                <a:pt x="6617" y="9885"/>
                              </a:lnTo>
                              <a:lnTo>
                                <a:pt x="0" y="9885"/>
                              </a:lnTo>
                              <a:cubicBezTo>
                                <a:pt x="0" y="6418"/>
                                <a:pt x="813" y="3903"/>
                                <a:pt x="2426" y="2316"/>
                              </a:cubicBezTo>
                              <a:lnTo>
                                <a:pt x="10071"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996" name="Shape 13996"/>
                      <wps:cNvSpPr/>
                      <wps:spPr>
                        <a:xfrm>
                          <a:off x="568353" y="1515061"/>
                          <a:ext cx="10820" cy="31637"/>
                        </a:xfrm>
                        <a:custGeom>
                          <a:avLst/>
                          <a:gdLst/>
                          <a:ahLst/>
                          <a:cxnLst/>
                          <a:rect l="0" t="0" r="0" b="0"/>
                          <a:pathLst>
                            <a:path w="10820" h="31637">
                              <a:moveTo>
                                <a:pt x="152" y="0"/>
                              </a:moveTo>
                              <a:cubicBezTo>
                                <a:pt x="3721" y="0"/>
                                <a:pt x="6236" y="724"/>
                                <a:pt x="7671" y="2172"/>
                              </a:cubicBezTo>
                              <a:cubicBezTo>
                                <a:pt x="9119" y="3619"/>
                                <a:pt x="9830" y="6160"/>
                                <a:pt x="9830" y="9779"/>
                              </a:cubicBezTo>
                              <a:lnTo>
                                <a:pt x="9830" y="27178"/>
                              </a:lnTo>
                              <a:cubicBezTo>
                                <a:pt x="9830" y="28042"/>
                                <a:pt x="9906" y="28816"/>
                                <a:pt x="10058" y="29515"/>
                              </a:cubicBezTo>
                              <a:cubicBezTo>
                                <a:pt x="10211" y="30226"/>
                                <a:pt x="10477" y="30912"/>
                                <a:pt x="10820" y="31610"/>
                              </a:cubicBezTo>
                              <a:lnTo>
                                <a:pt x="4216" y="31610"/>
                              </a:lnTo>
                              <a:cubicBezTo>
                                <a:pt x="4064" y="31382"/>
                                <a:pt x="3937" y="31039"/>
                                <a:pt x="3823" y="30569"/>
                              </a:cubicBezTo>
                              <a:cubicBezTo>
                                <a:pt x="3708" y="30112"/>
                                <a:pt x="3594" y="29464"/>
                                <a:pt x="3480" y="28626"/>
                              </a:cubicBezTo>
                              <a:cubicBezTo>
                                <a:pt x="2769" y="29870"/>
                                <a:pt x="1854" y="30810"/>
                                <a:pt x="724" y="31458"/>
                              </a:cubicBezTo>
                              <a:lnTo>
                                <a:pt x="0" y="31637"/>
                              </a:lnTo>
                              <a:lnTo>
                                <a:pt x="0" y="26691"/>
                              </a:lnTo>
                              <a:lnTo>
                                <a:pt x="2388" y="25247"/>
                              </a:lnTo>
                              <a:cubicBezTo>
                                <a:pt x="2984" y="24155"/>
                                <a:pt x="3277" y="22530"/>
                                <a:pt x="3277" y="20358"/>
                              </a:cubicBezTo>
                              <a:lnTo>
                                <a:pt x="3277" y="15456"/>
                              </a:lnTo>
                              <a:lnTo>
                                <a:pt x="0" y="17747"/>
                              </a:lnTo>
                              <a:lnTo>
                                <a:pt x="0" y="11401"/>
                              </a:lnTo>
                              <a:lnTo>
                                <a:pt x="3175" y="8064"/>
                              </a:lnTo>
                              <a:cubicBezTo>
                                <a:pt x="3175" y="7099"/>
                                <a:pt x="2921" y="6350"/>
                                <a:pt x="2400" y="5817"/>
                              </a:cubicBezTo>
                              <a:cubicBezTo>
                                <a:pt x="1880" y="5296"/>
                                <a:pt x="1130" y="5029"/>
                                <a:pt x="152" y="5029"/>
                              </a:cubicBezTo>
                              <a:lnTo>
                                <a:pt x="0" y="5087"/>
                              </a:lnTo>
                              <a:lnTo>
                                <a:pt x="0" y="46"/>
                              </a:lnTo>
                              <a:lnTo>
                                <a:pt x="152"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997" name="Shape 13997"/>
                      <wps:cNvSpPr/>
                      <wps:spPr>
                        <a:xfrm>
                          <a:off x="583074" y="1514997"/>
                          <a:ext cx="10236" cy="32499"/>
                        </a:xfrm>
                        <a:custGeom>
                          <a:avLst/>
                          <a:gdLst/>
                          <a:ahLst/>
                          <a:cxnLst/>
                          <a:rect l="0" t="0" r="0" b="0"/>
                          <a:pathLst>
                            <a:path w="10236" h="32499">
                              <a:moveTo>
                                <a:pt x="7595" y="0"/>
                              </a:moveTo>
                              <a:lnTo>
                                <a:pt x="10236" y="651"/>
                              </a:lnTo>
                              <a:lnTo>
                                <a:pt x="10236" y="6143"/>
                              </a:lnTo>
                              <a:lnTo>
                                <a:pt x="10033" y="5994"/>
                              </a:lnTo>
                              <a:cubicBezTo>
                                <a:pt x="8852" y="5994"/>
                                <a:pt x="8026" y="6578"/>
                                <a:pt x="7582" y="7747"/>
                              </a:cubicBezTo>
                              <a:cubicBezTo>
                                <a:pt x="7137" y="8915"/>
                                <a:pt x="6909" y="11595"/>
                                <a:pt x="6909" y="15786"/>
                              </a:cubicBezTo>
                              <a:cubicBezTo>
                                <a:pt x="6909" y="20549"/>
                                <a:pt x="7125" y="23546"/>
                                <a:pt x="7569" y="24778"/>
                              </a:cubicBezTo>
                              <a:cubicBezTo>
                                <a:pt x="8014" y="25997"/>
                                <a:pt x="8826" y="26607"/>
                                <a:pt x="10033" y="26607"/>
                              </a:cubicBezTo>
                              <a:lnTo>
                                <a:pt x="10236" y="26487"/>
                              </a:lnTo>
                              <a:lnTo>
                                <a:pt x="10236" y="31799"/>
                              </a:lnTo>
                              <a:lnTo>
                                <a:pt x="7747" y="32499"/>
                              </a:lnTo>
                              <a:cubicBezTo>
                                <a:pt x="4915" y="32499"/>
                                <a:pt x="2921" y="31318"/>
                                <a:pt x="1753" y="28956"/>
                              </a:cubicBezTo>
                              <a:cubicBezTo>
                                <a:pt x="584" y="26594"/>
                                <a:pt x="0" y="22403"/>
                                <a:pt x="0" y="16396"/>
                              </a:cubicBezTo>
                              <a:cubicBezTo>
                                <a:pt x="0" y="10185"/>
                                <a:pt x="559" y="5893"/>
                                <a:pt x="1702" y="3543"/>
                              </a:cubicBezTo>
                              <a:cubicBezTo>
                                <a:pt x="2832" y="1181"/>
                                <a:pt x="4801" y="0"/>
                                <a:pt x="7595"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998" name="Shape 13998"/>
                      <wps:cNvSpPr/>
                      <wps:spPr>
                        <a:xfrm>
                          <a:off x="593310" y="1505624"/>
                          <a:ext cx="9969" cy="41172"/>
                        </a:xfrm>
                        <a:custGeom>
                          <a:avLst/>
                          <a:gdLst/>
                          <a:ahLst/>
                          <a:cxnLst/>
                          <a:rect l="0" t="0" r="0" b="0"/>
                          <a:pathLst>
                            <a:path w="9969" h="41172">
                              <a:moveTo>
                                <a:pt x="3124" y="0"/>
                              </a:moveTo>
                              <a:lnTo>
                                <a:pt x="9969" y="0"/>
                              </a:lnTo>
                              <a:lnTo>
                                <a:pt x="9969" y="41047"/>
                              </a:lnTo>
                              <a:lnTo>
                                <a:pt x="3505" y="41047"/>
                              </a:lnTo>
                              <a:lnTo>
                                <a:pt x="3505" y="37821"/>
                              </a:lnTo>
                              <a:cubicBezTo>
                                <a:pt x="2946" y="39154"/>
                                <a:pt x="2172" y="40157"/>
                                <a:pt x="1168" y="40843"/>
                              </a:cubicBezTo>
                              <a:lnTo>
                                <a:pt x="0" y="41172"/>
                              </a:lnTo>
                              <a:lnTo>
                                <a:pt x="0" y="35859"/>
                              </a:lnTo>
                              <a:lnTo>
                                <a:pt x="2578" y="34341"/>
                              </a:lnTo>
                              <a:cubicBezTo>
                                <a:pt x="3086" y="33249"/>
                                <a:pt x="3327" y="31001"/>
                                <a:pt x="3327" y="27610"/>
                              </a:cubicBezTo>
                              <a:cubicBezTo>
                                <a:pt x="3327" y="22162"/>
                                <a:pt x="3086" y="18758"/>
                                <a:pt x="2578" y="17399"/>
                              </a:cubicBezTo>
                              <a:lnTo>
                                <a:pt x="0" y="15516"/>
                              </a:lnTo>
                              <a:lnTo>
                                <a:pt x="0" y="10023"/>
                              </a:lnTo>
                              <a:lnTo>
                                <a:pt x="864" y="10236"/>
                              </a:lnTo>
                              <a:cubicBezTo>
                                <a:pt x="1816" y="10795"/>
                                <a:pt x="2565" y="11671"/>
                                <a:pt x="3124" y="12814"/>
                              </a:cubicBezTo>
                              <a:lnTo>
                                <a:pt x="3124"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999" name="Shape 13999"/>
                      <wps:cNvSpPr/>
                      <wps:spPr>
                        <a:xfrm>
                          <a:off x="608559" y="1526462"/>
                          <a:ext cx="10325" cy="21035"/>
                        </a:xfrm>
                        <a:custGeom>
                          <a:avLst/>
                          <a:gdLst/>
                          <a:ahLst/>
                          <a:cxnLst/>
                          <a:rect l="0" t="0" r="0" b="0"/>
                          <a:pathLst>
                            <a:path w="10325" h="21035">
                              <a:moveTo>
                                <a:pt x="10325" y="0"/>
                              </a:moveTo>
                              <a:lnTo>
                                <a:pt x="10325" y="6346"/>
                              </a:lnTo>
                              <a:lnTo>
                                <a:pt x="8407" y="7687"/>
                              </a:lnTo>
                              <a:cubicBezTo>
                                <a:pt x="7493" y="8754"/>
                                <a:pt x="7049" y="10011"/>
                                <a:pt x="7049" y="11459"/>
                              </a:cubicBezTo>
                              <a:cubicBezTo>
                                <a:pt x="7049" y="12830"/>
                                <a:pt x="7290" y="13846"/>
                                <a:pt x="7772" y="14494"/>
                              </a:cubicBezTo>
                              <a:cubicBezTo>
                                <a:pt x="8255" y="15142"/>
                                <a:pt x="9004" y="15459"/>
                                <a:pt x="10046" y="15459"/>
                              </a:cubicBezTo>
                              <a:lnTo>
                                <a:pt x="10325" y="15290"/>
                              </a:lnTo>
                              <a:lnTo>
                                <a:pt x="10325" y="20236"/>
                              </a:lnTo>
                              <a:lnTo>
                                <a:pt x="7099" y="21035"/>
                              </a:lnTo>
                              <a:cubicBezTo>
                                <a:pt x="4864" y="21035"/>
                                <a:pt x="3112" y="20247"/>
                                <a:pt x="1867" y="18660"/>
                              </a:cubicBezTo>
                              <a:cubicBezTo>
                                <a:pt x="622" y="17085"/>
                                <a:pt x="0" y="14888"/>
                                <a:pt x="0" y="12081"/>
                              </a:cubicBezTo>
                              <a:cubicBezTo>
                                <a:pt x="0" y="9541"/>
                                <a:pt x="546" y="7509"/>
                                <a:pt x="1638" y="6010"/>
                              </a:cubicBezTo>
                              <a:cubicBezTo>
                                <a:pt x="2730" y="4512"/>
                                <a:pt x="4902" y="3001"/>
                                <a:pt x="8141" y="1489"/>
                              </a:cubicBezTo>
                              <a:cubicBezTo>
                                <a:pt x="8458" y="1337"/>
                                <a:pt x="8915" y="1121"/>
                                <a:pt x="9512" y="854"/>
                              </a:cubicBezTo>
                              <a:lnTo>
                                <a:pt x="10325"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00" name="Shape 14000"/>
                      <wps:cNvSpPr/>
                      <wps:spPr>
                        <a:xfrm>
                          <a:off x="608813" y="1515107"/>
                          <a:ext cx="10071" cy="9885"/>
                        </a:xfrm>
                        <a:custGeom>
                          <a:avLst/>
                          <a:gdLst/>
                          <a:ahLst/>
                          <a:cxnLst/>
                          <a:rect l="0" t="0" r="0" b="0"/>
                          <a:pathLst>
                            <a:path w="10071" h="9885">
                              <a:moveTo>
                                <a:pt x="10071" y="0"/>
                              </a:moveTo>
                              <a:lnTo>
                                <a:pt x="10071" y="5041"/>
                              </a:lnTo>
                              <a:lnTo>
                                <a:pt x="7493" y="6024"/>
                              </a:lnTo>
                              <a:cubicBezTo>
                                <a:pt x="6909" y="6723"/>
                                <a:pt x="6617" y="7802"/>
                                <a:pt x="6617" y="9276"/>
                              </a:cubicBezTo>
                              <a:lnTo>
                                <a:pt x="6617" y="9885"/>
                              </a:lnTo>
                              <a:lnTo>
                                <a:pt x="0" y="9885"/>
                              </a:lnTo>
                              <a:cubicBezTo>
                                <a:pt x="0" y="6418"/>
                                <a:pt x="813" y="3903"/>
                                <a:pt x="2426" y="2316"/>
                              </a:cubicBezTo>
                              <a:lnTo>
                                <a:pt x="10071"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01" name="Shape 14001"/>
                      <wps:cNvSpPr/>
                      <wps:spPr>
                        <a:xfrm>
                          <a:off x="618884" y="1515061"/>
                          <a:ext cx="10820" cy="31637"/>
                        </a:xfrm>
                        <a:custGeom>
                          <a:avLst/>
                          <a:gdLst/>
                          <a:ahLst/>
                          <a:cxnLst/>
                          <a:rect l="0" t="0" r="0" b="0"/>
                          <a:pathLst>
                            <a:path w="10820" h="31637">
                              <a:moveTo>
                                <a:pt x="152" y="0"/>
                              </a:moveTo>
                              <a:cubicBezTo>
                                <a:pt x="3721" y="0"/>
                                <a:pt x="6236" y="724"/>
                                <a:pt x="7671" y="2172"/>
                              </a:cubicBezTo>
                              <a:cubicBezTo>
                                <a:pt x="9106" y="3619"/>
                                <a:pt x="9830" y="6160"/>
                                <a:pt x="9830" y="9779"/>
                              </a:cubicBezTo>
                              <a:lnTo>
                                <a:pt x="9830" y="27178"/>
                              </a:lnTo>
                              <a:cubicBezTo>
                                <a:pt x="9830" y="28042"/>
                                <a:pt x="9906" y="28816"/>
                                <a:pt x="10058" y="29515"/>
                              </a:cubicBezTo>
                              <a:cubicBezTo>
                                <a:pt x="10211" y="30226"/>
                                <a:pt x="10465" y="30912"/>
                                <a:pt x="10820" y="31610"/>
                              </a:cubicBezTo>
                              <a:lnTo>
                                <a:pt x="4216" y="31610"/>
                              </a:lnTo>
                              <a:cubicBezTo>
                                <a:pt x="4064" y="31382"/>
                                <a:pt x="3937" y="31039"/>
                                <a:pt x="3823" y="30569"/>
                              </a:cubicBezTo>
                              <a:cubicBezTo>
                                <a:pt x="3708" y="30112"/>
                                <a:pt x="3594" y="29464"/>
                                <a:pt x="3480" y="28626"/>
                              </a:cubicBezTo>
                              <a:cubicBezTo>
                                <a:pt x="2769" y="29870"/>
                                <a:pt x="1854" y="30810"/>
                                <a:pt x="724" y="31458"/>
                              </a:cubicBezTo>
                              <a:lnTo>
                                <a:pt x="0" y="31637"/>
                              </a:lnTo>
                              <a:lnTo>
                                <a:pt x="0" y="26691"/>
                              </a:lnTo>
                              <a:lnTo>
                                <a:pt x="2388" y="25247"/>
                              </a:lnTo>
                              <a:cubicBezTo>
                                <a:pt x="2985" y="24155"/>
                                <a:pt x="3277" y="22530"/>
                                <a:pt x="3277" y="20358"/>
                              </a:cubicBezTo>
                              <a:lnTo>
                                <a:pt x="3277" y="15456"/>
                              </a:lnTo>
                              <a:lnTo>
                                <a:pt x="0" y="17747"/>
                              </a:lnTo>
                              <a:lnTo>
                                <a:pt x="0" y="11401"/>
                              </a:lnTo>
                              <a:lnTo>
                                <a:pt x="3175" y="8064"/>
                              </a:lnTo>
                              <a:cubicBezTo>
                                <a:pt x="3175" y="7099"/>
                                <a:pt x="2921" y="6350"/>
                                <a:pt x="2400" y="5817"/>
                              </a:cubicBezTo>
                              <a:cubicBezTo>
                                <a:pt x="1880" y="5296"/>
                                <a:pt x="1130" y="5029"/>
                                <a:pt x="152" y="5029"/>
                              </a:cubicBezTo>
                              <a:lnTo>
                                <a:pt x="0" y="5087"/>
                              </a:lnTo>
                              <a:lnTo>
                                <a:pt x="0" y="46"/>
                              </a:lnTo>
                              <a:lnTo>
                                <a:pt x="152"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02" name="Shape 14002"/>
                      <wps:cNvSpPr/>
                      <wps:spPr>
                        <a:xfrm>
                          <a:off x="647805" y="1505624"/>
                          <a:ext cx="32690" cy="41046"/>
                        </a:xfrm>
                        <a:custGeom>
                          <a:avLst/>
                          <a:gdLst/>
                          <a:ahLst/>
                          <a:cxnLst/>
                          <a:rect l="0" t="0" r="0" b="0"/>
                          <a:pathLst>
                            <a:path w="32690" h="41046">
                              <a:moveTo>
                                <a:pt x="0" y="0"/>
                              </a:moveTo>
                              <a:lnTo>
                                <a:pt x="10985" y="0"/>
                              </a:lnTo>
                              <a:lnTo>
                                <a:pt x="16345" y="26568"/>
                              </a:lnTo>
                              <a:lnTo>
                                <a:pt x="21704" y="0"/>
                              </a:lnTo>
                              <a:lnTo>
                                <a:pt x="32690" y="0"/>
                              </a:lnTo>
                              <a:lnTo>
                                <a:pt x="32690" y="41046"/>
                              </a:lnTo>
                              <a:lnTo>
                                <a:pt x="25718" y="41046"/>
                              </a:lnTo>
                              <a:lnTo>
                                <a:pt x="25883" y="4635"/>
                              </a:lnTo>
                              <a:lnTo>
                                <a:pt x="18580" y="41046"/>
                              </a:lnTo>
                              <a:lnTo>
                                <a:pt x="14110" y="41046"/>
                              </a:lnTo>
                              <a:lnTo>
                                <a:pt x="6807" y="4635"/>
                              </a:lnTo>
                              <a:lnTo>
                                <a:pt x="6998" y="41046"/>
                              </a:lnTo>
                              <a:lnTo>
                                <a:pt x="0" y="41046"/>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03" name="Shape 14003"/>
                      <wps:cNvSpPr/>
                      <wps:spPr>
                        <a:xfrm>
                          <a:off x="686744" y="1515831"/>
                          <a:ext cx="6756" cy="30849"/>
                        </a:xfrm>
                        <a:custGeom>
                          <a:avLst/>
                          <a:gdLst/>
                          <a:ahLst/>
                          <a:cxnLst/>
                          <a:rect l="0" t="0" r="0" b="0"/>
                          <a:pathLst>
                            <a:path w="6756" h="30849">
                              <a:moveTo>
                                <a:pt x="0" y="0"/>
                              </a:moveTo>
                              <a:lnTo>
                                <a:pt x="6756" y="0"/>
                              </a:lnTo>
                              <a:lnTo>
                                <a:pt x="6756"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622" name="Shape 15622"/>
                      <wps:cNvSpPr/>
                      <wps:spPr>
                        <a:xfrm>
                          <a:off x="686744"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05" name="Shape 14005"/>
                      <wps:cNvSpPr/>
                      <wps:spPr>
                        <a:xfrm>
                          <a:off x="699405" y="1514997"/>
                          <a:ext cx="19418" cy="31674"/>
                        </a:xfrm>
                        <a:custGeom>
                          <a:avLst/>
                          <a:gdLst/>
                          <a:ahLst/>
                          <a:cxnLst/>
                          <a:rect l="0" t="0" r="0" b="0"/>
                          <a:pathLst>
                            <a:path w="19418" h="31674">
                              <a:moveTo>
                                <a:pt x="12814" y="0"/>
                              </a:moveTo>
                              <a:cubicBezTo>
                                <a:pt x="14948" y="0"/>
                                <a:pt x="16574" y="648"/>
                                <a:pt x="17716" y="1931"/>
                              </a:cubicBezTo>
                              <a:cubicBezTo>
                                <a:pt x="18847" y="3200"/>
                                <a:pt x="19418" y="5042"/>
                                <a:pt x="19418" y="7442"/>
                              </a:cubicBezTo>
                              <a:lnTo>
                                <a:pt x="19418" y="31674"/>
                              </a:lnTo>
                              <a:lnTo>
                                <a:pt x="12852" y="31674"/>
                              </a:lnTo>
                              <a:lnTo>
                                <a:pt x="12852" y="10986"/>
                              </a:lnTo>
                              <a:cubicBezTo>
                                <a:pt x="12852" y="9182"/>
                                <a:pt x="12637" y="7900"/>
                                <a:pt x="12192" y="7163"/>
                              </a:cubicBezTo>
                              <a:cubicBezTo>
                                <a:pt x="11760" y="6426"/>
                                <a:pt x="11024" y="6058"/>
                                <a:pt x="9982" y="6058"/>
                              </a:cubicBezTo>
                              <a:cubicBezTo>
                                <a:pt x="8852" y="6058"/>
                                <a:pt x="8039" y="6515"/>
                                <a:pt x="7544" y="7417"/>
                              </a:cubicBezTo>
                              <a:cubicBezTo>
                                <a:pt x="7049" y="8318"/>
                                <a:pt x="6807" y="9855"/>
                                <a:pt x="6807" y="12027"/>
                              </a:cubicBezTo>
                              <a:lnTo>
                                <a:pt x="6807" y="31674"/>
                              </a:lnTo>
                              <a:lnTo>
                                <a:pt x="0" y="31674"/>
                              </a:lnTo>
                              <a:lnTo>
                                <a:pt x="0" y="826"/>
                              </a:lnTo>
                              <a:lnTo>
                                <a:pt x="6655" y="826"/>
                              </a:lnTo>
                              <a:lnTo>
                                <a:pt x="6655" y="3950"/>
                              </a:lnTo>
                              <a:cubicBezTo>
                                <a:pt x="7366" y="2654"/>
                                <a:pt x="8242" y="1676"/>
                                <a:pt x="9271" y="1003"/>
                              </a:cubicBezTo>
                              <a:cubicBezTo>
                                <a:pt x="10312" y="343"/>
                                <a:pt x="11481" y="0"/>
                                <a:pt x="12814"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06" name="Shape 14006"/>
                      <wps:cNvSpPr/>
                      <wps:spPr>
                        <a:xfrm>
                          <a:off x="723808" y="1515026"/>
                          <a:ext cx="10243" cy="32471"/>
                        </a:xfrm>
                        <a:custGeom>
                          <a:avLst/>
                          <a:gdLst/>
                          <a:ahLst/>
                          <a:cxnLst/>
                          <a:rect l="0" t="0" r="0" b="0"/>
                          <a:pathLst>
                            <a:path w="10243" h="32471">
                              <a:moveTo>
                                <a:pt x="10243" y="0"/>
                              </a:moveTo>
                              <a:lnTo>
                                <a:pt x="10243" y="5435"/>
                              </a:lnTo>
                              <a:lnTo>
                                <a:pt x="10236" y="5432"/>
                              </a:lnTo>
                              <a:cubicBezTo>
                                <a:pt x="9030" y="5432"/>
                                <a:pt x="8179" y="5851"/>
                                <a:pt x="7671" y="6677"/>
                              </a:cubicBezTo>
                              <a:cubicBezTo>
                                <a:pt x="7163" y="7515"/>
                                <a:pt x="6909" y="8950"/>
                                <a:pt x="6909" y="11008"/>
                              </a:cubicBezTo>
                              <a:cubicBezTo>
                                <a:pt x="6947" y="11592"/>
                                <a:pt x="6960" y="12036"/>
                                <a:pt x="6960" y="12316"/>
                              </a:cubicBezTo>
                              <a:lnTo>
                                <a:pt x="10243" y="12316"/>
                              </a:lnTo>
                              <a:lnTo>
                                <a:pt x="10243" y="17218"/>
                              </a:lnTo>
                              <a:lnTo>
                                <a:pt x="7036" y="17218"/>
                              </a:lnTo>
                              <a:cubicBezTo>
                                <a:pt x="6998" y="17459"/>
                                <a:pt x="6985" y="17700"/>
                                <a:pt x="6972" y="17955"/>
                              </a:cubicBezTo>
                              <a:cubicBezTo>
                                <a:pt x="6960" y="18209"/>
                                <a:pt x="6960" y="18628"/>
                                <a:pt x="6960" y="19199"/>
                              </a:cubicBezTo>
                              <a:cubicBezTo>
                                <a:pt x="6960" y="22120"/>
                                <a:pt x="7214" y="24178"/>
                                <a:pt x="7734" y="25359"/>
                              </a:cubicBezTo>
                              <a:lnTo>
                                <a:pt x="10243" y="27031"/>
                              </a:lnTo>
                              <a:lnTo>
                                <a:pt x="10243" y="32469"/>
                              </a:lnTo>
                              <a:lnTo>
                                <a:pt x="10236" y="32471"/>
                              </a:lnTo>
                              <a:cubicBezTo>
                                <a:pt x="8407" y="32471"/>
                                <a:pt x="6871" y="32229"/>
                                <a:pt x="5639" y="31747"/>
                              </a:cubicBezTo>
                              <a:cubicBezTo>
                                <a:pt x="4407" y="31277"/>
                                <a:pt x="3391" y="30528"/>
                                <a:pt x="2591" y="29512"/>
                              </a:cubicBezTo>
                              <a:cubicBezTo>
                                <a:pt x="1638" y="28318"/>
                                <a:pt x="965" y="26819"/>
                                <a:pt x="584" y="25016"/>
                              </a:cubicBezTo>
                              <a:cubicBezTo>
                                <a:pt x="190" y="23187"/>
                                <a:pt x="0" y="19936"/>
                                <a:pt x="0" y="15224"/>
                              </a:cubicBezTo>
                              <a:cubicBezTo>
                                <a:pt x="0" y="11478"/>
                                <a:pt x="165" y="8798"/>
                                <a:pt x="508" y="7172"/>
                              </a:cubicBezTo>
                              <a:cubicBezTo>
                                <a:pt x="838" y="5559"/>
                                <a:pt x="1422" y="4239"/>
                                <a:pt x="2235" y="3197"/>
                              </a:cubicBezTo>
                              <a:cubicBezTo>
                                <a:pt x="3086" y="2130"/>
                                <a:pt x="4178" y="1330"/>
                                <a:pt x="5550" y="784"/>
                              </a:cubicBezTo>
                              <a:lnTo>
                                <a:pt x="10243"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07" name="Shape 14007"/>
                      <wps:cNvSpPr/>
                      <wps:spPr>
                        <a:xfrm>
                          <a:off x="734051" y="1536092"/>
                          <a:ext cx="10014" cy="11403"/>
                        </a:xfrm>
                        <a:custGeom>
                          <a:avLst/>
                          <a:gdLst/>
                          <a:ahLst/>
                          <a:cxnLst/>
                          <a:rect l="0" t="0" r="0" b="0"/>
                          <a:pathLst>
                            <a:path w="10014" h="11403">
                              <a:moveTo>
                                <a:pt x="3550" y="0"/>
                              </a:moveTo>
                              <a:lnTo>
                                <a:pt x="9963" y="0"/>
                              </a:lnTo>
                              <a:cubicBezTo>
                                <a:pt x="9963" y="140"/>
                                <a:pt x="9963" y="343"/>
                                <a:pt x="9989" y="610"/>
                              </a:cubicBezTo>
                              <a:cubicBezTo>
                                <a:pt x="10001" y="876"/>
                                <a:pt x="10014" y="1067"/>
                                <a:pt x="10014" y="1194"/>
                              </a:cubicBezTo>
                              <a:cubicBezTo>
                                <a:pt x="10014" y="4712"/>
                                <a:pt x="9214" y="7303"/>
                                <a:pt x="7614" y="8941"/>
                              </a:cubicBezTo>
                              <a:lnTo>
                                <a:pt x="0" y="11403"/>
                              </a:lnTo>
                              <a:lnTo>
                                <a:pt x="0" y="5965"/>
                              </a:lnTo>
                              <a:lnTo>
                                <a:pt x="121" y="6045"/>
                              </a:lnTo>
                              <a:cubicBezTo>
                                <a:pt x="1327" y="6045"/>
                                <a:pt x="2204" y="5575"/>
                                <a:pt x="2737" y="4623"/>
                              </a:cubicBezTo>
                              <a:cubicBezTo>
                                <a:pt x="3283" y="3670"/>
                                <a:pt x="3550" y="2121"/>
                                <a:pt x="355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08" name="Shape 14008"/>
                      <wps:cNvSpPr/>
                      <wps:spPr>
                        <a:xfrm>
                          <a:off x="734051" y="1514997"/>
                          <a:ext cx="10166" cy="17247"/>
                        </a:xfrm>
                        <a:custGeom>
                          <a:avLst/>
                          <a:gdLst/>
                          <a:ahLst/>
                          <a:cxnLst/>
                          <a:rect l="0" t="0" r="0" b="0"/>
                          <a:pathLst>
                            <a:path w="10166" h="17247">
                              <a:moveTo>
                                <a:pt x="172" y="0"/>
                              </a:moveTo>
                              <a:cubicBezTo>
                                <a:pt x="1987" y="0"/>
                                <a:pt x="3550" y="292"/>
                                <a:pt x="4858" y="876"/>
                              </a:cubicBezTo>
                              <a:cubicBezTo>
                                <a:pt x="6178" y="1448"/>
                                <a:pt x="7271" y="2324"/>
                                <a:pt x="8134" y="3492"/>
                              </a:cubicBezTo>
                              <a:cubicBezTo>
                                <a:pt x="8858" y="4534"/>
                                <a:pt x="9379" y="5817"/>
                                <a:pt x="9697" y="7379"/>
                              </a:cubicBezTo>
                              <a:cubicBezTo>
                                <a:pt x="10001" y="8928"/>
                                <a:pt x="10166" y="11443"/>
                                <a:pt x="10166" y="14910"/>
                              </a:cubicBezTo>
                              <a:lnTo>
                                <a:pt x="10166" y="17247"/>
                              </a:lnTo>
                              <a:lnTo>
                                <a:pt x="0" y="17247"/>
                              </a:lnTo>
                              <a:lnTo>
                                <a:pt x="0" y="12344"/>
                              </a:lnTo>
                              <a:lnTo>
                                <a:pt x="3334" y="12344"/>
                              </a:lnTo>
                              <a:lnTo>
                                <a:pt x="3334" y="11036"/>
                              </a:lnTo>
                              <a:cubicBezTo>
                                <a:pt x="3334" y="8928"/>
                                <a:pt x="3080" y="7468"/>
                                <a:pt x="2585" y="6667"/>
                              </a:cubicBezTo>
                              <a:lnTo>
                                <a:pt x="0" y="5464"/>
                              </a:lnTo>
                              <a:lnTo>
                                <a:pt x="0" y="29"/>
                              </a:lnTo>
                              <a:lnTo>
                                <a:pt x="172"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09" name="Shape 14009"/>
                      <wps:cNvSpPr/>
                      <wps:spPr>
                        <a:xfrm>
                          <a:off x="748589" y="1514997"/>
                          <a:ext cx="10243" cy="32499"/>
                        </a:xfrm>
                        <a:custGeom>
                          <a:avLst/>
                          <a:gdLst/>
                          <a:ahLst/>
                          <a:cxnLst/>
                          <a:rect l="0" t="0" r="0" b="0"/>
                          <a:pathLst>
                            <a:path w="10243" h="32499">
                              <a:moveTo>
                                <a:pt x="7595" y="0"/>
                              </a:moveTo>
                              <a:lnTo>
                                <a:pt x="10243" y="650"/>
                              </a:lnTo>
                              <a:lnTo>
                                <a:pt x="10243" y="6147"/>
                              </a:lnTo>
                              <a:lnTo>
                                <a:pt x="10033" y="5994"/>
                              </a:lnTo>
                              <a:cubicBezTo>
                                <a:pt x="8852" y="5994"/>
                                <a:pt x="8026" y="6578"/>
                                <a:pt x="7582" y="7747"/>
                              </a:cubicBezTo>
                              <a:cubicBezTo>
                                <a:pt x="7138" y="8915"/>
                                <a:pt x="6909" y="11595"/>
                                <a:pt x="6909" y="15786"/>
                              </a:cubicBezTo>
                              <a:cubicBezTo>
                                <a:pt x="6909" y="20549"/>
                                <a:pt x="7138" y="23546"/>
                                <a:pt x="7569" y="24778"/>
                              </a:cubicBezTo>
                              <a:cubicBezTo>
                                <a:pt x="8014" y="25997"/>
                                <a:pt x="8839" y="26607"/>
                                <a:pt x="10033" y="26607"/>
                              </a:cubicBezTo>
                              <a:lnTo>
                                <a:pt x="10243" y="26483"/>
                              </a:lnTo>
                              <a:lnTo>
                                <a:pt x="10243" y="31797"/>
                              </a:lnTo>
                              <a:lnTo>
                                <a:pt x="7747" y="32499"/>
                              </a:lnTo>
                              <a:cubicBezTo>
                                <a:pt x="4915" y="32499"/>
                                <a:pt x="2921" y="31318"/>
                                <a:pt x="1753" y="28956"/>
                              </a:cubicBezTo>
                              <a:cubicBezTo>
                                <a:pt x="584" y="26594"/>
                                <a:pt x="0" y="22403"/>
                                <a:pt x="0" y="16396"/>
                              </a:cubicBezTo>
                              <a:cubicBezTo>
                                <a:pt x="0" y="10185"/>
                                <a:pt x="559" y="5893"/>
                                <a:pt x="1702" y="3543"/>
                              </a:cubicBezTo>
                              <a:cubicBezTo>
                                <a:pt x="2832" y="1181"/>
                                <a:pt x="4801" y="0"/>
                                <a:pt x="7595"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10" name="Shape 14010"/>
                      <wps:cNvSpPr/>
                      <wps:spPr>
                        <a:xfrm>
                          <a:off x="758831" y="1505624"/>
                          <a:ext cx="9963" cy="41170"/>
                        </a:xfrm>
                        <a:custGeom>
                          <a:avLst/>
                          <a:gdLst/>
                          <a:ahLst/>
                          <a:cxnLst/>
                          <a:rect l="0" t="0" r="0" b="0"/>
                          <a:pathLst>
                            <a:path w="9963" h="41170">
                              <a:moveTo>
                                <a:pt x="3131" y="0"/>
                              </a:moveTo>
                              <a:lnTo>
                                <a:pt x="9963" y="0"/>
                              </a:lnTo>
                              <a:lnTo>
                                <a:pt x="9963" y="41047"/>
                              </a:lnTo>
                              <a:lnTo>
                                <a:pt x="3512" y="41047"/>
                              </a:lnTo>
                              <a:lnTo>
                                <a:pt x="3512" y="37821"/>
                              </a:lnTo>
                              <a:cubicBezTo>
                                <a:pt x="2953" y="39154"/>
                                <a:pt x="2165" y="40157"/>
                                <a:pt x="1162" y="40843"/>
                              </a:cubicBezTo>
                              <a:lnTo>
                                <a:pt x="0" y="41170"/>
                              </a:lnTo>
                              <a:lnTo>
                                <a:pt x="0" y="35856"/>
                              </a:lnTo>
                              <a:lnTo>
                                <a:pt x="2572" y="34341"/>
                              </a:lnTo>
                              <a:cubicBezTo>
                                <a:pt x="3080" y="33249"/>
                                <a:pt x="3334" y="31001"/>
                                <a:pt x="3334" y="27610"/>
                              </a:cubicBezTo>
                              <a:cubicBezTo>
                                <a:pt x="3334" y="22162"/>
                                <a:pt x="3080" y="18758"/>
                                <a:pt x="2572" y="17399"/>
                              </a:cubicBezTo>
                              <a:lnTo>
                                <a:pt x="0" y="15520"/>
                              </a:lnTo>
                              <a:lnTo>
                                <a:pt x="0" y="10023"/>
                              </a:lnTo>
                              <a:lnTo>
                                <a:pt x="870" y="10236"/>
                              </a:lnTo>
                              <a:cubicBezTo>
                                <a:pt x="1810" y="10795"/>
                                <a:pt x="2572" y="11671"/>
                                <a:pt x="3131" y="12814"/>
                              </a:cubicBezTo>
                              <a:lnTo>
                                <a:pt x="3131"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11" name="Shape 14011"/>
                      <wps:cNvSpPr/>
                      <wps:spPr>
                        <a:xfrm>
                          <a:off x="774614" y="1515827"/>
                          <a:ext cx="19418" cy="31674"/>
                        </a:xfrm>
                        <a:custGeom>
                          <a:avLst/>
                          <a:gdLst/>
                          <a:ahLst/>
                          <a:cxnLst/>
                          <a:rect l="0" t="0" r="0" b="0"/>
                          <a:pathLst>
                            <a:path w="19418" h="31674">
                              <a:moveTo>
                                <a:pt x="0" y="0"/>
                              </a:moveTo>
                              <a:lnTo>
                                <a:pt x="6553" y="0"/>
                              </a:lnTo>
                              <a:lnTo>
                                <a:pt x="6553" y="20155"/>
                              </a:lnTo>
                              <a:cubicBezTo>
                                <a:pt x="6553" y="22200"/>
                                <a:pt x="6782" y="23609"/>
                                <a:pt x="7214" y="24384"/>
                              </a:cubicBezTo>
                              <a:cubicBezTo>
                                <a:pt x="7658" y="25146"/>
                                <a:pt x="8407" y="25540"/>
                                <a:pt x="9449" y="25540"/>
                              </a:cubicBezTo>
                              <a:cubicBezTo>
                                <a:pt x="10605" y="25540"/>
                                <a:pt x="11417" y="25121"/>
                                <a:pt x="11887" y="24257"/>
                              </a:cubicBezTo>
                              <a:cubicBezTo>
                                <a:pt x="12344" y="23406"/>
                                <a:pt x="12586" y="21895"/>
                                <a:pt x="12586" y="19698"/>
                              </a:cubicBezTo>
                              <a:lnTo>
                                <a:pt x="12586" y="0"/>
                              </a:lnTo>
                              <a:lnTo>
                                <a:pt x="19418" y="0"/>
                              </a:lnTo>
                              <a:lnTo>
                                <a:pt x="19418" y="30848"/>
                              </a:lnTo>
                              <a:lnTo>
                                <a:pt x="12738" y="30848"/>
                              </a:lnTo>
                              <a:lnTo>
                                <a:pt x="12738" y="27788"/>
                              </a:lnTo>
                              <a:cubicBezTo>
                                <a:pt x="12040" y="29058"/>
                                <a:pt x="11176" y="30023"/>
                                <a:pt x="10135" y="30683"/>
                              </a:cubicBezTo>
                              <a:cubicBezTo>
                                <a:pt x="9093" y="31344"/>
                                <a:pt x="7900" y="31674"/>
                                <a:pt x="6553" y="31674"/>
                              </a:cubicBezTo>
                              <a:cubicBezTo>
                                <a:pt x="4420" y="31674"/>
                                <a:pt x="2794" y="31039"/>
                                <a:pt x="1676" y="29769"/>
                              </a:cubicBezTo>
                              <a:cubicBezTo>
                                <a:pt x="559" y="28499"/>
                                <a:pt x="0" y="26657"/>
                                <a:pt x="0" y="24232"/>
                              </a:cubicBez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12" name="Shape 14012"/>
                      <wps:cNvSpPr/>
                      <wps:spPr>
                        <a:xfrm>
                          <a:off x="799015" y="1514996"/>
                          <a:ext cx="19469" cy="32499"/>
                        </a:xfrm>
                        <a:custGeom>
                          <a:avLst/>
                          <a:gdLst/>
                          <a:ahLst/>
                          <a:cxnLst/>
                          <a:rect l="0" t="0" r="0" b="0"/>
                          <a:pathLst>
                            <a:path w="19469" h="32499">
                              <a:moveTo>
                                <a:pt x="9932" y="0"/>
                              </a:moveTo>
                              <a:cubicBezTo>
                                <a:pt x="13170" y="0"/>
                                <a:pt x="15558" y="851"/>
                                <a:pt x="17107" y="2540"/>
                              </a:cubicBezTo>
                              <a:cubicBezTo>
                                <a:pt x="18644" y="4229"/>
                                <a:pt x="19418" y="6845"/>
                                <a:pt x="19418" y="10376"/>
                              </a:cubicBezTo>
                              <a:lnTo>
                                <a:pt x="19418" y="11468"/>
                              </a:lnTo>
                              <a:lnTo>
                                <a:pt x="12916" y="11468"/>
                              </a:lnTo>
                              <a:lnTo>
                                <a:pt x="12916" y="10782"/>
                              </a:lnTo>
                              <a:cubicBezTo>
                                <a:pt x="12916" y="8915"/>
                                <a:pt x="12687" y="7569"/>
                                <a:pt x="12230" y="6756"/>
                              </a:cubicBezTo>
                              <a:cubicBezTo>
                                <a:pt x="11773" y="5931"/>
                                <a:pt x="11024" y="5524"/>
                                <a:pt x="9995" y="5524"/>
                              </a:cubicBezTo>
                              <a:cubicBezTo>
                                <a:pt x="8941" y="5524"/>
                                <a:pt x="8179" y="5931"/>
                                <a:pt x="7709" y="6718"/>
                              </a:cubicBezTo>
                              <a:cubicBezTo>
                                <a:pt x="7252" y="7518"/>
                                <a:pt x="7010" y="8852"/>
                                <a:pt x="7010" y="10719"/>
                              </a:cubicBezTo>
                              <a:lnTo>
                                <a:pt x="7010" y="21361"/>
                              </a:lnTo>
                              <a:cubicBezTo>
                                <a:pt x="7010" y="23470"/>
                                <a:pt x="7239" y="24955"/>
                                <a:pt x="7671" y="25781"/>
                              </a:cubicBezTo>
                              <a:cubicBezTo>
                                <a:pt x="8115" y="26619"/>
                                <a:pt x="8865" y="27038"/>
                                <a:pt x="9932" y="27038"/>
                              </a:cubicBezTo>
                              <a:cubicBezTo>
                                <a:pt x="11087" y="27038"/>
                                <a:pt x="11887" y="26556"/>
                                <a:pt x="12344" y="25603"/>
                              </a:cubicBezTo>
                              <a:cubicBezTo>
                                <a:pt x="12789" y="24638"/>
                                <a:pt x="13018" y="22847"/>
                                <a:pt x="13018" y="20218"/>
                              </a:cubicBezTo>
                              <a:lnTo>
                                <a:pt x="13018" y="19545"/>
                              </a:lnTo>
                              <a:lnTo>
                                <a:pt x="19418" y="19571"/>
                              </a:lnTo>
                              <a:cubicBezTo>
                                <a:pt x="19431" y="19787"/>
                                <a:pt x="19444" y="20015"/>
                                <a:pt x="19457" y="20257"/>
                              </a:cubicBezTo>
                              <a:cubicBezTo>
                                <a:pt x="19469" y="20498"/>
                                <a:pt x="19469" y="20841"/>
                                <a:pt x="19469" y="21311"/>
                              </a:cubicBezTo>
                              <a:cubicBezTo>
                                <a:pt x="19469" y="25121"/>
                                <a:pt x="18694" y="27953"/>
                                <a:pt x="17145" y="29769"/>
                              </a:cubicBezTo>
                              <a:cubicBezTo>
                                <a:pt x="15596" y="31585"/>
                                <a:pt x="13195" y="32499"/>
                                <a:pt x="9932" y="32499"/>
                              </a:cubicBezTo>
                              <a:cubicBezTo>
                                <a:pt x="6236" y="32499"/>
                                <a:pt x="3658" y="31356"/>
                                <a:pt x="2197" y="29070"/>
                              </a:cubicBezTo>
                              <a:cubicBezTo>
                                <a:pt x="737" y="26772"/>
                                <a:pt x="0" y="22504"/>
                                <a:pt x="0" y="16269"/>
                              </a:cubicBezTo>
                              <a:cubicBezTo>
                                <a:pt x="0" y="10046"/>
                                <a:pt x="737" y="5791"/>
                                <a:pt x="2197" y="3467"/>
                              </a:cubicBezTo>
                              <a:cubicBezTo>
                                <a:pt x="3658" y="1156"/>
                                <a:pt x="6236" y="0"/>
                                <a:pt x="9932"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13" name="Shape 14013"/>
                      <wps:cNvSpPr/>
                      <wps:spPr>
                        <a:xfrm>
                          <a:off x="822902" y="1526462"/>
                          <a:ext cx="10325" cy="21035"/>
                        </a:xfrm>
                        <a:custGeom>
                          <a:avLst/>
                          <a:gdLst/>
                          <a:ahLst/>
                          <a:cxnLst/>
                          <a:rect l="0" t="0" r="0" b="0"/>
                          <a:pathLst>
                            <a:path w="10325" h="21035">
                              <a:moveTo>
                                <a:pt x="10325" y="0"/>
                              </a:moveTo>
                              <a:lnTo>
                                <a:pt x="10325" y="6346"/>
                              </a:lnTo>
                              <a:lnTo>
                                <a:pt x="8407" y="7687"/>
                              </a:lnTo>
                              <a:cubicBezTo>
                                <a:pt x="7493" y="8754"/>
                                <a:pt x="7048" y="10011"/>
                                <a:pt x="7048" y="11459"/>
                              </a:cubicBezTo>
                              <a:cubicBezTo>
                                <a:pt x="7048" y="12830"/>
                                <a:pt x="7290" y="13846"/>
                                <a:pt x="7772" y="14494"/>
                              </a:cubicBezTo>
                              <a:cubicBezTo>
                                <a:pt x="8255" y="15142"/>
                                <a:pt x="9004" y="15459"/>
                                <a:pt x="10046" y="15459"/>
                              </a:cubicBezTo>
                              <a:lnTo>
                                <a:pt x="10325" y="15290"/>
                              </a:lnTo>
                              <a:lnTo>
                                <a:pt x="10325" y="20236"/>
                              </a:lnTo>
                              <a:lnTo>
                                <a:pt x="7099" y="21035"/>
                              </a:lnTo>
                              <a:cubicBezTo>
                                <a:pt x="4864" y="21035"/>
                                <a:pt x="3111" y="20247"/>
                                <a:pt x="1867" y="18660"/>
                              </a:cubicBezTo>
                              <a:cubicBezTo>
                                <a:pt x="622" y="17085"/>
                                <a:pt x="0" y="14888"/>
                                <a:pt x="0" y="12081"/>
                              </a:cubicBezTo>
                              <a:cubicBezTo>
                                <a:pt x="0" y="9541"/>
                                <a:pt x="546" y="7509"/>
                                <a:pt x="1638" y="6010"/>
                              </a:cubicBezTo>
                              <a:cubicBezTo>
                                <a:pt x="2730" y="4512"/>
                                <a:pt x="4902" y="3001"/>
                                <a:pt x="8141" y="1489"/>
                              </a:cubicBezTo>
                              <a:cubicBezTo>
                                <a:pt x="8458" y="1337"/>
                                <a:pt x="8915" y="1121"/>
                                <a:pt x="9512" y="854"/>
                              </a:cubicBezTo>
                              <a:lnTo>
                                <a:pt x="10325"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14" name="Shape 14014"/>
                      <wps:cNvSpPr/>
                      <wps:spPr>
                        <a:xfrm>
                          <a:off x="823156" y="1515107"/>
                          <a:ext cx="10071" cy="9885"/>
                        </a:xfrm>
                        <a:custGeom>
                          <a:avLst/>
                          <a:gdLst/>
                          <a:ahLst/>
                          <a:cxnLst/>
                          <a:rect l="0" t="0" r="0" b="0"/>
                          <a:pathLst>
                            <a:path w="10071" h="9885">
                              <a:moveTo>
                                <a:pt x="10071" y="0"/>
                              </a:moveTo>
                              <a:lnTo>
                                <a:pt x="10071" y="5041"/>
                              </a:lnTo>
                              <a:lnTo>
                                <a:pt x="7493" y="6024"/>
                              </a:lnTo>
                              <a:cubicBezTo>
                                <a:pt x="6909" y="6723"/>
                                <a:pt x="6617" y="7802"/>
                                <a:pt x="6617" y="9276"/>
                              </a:cubicBezTo>
                              <a:lnTo>
                                <a:pt x="6617" y="9885"/>
                              </a:lnTo>
                              <a:lnTo>
                                <a:pt x="0" y="9885"/>
                              </a:lnTo>
                              <a:cubicBezTo>
                                <a:pt x="0" y="6418"/>
                                <a:pt x="813" y="3903"/>
                                <a:pt x="2426" y="2316"/>
                              </a:cubicBezTo>
                              <a:lnTo>
                                <a:pt x="10071"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15" name="Shape 14015"/>
                      <wps:cNvSpPr/>
                      <wps:spPr>
                        <a:xfrm>
                          <a:off x="833227" y="1515061"/>
                          <a:ext cx="10820" cy="31637"/>
                        </a:xfrm>
                        <a:custGeom>
                          <a:avLst/>
                          <a:gdLst/>
                          <a:ahLst/>
                          <a:cxnLst/>
                          <a:rect l="0" t="0" r="0" b="0"/>
                          <a:pathLst>
                            <a:path w="10820" h="31637">
                              <a:moveTo>
                                <a:pt x="153" y="0"/>
                              </a:moveTo>
                              <a:cubicBezTo>
                                <a:pt x="3721" y="0"/>
                                <a:pt x="6236" y="724"/>
                                <a:pt x="7671" y="2172"/>
                              </a:cubicBezTo>
                              <a:cubicBezTo>
                                <a:pt x="9106" y="3619"/>
                                <a:pt x="9830" y="6160"/>
                                <a:pt x="9830" y="9779"/>
                              </a:cubicBezTo>
                              <a:lnTo>
                                <a:pt x="9830" y="27178"/>
                              </a:lnTo>
                              <a:cubicBezTo>
                                <a:pt x="9830" y="28042"/>
                                <a:pt x="9906" y="28816"/>
                                <a:pt x="10058" y="29515"/>
                              </a:cubicBezTo>
                              <a:cubicBezTo>
                                <a:pt x="10211" y="30226"/>
                                <a:pt x="10465" y="30912"/>
                                <a:pt x="10820" y="31610"/>
                              </a:cubicBezTo>
                              <a:lnTo>
                                <a:pt x="4217" y="31610"/>
                              </a:lnTo>
                              <a:cubicBezTo>
                                <a:pt x="4064" y="31382"/>
                                <a:pt x="3937" y="31039"/>
                                <a:pt x="3823" y="30569"/>
                              </a:cubicBezTo>
                              <a:cubicBezTo>
                                <a:pt x="3708" y="30112"/>
                                <a:pt x="3594" y="29464"/>
                                <a:pt x="3480" y="28626"/>
                              </a:cubicBezTo>
                              <a:cubicBezTo>
                                <a:pt x="2769" y="29870"/>
                                <a:pt x="1854" y="30810"/>
                                <a:pt x="724" y="31458"/>
                              </a:cubicBezTo>
                              <a:lnTo>
                                <a:pt x="0" y="31637"/>
                              </a:lnTo>
                              <a:lnTo>
                                <a:pt x="0" y="26692"/>
                              </a:lnTo>
                              <a:lnTo>
                                <a:pt x="2388" y="25247"/>
                              </a:lnTo>
                              <a:cubicBezTo>
                                <a:pt x="2985" y="24155"/>
                                <a:pt x="3277" y="22530"/>
                                <a:pt x="3277" y="20358"/>
                              </a:cubicBezTo>
                              <a:lnTo>
                                <a:pt x="3277" y="15456"/>
                              </a:lnTo>
                              <a:lnTo>
                                <a:pt x="0" y="17747"/>
                              </a:lnTo>
                              <a:lnTo>
                                <a:pt x="0" y="11401"/>
                              </a:lnTo>
                              <a:lnTo>
                                <a:pt x="3175" y="8064"/>
                              </a:lnTo>
                              <a:cubicBezTo>
                                <a:pt x="3175" y="7099"/>
                                <a:pt x="2908" y="6350"/>
                                <a:pt x="2400" y="5817"/>
                              </a:cubicBezTo>
                              <a:cubicBezTo>
                                <a:pt x="1880" y="5296"/>
                                <a:pt x="1130" y="5029"/>
                                <a:pt x="153" y="5029"/>
                              </a:cubicBezTo>
                              <a:lnTo>
                                <a:pt x="0" y="5087"/>
                              </a:lnTo>
                              <a:lnTo>
                                <a:pt x="0" y="46"/>
                              </a:lnTo>
                              <a:lnTo>
                                <a:pt x="153"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16" name="Shape 14016"/>
                      <wps:cNvSpPr/>
                      <wps:spPr>
                        <a:xfrm>
                          <a:off x="847893" y="1514996"/>
                          <a:ext cx="19469" cy="32499"/>
                        </a:xfrm>
                        <a:custGeom>
                          <a:avLst/>
                          <a:gdLst/>
                          <a:ahLst/>
                          <a:cxnLst/>
                          <a:rect l="0" t="0" r="0" b="0"/>
                          <a:pathLst>
                            <a:path w="19469" h="32499">
                              <a:moveTo>
                                <a:pt x="9932" y="0"/>
                              </a:moveTo>
                              <a:cubicBezTo>
                                <a:pt x="13170" y="0"/>
                                <a:pt x="15558" y="851"/>
                                <a:pt x="17107" y="2540"/>
                              </a:cubicBezTo>
                              <a:cubicBezTo>
                                <a:pt x="18644" y="4229"/>
                                <a:pt x="19418" y="6845"/>
                                <a:pt x="19418" y="10376"/>
                              </a:cubicBezTo>
                              <a:lnTo>
                                <a:pt x="19418" y="11468"/>
                              </a:lnTo>
                              <a:lnTo>
                                <a:pt x="12916" y="11468"/>
                              </a:lnTo>
                              <a:lnTo>
                                <a:pt x="12916" y="10782"/>
                              </a:lnTo>
                              <a:cubicBezTo>
                                <a:pt x="12916" y="8915"/>
                                <a:pt x="12675" y="7569"/>
                                <a:pt x="12217" y="6756"/>
                              </a:cubicBezTo>
                              <a:cubicBezTo>
                                <a:pt x="11760" y="5931"/>
                                <a:pt x="11024" y="5524"/>
                                <a:pt x="9982" y="5524"/>
                              </a:cubicBezTo>
                              <a:cubicBezTo>
                                <a:pt x="8941" y="5524"/>
                                <a:pt x="8179" y="5931"/>
                                <a:pt x="7709" y="6718"/>
                              </a:cubicBezTo>
                              <a:cubicBezTo>
                                <a:pt x="7252" y="7518"/>
                                <a:pt x="7010" y="8852"/>
                                <a:pt x="7010" y="10719"/>
                              </a:cubicBezTo>
                              <a:lnTo>
                                <a:pt x="7010" y="21361"/>
                              </a:lnTo>
                              <a:cubicBezTo>
                                <a:pt x="7010" y="23470"/>
                                <a:pt x="7239" y="24955"/>
                                <a:pt x="7671" y="25781"/>
                              </a:cubicBezTo>
                              <a:cubicBezTo>
                                <a:pt x="8115" y="26619"/>
                                <a:pt x="8865" y="27038"/>
                                <a:pt x="9932" y="27038"/>
                              </a:cubicBezTo>
                              <a:cubicBezTo>
                                <a:pt x="11087" y="27038"/>
                                <a:pt x="11887" y="26556"/>
                                <a:pt x="12332" y="25603"/>
                              </a:cubicBezTo>
                              <a:cubicBezTo>
                                <a:pt x="12789" y="24638"/>
                                <a:pt x="13018" y="22847"/>
                                <a:pt x="13018" y="20218"/>
                              </a:cubicBezTo>
                              <a:lnTo>
                                <a:pt x="13018" y="19545"/>
                              </a:lnTo>
                              <a:lnTo>
                                <a:pt x="19418" y="19571"/>
                              </a:lnTo>
                              <a:cubicBezTo>
                                <a:pt x="19431" y="19787"/>
                                <a:pt x="19444" y="20015"/>
                                <a:pt x="19457" y="20257"/>
                              </a:cubicBezTo>
                              <a:cubicBezTo>
                                <a:pt x="19457" y="20498"/>
                                <a:pt x="19469" y="20841"/>
                                <a:pt x="19469" y="21311"/>
                              </a:cubicBezTo>
                              <a:cubicBezTo>
                                <a:pt x="19469" y="25121"/>
                                <a:pt x="18694" y="27953"/>
                                <a:pt x="17145" y="29769"/>
                              </a:cubicBezTo>
                              <a:cubicBezTo>
                                <a:pt x="15596" y="31585"/>
                                <a:pt x="13183" y="32499"/>
                                <a:pt x="9932" y="32499"/>
                              </a:cubicBezTo>
                              <a:cubicBezTo>
                                <a:pt x="6236" y="32499"/>
                                <a:pt x="3658" y="31356"/>
                                <a:pt x="2197" y="29070"/>
                              </a:cubicBezTo>
                              <a:cubicBezTo>
                                <a:pt x="737" y="26772"/>
                                <a:pt x="0" y="22504"/>
                                <a:pt x="0" y="16269"/>
                              </a:cubicBezTo>
                              <a:cubicBezTo>
                                <a:pt x="0" y="10046"/>
                                <a:pt x="737" y="5791"/>
                                <a:pt x="2197" y="3467"/>
                              </a:cubicBezTo>
                              <a:cubicBezTo>
                                <a:pt x="3658" y="1156"/>
                                <a:pt x="6236" y="0"/>
                                <a:pt x="9932"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17" name="Shape 14017"/>
                      <wps:cNvSpPr/>
                      <wps:spPr>
                        <a:xfrm>
                          <a:off x="872367" y="1515831"/>
                          <a:ext cx="6756" cy="30849"/>
                        </a:xfrm>
                        <a:custGeom>
                          <a:avLst/>
                          <a:gdLst/>
                          <a:ahLst/>
                          <a:cxnLst/>
                          <a:rect l="0" t="0" r="0" b="0"/>
                          <a:pathLst>
                            <a:path w="6756" h="30849">
                              <a:moveTo>
                                <a:pt x="0" y="0"/>
                              </a:moveTo>
                              <a:lnTo>
                                <a:pt x="6756" y="0"/>
                              </a:lnTo>
                              <a:lnTo>
                                <a:pt x="6756"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623" name="Shape 15623"/>
                      <wps:cNvSpPr/>
                      <wps:spPr>
                        <a:xfrm>
                          <a:off x="872367"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19" name="Shape 14019"/>
                      <wps:cNvSpPr/>
                      <wps:spPr>
                        <a:xfrm>
                          <a:off x="884136" y="1515006"/>
                          <a:ext cx="10351" cy="32487"/>
                        </a:xfrm>
                        <a:custGeom>
                          <a:avLst/>
                          <a:gdLst/>
                          <a:ahLst/>
                          <a:cxnLst/>
                          <a:rect l="0" t="0" r="0" b="0"/>
                          <a:pathLst>
                            <a:path w="10351" h="32487">
                              <a:moveTo>
                                <a:pt x="10338" y="0"/>
                              </a:moveTo>
                              <a:lnTo>
                                <a:pt x="10351" y="5"/>
                              </a:lnTo>
                              <a:lnTo>
                                <a:pt x="10351" y="5519"/>
                              </a:lnTo>
                              <a:lnTo>
                                <a:pt x="10338" y="5512"/>
                              </a:lnTo>
                              <a:cubicBezTo>
                                <a:pt x="9055" y="5512"/>
                                <a:pt x="8166" y="5994"/>
                                <a:pt x="7684" y="6947"/>
                              </a:cubicBezTo>
                              <a:cubicBezTo>
                                <a:pt x="7201" y="7887"/>
                                <a:pt x="6960" y="10173"/>
                                <a:pt x="6960" y="13805"/>
                              </a:cubicBezTo>
                              <a:lnTo>
                                <a:pt x="6960" y="16663"/>
                              </a:lnTo>
                              <a:cubicBezTo>
                                <a:pt x="6960" y="21438"/>
                                <a:pt x="7188" y="24359"/>
                                <a:pt x="7645" y="25425"/>
                              </a:cubicBezTo>
                              <a:cubicBezTo>
                                <a:pt x="8103" y="26492"/>
                                <a:pt x="8992" y="27026"/>
                                <a:pt x="10287" y="27026"/>
                              </a:cubicBezTo>
                              <a:lnTo>
                                <a:pt x="10351" y="26991"/>
                              </a:lnTo>
                              <a:lnTo>
                                <a:pt x="10351" y="32481"/>
                              </a:lnTo>
                              <a:lnTo>
                                <a:pt x="10338" y="32487"/>
                              </a:lnTo>
                              <a:cubicBezTo>
                                <a:pt x="6503" y="32487"/>
                                <a:pt x="3810" y="31344"/>
                                <a:pt x="2286" y="29045"/>
                              </a:cubicBezTo>
                              <a:cubicBezTo>
                                <a:pt x="762" y="26746"/>
                                <a:pt x="0" y="22479"/>
                                <a:pt x="0" y="16256"/>
                              </a:cubicBezTo>
                              <a:cubicBezTo>
                                <a:pt x="0" y="10046"/>
                                <a:pt x="762" y="5779"/>
                                <a:pt x="2286" y="3467"/>
                              </a:cubicBezTo>
                              <a:cubicBezTo>
                                <a:pt x="3810" y="1143"/>
                                <a:pt x="6503" y="0"/>
                                <a:pt x="10338"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20" name="Shape 14020"/>
                      <wps:cNvSpPr/>
                      <wps:spPr>
                        <a:xfrm>
                          <a:off x="890892" y="1506379"/>
                          <a:ext cx="3594" cy="6176"/>
                        </a:xfrm>
                        <a:custGeom>
                          <a:avLst/>
                          <a:gdLst/>
                          <a:ahLst/>
                          <a:cxnLst/>
                          <a:rect l="0" t="0" r="0" b="0"/>
                          <a:pathLst>
                            <a:path w="3594" h="6176">
                              <a:moveTo>
                                <a:pt x="3594" y="0"/>
                              </a:moveTo>
                              <a:lnTo>
                                <a:pt x="3594" y="5766"/>
                              </a:lnTo>
                              <a:lnTo>
                                <a:pt x="3175" y="6176"/>
                              </a:lnTo>
                              <a:lnTo>
                                <a:pt x="0" y="6176"/>
                              </a:lnTo>
                              <a:lnTo>
                                <a:pt x="3594"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21" name="Shape 14021"/>
                      <wps:cNvSpPr/>
                      <wps:spPr>
                        <a:xfrm>
                          <a:off x="894486" y="1515011"/>
                          <a:ext cx="10363" cy="32476"/>
                        </a:xfrm>
                        <a:custGeom>
                          <a:avLst/>
                          <a:gdLst/>
                          <a:ahLst/>
                          <a:cxnLst/>
                          <a:rect l="0" t="0" r="0" b="0"/>
                          <a:pathLst>
                            <a:path w="10363" h="32476">
                              <a:moveTo>
                                <a:pt x="0" y="0"/>
                              </a:moveTo>
                              <a:lnTo>
                                <a:pt x="8077" y="3462"/>
                              </a:lnTo>
                              <a:cubicBezTo>
                                <a:pt x="9601" y="5773"/>
                                <a:pt x="10363" y="10040"/>
                                <a:pt x="10363" y="16251"/>
                              </a:cubicBezTo>
                              <a:cubicBezTo>
                                <a:pt x="10363" y="22474"/>
                                <a:pt x="9601" y="26741"/>
                                <a:pt x="8077" y="29040"/>
                              </a:cubicBezTo>
                              <a:lnTo>
                                <a:pt x="0" y="32476"/>
                              </a:lnTo>
                              <a:lnTo>
                                <a:pt x="0" y="26985"/>
                              </a:lnTo>
                              <a:lnTo>
                                <a:pt x="2692" y="25509"/>
                              </a:lnTo>
                              <a:cubicBezTo>
                                <a:pt x="3162" y="24506"/>
                                <a:pt x="3391" y="21902"/>
                                <a:pt x="3391" y="17699"/>
                              </a:cubicBezTo>
                              <a:lnTo>
                                <a:pt x="3391" y="14676"/>
                              </a:lnTo>
                              <a:cubicBezTo>
                                <a:pt x="3391" y="10637"/>
                                <a:pt x="3162" y="8110"/>
                                <a:pt x="2667" y="7069"/>
                              </a:cubicBezTo>
                              <a:lnTo>
                                <a:pt x="0" y="5514"/>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22" name="Shape 14022"/>
                      <wps:cNvSpPr/>
                      <wps:spPr>
                        <a:xfrm>
                          <a:off x="894486" y="1504960"/>
                          <a:ext cx="7341" cy="7184"/>
                        </a:xfrm>
                        <a:custGeom>
                          <a:avLst/>
                          <a:gdLst/>
                          <a:ahLst/>
                          <a:cxnLst/>
                          <a:rect l="0" t="0" r="0" b="0"/>
                          <a:pathLst>
                            <a:path w="7341" h="7184">
                              <a:moveTo>
                                <a:pt x="826" y="0"/>
                              </a:moveTo>
                              <a:lnTo>
                                <a:pt x="7341" y="0"/>
                              </a:lnTo>
                              <a:lnTo>
                                <a:pt x="0" y="7184"/>
                              </a:lnTo>
                              <a:lnTo>
                                <a:pt x="0" y="1419"/>
                              </a:lnTo>
                              <a:lnTo>
                                <a:pt x="826"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23" name="Shape 14023"/>
                      <wps:cNvSpPr/>
                      <wps:spPr>
                        <a:xfrm>
                          <a:off x="909907" y="1514997"/>
                          <a:ext cx="19418" cy="31674"/>
                        </a:xfrm>
                        <a:custGeom>
                          <a:avLst/>
                          <a:gdLst/>
                          <a:ahLst/>
                          <a:cxnLst/>
                          <a:rect l="0" t="0" r="0" b="0"/>
                          <a:pathLst>
                            <a:path w="19418" h="31674">
                              <a:moveTo>
                                <a:pt x="12814" y="0"/>
                              </a:moveTo>
                              <a:cubicBezTo>
                                <a:pt x="14948" y="0"/>
                                <a:pt x="16573" y="648"/>
                                <a:pt x="17717" y="1931"/>
                              </a:cubicBezTo>
                              <a:cubicBezTo>
                                <a:pt x="18847" y="3200"/>
                                <a:pt x="19418" y="5042"/>
                                <a:pt x="19418" y="7442"/>
                              </a:cubicBezTo>
                              <a:lnTo>
                                <a:pt x="19418" y="31674"/>
                              </a:lnTo>
                              <a:lnTo>
                                <a:pt x="12865" y="31674"/>
                              </a:lnTo>
                              <a:lnTo>
                                <a:pt x="12865" y="10986"/>
                              </a:lnTo>
                              <a:cubicBezTo>
                                <a:pt x="12865" y="9182"/>
                                <a:pt x="12636" y="7900"/>
                                <a:pt x="12205" y="7163"/>
                              </a:cubicBezTo>
                              <a:cubicBezTo>
                                <a:pt x="11760" y="6426"/>
                                <a:pt x="11024" y="6058"/>
                                <a:pt x="9995" y="6058"/>
                              </a:cubicBezTo>
                              <a:cubicBezTo>
                                <a:pt x="8852" y="6058"/>
                                <a:pt x="8039" y="6515"/>
                                <a:pt x="7544" y="7417"/>
                              </a:cubicBezTo>
                              <a:cubicBezTo>
                                <a:pt x="7061" y="8318"/>
                                <a:pt x="6807" y="9855"/>
                                <a:pt x="6807" y="12027"/>
                              </a:cubicBezTo>
                              <a:lnTo>
                                <a:pt x="6807" y="31674"/>
                              </a:lnTo>
                              <a:lnTo>
                                <a:pt x="0" y="31674"/>
                              </a:lnTo>
                              <a:lnTo>
                                <a:pt x="0" y="826"/>
                              </a:lnTo>
                              <a:lnTo>
                                <a:pt x="6655" y="826"/>
                              </a:lnTo>
                              <a:lnTo>
                                <a:pt x="6655" y="3950"/>
                              </a:lnTo>
                              <a:cubicBezTo>
                                <a:pt x="7379" y="2654"/>
                                <a:pt x="8242" y="1676"/>
                                <a:pt x="9271" y="1003"/>
                              </a:cubicBezTo>
                              <a:cubicBezTo>
                                <a:pt x="10312" y="343"/>
                                <a:pt x="11493" y="0"/>
                                <a:pt x="12814"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624" name="Shape 15624"/>
                      <wps:cNvSpPr/>
                      <wps:spPr>
                        <a:xfrm>
                          <a:off x="948186" y="1526841"/>
                          <a:ext cx="12357" cy="9144"/>
                        </a:xfrm>
                        <a:custGeom>
                          <a:avLst/>
                          <a:gdLst/>
                          <a:ahLst/>
                          <a:cxnLst/>
                          <a:rect l="0" t="0" r="0" b="0"/>
                          <a:pathLst>
                            <a:path w="12357" h="9144">
                              <a:moveTo>
                                <a:pt x="0" y="0"/>
                              </a:moveTo>
                              <a:lnTo>
                                <a:pt x="12357" y="0"/>
                              </a:lnTo>
                              <a:lnTo>
                                <a:pt x="12357"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25" name="Shape 14025"/>
                      <wps:cNvSpPr/>
                      <wps:spPr>
                        <a:xfrm>
                          <a:off x="978323" y="1504582"/>
                          <a:ext cx="23355" cy="40881"/>
                        </a:xfrm>
                        <a:custGeom>
                          <a:avLst/>
                          <a:gdLst/>
                          <a:ahLst/>
                          <a:cxnLst/>
                          <a:rect l="0" t="0" r="0" b="0"/>
                          <a:pathLst>
                            <a:path w="23355" h="40881">
                              <a:moveTo>
                                <a:pt x="11430" y="0"/>
                              </a:moveTo>
                              <a:cubicBezTo>
                                <a:pt x="15037" y="0"/>
                                <a:pt x="17818" y="990"/>
                                <a:pt x="19736" y="2959"/>
                              </a:cubicBezTo>
                              <a:cubicBezTo>
                                <a:pt x="21666" y="4940"/>
                                <a:pt x="22619" y="7772"/>
                                <a:pt x="22619" y="11468"/>
                              </a:cubicBezTo>
                              <a:cubicBezTo>
                                <a:pt x="22619" y="11849"/>
                                <a:pt x="22619" y="12129"/>
                                <a:pt x="22606" y="12332"/>
                              </a:cubicBezTo>
                              <a:cubicBezTo>
                                <a:pt x="22593" y="12535"/>
                                <a:pt x="22593" y="12713"/>
                                <a:pt x="22568" y="12865"/>
                              </a:cubicBezTo>
                              <a:lnTo>
                                <a:pt x="15685" y="12865"/>
                              </a:lnTo>
                              <a:lnTo>
                                <a:pt x="15685" y="11824"/>
                              </a:lnTo>
                              <a:cubicBezTo>
                                <a:pt x="15685" y="9715"/>
                                <a:pt x="15329" y="8204"/>
                                <a:pt x="14643" y="7290"/>
                              </a:cubicBezTo>
                              <a:cubicBezTo>
                                <a:pt x="13944" y="6388"/>
                                <a:pt x="12814" y="5918"/>
                                <a:pt x="11227" y="5918"/>
                              </a:cubicBezTo>
                              <a:cubicBezTo>
                                <a:pt x="10058" y="5918"/>
                                <a:pt x="9144" y="6261"/>
                                <a:pt x="8471" y="6947"/>
                              </a:cubicBezTo>
                              <a:cubicBezTo>
                                <a:pt x="7798" y="7633"/>
                                <a:pt x="7468" y="8585"/>
                                <a:pt x="7468" y="9804"/>
                              </a:cubicBezTo>
                              <a:cubicBezTo>
                                <a:pt x="7468" y="11430"/>
                                <a:pt x="8966" y="13259"/>
                                <a:pt x="11963" y="15240"/>
                              </a:cubicBezTo>
                              <a:lnTo>
                                <a:pt x="12040" y="15304"/>
                              </a:lnTo>
                              <a:lnTo>
                                <a:pt x="16027" y="18009"/>
                              </a:lnTo>
                              <a:cubicBezTo>
                                <a:pt x="18885" y="19888"/>
                                <a:pt x="20828" y="21679"/>
                                <a:pt x="21831" y="23355"/>
                              </a:cubicBezTo>
                              <a:cubicBezTo>
                                <a:pt x="22847" y="25044"/>
                                <a:pt x="23355" y="27191"/>
                                <a:pt x="23355" y="29782"/>
                              </a:cubicBezTo>
                              <a:cubicBezTo>
                                <a:pt x="23355" y="33325"/>
                                <a:pt x="22339" y="36068"/>
                                <a:pt x="20320" y="37998"/>
                              </a:cubicBezTo>
                              <a:cubicBezTo>
                                <a:pt x="18288" y="39916"/>
                                <a:pt x="15392" y="40881"/>
                                <a:pt x="11620" y="40881"/>
                              </a:cubicBezTo>
                              <a:cubicBezTo>
                                <a:pt x="7709" y="40881"/>
                                <a:pt x="4800" y="39865"/>
                                <a:pt x="2883" y="37846"/>
                              </a:cubicBezTo>
                              <a:cubicBezTo>
                                <a:pt x="965" y="35814"/>
                                <a:pt x="0" y="32728"/>
                                <a:pt x="0" y="28575"/>
                              </a:cubicBezTo>
                              <a:cubicBezTo>
                                <a:pt x="0" y="28130"/>
                                <a:pt x="38" y="27406"/>
                                <a:pt x="102" y="26390"/>
                              </a:cubicBezTo>
                              <a:lnTo>
                                <a:pt x="102" y="26238"/>
                              </a:lnTo>
                              <a:lnTo>
                                <a:pt x="7379" y="26238"/>
                              </a:lnTo>
                              <a:lnTo>
                                <a:pt x="7379" y="28740"/>
                              </a:lnTo>
                              <a:cubicBezTo>
                                <a:pt x="7379" y="31140"/>
                                <a:pt x="7671" y="32779"/>
                                <a:pt x="8280" y="33642"/>
                              </a:cubicBezTo>
                              <a:cubicBezTo>
                                <a:pt x="8877" y="34518"/>
                                <a:pt x="9906" y="34950"/>
                                <a:pt x="11379" y="34950"/>
                              </a:cubicBezTo>
                              <a:cubicBezTo>
                                <a:pt x="12916" y="34950"/>
                                <a:pt x="14084" y="34557"/>
                                <a:pt x="14884" y="33782"/>
                              </a:cubicBezTo>
                              <a:cubicBezTo>
                                <a:pt x="15685" y="33007"/>
                                <a:pt x="16091" y="31864"/>
                                <a:pt x="16091" y="30340"/>
                              </a:cubicBezTo>
                              <a:cubicBezTo>
                                <a:pt x="16091" y="29184"/>
                                <a:pt x="15811" y="28181"/>
                                <a:pt x="15253" y="27343"/>
                              </a:cubicBezTo>
                              <a:cubicBezTo>
                                <a:pt x="14694" y="26505"/>
                                <a:pt x="13487" y="25425"/>
                                <a:pt x="11620" y="24117"/>
                              </a:cubicBezTo>
                              <a:lnTo>
                                <a:pt x="7912" y="21476"/>
                              </a:lnTo>
                              <a:cubicBezTo>
                                <a:pt x="4699" y="19253"/>
                                <a:pt x="2654" y="17412"/>
                                <a:pt x="1791" y="15951"/>
                              </a:cubicBezTo>
                              <a:cubicBezTo>
                                <a:pt x="914" y="14503"/>
                                <a:pt x="483" y="12675"/>
                                <a:pt x="483" y="10477"/>
                              </a:cubicBezTo>
                              <a:cubicBezTo>
                                <a:pt x="483" y="7201"/>
                                <a:pt x="1460" y="4635"/>
                                <a:pt x="3403" y="2781"/>
                              </a:cubicBezTo>
                              <a:cubicBezTo>
                                <a:pt x="5334" y="927"/>
                                <a:pt x="8014" y="0"/>
                                <a:pt x="1143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26" name="Shape 14026"/>
                      <wps:cNvSpPr/>
                      <wps:spPr>
                        <a:xfrm>
                          <a:off x="1007576" y="1505510"/>
                          <a:ext cx="24295" cy="39014"/>
                        </a:xfrm>
                        <a:custGeom>
                          <a:avLst/>
                          <a:gdLst/>
                          <a:ahLst/>
                          <a:cxnLst/>
                          <a:rect l="0" t="0" r="0" b="0"/>
                          <a:pathLst>
                            <a:path w="24295" h="39014">
                              <a:moveTo>
                                <a:pt x="0" y="0"/>
                              </a:moveTo>
                              <a:lnTo>
                                <a:pt x="7468" y="0"/>
                              </a:lnTo>
                              <a:lnTo>
                                <a:pt x="17628" y="27292"/>
                              </a:lnTo>
                              <a:lnTo>
                                <a:pt x="17437" y="0"/>
                              </a:lnTo>
                              <a:lnTo>
                                <a:pt x="24295" y="0"/>
                              </a:lnTo>
                              <a:lnTo>
                                <a:pt x="24295" y="39014"/>
                              </a:lnTo>
                              <a:lnTo>
                                <a:pt x="16878" y="39014"/>
                              </a:lnTo>
                              <a:lnTo>
                                <a:pt x="6629" y="11684"/>
                              </a:lnTo>
                              <a:lnTo>
                                <a:pt x="6845" y="39014"/>
                              </a:lnTo>
                              <a:lnTo>
                                <a:pt x="0" y="39014"/>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625" name="Shape 15625"/>
                      <wps:cNvSpPr/>
                      <wps:spPr>
                        <a:xfrm>
                          <a:off x="1038508" y="1505518"/>
                          <a:ext cx="9144" cy="39015"/>
                        </a:xfrm>
                        <a:custGeom>
                          <a:avLst/>
                          <a:gdLst/>
                          <a:ahLst/>
                          <a:cxnLst/>
                          <a:rect l="0" t="0" r="0" b="0"/>
                          <a:pathLst>
                            <a:path w="9144" h="39015">
                              <a:moveTo>
                                <a:pt x="0" y="0"/>
                              </a:moveTo>
                              <a:lnTo>
                                <a:pt x="9144" y="0"/>
                              </a:lnTo>
                              <a:lnTo>
                                <a:pt x="9144" y="39015"/>
                              </a:lnTo>
                              <a:lnTo>
                                <a:pt x="0" y="39015"/>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28" name="Shape 14028"/>
                      <wps:cNvSpPr/>
                      <wps:spPr>
                        <a:xfrm>
                          <a:off x="1052410" y="1505510"/>
                          <a:ext cx="20345" cy="39014"/>
                        </a:xfrm>
                        <a:custGeom>
                          <a:avLst/>
                          <a:gdLst/>
                          <a:ahLst/>
                          <a:cxnLst/>
                          <a:rect l="0" t="0" r="0" b="0"/>
                          <a:pathLst>
                            <a:path w="20345" h="39014">
                              <a:moveTo>
                                <a:pt x="0" y="0"/>
                              </a:moveTo>
                              <a:lnTo>
                                <a:pt x="20041" y="0"/>
                              </a:lnTo>
                              <a:lnTo>
                                <a:pt x="20041" y="6490"/>
                              </a:lnTo>
                              <a:lnTo>
                                <a:pt x="7226" y="6490"/>
                              </a:lnTo>
                              <a:lnTo>
                                <a:pt x="7226" y="15507"/>
                              </a:lnTo>
                              <a:lnTo>
                                <a:pt x="19152" y="15507"/>
                              </a:lnTo>
                              <a:lnTo>
                                <a:pt x="19152" y="21692"/>
                              </a:lnTo>
                              <a:lnTo>
                                <a:pt x="7226" y="21692"/>
                              </a:lnTo>
                              <a:lnTo>
                                <a:pt x="7226" y="32423"/>
                              </a:lnTo>
                              <a:lnTo>
                                <a:pt x="20345" y="32423"/>
                              </a:lnTo>
                              <a:lnTo>
                                <a:pt x="20345" y="39014"/>
                              </a:lnTo>
                              <a:lnTo>
                                <a:pt x="0" y="39014"/>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29" name="Shape 14029"/>
                      <wps:cNvSpPr/>
                      <wps:spPr>
                        <a:xfrm>
                          <a:off x="1077259" y="1504582"/>
                          <a:ext cx="23355" cy="40881"/>
                        </a:xfrm>
                        <a:custGeom>
                          <a:avLst/>
                          <a:gdLst/>
                          <a:ahLst/>
                          <a:cxnLst/>
                          <a:rect l="0" t="0" r="0" b="0"/>
                          <a:pathLst>
                            <a:path w="23355" h="40881">
                              <a:moveTo>
                                <a:pt x="11430" y="0"/>
                              </a:moveTo>
                              <a:cubicBezTo>
                                <a:pt x="15037" y="0"/>
                                <a:pt x="17818" y="990"/>
                                <a:pt x="19736" y="2959"/>
                              </a:cubicBezTo>
                              <a:cubicBezTo>
                                <a:pt x="21666" y="4940"/>
                                <a:pt x="22619" y="7772"/>
                                <a:pt x="22619" y="11468"/>
                              </a:cubicBezTo>
                              <a:cubicBezTo>
                                <a:pt x="22619" y="11849"/>
                                <a:pt x="22619" y="12129"/>
                                <a:pt x="22606" y="12332"/>
                              </a:cubicBezTo>
                              <a:cubicBezTo>
                                <a:pt x="22606" y="12535"/>
                                <a:pt x="22593" y="12713"/>
                                <a:pt x="22581" y="12865"/>
                              </a:cubicBezTo>
                              <a:lnTo>
                                <a:pt x="15685" y="12865"/>
                              </a:lnTo>
                              <a:lnTo>
                                <a:pt x="15685" y="11824"/>
                              </a:lnTo>
                              <a:cubicBezTo>
                                <a:pt x="15685" y="9715"/>
                                <a:pt x="15329" y="8204"/>
                                <a:pt x="14643" y="7290"/>
                              </a:cubicBezTo>
                              <a:cubicBezTo>
                                <a:pt x="13944" y="6388"/>
                                <a:pt x="12814" y="5918"/>
                                <a:pt x="11227" y="5918"/>
                              </a:cubicBezTo>
                              <a:cubicBezTo>
                                <a:pt x="10058" y="5918"/>
                                <a:pt x="9144" y="6261"/>
                                <a:pt x="8471" y="6947"/>
                              </a:cubicBezTo>
                              <a:cubicBezTo>
                                <a:pt x="7810" y="7633"/>
                                <a:pt x="7468" y="8585"/>
                                <a:pt x="7468" y="9804"/>
                              </a:cubicBezTo>
                              <a:cubicBezTo>
                                <a:pt x="7468" y="11430"/>
                                <a:pt x="8966" y="13259"/>
                                <a:pt x="11963" y="15240"/>
                              </a:cubicBezTo>
                              <a:lnTo>
                                <a:pt x="12040" y="15304"/>
                              </a:lnTo>
                              <a:lnTo>
                                <a:pt x="16040" y="18009"/>
                              </a:lnTo>
                              <a:cubicBezTo>
                                <a:pt x="18885" y="19888"/>
                                <a:pt x="20828" y="21679"/>
                                <a:pt x="21831" y="23355"/>
                              </a:cubicBezTo>
                              <a:cubicBezTo>
                                <a:pt x="22860" y="25044"/>
                                <a:pt x="23355" y="27191"/>
                                <a:pt x="23355" y="29782"/>
                              </a:cubicBezTo>
                              <a:cubicBezTo>
                                <a:pt x="23355" y="33325"/>
                                <a:pt x="22339" y="36068"/>
                                <a:pt x="20320" y="37998"/>
                              </a:cubicBezTo>
                              <a:cubicBezTo>
                                <a:pt x="18288" y="39916"/>
                                <a:pt x="15392" y="40881"/>
                                <a:pt x="11620" y="40881"/>
                              </a:cubicBezTo>
                              <a:cubicBezTo>
                                <a:pt x="7709" y="40881"/>
                                <a:pt x="4800" y="39865"/>
                                <a:pt x="2883" y="37846"/>
                              </a:cubicBezTo>
                              <a:cubicBezTo>
                                <a:pt x="965" y="35814"/>
                                <a:pt x="0" y="32728"/>
                                <a:pt x="0" y="28575"/>
                              </a:cubicBezTo>
                              <a:cubicBezTo>
                                <a:pt x="0" y="28130"/>
                                <a:pt x="38" y="27406"/>
                                <a:pt x="102" y="26390"/>
                              </a:cubicBezTo>
                              <a:lnTo>
                                <a:pt x="102" y="26238"/>
                              </a:lnTo>
                              <a:lnTo>
                                <a:pt x="7379" y="26238"/>
                              </a:lnTo>
                              <a:lnTo>
                                <a:pt x="7379" y="28740"/>
                              </a:lnTo>
                              <a:cubicBezTo>
                                <a:pt x="7379" y="31140"/>
                                <a:pt x="7671" y="32779"/>
                                <a:pt x="8280" y="33642"/>
                              </a:cubicBezTo>
                              <a:cubicBezTo>
                                <a:pt x="8877" y="34518"/>
                                <a:pt x="9906" y="34950"/>
                                <a:pt x="11379" y="34950"/>
                              </a:cubicBezTo>
                              <a:cubicBezTo>
                                <a:pt x="12916" y="34950"/>
                                <a:pt x="14084" y="34557"/>
                                <a:pt x="14884" y="33782"/>
                              </a:cubicBezTo>
                              <a:cubicBezTo>
                                <a:pt x="15685" y="33007"/>
                                <a:pt x="16091" y="31864"/>
                                <a:pt x="16091" y="30340"/>
                              </a:cubicBezTo>
                              <a:cubicBezTo>
                                <a:pt x="16091" y="29184"/>
                                <a:pt x="15811" y="28181"/>
                                <a:pt x="15253" y="27343"/>
                              </a:cubicBezTo>
                              <a:cubicBezTo>
                                <a:pt x="14694" y="26505"/>
                                <a:pt x="13487" y="25425"/>
                                <a:pt x="11620" y="24117"/>
                              </a:cubicBezTo>
                              <a:lnTo>
                                <a:pt x="7912" y="21476"/>
                              </a:lnTo>
                              <a:cubicBezTo>
                                <a:pt x="4699" y="19253"/>
                                <a:pt x="2654" y="17412"/>
                                <a:pt x="1791" y="15951"/>
                              </a:cubicBezTo>
                              <a:cubicBezTo>
                                <a:pt x="914" y="14503"/>
                                <a:pt x="483" y="12675"/>
                                <a:pt x="483" y="10477"/>
                              </a:cubicBezTo>
                              <a:cubicBezTo>
                                <a:pt x="483" y="7201"/>
                                <a:pt x="1460" y="4635"/>
                                <a:pt x="3403" y="2781"/>
                              </a:cubicBezTo>
                              <a:cubicBezTo>
                                <a:pt x="5347" y="927"/>
                                <a:pt x="8014" y="0"/>
                                <a:pt x="1143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30" name="Shape 14030"/>
                      <wps:cNvSpPr/>
                      <wps:spPr>
                        <a:xfrm>
                          <a:off x="1118502" y="1505269"/>
                          <a:ext cx="15456" cy="39256"/>
                        </a:xfrm>
                        <a:custGeom>
                          <a:avLst/>
                          <a:gdLst/>
                          <a:ahLst/>
                          <a:cxnLst/>
                          <a:rect l="0" t="0" r="0" b="0"/>
                          <a:pathLst>
                            <a:path w="15456" h="39256">
                              <a:moveTo>
                                <a:pt x="10643" y="0"/>
                              </a:moveTo>
                              <a:lnTo>
                                <a:pt x="15456" y="0"/>
                              </a:lnTo>
                              <a:lnTo>
                                <a:pt x="15456" y="39256"/>
                              </a:lnTo>
                              <a:lnTo>
                                <a:pt x="8611" y="39256"/>
                              </a:lnTo>
                              <a:lnTo>
                                <a:pt x="8611" y="11773"/>
                              </a:lnTo>
                              <a:lnTo>
                                <a:pt x="0" y="11773"/>
                              </a:lnTo>
                              <a:lnTo>
                                <a:pt x="0" y="7163"/>
                              </a:lnTo>
                              <a:cubicBezTo>
                                <a:pt x="3200" y="7061"/>
                                <a:pt x="5690" y="6401"/>
                                <a:pt x="7468" y="5194"/>
                              </a:cubicBezTo>
                              <a:cubicBezTo>
                                <a:pt x="9271" y="3988"/>
                                <a:pt x="10325" y="2248"/>
                                <a:pt x="10643"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31" name="Shape 14031"/>
                      <wps:cNvSpPr/>
                      <wps:spPr>
                        <a:xfrm>
                          <a:off x="1144440" y="1505317"/>
                          <a:ext cx="10655" cy="39895"/>
                        </a:xfrm>
                        <a:custGeom>
                          <a:avLst/>
                          <a:gdLst/>
                          <a:ahLst/>
                          <a:cxnLst/>
                          <a:rect l="0" t="0" r="0" b="0"/>
                          <a:pathLst>
                            <a:path w="10655" h="39895">
                              <a:moveTo>
                                <a:pt x="10655" y="0"/>
                              </a:moveTo>
                              <a:lnTo>
                                <a:pt x="10655" y="5243"/>
                              </a:lnTo>
                              <a:lnTo>
                                <a:pt x="10528" y="5186"/>
                              </a:lnTo>
                              <a:cubicBezTo>
                                <a:pt x="9436" y="5186"/>
                                <a:pt x="8649" y="5579"/>
                                <a:pt x="8179" y="6367"/>
                              </a:cubicBezTo>
                              <a:cubicBezTo>
                                <a:pt x="7709" y="7154"/>
                                <a:pt x="7468" y="8488"/>
                                <a:pt x="7468" y="10355"/>
                              </a:cubicBezTo>
                              <a:cubicBezTo>
                                <a:pt x="7468" y="12285"/>
                                <a:pt x="7709" y="13631"/>
                                <a:pt x="8192" y="14406"/>
                              </a:cubicBezTo>
                              <a:cubicBezTo>
                                <a:pt x="8674" y="15168"/>
                                <a:pt x="9487" y="15549"/>
                                <a:pt x="10630" y="15549"/>
                              </a:cubicBezTo>
                              <a:lnTo>
                                <a:pt x="10655" y="15537"/>
                              </a:lnTo>
                              <a:lnTo>
                                <a:pt x="10655" y="20706"/>
                              </a:lnTo>
                              <a:lnTo>
                                <a:pt x="10630" y="20692"/>
                              </a:lnTo>
                              <a:cubicBezTo>
                                <a:pt x="9296" y="20692"/>
                                <a:pt x="8382" y="21188"/>
                                <a:pt x="7874" y="22178"/>
                              </a:cubicBezTo>
                              <a:cubicBezTo>
                                <a:pt x="7366" y="23156"/>
                                <a:pt x="7112" y="25150"/>
                                <a:pt x="7112" y="28109"/>
                              </a:cubicBezTo>
                              <a:cubicBezTo>
                                <a:pt x="7112" y="30497"/>
                                <a:pt x="7366" y="32122"/>
                                <a:pt x="7899" y="32999"/>
                              </a:cubicBezTo>
                              <a:cubicBezTo>
                                <a:pt x="8420" y="33888"/>
                                <a:pt x="9335" y="34319"/>
                                <a:pt x="10630" y="34319"/>
                              </a:cubicBezTo>
                              <a:lnTo>
                                <a:pt x="10655" y="34307"/>
                              </a:lnTo>
                              <a:lnTo>
                                <a:pt x="10655" y="39872"/>
                              </a:lnTo>
                              <a:lnTo>
                                <a:pt x="10592" y="39895"/>
                              </a:lnTo>
                              <a:cubicBezTo>
                                <a:pt x="6947" y="39895"/>
                                <a:pt x="4280" y="38955"/>
                                <a:pt x="2565" y="37075"/>
                              </a:cubicBezTo>
                              <a:cubicBezTo>
                                <a:pt x="851" y="35209"/>
                                <a:pt x="0" y="32288"/>
                                <a:pt x="0" y="28325"/>
                              </a:cubicBezTo>
                              <a:cubicBezTo>
                                <a:pt x="0" y="25214"/>
                                <a:pt x="457" y="22851"/>
                                <a:pt x="1359" y="21238"/>
                              </a:cubicBezTo>
                              <a:cubicBezTo>
                                <a:pt x="2273" y="19626"/>
                                <a:pt x="3721" y="18572"/>
                                <a:pt x="5702" y="18089"/>
                              </a:cubicBezTo>
                              <a:cubicBezTo>
                                <a:pt x="4077" y="17594"/>
                                <a:pt x="2845" y="16641"/>
                                <a:pt x="2019" y="15219"/>
                              </a:cubicBezTo>
                              <a:cubicBezTo>
                                <a:pt x="1194" y="13796"/>
                                <a:pt x="775" y="11942"/>
                                <a:pt x="775" y="9643"/>
                              </a:cubicBezTo>
                              <a:cubicBezTo>
                                <a:pt x="775" y="6494"/>
                                <a:pt x="1625" y="4094"/>
                                <a:pt x="3315" y="2455"/>
                              </a:cubicBezTo>
                              <a:lnTo>
                                <a:pt x="10655"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32" name="Shape 14032"/>
                      <wps:cNvSpPr/>
                      <wps:spPr>
                        <a:xfrm>
                          <a:off x="1155095" y="1505309"/>
                          <a:ext cx="10668" cy="39881"/>
                        </a:xfrm>
                        <a:custGeom>
                          <a:avLst/>
                          <a:gdLst/>
                          <a:ahLst/>
                          <a:cxnLst/>
                          <a:rect l="0" t="0" r="0" b="0"/>
                          <a:pathLst>
                            <a:path w="10668" h="39881">
                              <a:moveTo>
                                <a:pt x="26" y="0"/>
                              </a:moveTo>
                              <a:cubicBezTo>
                                <a:pt x="3251" y="0"/>
                                <a:pt x="5715" y="851"/>
                                <a:pt x="7404" y="2527"/>
                              </a:cubicBezTo>
                              <a:cubicBezTo>
                                <a:pt x="9081" y="4204"/>
                                <a:pt x="9932" y="6655"/>
                                <a:pt x="9932" y="9855"/>
                              </a:cubicBezTo>
                              <a:cubicBezTo>
                                <a:pt x="9932" y="12090"/>
                                <a:pt x="9512" y="13881"/>
                                <a:pt x="8661" y="15240"/>
                              </a:cubicBezTo>
                              <a:cubicBezTo>
                                <a:pt x="7823" y="16599"/>
                                <a:pt x="6528" y="17551"/>
                                <a:pt x="4788" y="18097"/>
                              </a:cubicBezTo>
                              <a:cubicBezTo>
                                <a:pt x="6858" y="18504"/>
                                <a:pt x="8344" y="19469"/>
                                <a:pt x="9271" y="21006"/>
                              </a:cubicBezTo>
                              <a:cubicBezTo>
                                <a:pt x="10198" y="22542"/>
                                <a:pt x="10668" y="24803"/>
                                <a:pt x="10668" y="27800"/>
                              </a:cubicBezTo>
                              <a:cubicBezTo>
                                <a:pt x="10668" y="31966"/>
                                <a:pt x="9804" y="35027"/>
                                <a:pt x="8065" y="36982"/>
                              </a:cubicBezTo>
                              <a:lnTo>
                                <a:pt x="0" y="39881"/>
                              </a:lnTo>
                              <a:lnTo>
                                <a:pt x="0" y="34315"/>
                              </a:lnTo>
                              <a:lnTo>
                                <a:pt x="2781" y="32931"/>
                              </a:lnTo>
                              <a:cubicBezTo>
                                <a:pt x="3289" y="32004"/>
                                <a:pt x="3543" y="30200"/>
                                <a:pt x="3543" y="27546"/>
                              </a:cubicBezTo>
                              <a:cubicBezTo>
                                <a:pt x="3543" y="24981"/>
                                <a:pt x="3289" y="23215"/>
                                <a:pt x="2743" y="22212"/>
                              </a:cubicBezTo>
                              <a:lnTo>
                                <a:pt x="0" y="20715"/>
                              </a:lnTo>
                              <a:lnTo>
                                <a:pt x="0" y="15545"/>
                              </a:lnTo>
                              <a:lnTo>
                                <a:pt x="2451" y="14364"/>
                              </a:lnTo>
                              <a:cubicBezTo>
                                <a:pt x="2947" y="13564"/>
                                <a:pt x="3188" y="12243"/>
                                <a:pt x="3188" y="10363"/>
                              </a:cubicBezTo>
                              <a:cubicBezTo>
                                <a:pt x="3188" y="8458"/>
                                <a:pt x="2947" y="7125"/>
                                <a:pt x="2438" y="6350"/>
                              </a:cubicBezTo>
                              <a:lnTo>
                                <a:pt x="0" y="5251"/>
                              </a:lnTo>
                              <a:lnTo>
                                <a:pt x="0" y="9"/>
                              </a:lnTo>
                              <a:lnTo>
                                <a:pt x="26"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33" name="Shape 14033"/>
                      <wps:cNvSpPr/>
                      <wps:spPr>
                        <a:xfrm>
                          <a:off x="1170371" y="1505269"/>
                          <a:ext cx="15456" cy="39256"/>
                        </a:xfrm>
                        <a:custGeom>
                          <a:avLst/>
                          <a:gdLst/>
                          <a:ahLst/>
                          <a:cxnLst/>
                          <a:rect l="0" t="0" r="0" b="0"/>
                          <a:pathLst>
                            <a:path w="15456" h="39256">
                              <a:moveTo>
                                <a:pt x="10643" y="0"/>
                              </a:moveTo>
                              <a:lnTo>
                                <a:pt x="15456" y="0"/>
                              </a:lnTo>
                              <a:lnTo>
                                <a:pt x="15456" y="39256"/>
                              </a:lnTo>
                              <a:lnTo>
                                <a:pt x="8611" y="39256"/>
                              </a:lnTo>
                              <a:lnTo>
                                <a:pt x="8611" y="11773"/>
                              </a:lnTo>
                              <a:lnTo>
                                <a:pt x="0" y="11773"/>
                              </a:lnTo>
                              <a:lnTo>
                                <a:pt x="0" y="7163"/>
                              </a:lnTo>
                              <a:cubicBezTo>
                                <a:pt x="3200" y="7061"/>
                                <a:pt x="5690" y="6401"/>
                                <a:pt x="7468" y="5194"/>
                              </a:cubicBezTo>
                              <a:cubicBezTo>
                                <a:pt x="9271" y="3988"/>
                                <a:pt x="10325" y="2248"/>
                                <a:pt x="10643"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34" name="Shape 14034"/>
                      <wps:cNvSpPr/>
                      <wps:spPr>
                        <a:xfrm>
                          <a:off x="1195752" y="1511716"/>
                          <a:ext cx="8858" cy="25079"/>
                        </a:xfrm>
                        <a:custGeom>
                          <a:avLst/>
                          <a:gdLst/>
                          <a:ahLst/>
                          <a:cxnLst/>
                          <a:rect l="0" t="0" r="0" b="0"/>
                          <a:pathLst>
                            <a:path w="8858" h="25079">
                              <a:moveTo>
                                <a:pt x="8858" y="0"/>
                              </a:moveTo>
                              <a:lnTo>
                                <a:pt x="8858" y="11496"/>
                              </a:lnTo>
                              <a:lnTo>
                                <a:pt x="5220" y="19440"/>
                              </a:lnTo>
                              <a:lnTo>
                                <a:pt x="8858" y="19440"/>
                              </a:lnTo>
                              <a:lnTo>
                                <a:pt x="8858" y="25079"/>
                              </a:lnTo>
                              <a:lnTo>
                                <a:pt x="0" y="25079"/>
                              </a:lnTo>
                              <a:lnTo>
                                <a:pt x="0" y="18855"/>
                              </a:lnTo>
                              <a:lnTo>
                                <a:pt x="8858"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35" name="Shape 14035"/>
                      <wps:cNvSpPr/>
                      <wps:spPr>
                        <a:xfrm>
                          <a:off x="1204610" y="1505971"/>
                          <a:ext cx="13379" cy="38557"/>
                        </a:xfrm>
                        <a:custGeom>
                          <a:avLst/>
                          <a:gdLst/>
                          <a:ahLst/>
                          <a:cxnLst/>
                          <a:rect l="0" t="0" r="0" b="0"/>
                          <a:pathLst>
                            <a:path w="13379" h="38557">
                              <a:moveTo>
                                <a:pt x="2699" y="0"/>
                              </a:moveTo>
                              <a:lnTo>
                                <a:pt x="10115" y="0"/>
                              </a:lnTo>
                              <a:lnTo>
                                <a:pt x="10115" y="24994"/>
                              </a:lnTo>
                              <a:lnTo>
                                <a:pt x="13379" y="24994"/>
                              </a:lnTo>
                              <a:lnTo>
                                <a:pt x="13379" y="30823"/>
                              </a:lnTo>
                              <a:lnTo>
                                <a:pt x="10115" y="30823"/>
                              </a:lnTo>
                              <a:lnTo>
                                <a:pt x="10115" y="38557"/>
                              </a:lnTo>
                              <a:lnTo>
                                <a:pt x="3473" y="38557"/>
                              </a:lnTo>
                              <a:lnTo>
                                <a:pt x="3473" y="30823"/>
                              </a:lnTo>
                              <a:lnTo>
                                <a:pt x="0" y="30823"/>
                              </a:lnTo>
                              <a:lnTo>
                                <a:pt x="0" y="25184"/>
                              </a:lnTo>
                              <a:lnTo>
                                <a:pt x="3639" y="25184"/>
                              </a:lnTo>
                              <a:lnTo>
                                <a:pt x="3639" y="9296"/>
                              </a:lnTo>
                              <a:lnTo>
                                <a:pt x="0" y="17240"/>
                              </a:lnTo>
                              <a:lnTo>
                                <a:pt x="0" y="5744"/>
                              </a:lnTo>
                              <a:lnTo>
                                <a:pt x="2699"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g:wgp>
                </a:graphicData>
              </a:graphic>
            </wp:anchor>
          </w:drawing>
        </mc:Choice>
        <mc:Fallback>
          <w:pict>
            <v:group w14:anchorId="404607BD" id="Group 13912" o:spid="_x0000_s1026" style="position:absolute;margin-left:71.15pt;margin-top:74.2pt;width:133pt;height:122.6pt;z-index:251662336;mso-position-horizontal-relative:page;mso-position-vertical-relative:page" coordsize="16894,155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">
              <v:shape id="Shape 13913" o:spid="_x0000_s1027" style="position:absolute;left:3553;top:139;width:9640;height:9643;visibility:visible;mso-wrap-style:square;v-text-anchor:top" coordsize="964032,964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" path="m482041,c747497,,964032,216586,964032,482143v,265557,-216535,482143,-481991,482143c216535,964286,,747700,,482143,,216586,216535,,482041,xe" fillcolor="#f3a62a" stroked="f" strokeweight="0">
                <v:stroke miterlimit="83231f" joinstyle="miter"/>
                <v:path arrowok="t" textboxrect="0,0,964032,964286"/>
              </v:shape>
              <v:shape id="Shape 13914" o:spid="_x0000_s1028" style="position:absolute;left:3412;width:4961;height:9922;visibility:visible;mso-wrap-style:square;v-text-anchor:top" coordsize="496125,9922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" path="m496125,r,28004l448389,30423c212732,54440,28245,254142,28245,496136v,242007,184487,441720,420144,465739l496125,964294r,27991l445504,989721c195616,964266,,752609,,496136,,239664,195616,28018,445504,2564l496125,xe" fillcolor="#da2528" stroked="f" strokeweight="0">
                <v:stroke miterlimit="83231f" joinstyle="miter"/>
                <v:path arrowok="t" textboxrect="0,0,496125,992285"/>
              </v:shape>
              <v:shape id="Shape 13915" o:spid="_x0000_s1029" style="position:absolute;left:8373;width:4962;height:9922;visibility:visible;mso-wrap-style:square;v-text-anchor:top" coordsize="496164,99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" path="m38,c273584,,496164,222568,496164,496138,496164,769709,273584,992289,38,992289r-38,-2l,964296r38,2c258013,964298,467881,754278,467881,496138,467881,238011,258013,28004,38,28004r-38,1l,2,38,xe" fillcolor="#da2528" stroked="f" strokeweight="0">
                <v:stroke miterlimit="83231f" joinstyle="miter"/>
                <v:path arrowok="t" textboxrect="0,0,496164,992289"/>
              </v:shape>
              <v:shape id="Shape 13916" o:spid="_x0000_s1030" style="position:absolute;left:6696;top:2738;width:1037;height:3417;visibility:visible;mso-wrap-style:square;v-text-anchor:top" coordsize="103708,341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" path="m,l58280,r,266916l103708,266916r,74827l13348,304229c3670,293827,267,287553,,269431l,xe" fillcolor="#da2528" stroked="f" strokeweight="0">
                <v:stroke miterlimit="83231f" joinstyle="miter"/>
                <v:path arrowok="t" textboxrect="0,0,103708,341743"/>
              </v:shape>
              <v:shape id="Shape 13917" o:spid="_x0000_s1031" style="position:absolute;left:4065;top:700;width:3668;height:8522;visibility:visible;mso-wrap-style:square;v-text-anchor:top" coordsize="366852,852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" path="m366852,r,19402l347904,22759r-19888,4598l308458,32919r-19101,6477l270701,46737r-18250,8255l234747,64073r-17259,9944l200800,84697,184671,96178r-15570,12205l154178,121337r-14313,13640l126276,149277r-12941,14960l101092,179782,89624,195924,78905,212612r-9906,17246l59931,247613r-8255,18224l44285,284557r-6452,19126l32283,323216r-4635,19901l24079,363412r-2641,20574l19825,404902r-534,21235l19825,447371r1613,20892l24079,488849r3569,20308l32283,529058r5550,19520l44285,567704r7315,18491l366852,586195r,51689l354571,637884,311988,746609r23394,l344411,721907r22441,l366852,852250r-1638,-206l344043,848221r-20879,-4800l302743,837630r-20016,-6782l263144,823101r-19101,-8623l225450,804965,207442,794589,189916,783362,173038,771361,156794,758559,141122,745009,126200,730759,111912,715786,98362,700165,85585,683883,73597,666980,62370,649479,51981,631470,42443,612890,33833,593764,26124,574232,19368,554216,13551,533769,8776,512903,4953,491707,2223,470130,559,448260,,426137,559,404001,2223,382119,4953,360554,8776,339370r4775,-20866l19368,298057r6756,-20028l33833,258484r8610,-19101l51981,220803,62370,202782,73597,185281,85585,168390,98362,152096r13550,-15621l126200,121515r14922,-14262l156794,93714,173038,80900,189916,68899,207442,57672,225450,47296r18593,-9538l263144,29148r19583,-7735l302743,14631,323164,8866,344043,4027,365214,204,366852,xe" fillcolor="#da2528" stroked="f" strokeweight="0">
                <v:stroke miterlimit="83231f" joinstyle="miter"/>
                <v:path arrowok="t" textboxrect="0,0,366852,852250"/>
              </v:shape>
              <v:shape id="Shape 13918" o:spid="_x0000_s1032" style="position:absolute;left:7733;top:1989;width:1435;height:7281;visibility:visible;mso-wrap-style:square;v-text-anchor:top" coordsize="143504,728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" path="m36589,l94869,r,341744l143504,341744r,73523l94869,433641r,23572l143504,457213r,142087l127076,599300r,-89509l105004,509791r,107835l143504,617626r,102927l129591,723062r-21539,2718l86157,727456r-22174,597l41821,727456,19952,725780,,723268,,592925r21285,l30810,617626r24054,l11062,508902,,508902,,457213r36589,l36589,431762,,416571,,341744r36589,l36589,xe" fillcolor="#da2528" stroked="f" strokeweight="0">
                <v:stroke miterlimit="83231f" joinstyle="miter"/>
                <v:path arrowok="t" textboxrect="0,0,143504,728053"/>
              </v:shape>
              <v:shape id="Shape 13919" o:spid="_x0000_s1033" style="position:absolute;left:7733;top:652;width:1435;height:269;visibility:visible;mso-wrap-style:square;v-text-anchor:top" coordsize="143504,26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" path="m63983,l86157,584r21895,1677l129591,4953r13913,2509l143504,26900,126645,23914,106070,21272,85192,19672,63983,19164r-21196,508l21908,21272,1334,23914,,24150,,4749,19952,2261,41821,584,63983,xe" fillcolor="#da2528" stroked="f" strokeweight="0">
                <v:stroke miterlimit="83231f" joinstyle="miter"/>
                <v:path arrowok="t" textboxrect="0,0,143504,26900"/>
              </v:shape>
              <v:shape id="Shape 13920" o:spid="_x0000_s1034" style="position:absolute;left:9168;top:2738;width:917;height:3404;visibility:visible;mso-wrap-style:square;v-text-anchor:top" coordsize="91662,340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" path="m33382,l91662,r,269431l91586,269431v-508,18948,-3137,32397,-16484,42633l,340438,,266916r33382,l33382,xe" fillcolor="#da2528" stroked="f" strokeweight="0">
                <v:stroke miterlimit="83231f" joinstyle="miter"/>
                <v:path arrowok="t" textboxrect="0,0,91662,340438"/>
              </v:shape>
              <v:shape id="Shape 13921" o:spid="_x0000_s1035" style="position:absolute;left:9168;top:727;width:3513;height:8468;visibility:visible;mso-wrap-style:square;v-text-anchor:top" coordsize="351301,8468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" path="m,l7284,1314,28162,6152r20435,5766l68599,18700r19584,7734l107258,35045r18618,9537l143885,54958r17500,11227l178289,78187r16243,12814l210204,104539r14923,14262l239414,133762r13551,15621l265729,165677r12001,16891l288957,200069r10363,18021l308858,236670r8610,19101l325177,275316r6782,20028l337776,315791r4788,20866l346399,357841r2705,21564l350768,401287r533,22136l350768,445547r-1664,21869l346399,488994r-3835,21196l337776,531056r-5817,20447l325177,571518r-7709,19533l308858,610177r-9538,18580l288957,646766r-11227,17500l265729,681170r-12764,16281l239414,713072r-14287,14974l210204,742295r-15672,13551l178289,768648r-16904,12001l143885,791876r-18009,10376l107258,811764r-19075,8623l68599,828134r-20002,6782l28162,840707,7284,845508,,846822,,743895r38500,l38500,725569,,725569,,583482r299726,l307042,564990r6451,-19126l319018,526344r4635,-19901l327247,486136r2642,-20587l331476,444658r534,-21235l331476,402189r-1587,-20917l327247,360698r-3594,-20294l319018,320503r-5525,-19533l307042,281844r-7417,-18720l291370,244899r-9055,-17754l272396,209898,261703,193211,250235,177069,237992,161524,225050,146563,211436,132263,197123,118623,182226,105669,166656,93465,150501,81984,133865,71303,116580,61359,98851,52279,80626,44024,61970,36683,42844,30206,23311,24643,3435,20046,,19438,,xe" fillcolor="#da2528" stroked="f" strokeweight="0">
                <v:stroke miterlimit="83231f" joinstyle="miter"/>
                <v:path arrowok="t" textboxrect="0,0,351301,846822"/>
              </v:shape>
              <v:shape id="Shape 13922" o:spid="_x0000_s1036" style="position:absolute;left:7577;top:7332;width:298;height:404;visibility:visible;mso-wrap-style:square;v-text-anchor:top" coordsize="29845,403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" path="m14770,l29845,40348,,40348,14770,xe" fillcolor="#da2528" stroked="f" strokeweight="0">
                <v:stroke miterlimit="83231f" joinstyle="miter"/>
                <v:path arrowok="t" textboxrect="0,0,29845,40348"/>
              </v:shape>
              <v:shape id="Shape 13923" o:spid="_x0000_s1037" style="position:absolute;left:16514;top:10492;width:110;height:277;visibility:visible;mso-wrap-style:square;v-text-anchor:top" coordsize="10947,27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" path="m10287,r660,153l10947,5398,9804,4585v-1651,,-2781,152,-3429,317l6375,12573r2934,l10947,11538r,6775l9144,16980r-2934,l6210,27610,,27610,,813c2438,483,5867,,10287,xe" fillcolor="#da2528" stroked="f" strokeweight="0">
                <v:stroke miterlimit="83231f" joinstyle="miter"/>
                <v:path arrowok="t" textboxrect="0,0,10947,27610"/>
              </v:shape>
              <v:shape id="Shape 13924" o:spid="_x0000_s1038" style="position:absolute;left:16343;top:10362;width:281;height:537;visibility:visible;mso-wrap-style:square;v-text-anchor:top" coordsize="28105,537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" path="m27762,r343,138l28105,5678r-660,-280c15862,5398,6858,15037,6858,26797v,11938,9004,21412,20904,21412l28105,48065r,5500l27623,53759c12268,53759,,41846,,26797,,11760,12268,,27762,xe" fillcolor="#da2528" stroked="f" strokeweight="0">
                <v:stroke miterlimit="83231f" joinstyle="miter"/>
                <v:path arrowok="t" textboxrect="0,0,28105,53759"/>
              </v:shape>
              <v:shape id="Shape 13925" o:spid="_x0000_s1039" style="position:absolute;left:16624;top:10494;width:124;height:275;visibility:visible;mso-wrap-style:square;v-text-anchor:top" coordsize="12421,27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" path="m,l8496,1968v1626,1143,2769,3099,2769,5728c11265,10947,8826,13068,5715,14071r,305c8318,15201,9639,17335,10452,20929v813,4064,1473,5550,1969,6528l5880,27457c5067,26479,4572,24193,3746,20929l,18160,,11385,4572,8496,,5245,,xe" fillcolor="#da2528" stroked="f" strokeweight="0">
                <v:stroke miterlimit="83231f" joinstyle="miter"/>
                <v:path arrowok="t" textboxrect="0,0,12421,27457"/>
              </v:shape>
              <v:shape id="Shape 13926" o:spid="_x0000_s1040" style="position:absolute;left:16624;top:10363;width:270;height:534;visibility:visible;mso-wrap-style:square;v-text-anchor:top" coordsize="26962,534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" path="m,l19015,7622v4924,4820,7947,11519,7947,19037c26962,34184,23939,40925,18998,45784l,53427,,47927,14227,41922v3658,-3858,5864,-9205,5864,-15085c20091,20868,17885,15474,14188,11572l,5541,,xe" fillcolor="#da2528" stroked="f" strokeweight="0">
                <v:stroke miterlimit="83231f" joinstyle="miter"/>
                <v:path arrowok="t" textboxrect="0,0,26962,53427"/>
              </v:shape>
              <v:shape id="Shape 13927" o:spid="_x0000_s1041" style="position:absolute;top:10425;width:2317;height:2957;visibility:visible;mso-wrap-style:square;v-text-anchor:top" coordsize="231737,295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" path="m,l58661,r,157429c58661,182397,59411,198653,60833,206019v2515,11926,8509,21451,17945,28626c88240,241884,101181,245491,117551,245491v16637,,29236,-3391,37706,-10236c163716,228498,168783,220116,170485,210223v1752,-9931,2565,-26403,2565,-49403l173050,r58687,l231737,152692v,34912,-1575,59563,-4750,73978c223799,241084,217983,253200,209436,263144v-8522,9893,-19939,17793,-34151,23698c160998,292710,142329,295631,119329,295631v-27775,,-48831,-3188,-63157,-9627c41808,279591,30531,271259,22200,261048,13881,250838,8382,240068,5740,228841,1892,212192,,187604,,155054l,xe" fillcolor="#da2528" stroked="f" strokeweight="0">
                <v:stroke miterlimit="83231f" joinstyle="miter"/>
                <v:path arrowok="t" textboxrect="0,0,231737,295631"/>
              </v:shape>
              <v:shape id="Shape 13928" o:spid="_x0000_s1042" style="position:absolute;left:2942;top:10425;width:2306;height:2907;visibility:visible;mso-wrap-style:square;v-text-anchor:top" coordsize="230632,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" path="m,l57112,,176098,194120,176098,r54534,l230632,290703r-58953,l54534,101143r,189560l,290703,,xe" fillcolor="#da2528" stroked="f" strokeweight="0">
                <v:stroke miterlimit="83231f" joinstyle="miter"/>
                <v:path arrowok="t" textboxrect="0,0,230632,290703"/>
              </v:shape>
              <v:shape id="Shape 13929" o:spid="_x0000_s1043" style="position:absolute;left:5539;top:10425;width:1439;height:2907;visibility:visible;mso-wrap-style:square;v-text-anchor:top" coordsize="143935,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" path="m113233,r30702,l143935,68917r-412,-1112l104280,175717r39655,l143935,224638r-57727,l62268,290703,,290703,113233,xe" fillcolor="#da2528" stroked="f" strokeweight="0">
                <v:stroke miterlimit="83231f" joinstyle="miter"/>
                <v:path arrowok="t" textboxrect="0,0,143935,290703"/>
              </v:shape>
              <v:shape id="Shape 13930" o:spid="_x0000_s1044" style="position:absolute;left:6978;top:10425;width:1478;height:2907;visibility:visible;mso-wrap-style:square;v-text-anchor:top" coordsize="147745,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" path="m,l31350,,147745,290703r-63868,l58477,224638,,224638,,175717r39656,l,68917,,xe" fillcolor="#da2528" stroked="f" strokeweight="0">
                <v:stroke miterlimit="83231f" joinstyle="miter"/>
                <v:path arrowok="t" textboxrect="0,0,147745,290703"/>
              </v:shape>
              <v:shape id="Shape 13931" o:spid="_x0000_s1045" style="position:absolute;left:8729;top:10425;width:2318;height:2957;visibility:visible;mso-wrap-style:square;v-text-anchor:top" coordsize="231737,295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" path="m,l58687,r,157429c58687,182397,59436,198653,60858,206019v2515,11926,8509,21451,17920,28626c88265,241884,101181,245491,117551,245491v16663,,29236,-3391,37707,-10236c163716,228498,168796,220116,170485,210223v1778,-9931,2565,-26403,2565,-49403l173050,r58687,l231737,152692v,34912,-1549,59563,-4750,73978c223825,241084,217983,253200,209461,263144v-8522,9893,-19964,17793,-34150,23698c161023,292710,142342,295631,119329,295631v-27749,,-48781,-3188,-63157,-9627c41821,279591,30531,271259,22200,261048,13881,250838,8407,240068,5766,228841,1892,212192,,187604,,155054l,xe" fillcolor="#da2528" stroked="f" strokeweight="0">
                <v:stroke miterlimit="83231f" joinstyle="miter"/>
                <v:path arrowok="t" textboxrect="0,0,231737,295631"/>
              </v:shape>
              <v:shape id="Shape 13932" o:spid="_x0000_s1046" style="position:absolute;left:11750;top:10449;width:2045;height:2883;visibility:visible;mso-wrap-style:square;v-text-anchor:top" coordsize="204572,288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" path="m,l58674,r,239332l204572,239332r,48996l,288328,,xe" fillcolor="#da2528" stroked="f" strokeweight="0">
                <v:stroke miterlimit="83231f" joinstyle="miter"/>
                <v:path arrowok="t" textboxrect="0,0,204572,288328"/>
              </v:shape>
              <v:shape id="Shape 13933" o:spid="_x0000_s1047" style="position:absolute;left:13907;top:10425;width:1440;height:2907;visibility:visible;mso-wrap-style:square;v-text-anchor:top" coordsize="143948,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" path="m113233,r30715,l143948,68883r-400,-1078l104280,175717r39668,l143948,224638r-57728,l62268,290703,,290703,113233,xe" fillcolor="#da2528" stroked="f" strokeweight="0">
                <v:stroke miterlimit="83231f" joinstyle="miter"/>
                <v:path arrowok="t" textboxrect="0,0,143948,290703"/>
              </v:shape>
              <v:shape id="Shape 13934" o:spid="_x0000_s1048" style="position:absolute;left:15347;top:10425;width:1477;height:2907;visibility:visible;mso-wrap-style:square;v-text-anchor:top" coordsize="147733,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" path="m,l31337,,147733,290703r-63868,l58490,224638,,224638,,175717r39669,l,68883,,xe" fillcolor="#da2528" stroked="f" strokeweight="0">
                <v:stroke miterlimit="83231f" joinstyle="miter"/>
                <v:path arrowok="t" textboxrect="0,0,147733,290703"/>
              </v:shape>
              <v:shape id="Shape 13935" o:spid="_x0000_s1049" style="position:absolute;top:13934;width:419;height:534;visibility:visible;mso-wrap-style:square;v-text-anchor:top" coordsize="41910,53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" path="m,l10617,r,28461c10617,32982,10744,35903,11011,37236v444,2159,1537,3887,3238,5182c15964,43726,18288,44374,21260,44374v3010,,5283,-622,6807,-1854c29604,41300,30518,39789,30823,37998v317,-1803,482,-4775,482,-8928l31305,,41910,r,27597c41910,33909,41618,38367,41046,40970v-571,2604,-1638,4801,-3175,6591c36322,49352,34277,50787,31687,51841v-2579,1080,-5944,1601,-10110,1601c16561,53442,12763,52857,10160,51702,7569,50546,5524,49047,4026,47180,2515,45339,1524,43396,1041,41364,343,38354,,33909,,28029l,xe" fillcolor="#1d1d1b" stroked="f" strokeweight="0">
                <v:stroke miterlimit="83231f" joinstyle="miter"/>
                <v:path arrowok="t" textboxrect="0,0,41910,53442"/>
              </v:shape>
              <v:shape id="Shape 13936" o:spid="_x0000_s1050" style="position:absolute;left:531;top:13934;width:417;height:525;visibility:visible;mso-wrap-style:square;v-text-anchor:top" coordsize="4169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" path="m,l10325,,31826,35077,31826,r9868,l41694,52540r-10655,l9855,18275r,34265l,52540,,xe" fillcolor="#1d1d1b" stroked="f" strokeweight="0">
                <v:stroke miterlimit="83231f" joinstyle="miter"/>
                <v:path arrowok="t" textboxrect="0,0,41694,52540"/>
              </v:shape>
              <v:shape id="Shape 15615" o:spid="_x0000_s1051" style="position:absolute;left:1057;top:13934;width:106;height:525;visibility:visible;mso-wrap-style:square;v-text-anchor:top" coordsize="1060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" path="m,l10604,r,52540l,52540,,e" fillcolor="#1d1d1b" stroked="f" strokeweight="0">
                <v:stroke miterlimit="83231f" joinstyle="miter"/>
                <v:path arrowok="t" textboxrect="0,0,10604,52540"/>
              </v:shape>
              <v:shape id="Shape 13938" o:spid="_x0000_s1052" style="position:absolute;left:1211;top:13934;width:489;height:525;visibility:visible;mso-wrap-style:square;v-text-anchor:top" coordsize="48933,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" path="m,l11506,,24803,38887,37668,,48933,,30112,52540r-11329,l,xe" fillcolor="#1d1d1b" stroked="f" strokeweight="0">
                <v:stroke miterlimit="83231f" joinstyle="miter"/>
                <v:path arrowok="t" textboxrect="0,0,48933,52540"/>
              </v:shape>
              <v:shape id="Shape 13939" o:spid="_x0000_s1053" style="position:absolute;left:1754;top:13934;width:400;height:525;visibility:visible;mso-wrap-style:square;v-text-anchor:top" coordsize="39967,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" path="m,l38964,r,8877l10604,8877r,11646l36982,20523r,8865l10604,29388r,14300l39967,43688r,8852l,52540,,xe" fillcolor="#1d1d1b" stroked="f" strokeweight="0">
                <v:stroke miterlimit="83231f" joinstyle="miter"/>
                <v:path arrowok="t" textboxrect="0,0,39967,52540"/>
              </v:shape>
              <v:shape id="Shape 13940" o:spid="_x0000_s1054" style="position:absolute;left:2244;top:13934;width:213;height:525;visibility:visible;mso-wrap-style:square;v-text-anchor:top" coordsize="21330,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" path="m,l21330,r,8950l18885,8890r-8268,l10617,22225r7849,l21330,22034r,11398l21298,33388c20295,32334,19228,31598,18110,31217v-1130,-407,-2908,-597,-5347,-597l10617,30620r,21933l,52553,,xe" fillcolor="#1d1d1b" stroked="f" strokeweight="0">
                <v:stroke miterlimit="83231f" joinstyle="miter"/>
                <v:path arrowok="t" textboxrect="0,0,21330,52553"/>
              </v:shape>
              <v:shape id="Shape 13941" o:spid="_x0000_s1055" style="position:absolute;left:2457;top:13934;width:259;height:525;visibility:visible;mso-wrap-style:square;v-text-anchor:top" coordsize="25914,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" path="m,l1010,v5613,,9690,470,12230,1422c15780,2362,17837,4039,19348,6464v1537,2413,2299,5169,2299,8268c21647,18682,20491,21933,18180,24511v-2324,2553,-5791,4178,-10401,4851c10065,30696,11970,32169,13468,33769v1486,1601,3493,4445,6033,8535l25914,52553r-12687,l5556,41110,,33432,,22034r6674,-444c7944,21158,8922,20409,9646,19355v711,-1042,1066,-2362,1066,-3950c10712,13652,10243,12217,9303,11125,8363,10058,7030,9360,5315,9080l,8950,,xe" fillcolor="#1d1d1b" stroked="f" strokeweight="0">
                <v:stroke miterlimit="83231f" joinstyle="miter"/>
                <v:path arrowok="t" textboxrect="0,0,25914,52553"/>
              </v:shape>
              <v:shape id="Shape 13942" o:spid="_x0000_s1056" style="position:absolute;left:2747;top:13925;width:427;height:544;visibility:visible;mso-wrap-style:square;v-text-anchor:top" coordsize="42723,54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" path="m21082,v6591,,11557,1448,14884,4331c39307,7239,41046,11087,41224,15913r-10604,470c30163,13678,29185,11748,27686,10554,26200,9373,23952,8776,20968,8776v-3074,,-5499,635,-7239,1905c12598,11493,12040,12586,12040,13944v,1245,533,2299,1587,3188c14961,18263,18212,19418,23381,20650v5156,1207,8966,2477,11442,3772c37300,25730,39230,27508,40627,29756v1397,2273,2096,5055,2096,8382c42723,41148,41897,43967,40221,46596v-1676,2629,-4039,4585,-7099,5868c30061,53734,26251,54369,21692,54369v-6643,,-11748,-1537,-15317,-4598c2819,46698,686,42215,,36347l10325,35344v622,3454,1880,6007,3785,7633c16015,44590,18567,45402,21793,45402v3417,,5995,-711,7722,-2159c31255,41796,32118,40107,32118,38176v,-1244,-368,-2311,-1092,-3175c30290,34138,29032,33363,27216,32728v-1245,-432,-4077,-1207,-8496,-2299c13030,29020,9042,27292,6744,25235,3518,22327,1905,18809,1905,14656v,-2680,749,-5182,2273,-7506c5690,4826,7887,3048,10732,1829,13589,610,17043,,21082,xe" fillcolor="#1d1d1b" stroked="f" strokeweight="0">
                <v:stroke miterlimit="83231f" joinstyle="miter"/>
                <v:path arrowok="t" textboxrect="0,0,42723,54369"/>
              </v:shape>
              <v:shape id="Shape 15616" o:spid="_x0000_s1057" style="position:absolute;left:3260;top:13934;width:106;height:525;visibility:visible;mso-wrap-style:square;v-text-anchor:top" coordsize="1060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" path="m,l10604,r,52540l,52540,,e" fillcolor="#1d1d1b" stroked="f" strokeweight="0">
                <v:stroke miterlimit="83231f" joinstyle="miter"/>
                <v:path arrowok="t" textboxrect="0,0,10604,52540"/>
              </v:shape>
              <v:shape id="Shape 13944" o:spid="_x0000_s1058" style="position:absolute;left:3467;top:13934;width:218;height:525;visibility:visible;mso-wrap-style:square;v-text-anchor:top" coordsize="21844,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" path="m,l19380,r2464,247l21844,9258,15367,8890r-4763,l10604,43688r7925,l21844,43432r,8897l19964,52553,,52553,,xe" fillcolor="#1d1d1b" stroked="f" strokeweight="0">
                <v:stroke miterlimit="83231f" joinstyle="miter"/>
                <v:path arrowok="t" textboxrect="0,0,21844,52553"/>
              </v:shape>
              <v:shape id="Shape 13945" o:spid="_x0000_s1059" style="position:absolute;left:3685;top:13936;width:222;height:521;visibility:visible;mso-wrap-style:square;v-text-anchor:top" coordsize="22200,520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" path="m,l7544,756v3073,915,5715,2528,7925,4839c17666,7919,19329,10751,20485,14117v1143,3352,1715,7493,1715,12408c22200,30855,21666,34576,20587,37726v-1321,3810,-3188,6909,-5626,9271c13119,48788,10630,50185,7506,51188l,52082,,43185r3099,-239c4813,42514,6248,41790,7379,40748v1130,-1016,2070,-2705,2781,-5067c10884,33332,11239,30131,11239,26067v,-4064,-355,-7188,-1079,-9360c9449,14536,8446,12847,7150,11615,5855,10395,4216,9570,2248,9138l,9010,,xe" fillcolor="#1d1d1b" stroked="f" strokeweight="0">
                <v:stroke miterlimit="83231f" joinstyle="miter"/>
                <v:path arrowok="t" textboxrect="0,0,22200,52082"/>
              </v:shape>
              <v:shape id="Shape 13946" o:spid="_x0000_s1060" style="position:absolute;left:3944;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" path="m20472,r5557,l26029,12444r-70,-189l18860,31750r7169,l26029,40602r-10433,l11265,52540,,52540,20472,xe" fillcolor="#1d1d1b" stroked="f" strokeweight="0">
                <v:stroke miterlimit="83231f" joinstyle="miter"/>
                <v:path arrowok="t" textboxrect="0,0,26029,52540"/>
              </v:shape>
              <v:shape id="Shape 13947" o:spid="_x0000_s1061" style="position:absolute;left:4204;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" path="m,l5671,,26702,52540r-11545,l10573,40602,,40602,,31750r7169,l,12444,,xe" fillcolor="#1d1d1b" stroked="f" strokeweight="0">
                <v:stroke miterlimit="83231f" joinstyle="miter"/>
                <v:path arrowok="t" textboxrect="0,0,26702,52540"/>
              </v:shape>
              <v:shape id="Shape 13948" o:spid="_x0000_s1062" style="position:absolute;left:4527;top:13934;width:219;height:525;visibility:visible;mso-wrap-style:square;v-text-anchor:top" coordsize="21844,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" path="m,l19380,r2464,247l21844,9258,15367,8890r-4763,l10604,43688r7925,l21844,43432r,8897l19964,52553,,52553,,xe" fillcolor="#1d1d1b" stroked="f" strokeweight="0">
                <v:stroke miterlimit="83231f" joinstyle="miter"/>
                <v:path arrowok="t" textboxrect="0,0,21844,52553"/>
              </v:shape>
              <v:shape id="Shape 13949" o:spid="_x0000_s1063" style="position:absolute;left:4746;top:13936;width:222;height:521;visibility:visible;mso-wrap-style:square;v-text-anchor:top" coordsize="22200,520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" path="m,l7544,756v3073,915,5715,2528,7925,4839c17666,7919,19342,10751,20485,14117v1143,3352,1715,7493,1715,12408c22200,30855,21666,34576,20587,37726v-1308,3810,-3188,6909,-5626,9271c13119,48788,10630,50185,7506,51188l,52082,,43185r3099,-239c4813,42514,6248,41790,7379,40748v1130,-1016,2070,-2705,2781,-5067c10884,33332,11239,30131,11239,26067v,-4064,-355,-7188,-1079,-9360c9449,14536,8446,12847,7150,11615,5855,10395,4229,9570,2248,9138l,9010,,xe" fillcolor="#1d1d1b" stroked="f" strokeweight="0">
                <v:stroke miterlimit="83231f" joinstyle="miter"/>
                <v:path arrowok="t" textboxrect="0,0,22200,52082"/>
              </v:shape>
              <v:shape id="Shape 13950" o:spid="_x0000_s1064" style="position:absolute;left:5181;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" path="m20472,r5557,l26029,12444r-70,-189l18860,31750r7169,l26029,40602r-10433,l11265,52540,,52540,20472,xe" fillcolor="#1d1d1b" stroked="f" strokeweight="0">
                <v:stroke miterlimit="83231f" joinstyle="miter"/>
                <v:path arrowok="t" textboxrect="0,0,26029,52540"/>
              </v:shape>
              <v:shape id="Shape 13951" o:spid="_x0000_s1065" style="position:absolute;left:5441;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" path="m,l5671,,26702,52540r-11545,l10573,40602,,40602,,31750r7169,l,12444,,xe" fillcolor="#1d1d1b" stroked="f" strokeweight="0">
                <v:stroke miterlimit="83231f" joinstyle="miter"/>
                <v:path arrowok="t" textboxrect="0,0,26702,52540"/>
              </v:shape>
              <v:shape id="Shape 13952" o:spid="_x0000_s1066" style="position:absolute;left:5764;top:13934;width:419;height:534;visibility:visible;mso-wrap-style:square;v-text-anchor:top" coordsize="41910,53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" path="m,l10617,r,28461c10617,32982,10744,35903,11011,37236v444,2159,1537,3887,3238,5182c15964,43726,18288,44374,21260,44374v3010,,5283,-622,6807,-1854c29604,41300,30518,39789,30823,37998v317,-1803,482,-4775,482,-8928l31305,,41910,r,27597c41910,33909,41618,38367,41034,40970v-559,2604,-1626,4801,-3163,6591c36322,49352,34277,50787,31687,51841v-2579,1080,-5944,1601,-10110,1601c16561,53442,12763,52857,10160,51702,7569,50546,5524,49047,4026,47180,2515,45339,1524,43396,1041,41364,343,38354,,33909,,28029l,xe" fillcolor="#1d1d1b" stroked="f" strokeweight="0">
                <v:stroke miterlimit="83231f" joinstyle="miter"/>
                <v:path arrowok="t" textboxrect="0,0,41910,53442"/>
              </v:shape>
              <v:shape id="Shape 13953" o:spid="_x0000_s1067" style="position:absolute;left:6257;top:13934;width:417;height:525;visibility:visible;mso-wrap-style:square;v-text-anchor:top" coordsize="41758,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" path="m,l41758,r,8877l26200,8877r,43663l15596,52540r,-43663l,8877,,xe" fillcolor="#1d1d1b" stroked="f" strokeweight="0">
                <v:stroke miterlimit="83231f" joinstyle="miter"/>
                <v:path arrowok="t" textboxrect="0,0,41758,52540"/>
              </v:shape>
              <v:shape id="Shape 13954" o:spid="_x0000_s1068" style="position:absolute;left:6721;top:13925;width:255;height:543;visibility:visible;mso-wrap-style:square;v-text-anchor:top" coordsize="25464,542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" path="m25413,r51,20l25464,9095,14948,13564v-2680,2997,-4026,7518,-4026,13576c10922,33083,12306,37592,15050,40665r10414,4570l25464,54296,6922,47180c2299,42418,,35852,,27495,,22136,800,17640,2400,14008,3594,11341,5232,8941,7303,6807,9360,4674,11621,3099,14084,2070,17361,686,21133,,25413,xe" fillcolor="#1d1d1b" stroked="f" strokeweight="0">
                <v:stroke miterlimit="83231f" joinstyle="miter"/>
                <v:path arrowok="t" textboxrect="0,0,25464,54296"/>
              </v:shape>
              <v:shape id="Shape 13955" o:spid="_x0000_s1069" style="position:absolute;left:6911;top:13797;width:65;height:107;visibility:visible;mso-wrap-style:square;v-text-anchor:top" coordsize="6502,107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" path="m4940,l6502,r,10581l6375,10719,,10719,4940,xe" fillcolor="#1d1d1b" stroked="f" strokeweight="0">
                <v:stroke miterlimit="83231f" joinstyle="miter"/>
                <v:path arrowok="t" textboxrect="0,0,6502,10719"/>
              </v:shape>
              <v:shape id="Shape 13956" o:spid="_x0000_s1070" style="position:absolute;left:6976;top:13925;width:255;height:543;visibility:visible;mso-wrap-style:square;v-text-anchor:top" coordsize="25502,54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" path="m,l18542,7181v4635,4801,6960,11481,6960,20041c25502,35693,23203,42335,18593,47123,13970,51911,7810,54311,89,54311l,54277,,45215r63,28c4293,45243,7760,43719,10477,40671v2693,-3035,4064,-7607,4064,-13703c14541,20935,13221,16452,10579,13493,7925,10534,4432,9048,63,9048l,9075,,xe" fillcolor="#1d1d1b" stroked="f" strokeweight="0">
                <v:stroke miterlimit="83231f" joinstyle="miter"/>
                <v:path arrowok="t" textboxrect="0,0,25502,54311"/>
              </v:shape>
              <v:shape id="Shape 13957" o:spid="_x0000_s1071" style="position:absolute;left:6976;top:13797;width:97;height:105;visibility:visible;mso-wrap-style:square;v-text-anchor:top" coordsize="9741,10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" path="m,l9741,,,10581,,xe" fillcolor="#1d1d1b" stroked="f" strokeweight="0">
                <v:stroke miterlimit="83231f" joinstyle="miter"/>
                <v:path arrowok="t" textboxrect="0,0,9741,10581"/>
              </v:shape>
              <v:shape id="Shape 13958" o:spid="_x0000_s1072" style="position:absolute;left:7315;top:13934;width:417;height:525;visibility:visible;mso-wrap-style:square;v-text-anchor:top" coordsize="4169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" path="m,l10325,,31826,35077,31826,r9868,l41694,52540r-10655,l9855,18275r,34265l,52540,,xe" fillcolor="#1d1d1b" stroked="f" strokeweight="0">
                <v:stroke miterlimit="83231f" joinstyle="miter"/>
                <v:path arrowok="t" textboxrect="0,0,41694,52540"/>
              </v:shape>
              <v:shape id="Shape 13959" o:spid="_x0000_s1073" style="position:absolute;left:7822;top:13925;width:255;height:543;visibility:visible;mso-wrap-style:square;v-text-anchor:top" coordsize="25470,543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" path="m25425,r45,17l25470,9092,14961,13576v-2680,2985,-4026,7506,-4026,13564c10935,33083,12306,37592,15049,40665r10421,4573l25470,54307,6921,47180c2311,42431,,35852,,27495,,22136,800,17640,2400,14008,3607,11341,5245,8941,7302,6807,9372,4674,11633,3099,14097,2070,17374,686,21145,,25425,xe" fillcolor="#1d1d1b" stroked="f" strokeweight="0">
                <v:stroke miterlimit="83231f" joinstyle="miter"/>
                <v:path arrowok="t" textboxrect="0,0,25470,54307"/>
              </v:shape>
              <v:shape id="Shape 13960" o:spid="_x0000_s1074" style="position:absolute;left:8077;top:13925;width:255;height:543;visibility:visible;mso-wrap-style:square;v-text-anchor:top" coordsize="25508,54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" path="m,l18536,7183v4635,4814,6972,11481,6972,20041c25508,35708,23196,42337,18599,47138,13976,51926,7817,54326,95,54326l,54289,,45220r57,25c4286,45245,7766,43734,10471,40673v2705,-3035,4064,-7607,4064,-13703c14535,20950,13214,16467,10585,13495,7931,10536,4426,9050,57,9050l,9075,,xe" fillcolor="#1d1d1b" stroked="f" strokeweight="0">
                <v:stroke miterlimit="83231f" joinstyle="miter"/>
                <v:path arrowok="t" textboxrect="0,0,25508,54326"/>
              </v:shape>
              <v:shape id="Shape 13961" o:spid="_x0000_s1075" style="position:absolute;left:8413;top:13934;width:508;height:525;visibility:visible;mso-wrap-style:square;v-text-anchor:top" coordsize="5074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" path="m,l15875,r9525,35839l34836,,50749,r,52540l40881,52540r,-41364l30467,52540r-10223,l9842,11176r,41364l,52540,,xe" fillcolor="#1d1d1b" stroked="f" strokeweight="0">
                <v:stroke miterlimit="83231f" joinstyle="miter"/>
                <v:path arrowok="t" textboxrect="0,0,50749,52540"/>
              </v:shape>
              <v:shape id="Shape 13962" o:spid="_x0000_s1076" style="position:absolute;left:8973;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" path="m20472,r5557,l26029,12477r-83,-222l18860,31750r7169,l26029,40602r-10433,l11265,52540,,52540,20472,xe" fillcolor="#1d1d1b" stroked="f" strokeweight="0">
                <v:stroke miterlimit="83231f" joinstyle="miter"/>
                <v:path arrowok="t" textboxrect="0,0,26029,52540"/>
              </v:shape>
              <v:shape id="Shape 13963" o:spid="_x0000_s1077" style="position:absolute;left:9233;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" path="m,l5671,,26702,52540r-11545,l10573,40602,,40602,,31750r7169,l,12477,,xe" fillcolor="#1d1d1b" stroked="f" strokeweight="0">
                <v:stroke miterlimit="83231f" joinstyle="miter"/>
                <v:path arrowok="t" textboxrect="0,0,26702,52540"/>
              </v:shape>
              <v:shape id="Shape 13964" o:spid="_x0000_s1078" style="position:absolute;left:9736;top:13938;width:370;height:521;visibility:visible;mso-wrap-style:square;v-text-anchor:top" coordsize="36995,52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" path="m,l10617,r,43256l36995,43256r,8852l,52108,,xe" fillcolor="#1d1d1b" stroked="f" strokeweight="0">
                <v:stroke miterlimit="83231f" joinstyle="miter"/>
                <v:path arrowok="t" textboxrect="0,0,36995,52108"/>
              </v:shape>
              <v:shape id="Shape 13965" o:spid="_x0000_s1079" style="position:absolute;left:10128;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" path="m20472,r5557,l26029,12477r-83,-222l18860,31750r7169,l26029,40602r-10433,l11265,52540,,52540,20472,xe" fillcolor="#1d1d1b" stroked="f" strokeweight="0">
                <v:stroke miterlimit="83231f" joinstyle="miter"/>
                <v:path arrowok="t" textboxrect="0,0,26029,52540"/>
              </v:shape>
              <v:shape id="Shape 13966" o:spid="_x0000_s1080" style="position:absolute;left:10388;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" path="m,l5671,,26702,52540r-11545,l10573,40602,,40602,,31750r7169,l,12477,,xe" fillcolor="#1d1d1b" stroked="f" strokeweight="0">
                <v:stroke miterlimit="83231f" joinstyle="miter"/>
                <v:path arrowok="t" textboxrect="0,0,26702,52540"/>
              </v:shape>
              <v:shape id="Shape 13967" o:spid="_x0000_s1081" style="position:absolute;left:10619;top:13934;width:418;height:525;visibility:visible;mso-wrap-style:square;v-text-anchor:top" coordsize="41758,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" path="m,l41758,r,8877l26200,8877r,43663l15596,52540r,-43663l,8877,,xe" fillcolor="#1d1d1b" stroked="f" strokeweight="0">
                <v:stroke miterlimit="83231f" joinstyle="miter"/>
                <v:path arrowok="t" textboxrect="0,0,41758,52540"/>
              </v:shape>
              <v:shape id="Shape 15617" o:spid="_x0000_s1082" style="position:absolute;left:11102;top:13934;width:106;height:525;visibility:visible;mso-wrap-style:square;v-text-anchor:top" coordsize="10605,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" path="m,l10605,r,52540l,52540,,e" fillcolor="#1d1d1b" stroked="f" strokeweight="0">
                <v:stroke miterlimit="83231f" joinstyle="miter"/>
                <v:path arrowok="t" textboxrect="0,0,10605,52540"/>
              </v:shape>
              <v:shape id="Shape 13969" o:spid="_x0000_s1083" style="position:absolute;left:11310;top:13934;width:417;height:525;visibility:visible;mso-wrap-style:square;v-text-anchor:top" coordsize="4169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" path="m,l10325,,31826,35077,31826,r9868,l41694,52540r-10655,l9855,18275r,34265l,52540,,xe" fillcolor="#1d1d1b" stroked="f" strokeweight="0">
                <v:stroke miterlimit="83231f" joinstyle="miter"/>
                <v:path arrowok="t" textboxrect="0,0,41694,52540"/>
              </v:shape>
              <v:shape id="Shape 13970" o:spid="_x0000_s1084" style="position:absolute;left:11818;top:13925;width:255;height:543;visibility:visible;mso-wrap-style:square;v-text-anchor:top" coordsize="25470,543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" path="m25425,r45,17l25470,9092,14961,13576v-2680,2985,-4026,7506,-4026,13564c10935,33083,12306,37592,15049,40665r10421,4573l25470,54307,6921,47180c2311,42431,,35852,,27495,,22136,800,17640,2400,14008,3607,11341,5245,8941,7302,6807,9372,4674,11620,3099,14097,2070,17374,686,21145,,25425,xe" fillcolor="#1d1d1b" stroked="f" strokeweight="0">
                <v:stroke miterlimit="83231f" joinstyle="miter"/>
                <v:path arrowok="t" textboxrect="0,0,25470,54307"/>
              </v:shape>
              <v:shape id="Shape 13971" o:spid="_x0000_s1085" style="position:absolute;left:12073;top:13925;width:255;height:543;visibility:visible;mso-wrap-style:square;v-text-anchor:top" coordsize="25508,54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" path="m,l18536,7183v4635,4814,6972,11481,6972,20041c25508,35708,23196,42337,18586,47138,13976,51926,7817,54326,95,54326l,54289,,45220r57,25c4286,45245,7766,43734,10471,40673v2705,-3035,4064,-7607,4064,-13703c14535,20950,13227,16467,10585,13495,7931,10536,4426,9050,57,9050l,9075,,xe" fillcolor="#1d1d1b" stroked="f" strokeweight="0">
                <v:stroke miterlimit="83231f" joinstyle="miter"/>
                <v:path arrowok="t" textboxrect="0,0,25508,54326"/>
              </v:shape>
              <v:shape id="Shape 13972" o:spid="_x0000_s1086" style="position:absolute;left:12357;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" path="m20472,r5557,l26029,12444r-70,-189l18860,31750r7169,l26029,40602r-10433,l11265,52540,,52540,20472,xe" fillcolor="#1d1d1b" stroked="f" strokeweight="0">
                <v:stroke miterlimit="83231f" joinstyle="miter"/>
                <v:path arrowok="t" textboxrect="0,0,26029,52540"/>
              </v:shape>
              <v:shape id="Shape 13973" o:spid="_x0000_s1087" style="position:absolute;left:12617;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" path="m,l5671,,26702,52540r-11545,l10573,40602,,40602,,31750r7169,l,12444,,xe" fillcolor="#1d1d1b" stroked="f" strokeweight="0">
                <v:stroke miterlimit="83231f" joinstyle="miter"/>
                <v:path arrowok="t" textboxrect="0,0,26702,52540"/>
              </v:shape>
              <v:shape id="Shape 13974" o:spid="_x0000_s1088" style="position:absolute;left:12939;top:13934;width:508;height:525;visibility:visible;mso-wrap-style:square;v-text-anchor:top" coordsize="5074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" path="m,l15875,r9525,35839l34836,,50749,r,52540l40894,52540r,-41364l30467,52540r-10223,l9855,11176r,41364l,52540,,xe" fillcolor="#1d1d1b" stroked="f" strokeweight="0">
                <v:stroke miterlimit="83231f" joinstyle="miter"/>
                <v:path arrowok="t" textboxrect="0,0,50749,52540"/>
              </v:shape>
              <v:shape id="Shape 13975" o:spid="_x0000_s1089" style="position:absolute;left:13552;top:13934;width:400;height:525;visibility:visible;mso-wrap-style:square;v-text-anchor:top" coordsize="39967,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" path="m,l38964,r,8877l10605,8877r,11646l36982,20523r,8865l10605,29388r,14300l39967,43688r,8852l,52540,,xe" fillcolor="#1d1d1b" stroked="f" strokeweight="0">
                <v:stroke miterlimit="83231f" joinstyle="miter"/>
                <v:path arrowok="t" textboxrect="0,0,39967,52540"/>
              </v:shape>
              <v:shape id="Shape 13976" o:spid="_x0000_s1090" style="position:absolute;left:14042;top:13934;width:213;height:525;visibility:visible;mso-wrap-style:square;v-text-anchor:top" coordsize="21330,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" path="m,l21330,r,8950l18885,8890r-8268,l10617,22225r7849,l21330,22034r,11398l21298,33388c20294,32334,19228,31598,18110,31217v-1130,-407,-2908,-597,-5346,-597l10617,30620r,21933l,52553,,xe" fillcolor="#1d1d1b" stroked="f" strokeweight="0">
                <v:stroke miterlimit="83231f" joinstyle="miter"/>
                <v:path arrowok="t" textboxrect="0,0,21330,52553"/>
              </v:shape>
              <v:shape id="Shape 13977" o:spid="_x0000_s1091" style="position:absolute;left:14255;top:13934;width:259;height:525;visibility:visible;mso-wrap-style:square;v-text-anchor:top" coordsize="25915,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" path="m,l1010,v5613,,9690,470,12230,1422c15793,2362,17837,4039,19349,6464v1549,2413,2298,5169,2298,8268c21647,18682,20492,21933,18180,24511v-2324,2553,-5791,4178,-10401,4851c10065,30696,11970,32169,13469,33769v1485,1601,3492,4445,6032,8535l25915,52553r-12688,l5556,41110,,33432,,22034r6674,-444c7944,21158,8922,20409,9646,19355v711,-1042,1067,-2362,1067,-3950c10713,13652,10243,12217,9303,11125,8363,10058,7030,9360,5315,9080l,8950,,xe" fillcolor="#1d1d1b" stroked="f" strokeweight="0">
                <v:stroke miterlimit="83231f" joinstyle="miter"/>
                <v:path arrowok="t" textboxrect="0,0,25915,52553"/>
              </v:shape>
              <v:shape id="Shape 15618" o:spid="_x0000_s1092" style="position:absolute;left:14569;top:13934;width:106;height:525;visibility:visible;mso-wrap-style:square;v-text-anchor:top" coordsize="10605,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" path="m,l10605,r,52540l,52540,,e" fillcolor="#1d1d1b" stroked="f" strokeweight="0">
                <v:stroke miterlimit="83231f" joinstyle="miter"/>
                <v:path arrowok="t" textboxrect="0,0,10605,52540"/>
              </v:shape>
              <v:shape id="Shape 13979" o:spid="_x0000_s1093" style="position:absolute;left:14757;top:13925;width:458;height:543;visibility:visible;mso-wrap-style:square;v-text-anchor:top" coordsize="45771,543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" path="m24587,v6414,,11646,1905,15659,5702c42634,7950,44425,11163,45631,15380l35128,17881v-622,-2717,-1930,-4876,-3886,-6451c29261,9855,26873,9068,24041,9068v-3886,,-7048,1397,-9474,4203c12141,16053,10935,20587,10935,26848v,6655,1181,11379,3569,14198c16904,43866,20015,45263,23825,45263v2820,,5245,-889,7277,-2680c33134,40792,34595,37973,35484,34125r10287,3264c44183,43116,41567,47371,37897,50165v-3670,2781,-8319,4178,-13957,4178c16967,54343,11227,51956,6731,47180,2235,42431,,35916,,27635,,18885,2248,12103,6769,7252,11290,2426,17221,,24587,xe" fillcolor="#1d1d1b" stroked="f" strokeweight="0">
                <v:stroke miterlimit="83231f" joinstyle="miter"/>
                <v:path arrowok="t" textboxrect="0,0,45771,54343"/>
              </v:shape>
              <v:shape id="Shape 13980" o:spid="_x0000_s1094" style="position:absolute;left:15252;top:13934;width:261;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" path="m20472,r5557,l26029,12477r-83,-222l18860,31750r7169,l26029,40602r-10433,l11252,52540,,52540,20472,xe" fillcolor="#1d1d1b" stroked="f" strokeweight="0">
                <v:stroke miterlimit="83231f" joinstyle="miter"/>
                <v:path arrowok="t" textboxrect="0,0,26029,52540"/>
              </v:shape>
              <v:shape id="Shape 13981" o:spid="_x0000_s1095" style="position:absolute;left:15513;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" path="m,l5671,,26702,52540r-11545,l10573,40602,,40602,,31750r7169,l,12477,,xe" fillcolor="#1d1d1b" stroked="f" strokeweight="0">
                <v:stroke miterlimit="83231f" joinstyle="miter"/>
                <v:path arrowok="t" textboxrect="0,0,26702,52540"/>
              </v:shape>
              <v:shape id="Shape 13982" o:spid="_x0000_s1096" style="position:absolute;left:15837;top:13934;width:417;height:525;visibility:visible;mso-wrap-style:square;v-text-anchor:top" coordsize="41681,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" path="m,l10325,,31826,35077,31826,r9855,l41681,52540r-10642,l9855,18275r,34265l,52540,,xe" fillcolor="#1d1d1b" stroked="f" strokeweight="0">
                <v:stroke miterlimit="83231f" joinstyle="miter"/>
                <v:path arrowok="t" textboxrect="0,0,41681,52540"/>
              </v:shape>
              <v:shape id="Shape 13983" o:spid="_x0000_s1097" style="position:absolute;left:16313;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" path="m20472,r5557,l26029,12444r-70,-189l18860,31750r7169,l26029,40602r-10433,l11265,52540,,52540,20472,xe" fillcolor="#1d1d1b" stroked="f" strokeweight="0">
                <v:stroke miterlimit="83231f" joinstyle="miter"/>
                <v:path arrowok="t" textboxrect="0,0,26029,52540"/>
              </v:shape>
              <v:shape id="Shape 13984" o:spid="_x0000_s1098" style="position:absolute;left:16573;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" path="m,l5671,,26702,52540r-11545,l10573,40602,,40602,,31750r7169,l,12444,,xe" fillcolor="#1d1d1b" stroked="f" strokeweight="0">
                <v:stroke miterlimit="83231f" joinstyle="miter"/>
                <v:path arrowok="t" textboxrect="0,0,26702,52540"/>
              </v:shape>
              <v:shape id="Shape 13985" o:spid="_x0000_s1099" style="position:absolute;left:4648;top:15056;width:265;height:410;visibility:visible;mso-wrap-style:square;v-text-anchor:top" coordsize="26594,41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" path="m,l7810,r5817,32753l18885,r7709,l18377,41046r-9576,l,xe" fillcolor="#9c9b9b" stroked="f" strokeweight="0">
                <v:stroke miterlimit="83231f" joinstyle="miter"/>
                <v:path arrowok="t" textboxrect="0,0,26594,41046"/>
              </v:shape>
              <v:shape id="Shape 13986" o:spid="_x0000_s1100" style="position:absolute;left:4955;top:15158;width:67;height:308;visibility:visible;mso-wrap-style:square;v-text-anchor:top" coordsize="6756,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" path="m,l6756,r,30849l,30849r,-14l,xe" fillcolor="#9c9b9b" stroked="f" strokeweight="0">
                <v:stroke miterlimit="83231f" joinstyle="miter"/>
                <v:path arrowok="t" textboxrect="0,0,6756,30849"/>
              </v:shape>
              <v:shape id="Shape 15619" o:spid="_x0000_s1101" style="position:absolute;left:4955;top:15056;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" path="m,l9144,r,9144l,9144,,e" fillcolor="#9c9b9b" stroked="f" strokeweight="0">
                <v:stroke miterlimit="83231f" joinstyle="miter"/>
                <v:path arrowok="t" textboxrect="0,0,9144,9144"/>
              </v:shape>
              <v:shape id="Shape 13988" o:spid="_x0000_s1102" style="position:absolute;left:5079;top:15500;width:96;height:70;visibility:visible;mso-wrap-style:square;v-text-anchor:top" coordsize="9601,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" path="m,l6731,v51,609,292,1079,724,1422c7887,1753,8484,1930,9246,1930r355,-163l9601,6890r-559,95c6121,6985,3899,6388,2362,5207,813,4013,25,2286,,xe" fillcolor="#9c9b9b" stroked="f" strokeweight="0">
                <v:stroke miterlimit="83231f" joinstyle="miter"/>
                <v:path arrowok="t" textboxrect="0,0,9601,6985"/>
              </v:shape>
              <v:shape id="Shape 13989" o:spid="_x0000_s1103" style="position:absolute;left:5073;top:15149;width:102;height:325;visibility:visible;mso-wrap-style:square;v-text-anchor:top" coordsize="10249,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" path="m7760,r2489,691l10249,6012r-203,-119c8839,5893,8026,6515,7582,7747v-445,1232,-661,4242,-661,9017c6921,20955,7150,23609,7595,24752v444,1143,1270,1728,2451,1728l10249,26332r,5541l7810,32499v-2895,,-4914,-1155,-6083,-3454c584,26746,,22428,,16104,,10096,597,5906,1765,3543,2934,1181,4928,,7760,xe" fillcolor="#9c9b9b" stroked="f" strokeweight="0">
                <v:stroke miterlimit="83231f" joinstyle="miter"/>
                <v:path arrowok="t" textboxrect="0,0,10249,32499"/>
              </v:shape>
              <v:shape id="Shape 13990" o:spid="_x0000_s1104" style="position:absolute;left:5175;top:15156;width:100;height:413;visibility:visible;mso-wrap-style:square;v-text-anchor:top" coordsize="9970,41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" path="m,l1168,325c2172,998,2946,2014,3505,3360r,-3226l9970,134r,28397c9970,31249,9843,33230,9601,34488v-254,1244,-673,2324,-1257,3213c7582,38895,6439,39796,4915,40418l,41251,,36127,2349,35047v521,-826,775,-2337,775,-4547l3124,28366c2553,29522,1803,30386,876,30957l,31182,,25641,2578,23769v508,-1346,749,-4737,749,-10198c3327,10167,3086,7906,2578,6827l,5320,,xe" fillcolor="#9c9b9b" stroked="f" strokeweight="0">
                <v:stroke miterlimit="83231f" joinstyle="miter"/>
                <v:path arrowok="t" textboxrect="0,0,9970,41251"/>
              </v:shape>
              <v:shape id="Shape 13991" o:spid="_x0000_s1105" style="position:absolute;left:5334;top:15158;width:67;height:308;visibility:visible;mso-wrap-style:square;v-text-anchor:top" coordsize="6756,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" path="m,l6756,r,30849l,30849r,-14l,xe" fillcolor="#9c9b9b" stroked="f" strokeweight="0">
                <v:stroke miterlimit="83231f" joinstyle="miter"/>
                <v:path arrowok="t" textboxrect="0,0,6756,30849"/>
              </v:shape>
              <v:shape id="Shape 15620" o:spid="_x0000_s1106" style="position:absolute;left:5334;top:15056;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" path="m,l9144,r,9144l,9144,,e" fillcolor="#9c9b9b" stroked="f" strokeweight="0">
                <v:stroke miterlimit="83231f" joinstyle="miter"/>
                <v:path arrowok="t" textboxrect="0,0,9144,9144"/>
              </v:shape>
              <v:shape id="Shape 15621" o:spid="_x0000_s1107" style="position:absolute;left:5460;top:15056;width:91;height:410;visibility:visible;mso-wrap-style:square;v-text-anchor:top" coordsize="9144,41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" path="m,l9144,r,41046l,41046,,e" fillcolor="#9c9b9b" stroked="f" strokeweight="0">
                <v:stroke miterlimit="83231f" joinstyle="miter"/>
                <v:path arrowok="t" textboxrect="0,0,9144,41046"/>
              </v:shape>
              <v:shape id="Shape 13994" o:spid="_x0000_s1108" style="position:absolute;left:5580;top:15264;width:103;height:210;visibility:visible;mso-wrap-style:square;v-text-anchor:top" coordsize="10325,21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" path="m10325,r,6346l8407,7687c7493,8754,7049,10011,7049,11459v,1371,241,2387,723,3035c8255,15142,9017,15459,10046,15459r279,-169l10325,20236r-3226,799c4864,21035,3124,20247,1867,18660,635,17085,,14888,,12081,,9541,546,7509,1638,6010,2743,4512,4902,3001,8141,1489v317,-152,774,-368,1371,-635l10325,xe" fillcolor="#9c9b9b" stroked="f" strokeweight="0">
                <v:stroke miterlimit="83231f" joinstyle="miter"/>
                <v:path arrowok="t" textboxrect="0,0,10325,21035"/>
              </v:shape>
              <v:shape id="Shape 13995" o:spid="_x0000_s1109" style="position:absolute;left:5582;top:15151;width:101;height:98;visibility:visible;mso-wrap-style:square;v-text-anchor:top" coordsize="10071,98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" path="m10071,r,5041l7493,6024v-584,699,-876,1778,-876,3252l6617,9885,,9885c,6418,813,3903,2426,2316l10071,xe" fillcolor="#9c9b9b" stroked="f" strokeweight="0">
                <v:stroke miterlimit="83231f" joinstyle="miter"/>
                <v:path arrowok="t" textboxrect="0,0,10071,9885"/>
              </v:shape>
              <v:shape id="Shape 13996" o:spid="_x0000_s1110" style="position:absolute;left:5683;top:15150;width:108;height:316;visibility:visible;mso-wrap-style:square;v-text-anchor:top" coordsize="10820,31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" path="m152,c3721,,6236,724,7671,2172,9119,3619,9830,6160,9830,9779r,17399c9830,28042,9906,28816,10058,29515v153,711,419,1397,762,2095l4216,31610v-152,-228,-279,-571,-393,-1041c3708,30112,3594,29464,3480,28626,2769,29870,1854,30810,724,31458l,31637,,26691,2388,25247v596,-1092,889,-2717,889,-4889l3277,15456,,17747,,11401,3175,8064v,-965,-254,-1714,-775,-2247c1880,5296,1130,5029,152,5029l,5087,,46,152,xe" fillcolor="#9c9b9b" stroked="f" strokeweight="0">
                <v:stroke miterlimit="83231f" joinstyle="miter"/>
                <v:path arrowok="t" textboxrect="0,0,10820,31637"/>
              </v:shape>
              <v:shape id="Shape 13997" o:spid="_x0000_s1111" style="position:absolute;left:5830;top:15149;width:103;height:325;visibility:visible;mso-wrap-style:square;v-text-anchor:top" coordsize="10236,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" path="m7595,r2641,651l10236,6143r-203,-149c8852,5994,8026,6578,7582,7747v-445,1168,-673,3848,-673,8039c6909,20549,7125,23546,7569,24778v445,1219,1257,1829,2464,1829l10236,26487r,5312l7747,32499v-2832,,-4826,-1181,-5994,-3543c584,26594,,22403,,16396,,10185,559,5893,1702,3543,2832,1181,4801,,7595,xe" fillcolor="#9c9b9b" stroked="f" strokeweight="0">
                <v:stroke miterlimit="83231f" joinstyle="miter"/>
                <v:path arrowok="t" textboxrect="0,0,10236,32499"/>
              </v:shape>
              <v:shape id="Shape 13998" o:spid="_x0000_s1112" style="position:absolute;left:5933;top:15056;width:99;height:411;visibility:visible;mso-wrap-style:square;v-text-anchor:top" coordsize="9969,41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" path="m3124,l9969,r,41047l3505,41047r,-3226c2946,39154,2172,40157,1168,40843l,41172,,35859,2578,34341v508,-1092,749,-3340,749,-6731c3327,22162,3086,18758,2578,17399l,15516,,10023r864,213c1816,10795,2565,11671,3124,12814l3124,xe" fillcolor="#9c9b9b" stroked="f" strokeweight="0">
                <v:stroke miterlimit="83231f" joinstyle="miter"/>
                <v:path arrowok="t" textboxrect="0,0,9969,41172"/>
              </v:shape>
              <v:shape id="Shape 13999" o:spid="_x0000_s1113" style="position:absolute;left:6085;top:15264;width:103;height:210;visibility:visible;mso-wrap-style:square;v-text-anchor:top" coordsize="10325,21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" path="m10325,r,6346l8407,7687c7493,8754,7049,10011,7049,11459v,1371,241,2387,723,3035c8255,15142,9004,15459,10046,15459r279,-169l10325,20236r-3226,799c4864,21035,3112,20247,1867,18660,622,17085,,14888,,12081,,9541,546,7509,1638,6010,2730,4512,4902,3001,8141,1489v317,-152,774,-368,1371,-635l10325,xe" fillcolor="#9c9b9b" stroked="f" strokeweight="0">
                <v:stroke miterlimit="83231f" joinstyle="miter"/>
                <v:path arrowok="t" textboxrect="0,0,10325,21035"/>
              </v:shape>
              <v:shape id="Shape 14000" o:spid="_x0000_s1114" style="position:absolute;left:6088;top:15151;width:100;height:98;visibility:visible;mso-wrap-style:square;v-text-anchor:top" coordsize="10071,98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" path="m10071,r,5041l7493,6024v-584,699,-876,1778,-876,3252l6617,9885,,9885c,6418,813,3903,2426,2316l10071,xe" fillcolor="#9c9b9b" stroked="f" strokeweight="0">
                <v:stroke miterlimit="83231f" joinstyle="miter"/>
                <v:path arrowok="t" textboxrect="0,0,10071,9885"/>
              </v:shape>
              <v:shape id="Shape 14001" o:spid="_x0000_s1115" style="position:absolute;left:6188;top:15150;width:109;height:316;visibility:visible;mso-wrap-style:square;v-text-anchor:top" coordsize="10820,31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" path="m152,c3721,,6236,724,7671,2172,9106,3619,9830,6160,9830,9779r,17399c9830,28042,9906,28816,10058,29515v153,711,407,1397,762,2095l4216,31610v-152,-228,-279,-571,-393,-1041c3708,30112,3594,29464,3480,28626,2769,29870,1854,30810,724,31458l,31637,,26691,2388,25247v597,-1092,889,-2717,889,-4889l3277,15456,,17747,,11401,3175,8064v,-965,-254,-1714,-775,-2247c1880,5296,1130,5029,152,5029l,5087,,46,152,xe" fillcolor="#9c9b9b" stroked="f" strokeweight="0">
                <v:stroke miterlimit="83231f" joinstyle="miter"/>
                <v:path arrowok="t" textboxrect="0,0,10820,31637"/>
              </v:shape>
              <v:shape id="Shape 14002" o:spid="_x0000_s1116" style="position:absolute;left:6478;top:15056;width:326;height:410;visibility:visible;mso-wrap-style:square;v-text-anchor:top" coordsize="32690,41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" path="m,l10985,r5360,26568l21704,,32690,r,41046l25718,41046,25883,4635,18580,41046r-4470,l6807,4635r191,36411l,41046,,xe" fillcolor="#9c9b9b" stroked="f" strokeweight="0">
                <v:stroke miterlimit="83231f" joinstyle="miter"/>
                <v:path arrowok="t" textboxrect="0,0,32690,41046"/>
              </v:shape>
              <v:shape id="Shape 14003" o:spid="_x0000_s1117" style="position:absolute;left:6867;top:15158;width:68;height:308;visibility:visible;mso-wrap-style:square;v-text-anchor:top" coordsize="6756,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" path="m,l6756,r,30849l,30849r,-14l,xe" fillcolor="#9c9b9b" stroked="f" strokeweight="0">
                <v:stroke miterlimit="83231f" joinstyle="miter"/>
                <v:path arrowok="t" textboxrect="0,0,6756,30849"/>
              </v:shape>
              <v:shape id="Shape 15622" o:spid="_x0000_s1118" style="position:absolute;left:6867;top:15056;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" path="m,l9144,r,9144l,9144,,e" fillcolor="#9c9b9b" stroked="f" strokeweight="0">
                <v:stroke miterlimit="83231f" joinstyle="miter"/>
                <v:path arrowok="t" textboxrect="0,0,9144,9144"/>
              </v:shape>
              <v:shape id="Shape 14005" o:spid="_x0000_s1119" style="position:absolute;left:6994;top:15149;width:194;height:317;visibility:visible;mso-wrap-style:square;v-text-anchor:top" coordsize="19418,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" path="m12814,v2134,,3760,648,4902,1931c18847,3200,19418,5042,19418,7442r,24232l12852,31674r,-20688c12852,9182,12637,7900,12192,7163,11760,6426,11024,6058,9982,6058v-1130,,-1943,457,-2438,1359c7049,8318,6807,9855,6807,12027r,19647l,31674,,826r6655,l6655,3950c7366,2654,8242,1676,9271,1003,10312,343,11481,,12814,xe" fillcolor="#9c9b9b" stroked="f" strokeweight="0">
                <v:stroke miterlimit="83231f" joinstyle="miter"/>
                <v:path arrowok="t" textboxrect="0,0,19418,31674"/>
              </v:shape>
              <v:shape id="Shape 14006" o:spid="_x0000_s1120" style="position:absolute;left:7238;top:15150;width:102;height:324;visibility:visible;mso-wrap-style:square;v-text-anchor:top" coordsize="10243,324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" path="m10243,r,5435l10236,5432v-1206,,-2057,419,-2565,1245c7163,7515,6909,8950,6909,11008v38,584,51,1028,51,1308l10243,12316r,4902l7036,17218v-38,241,-51,482,-64,737c6960,18209,6960,18628,6960,19199v,2921,254,4979,774,6160l10243,27031r,5438l10236,32471v-1829,,-3365,-242,-4597,-724c4407,31277,3391,30528,2591,29512,1638,28318,965,26819,584,25016,190,23187,,19936,,15224,,11478,165,8798,508,7172,838,5559,1422,4239,2235,3197,3086,2130,4178,1330,5550,784l10243,xe" fillcolor="#9c9b9b" stroked="f" strokeweight="0">
                <v:stroke miterlimit="83231f" joinstyle="miter"/>
                <v:path arrowok="t" textboxrect="0,0,10243,32471"/>
              </v:shape>
              <v:shape id="Shape 14007" o:spid="_x0000_s1121" style="position:absolute;left:7340;top:15360;width:100;height:114;visibility:visible;mso-wrap-style:square;v-text-anchor:top" coordsize="10014,11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" path="m3550,l9963,v,140,,343,26,610c10001,876,10014,1067,10014,1194v,3518,-800,6109,-2400,7747l,11403,,5965r121,80c1327,6045,2204,5575,2737,4623,3283,3670,3550,2121,3550,xe" fillcolor="#9c9b9b" stroked="f" strokeweight="0">
                <v:stroke miterlimit="83231f" joinstyle="miter"/>
                <v:path arrowok="t" textboxrect="0,0,10014,11403"/>
              </v:shape>
              <v:shape id="Shape 14008" o:spid="_x0000_s1122" style="position:absolute;left:7340;top:15149;width:102;height:173;visibility:visible;mso-wrap-style:square;v-text-anchor:top" coordsize="10166,17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" path="m172,c1987,,3550,292,4858,876v1320,572,2413,1448,3276,2616c8858,4534,9379,5817,9697,7379v304,1549,469,4064,469,7531l10166,17247,,17247,,12344r3334,l3334,11036v,-2108,-254,-3568,-749,-4369l,5464,,29,172,xe" fillcolor="#9c9b9b" stroked="f" strokeweight="0">
                <v:stroke miterlimit="83231f" joinstyle="miter"/>
                <v:path arrowok="t" textboxrect="0,0,10166,17247"/>
              </v:shape>
              <v:shape id="Shape 14009" o:spid="_x0000_s1123" style="position:absolute;left:7485;top:15149;width:103;height:325;visibility:visible;mso-wrap-style:square;v-text-anchor:top" coordsize="10243,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" path="m7595,r2648,650l10243,6147r-210,-153c8852,5994,8026,6578,7582,7747v-444,1168,-673,3848,-673,8039c6909,20549,7138,23546,7569,24778v445,1219,1270,1829,2464,1829l10243,26483r,5314l7747,32499v-2832,,-4826,-1181,-5994,-3543c584,26594,,22403,,16396,,10185,559,5893,1702,3543,2832,1181,4801,,7595,xe" fillcolor="#9c9b9b" stroked="f" strokeweight="0">
                <v:stroke miterlimit="83231f" joinstyle="miter"/>
                <v:path arrowok="t" textboxrect="0,0,10243,32499"/>
              </v:shape>
              <v:shape id="Shape 14010" o:spid="_x0000_s1124" style="position:absolute;left:7588;top:15056;width:99;height:411;visibility:visible;mso-wrap-style:square;v-text-anchor:top" coordsize="9963,41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" path="m3131,l9963,r,41047l3512,41047r,-3226c2953,39154,2165,40157,1162,40843l,41170,,35856,2572,34341v508,-1092,762,-3340,762,-6731c3334,22162,3080,18758,2572,17399l,15520,,10023r870,213c1810,10795,2572,11671,3131,12814l3131,xe" fillcolor="#9c9b9b" stroked="f" strokeweight="0">
                <v:stroke miterlimit="83231f" joinstyle="miter"/>
                <v:path arrowok="t" textboxrect="0,0,9963,41170"/>
              </v:shape>
              <v:shape id="Shape 14011" o:spid="_x0000_s1125" style="position:absolute;left:7746;top:15158;width:194;height:317;visibility:visible;mso-wrap-style:square;v-text-anchor:top" coordsize="19418,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" path="m,l6553,r,20155c6553,22200,6782,23609,7214,24384v444,762,1193,1156,2235,1156c10605,25540,11417,25121,11887,24257v457,-851,699,-2362,699,-4559l12586,r6832,l19418,30848r-6680,l12738,27788v-698,1270,-1562,2235,-2603,2895c9093,31344,7900,31674,6553,31674v-2133,,-3759,-635,-4877,-1905c559,28499,,26657,,24232l,xe" fillcolor="#9c9b9b" stroked="f" strokeweight="0">
                <v:stroke miterlimit="83231f" joinstyle="miter"/>
                <v:path arrowok="t" textboxrect="0,0,19418,31674"/>
              </v:shape>
              <v:shape id="Shape 14012" o:spid="_x0000_s1126" style="position:absolute;left:7990;top:15149;width:194;height:325;visibility:visible;mso-wrap-style:square;v-text-anchor:top" coordsize="19469,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" path="m9932,v3238,,5626,851,7175,2540c18644,4229,19418,6845,19418,10376r,1092l12916,11468r,-686c12916,8915,12687,7569,12230,6756,11773,5931,11024,5524,9995,5524v-1054,,-1816,407,-2286,1194c7252,7518,7010,8852,7010,10719r,10642c7010,23470,7239,24955,7671,25781v444,838,1194,1257,2261,1257c11087,27038,11887,26556,12344,25603v445,-965,674,-2756,674,-5385l13018,19545r6400,26c19431,19787,19444,20015,19457,20257v12,241,12,584,12,1054c19469,25121,18694,27953,17145,29769v-1549,1816,-3950,2730,-7213,2730c6236,32499,3658,31356,2197,29070,737,26772,,22504,,16269,,10046,737,5791,2197,3467,3658,1156,6236,,9932,xe" fillcolor="#9c9b9b" stroked="f" strokeweight="0">
                <v:stroke miterlimit="83231f" joinstyle="miter"/>
                <v:path arrowok="t" textboxrect="0,0,19469,32499"/>
              </v:shape>
              <v:shape id="Shape 14013" o:spid="_x0000_s1127" style="position:absolute;left:8229;top:15264;width:103;height:210;visibility:visible;mso-wrap-style:square;v-text-anchor:top" coordsize="10325,21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" path="m10325,r,6346l8407,7687c7493,8754,7048,10011,7048,11459v,1371,242,2387,724,3035c8255,15142,9004,15459,10046,15459r279,-169l10325,20236r-3226,799c4864,21035,3111,20247,1867,18660,622,17085,,14888,,12081,,9541,546,7509,1638,6010,2730,4512,4902,3001,8141,1489v317,-152,774,-368,1371,-635l10325,xe" fillcolor="#9c9b9b" stroked="f" strokeweight="0">
                <v:stroke miterlimit="83231f" joinstyle="miter"/>
                <v:path arrowok="t" textboxrect="0,0,10325,21035"/>
              </v:shape>
              <v:shape id="Shape 14014" o:spid="_x0000_s1128" style="position:absolute;left:8231;top:15151;width:101;height:98;visibility:visible;mso-wrap-style:square;v-text-anchor:top" coordsize="10071,98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" path="m10071,r,5041l7493,6024v-584,699,-876,1778,-876,3252l6617,9885,,9885c,6418,813,3903,2426,2316l10071,xe" fillcolor="#9c9b9b" stroked="f" strokeweight="0">
                <v:stroke miterlimit="83231f" joinstyle="miter"/>
                <v:path arrowok="t" textboxrect="0,0,10071,9885"/>
              </v:shape>
              <v:shape id="Shape 14015" o:spid="_x0000_s1129" style="position:absolute;left:8332;top:15150;width:108;height:316;visibility:visible;mso-wrap-style:square;v-text-anchor:top" coordsize="10820,31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" path="m153,c3721,,6236,724,7671,2172,9106,3619,9830,6160,9830,9779r,17399c9830,28042,9906,28816,10058,29515v153,711,407,1397,762,2095l4217,31610v-153,-228,-280,-571,-394,-1041c3708,30112,3594,29464,3480,28626,2769,29870,1854,30810,724,31458l,31637,,26692,2388,25247v597,-1092,889,-2717,889,-4889l3277,15456,,17747,,11401,3175,8064v,-965,-267,-1714,-775,-2247c1880,5296,1130,5029,153,5029l,5087,,46,153,xe" fillcolor="#9c9b9b" stroked="f" strokeweight="0">
                <v:stroke miterlimit="83231f" joinstyle="miter"/>
                <v:path arrowok="t" textboxrect="0,0,10820,31637"/>
              </v:shape>
              <v:shape id="Shape 14016" o:spid="_x0000_s1130" style="position:absolute;left:8478;top:15149;width:195;height:325;visibility:visible;mso-wrap-style:square;v-text-anchor:top" coordsize="19469,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" path="m9932,v3238,,5626,851,7175,2540c18644,4229,19418,6845,19418,10376r,1092l12916,11468r,-686c12916,8915,12675,7569,12217,6756,11760,5931,11024,5524,9982,5524v-1041,,-1803,407,-2273,1194c7252,7518,7010,8852,7010,10719r,10642c7010,23470,7239,24955,7671,25781v444,838,1194,1257,2261,1257c11087,27038,11887,26556,12332,25603v457,-965,686,-2756,686,-5385l13018,19545r6400,26c19431,19787,19444,20015,19457,20257v,241,12,584,12,1054c19469,25121,18694,27953,17145,29769v-1549,1816,-3962,2730,-7213,2730c6236,32499,3658,31356,2197,29070,737,26772,,22504,,16269,,10046,737,5791,2197,3467,3658,1156,6236,,9932,xe" fillcolor="#9c9b9b" stroked="f" strokeweight="0">
                <v:stroke miterlimit="83231f" joinstyle="miter"/>
                <v:path arrowok="t" textboxrect="0,0,19469,32499"/>
              </v:shape>
              <v:shape id="Shape 14017" o:spid="_x0000_s1131" style="position:absolute;left:8723;top:15158;width:68;height:308;visibility:visible;mso-wrap-style:square;v-text-anchor:top" coordsize="6756,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" path="m,l6756,r,30849l,30849r,-14l,xe" fillcolor="#9c9b9b" stroked="f" strokeweight="0">
                <v:stroke miterlimit="83231f" joinstyle="miter"/>
                <v:path arrowok="t" textboxrect="0,0,6756,30849"/>
              </v:shape>
              <v:shape id="Shape 15623" o:spid="_x0000_s1132" style="position:absolute;left:8723;top:15056;width:92;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" path="m,l9144,r,9144l,9144,,e" fillcolor="#9c9b9b" stroked="f" strokeweight="0">
                <v:stroke miterlimit="83231f" joinstyle="miter"/>
                <v:path arrowok="t" textboxrect="0,0,9144,9144"/>
              </v:shape>
              <v:shape id="Shape 14019" o:spid="_x0000_s1133" style="position:absolute;left:8841;top:15150;width:103;height:324;visibility:visible;mso-wrap-style:square;v-text-anchor:top" coordsize="10351,32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" path="m10338,r13,5l10351,5519r-13,-7c9055,5512,8166,5994,7684,6947v-483,940,-724,3226,-724,6858l6960,16663v,4775,228,7696,685,8762c8103,26492,8992,27026,10287,27026r64,-35l10351,32481r-13,6c6503,32487,3810,31344,2286,29045,762,26746,,22479,,16256,,10046,762,5779,2286,3467,3810,1143,6503,,10338,xe" fillcolor="#9c9b9b" stroked="f" strokeweight="0">
                <v:stroke miterlimit="83231f" joinstyle="miter"/>
                <v:path arrowok="t" textboxrect="0,0,10351,32487"/>
              </v:shape>
              <v:shape id="Shape 14020" o:spid="_x0000_s1134" style="position:absolute;left:8908;top:15063;width:36;height:62;visibility:visible;mso-wrap-style:square;v-text-anchor:top" coordsize="3594,61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" path="m3594,r,5766l3175,6176,,6176,3594,xe" fillcolor="#9c9b9b" stroked="f" strokeweight="0">
                <v:stroke miterlimit="83231f" joinstyle="miter"/>
                <v:path arrowok="t" textboxrect="0,0,3594,6176"/>
              </v:shape>
              <v:shape id="Shape 14021" o:spid="_x0000_s1135" style="position:absolute;left:8944;top:15150;width:104;height:324;visibility:visible;mso-wrap-style:square;v-text-anchor:top" coordsize="10363,32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" path="m,l8077,3462v1524,2311,2286,6578,2286,12789c10363,22474,9601,26741,8077,29040l,32476,,26985,2692,25509v470,-1003,699,-3607,699,-7810l3391,14676v,-4039,-229,-6566,-724,-7607l,5514,,xe" fillcolor="#9c9b9b" stroked="f" strokeweight="0">
                <v:stroke miterlimit="83231f" joinstyle="miter"/>
                <v:path arrowok="t" textboxrect="0,0,10363,32476"/>
              </v:shape>
              <v:shape id="Shape 14022" o:spid="_x0000_s1136" style="position:absolute;left:8944;top:15049;width:74;height:72;visibility:visible;mso-wrap-style:square;v-text-anchor:top" coordsize="7341,7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" path="m826,l7341,,,7184,,1419,826,xe" fillcolor="#9c9b9b" stroked="f" strokeweight="0">
                <v:stroke miterlimit="83231f" joinstyle="miter"/>
                <v:path arrowok="t" textboxrect="0,0,7341,7184"/>
              </v:shape>
              <v:shape id="Shape 14023" o:spid="_x0000_s1137" style="position:absolute;left:9099;top:15149;width:194;height:317;visibility:visible;mso-wrap-style:square;v-text-anchor:top" coordsize="19418,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" path="m12814,v2134,,3759,648,4903,1931c18847,3200,19418,5042,19418,7442r,24232l12865,31674r,-20688c12865,9182,12636,7900,12205,7163,11760,6426,11024,6058,9995,6058v-1143,,-1956,457,-2451,1359c7061,8318,6807,9855,6807,12027r,19647l,31674,,826r6655,l6655,3950c7379,2654,8242,1676,9271,1003,10312,343,11493,,12814,xe" fillcolor="#9c9b9b" stroked="f" strokeweight="0">
                <v:stroke miterlimit="83231f" joinstyle="miter"/>
                <v:path arrowok="t" textboxrect="0,0,19418,31674"/>
              </v:shape>
              <v:shape id="Shape 15624" o:spid="_x0000_s1138" style="position:absolute;left:9481;top:15268;width:124;height:91;visibility:visible;mso-wrap-style:square;v-text-anchor:top" coordsize="12357,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" path="m,l12357,r,9144l,9144,,e" fillcolor="#9c9b9b" stroked="f" strokeweight="0">
                <v:stroke miterlimit="83231f" joinstyle="miter"/>
                <v:path arrowok="t" textboxrect="0,0,12357,9144"/>
              </v:shape>
              <v:shape id="Shape 14025" o:spid="_x0000_s1139" style="position:absolute;left:9783;top:15045;width:233;height:409;visibility:visible;mso-wrap-style:square;v-text-anchor:top" coordsize="23355,40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" path="m11430,v3607,,6388,990,8306,2959c21666,4940,22619,7772,22619,11468v,381,,661,-13,864c22593,12535,22593,12713,22568,12865r-6883,l15685,11824v,-2109,-356,-3620,-1042,-4534c13944,6388,12814,5918,11227,5918v-1169,,-2083,343,-2756,1029c7798,7633,7468,8585,7468,9804v,1626,1498,3455,4495,5436l12040,15304r3987,2705c18885,19888,20828,21679,21831,23355v1016,1689,1524,3836,1524,6427c23355,33325,22339,36068,20320,37998v-2032,1918,-4928,2883,-8700,2883c7709,40881,4800,39865,2883,37846,965,35814,,32728,,28575v,-445,38,-1169,102,-2185l102,26238r7277,l7379,28740v,2400,292,4039,901,4902c8877,34518,9906,34950,11379,34950v1537,,2705,-393,3505,-1168c15685,33007,16091,31864,16091,30340v,-1156,-280,-2159,-838,-2997c14694,26505,13487,25425,11620,24117l7912,21476c4699,19253,2654,17412,1791,15951,914,14503,483,12675,483,10477v,-3276,977,-5842,2920,-7696c5334,927,8014,,11430,xe" fillcolor="#9c9b9b" stroked="f" strokeweight="0">
                <v:stroke miterlimit="83231f" joinstyle="miter"/>
                <v:path arrowok="t" textboxrect="0,0,23355,40881"/>
              </v:shape>
              <v:shape id="Shape 14026" o:spid="_x0000_s1140" style="position:absolute;left:10075;top:15055;width:243;height:390;visibility:visible;mso-wrap-style:square;v-text-anchor:top" coordsize="24295,39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" path="m,l7468,,17628,27292,17437,r6858,l24295,39014r-7417,l6629,11684r216,27330l,39014,,xe" fillcolor="#9c9b9b" stroked="f" strokeweight="0">
                <v:stroke miterlimit="83231f" joinstyle="miter"/>
                <v:path arrowok="t" textboxrect="0,0,24295,39014"/>
              </v:shape>
              <v:shape id="Shape 15625" o:spid="_x0000_s1141" style="position:absolute;left:10385;top:15055;width:91;height:390;visibility:visible;mso-wrap-style:square;v-text-anchor:top" coordsize="9144,39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" path="m,l9144,r,39015l,39015,,e" fillcolor="#9c9b9b" stroked="f" strokeweight="0">
                <v:stroke miterlimit="83231f" joinstyle="miter"/>
                <v:path arrowok="t" textboxrect="0,0,9144,39015"/>
              </v:shape>
              <v:shape id="Shape 14028" o:spid="_x0000_s1142" style="position:absolute;left:10524;top:15055;width:203;height:390;visibility:visible;mso-wrap-style:square;v-text-anchor:top" coordsize="20345,39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" path="m,l20041,r,6490l7226,6490r,9017l19152,15507r,6185l7226,21692r,10731l20345,32423r,6591l,39014,,xe" fillcolor="#9c9b9b" stroked="f" strokeweight="0">
                <v:stroke miterlimit="83231f" joinstyle="miter"/>
                <v:path arrowok="t" textboxrect="0,0,20345,39014"/>
              </v:shape>
              <v:shape id="Shape 14029" o:spid="_x0000_s1143" style="position:absolute;left:10772;top:15045;width:234;height:409;visibility:visible;mso-wrap-style:square;v-text-anchor:top" coordsize="23355,40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" path="m11430,v3607,,6388,990,8306,2959c21666,4940,22619,7772,22619,11468v,381,,661,-13,864c22606,12535,22593,12713,22581,12865r-6896,l15685,11824v,-2109,-356,-3620,-1042,-4534c13944,6388,12814,5918,11227,5918v-1169,,-2083,343,-2756,1029c7810,7633,7468,8585,7468,9804v,1626,1498,3455,4495,5436l12040,15304r4000,2705c18885,19888,20828,21679,21831,23355v1029,1689,1524,3836,1524,6427c23355,33325,22339,36068,20320,37998v-2032,1918,-4928,2883,-8700,2883c7709,40881,4800,39865,2883,37846,965,35814,,32728,,28575v,-445,38,-1169,102,-2185l102,26238r7277,l7379,28740v,2400,292,4039,901,4902c8877,34518,9906,34950,11379,34950v1537,,2705,-393,3505,-1168c15685,33007,16091,31864,16091,30340v,-1156,-280,-2159,-838,-2997c14694,26505,13487,25425,11620,24117l7912,21476c4699,19253,2654,17412,1791,15951,914,14503,483,12675,483,10477v,-3276,977,-5842,2920,-7696c5347,927,8014,,11430,xe" fillcolor="#9c9b9b" stroked="f" strokeweight="0">
                <v:stroke miterlimit="83231f" joinstyle="miter"/>
                <v:path arrowok="t" textboxrect="0,0,23355,40881"/>
              </v:shape>
              <v:shape id="Shape 14030" o:spid="_x0000_s1144" style="position:absolute;left:11185;top:15052;width:154;height:393;visibility:visible;mso-wrap-style:square;v-text-anchor:top" coordsize="15456,39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" path="m10643,r4813,l15456,39256r-6845,l8611,11773,,11773,,7163c3200,7061,5690,6401,7468,5194,9271,3988,10325,2248,10643,xe" fillcolor="#9c9b9b" stroked="f" strokeweight="0">
                <v:stroke miterlimit="83231f" joinstyle="miter"/>
                <v:path arrowok="t" textboxrect="0,0,15456,39256"/>
              </v:shape>
              <v:shape id="Shape 14031" o:spid="_x0000_s1145" style="position:absolute;left:11444;top:15053;width:106;height:399;visibility:visible;mso-wrap-style:square;v-text-anchor:top" coordsize="10655,39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" path="m10655,r,5243l10528,5186v-1092,,-1879,393,-2349,1181c7709,7154,7468,8488,7468,10355v,1930,241,3276,724,4051c8674,15168,9487,15549,10630,15549r25,-12l10655,20706r-25,-14c9296,20692,8382,21188,7874,22178v-508,978,-762,2972,-762,5931c7112,30497,7366,32122,7899,32999v521,889,1436,1320,2731,1320l10655,34307r,5565l10592,39895v-3645,,-6312,-940,-8027,-2820c851,35209,,32288,,28325,,25214,457,22851,1359,21238v914,-1612,2362,-2666,4343,-3149c4077,17594,2845,16641,2019,15219,1194,13796,775,11942,775,9643v,-3149,850,-5549,2540,-7188l10655,xe" fillcolor="#9c9b9b" stroked="f" strokeweight="0">
                <v:stroke miterlimit="83231f" joinstyle="miter"/>
                <v:path arrowok="t" textboxrect="0,0,10655,39895"/>
              </v:shape>
              <v:shape id="Shape 14032" o:spid="_x0000_s1146" style="position:absolute;left:11550;top:15053;width:107;height:398;visibility:visible;mso-wrap-style:square;v-text-anchor:top" coordsize="10668,39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" path="m26,c3251,,5715,851,7404,2527,9081,4204,9932,6655,9932,9855v,2235,-420,4026,-1271,5385c7823,16599,6528,17551,4788,18097v2070,407,3556,1372,4483,2909c10198,22542,10668,24803,10668,27800v,4166,-864,7227,-2603,9182l,39881,,34315,2781,32931v508,-927,762,-2731,762,-5385c3543,24981,3289,23215,2743,22212l,20715,,15545,2451,14364v496,-800,737,-2121,737,-4001c3188,8458,2947,7125,2438,6350l,5251,,9,26,xe" fillcolor="#9c9b9b" stroked="f" strokeweight="0">
                <v:stroke miterlimit="83231f" joinstyle="miter"/>
                <v:path arrowok="t" textboxrect="0,0,10668,39881"/>
              </v:shape>
              <v:shape id="Shape 14033" o:spid="_x0000_s1147" style="position:absolute;left:11703;top:15052;width:155;height:393;visibility:visible;mso-wrap-style:square;v-text-anchor:top" coordsize="15456,39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" path="m10643,r4813,l15456,39256r-6845,l8611,11773,,11773,,7163c3200,7061,5690,6401,7468,5194,9271,3988,10325,2248,10643,xe" fillcolor="#9c9b9b" stroked="f" strokeweight="0">
                <v:stroke miterlimit="83231f" joinstyle="miter"/>
                <v:path arrowok="t" textboxrect="0,0,15456,39256"/>
              </v:shape>
              <v:shape id="Shape 14034" o:spid="_x0000_s1148" style="position:absolute;left:11957;top:15117;width:89;height:250;visibility:visible;mso-wrap-style:square;v-text-anchor:top" coordsize="8858,25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" path="m8858,r,11496l5220,19440r3638,l8858,25079,,25079,,18855,8858,xe" fillcolor="#9c9b9b" stroked="f" strokeweight="0">
                <v:stroke miterlimit="83231f" joinstyle="miter"/>
                <v:path arrowok="t" textboxrect="0,0,8858,25079"/>
              </v:shape>
              <v:shape id="Shape 14035" o:spid="_x0000_s1149" style="position:absolute;left:12046;top:15059;width:133;height:386;visibility:visible;mso-wrap-style:square;v-text-anchor:top" coordsize="13379,385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" path="m2699,r7416,l10115,24994r3264,l13379,30823r-3264,l10115,38557r-6642,l3473,30823,,30823,,25184r3639,l3639,9296,,17240,,5744,2699,xe" fillcolor="#9c9b9b" stroked="f" strokeweight="0">
                <v:stroke miterlimit="83231f" joinstyle="miter"/>
                <v:path arrowok="t" textboxrect="0,0,13379,38557"/>
              </v:shape>
              <w10:wrap type="square" anchorx="page" anchory="page"/>
            </v:group>
          </w:pict>
        </mc:Fallback>
      </mc:AlternateContent>
    </w:r>
    <w:r w:rsidRPr="00A25137">
      <w:rPr>
        <w:b/>
        <w:lang w:val="es-CO"/>
      </w:rPr>
      <w:t>Código: FT-INV-013</w:t>
    </w:r>
  </w:p>
  <w:p w:rsidR="00330277" w:rsidRPr="00A25137" w:rsidRDefault="00445851">
    <w:pPr>
      <w:spacing w:after="0" w:line="296" w:lineRule="auto"/>
      <w:ind w:left="1854" w:hanging="874"/>
      <w:jc w:val="both"/>
      <w:rPr>
        <w:lang w:val="es-CO"/>
      </w:rPr>
    </w:pPr>
    <w:r w:rsidRPr="00A25137">
      <w:rPr>
        <w:b/>
        <w:lang w:val="es-CO"/>
      </w:rPr>
      <w:t>FICHA TÉCNICA DEL Versión  4 PROYECTO Fecha: 12/05/2016</w:t>
    </w:r>
  </w:p>
  <w:p w:rsidR="00330277" w:rsidRDefault="00445851">
    <w:pPr>
      <w:spacing w:after="0" w:line="259" w:lineRule="auto"/>
      <w:ind w:left="980" w:right="1348" w:firstLine="0"/>
      <w:jc w:val="right"/>
    </w:pPr>
    <w:r>
      <w:rPr>
        <w:b/>
      </w:rPr>
      <w:t xml:space="preserve">Página </w:t>
    </w:r>
    <w:r>
      <w:fldChar w:fldCharType="begin"/>
    </w:r>
    <w:r>
      <w:instrText xml:space="preserve"> PAGE   \* MERGEFORMAT </w:instrText>
    </w:r>
    <w:r>
      <w:fldChar w:fldCharType="separate"/>
    </w:r>
    <w:r w:rsidR="00DC4347" w:rsidRPr="00DC4347">
      <w:rPr>
        <w:b/>
        <w:noProof/>
      </w:rPr>
      <w:t>20</w:t>
    </w:r>
    <w:r>
      <w:rPr>
        <w:b/>
      </w:rPr>
      <w:fldChar w:fldCharType="end"/>
    </w:r>
    <w:r>
      <w:rPr>
        <w:b/>
      </w:rPr>
      <w:t xml:space="preserve"> de </w:t>
    </w:r>
    <w:r w:rsidR="0033031B">
      <w:fldChar w:fldCharType="begin"/>
    </w:r>
    <w:r w:rsidR="0033031B">
      <w:instrText xml:space="preserve"> NUMPAGES   \* MERGEFORMAT </w:instrText>
    </w:r>
    <w:r w:rsidR="0033031B">
      <w:fldChar w:fldCharType="separate"/>
    </w:r>
    <w:r w:rsidR="00DC4347" w:rsidRPr="00DC4347">
      <w:rPr>
        <w:b/>
        <w:noProof/>
      </w:rPr>
      <w:t>25</w:t>
    </w:r>
    <w:r w:rsidR="0033031B">
      <w:rPr>
        <w:b/>
        <w:noProof/>
      </w:rPr>
      <w:fldChar w:fldCharType="end"/>
    </w:r>
  </w:p>
  <w:p w:rsidR="00330277" w:rsidRDefault="00445851">
    <w:r>
      <w:rPr>
        <w:rFonts w:ascii="Calibri" w:eastAsia="Calibri" w:hAnsi="Calibri" w:cs="Calibri"/>
        <w:noProof/>
        <w:sz w:val="22"/>
      </w:rPr>
      <mc:AlternateContent>
        <mc:Choice Requires="wpg">
          <w:drawing>
            <wp:anchor distT="0" distB="0" distL="114300" distR="114300" simplePos="0" relativeHeight="251663360" behindDoc="1" locked="0" layoutInCell="1" allowOverlap="1">
              <wp:simplePos x="0" y="0"/>
              <wp:positionH relativeFrom="page">
                <wp:posOffset>0</wp:posOffset>
              </wp:positionH>
              <wp:positionV relativeFrom="page">
                <wp:posOffset>660400</wp:posOffset>
              </wp:positionV>
              <wp:extent cx="11424450" cy="14977452"/>
              <wp:effectExtent l="0" t="0" r="0" b="0"/>
              <wp:wrapNone/>
              <wp:docPr id="14050" name="Group 14050"/>
              <wp:cNvGraphicFramePr/>
              <a:graphic xmlns:a="http://schemas.openxmlformats.org/drawingml/2006/main">
                <a:graphicData uri="http://schemas.microsoft.com/office/word/2010/wordprocessingGroup">
                  <wpg:wgp>
                    <wpg:cNvGrpSpPr/>
                    <wpg:grpSpPr>
                      <a:xfrm>
                        <a:off x="0" y="0"/>
                        <a:ext cx="11424450" cy="14977452"/>
                        <a:chOff x="0" y="0"/>
                        <a:chExt cx="11424450" cy="14977452"/>
                      </a:xfrm>
                    </wpg:grpSpPr>
                    <wps:wsp>
                      <wps:cNvPr id="14055" name="Shape 14055"/>
                      <wps:cNvSpPr/>
                      <wps:spPr>
                        <a:xfrm>
                          <a:off x="0" y="11646070"/>
                          <a:ext cx="5285415" cy="2933530"/>
                        </a:xfrm>
                        <a:custGeom>
                          <a:avLst/>
                          <a:gdLst/>
                          <a:ahLst/>
                          <a:cxnLst/>
                          <a:rect l="0" t="0" r="0" b="0"/>
                          <a:pathLst>
                            <a:path w="5285415" h="2933530">
                              <a:moveTo>
                                <a:pt x="0" y="0"/>
                              </a:moveTo>
                              <a:lnTo>
                                <a:pt x="44654" y="29783"/>
                              </a:lnTo>
                              <a:cubicBezTo>
                                <a:pt x="1075997" y="717334"/>
                                <a:pt x="3045671" y="2014693"/>
                                <a:pt x="5187422" y="2894843"/>
                              </a:cubicBezTo>
                              <a:lnTo>
                                <a:pt x="5285415" y="2933530"/>
                              </a:lnTo>
                              <a:lnTo>
                                <a:pt x="0" y="2933530"/>
                              </a:lnTo>
                              <a:lnTo>
                                <a:pt x="0" y="0"/>
                              </a:lnTo>
                              <a:close/>
                            </a:path>
                          </a:pathLst>
                        </a:custGeom>
                        <a:ln w="0" cap="flat">
                          <a:miter lim="127000"/>
                        </a:ln>
                      </wps:spPr>
                      <wps:style>
                        <a:lnRef idx="0">
                          <a:srgbClr val="000000">
                            <a:alpha val="0"/>
                          </a:srgbClr>
                        </a:lnRef>
                        <a:fillRef idx="1">
                          <a:srgbClr val="F3A62B"/>
                        </a:fillRef>
                        <a:effectRef idx="0">
                          <a:scrgbClr r="0" g="0" b="0"/>
                        </a:effectRef>
                        <a:fontRef idx="none"/>
                      </wps:style>
                      <wps:bodyPr/>
                    </wps:wsp>
                    <wps:wsp>
                      <wps:cNvPr id="14056" name="Shape 14056"/>
                      <wps:cNvSpPr/>
                      <wps:spPr>
                        <a:xfrm>
                          <a:off x="1654" y="11655729"/>
                          <a:ext cx="11422797" cy="3321723"/>
                        </a:xfrm>
                        <a:custGeom>
                          <a:avLst/>
                          <a:gdLst/>
                          <a:ahLst/>
                          <a:cxnLst/>
                          <a:rect l="0" t="0" r="0" b="0"/>
                          <a:pathLst>
                            <a:path w="11422797" h="3321723">
                              <a:moveTo>
                                <a:pt x="0" y="0"/>
                              </a:moveTo>
                              <a:cubicBezTo>
                                <a:pt x="1776019" y="917284"/>
                                <a:pt x="5858840" y="3321723"/>
                                <a:pt x="9040063" y="2541054"/>
                              </a:cubicBezTo>
                              <a:cubicBezTo>
                                <a:pt x="10359270" y="2182434"/>
                                <a:pt x="11064904" y="1613685"/>
                                <a:pt x="11416209" y="1231951"/>
                              </a:cubicBezTo>
                              <a:lnTo>
                                <a:pt x="11422797" y="1224617"/>
                              </a:lnTo>
                              <a:lnTo>
                                <a:pt x="11422797" y="2923871"/>
                              </a:lnTo>
                              <a:lnTo>
                                <a:pt x="5053443" y="2923871"/>
                              </a:lnTo>
                              <a:lnTo>
                                <a:pt x="4941015" y="2876136"/>
                              </a:lnTo>
                              <a:cubicBezTo>
                                <a:pt x="3348140" y="2183444"/>
                                <a:pt x="1641042" y="1165766"/>
                                <a:pt x="0" y="0"/>
                              </a:cubicBezTo>
                              <a:close/>
                            </a:path>
                          </a:pathLst>
                        </a:custGeom>
                        <a:ln w="0" cap="flat">
                          <a:miter lim="127000"/>
                        </a:ln>
                      </wps:spPr>
                      <wps:style>
                        <a:lnRef idx="0">
                          <a:srgbClr val="000000">
                            <a:alpha val="0"/>
                          </a:srgbClr>
                        </a:lnRef>
                        <a:fillRef idx="1">
                          <a:srgbClr val="DA2628"/>
                        </a:fillRef>
                        <a:effectRef idx="0">
                          <a:scrgbClr r="0" g="0" b="0"/>
                        </a:effectRef>
                        <a:fontRef idx="none"/>
                      </wps:style>
                      <wps:bodyPr/>
                    </wps:wsp>
                    <pic:pic xmlns:pic="http://schemas.openxmlformats.org/drawingml/2006/picture">
                      <pic:nvPicPr>
                        <pic:cNvPr id="14054" name="Picture 14054"/>
                        <pic:cNvPicPr/>
                      </pic:nvPicPr>
                      <pic:blipFill>
                        <a:blip r:embed="rId1"/>
                        <a:stretch>
                          <a:fillRect/>
                        </a:stretch>
                      </pic:blipFill>
                      <pic:spPr>
                        <a:xfrm>
                          <a:off x="0" y="11625072"/>
                          <a:ext cx="5138928" cy="2953513"/>
                        </a:xfrm>
                        <a:prstGeom prst="rect">
                          <a:avLst/>
                        </a:prstGeom>
                      </pic:spPr>
                    </pic:pic>
                    <wps:wsp>
                      <wps:cNvPr id="14051" name="Shape 14051"/>
                      <wps:cNvSpPr/>
                      <wps:spPr>
                        <a:xfrm>
                          <a:off x="205689" y="0"/>
                          <a:ext cx="10782300" cy="2095500"/>
                        </a:xfrm>
                        <a:custGeom>
                          <a:avLst/>
                          <a:gdLst/>
                          <a:ahLst/>
                          <a:cxnLst/>
                          <a:rect l="0" t="0" r="0" b="0"/>
                          <a:pathLst>
                            <a:path w="10782300" h="2095500">
                              <a:moveTo>
                                <a:pt x="0" y="2095500"/>
                              </a:moveTo>
                              <a:lnTo>
                                <a:pt x="10782300" y="2095500"/>
                              </a:lnTo>
                              <a:lnTo>
                                <a:pt x="10782300" y="0"/>
                              </a:lnTo>
                              <a:lnTo>
                                <a:pt x="0" y="0"/>
                              </a:lnTo>
                              <a:close/>
                            </a:path>
                          </a:pathLst>
                        </a:custGeom>
                        <a:ln w="38100" cap="flat">
                          <a:miter lim="127000"/>
                        </a:ln>
                      </wps:spPr>
                      <wps:style>
                        <a:lnRef idx="1">
                          <a:srgbClr val="575455"/>
                        </a:lnRef>
                        <a:fillRef idx="0">
                          <a:srgbClr val="000000">
                            <a:alpha val="0"/>
                          </a:srgbClr>
                        </a:fillRef>
                        <a:effectRef idx="0">
                          <a:scrgbClr r="0" g="0" b="0"/>
                        </a:effectRef>
                        <a:fontRef idx="none"/>
                      </wps:style>
                      <wps:bodyPr/>
                    </wps:wsp>
                    <wps:wsp>
                      <wps:cNvPr id="15637" name="Shape 15637"/>
                      <wps:cNvSpPr/>
                      <wps:spPr>
                        <a:xfrm>
                          <a:off x="3367990" y="0"/>
                          <a:ext cx="38100" cy="2133600"/>
                        </a:xfrm>
                        <a:custGeom>
                          <a:avLst/>
                          <a:gdLst/>
                          <a:ahLst/>
                          <a:cxnLst/>
                          <a:rect l="0" t="0" r="0" b="0"/>
                          <a:pathLst>
                            <a:path w="38100" h="2133600">
                              <a:moveTo>
                                <a:pt x="0" y="0"/>
                              </a:moveTo>
                              <a:lnTo>
                                <a:pt x="38100" y="0"/>
                              </a:lnTo>
                              <a:lnTo>
                                <a:pt x="38100" y="2133600"/>
                              </a:lnTo>
                              <a:lnTo>
                                <a:pt x="0" y="2133600"/>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s:wsp>
                      <wps:cNvPr id="15638" name="Shape 15638"/>
                      <wps:cNvSpPr/>
                      <wps:spPr>
                        <a:xfrm>
                          <a:off x="7444689" y="0"/>
                          <a:ext cx="38100" cy="2133600"/>
                        </a:xfrm>
                        <a:custGeom>
                          <a:avLst/>
                          <a:gdLst/>
                          <a:ahLst/>
                          <a:cxnLst/>
                          <a:rect l="0" t="0" r="0" b="0"/>
                          <a:pathLst>
                            <a:path w="38100" h="2133600">
                              <a:moveTo>
                                <a:pt x="0" y="0"/>
                              </a:moveTo>
                              <a:lnTo>
                                <a:pt x="38100" y="0"/>
                              </a:lnTo>
                              <a:lnTo>
                                <a:pt x="38100" y="2133600"/>
                              </a:lnTo>
                              <a:lnTo>
                                <a:pt x="0" y="2133600"/>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g:wgp>
                </a:graphicData>
              </a:graphic>
            </wp:anchor>
          </w:drawing>
        </mc:Choice>
        <mc:Fallback>
          <w:pict>
            <v:group w14:anchorId="38B4A0FB" id="Group 14050" o:spid="_x0000_s1026" style="position:absolute;margin-left:0;margin-top:52pt;width:899.55pt;height:1179.35pt;z-index:-251653120;mso-position-horizontal-relative:page;mso-position-vertical-relative:page" coordsize="114244,1497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">
              <v:shape id="Shape 14055" o:spid="_x0000_s1027" style="position:absolute;top:116460;width:52854;height:29336;visibility:visible;mso-wrap-style:square;v-text-anchor:top" coordsize="5285415,2933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" path="m,l44654,29783c1075997,717334,3045671,2014693,5187422,2894843r97993,38687l,2933530,,xe" fillcolor="#f3a62b" stroked="f" strokeweight="0">
                <v:stroke miterlimit="83231f" joinstyle="miter"/>
                <v:path arrowok="t" textboxrect="0,0,5285415,2933530"/>
              </v:shape>
              <v:shape id="Shape 14056" o:spid="_x0000_s1028" style="position:absolute;left:16;top:116557;width:114228;height:33217;visibility:visible;mso-wrap-style:square;v-text-anchor:top" coordsize="11422797,3321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" path="m,c1776019,917284,5858840,3321723,9040063,2541054v1319207,-358620,2024841,-927369,2376146,-1309103l11422797,1224617r,1699254l5053443,2923871r-112428,-47735c3348140,2183444,1641042,1165766,,xe" fillcolor="#da2628" stroked="f" strokeweight="0">
                <v:stroke miterlimit="83231f" joinstyle="miter"/>
                <v:path arrowok="t" textboxrect="0,0,11422797,3321723"/>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054" o:spid="_x0000_s1029" type="#_x0000_t75" style="position:absolute;top:116250;width:51389;height:29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">
                <v:imagedata r:id="rId2" o:title=""/>
              </v:shape>
              <v:shape id="Shape 14051" o:spid="_x0000_s1030" style="position:absolute;left:2056;width:107823;height:20955;visibility:visible;mso-wrap-style:square;v-text-anchor:top" coordsize="10782300,2095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" path="m,2095500r10782300,l10782300,,,,,2095500xe" filled="f" strokecolor="#575455" strokeweight="3pt">
                <v:stroke miterlimit="83231f" joinstyle="miter"/>
                <v:path arrowok="t" textboxrect="0,0,10782300,2095500"/>
              </v:shape>
              <v:shape id="Shape 15637" o:spid="_x0000_s1031" style="position:absolute;left:33679;width:381;height:21336;visibility:visible;mso-wrap-style:square;v-text-anchor:top" coordsize="38100,2133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" path="m,l38100,r,2133600l,2133600,,e" fillcolor="#575455" stroked="f" strokeweight="0">
                <v:stroke miterlimit="83231f" joinstyle="miter"/>
                <v:path arrowok="t" textboxrect="0,0,38100,2133600"/>
              </v:shape>
              <v:shape id="Shape 15638" o:spid="_x0000_s1032" style="position:absolute;left:74446;width:381;height:21336;visibility:visible;mso-wrap-style:square;v-text-anchor:top" coordsize="38100,2133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" path="m,l38100,r,2133600l,2133600,,e" fillcolor="#575455" stroked="f" strokeweight="0">
                <v:stroke miterlimit="83231f" joinstyle="miter"/>
                <v:path arrowok="t" textboxrect="0,0,38100,2133600"/>
              </v:shape>
              <w10:wrap anchorx="page" anchory="page"/>
            </v:group>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0277" w:rsidRPr="00A25137" w:rsidRDefault="00445851">
    <w:pPr>
      <w:spacing w:after="102" w:line="259" w:lineRule="auto"/>
      <w:ind w:left="980" w:right="793" w:firstLine="0"/>
      <w:jc w:val="right"/>
      <w:rPr>
        <w:lang w:val="es-CO"/>
      </w:rPr>
    </w:pPr>
    <w:r>
      <w:rPr>
        <w:rFonts w:ascii="Calibri" w:eastAsia="Calibri" w:hAnsi="Calibri" w:cs="Calibri"/>
        <w:noProof/>
        <w:sz w:val="22"/>
      </w:rPr>
      <mc:AlternateContent>
        <mc:Choice Requires="wpg">
          <w:drawing>
            <wp:anchor distT="0" distB="0" distL="114300" distR="114300" simplePos="0" relativeHeight="251664384" behindDoc="0" locked="0" layoutInCell="1" allowOverlap="1">
              <wp:simplePos x="0" y="0"/>
              <wp:positionH relativeFrom="page">
                <wp:posOffset>0</wp:posOffset>
              </wp:positionH>
              <wp:positionV relativeFrom="page">
                <wp:posOffset>0</wp:posOffset>
              </wp:positionV>
              <wp:extent cx="11430000" cy="381000"/>
              <wp:effectExtent l="0" t="0" r="0" b="0"/>
              <wp:wrapSquare wrapText="bothSides"/>
              <wp:docPr id="13679" name="Group 13679"/>
              <wp:cNvGraphicFramePr/>
              <a:graphic xmlns:a="http://schemas.openxmlformats.org/drawingml/2006/main">
                <a:graphicData uri="http://schemas.microsoft.com/office/word/2010/wordprocessingGroup">
                  <wpg:wgp>
                    <wpg:cNvGrpSpPr/>
                    <wpg:grpSpPr>
                      <a:xfrm>
                        <a:off x="0" y="0"/>
                        <a:ext cx="11430000" cy="381000"/>
                        <a:chOff x="0" y="0"/>
                        <a:chExt cx="11430000" cy="381000"/>
                      </a:xfrm>
                    </wpg:grpSpPr>
                    <wps:wsp>
                      <wps:cNvPr id="15585" name="Shape 15585"/>
                      <wps:cNvSpPr/>
                      <wps:spPr>
                        <a:xfrm>
                          <a:off x="0" y="0"/>
                          <a:ext cx="11430000" cy="381000"/>
                        </a:xfrm>
                        <a:custGeom>
                          <a:avLst/>
                          <a:gdLst/>
                          <a:ahLst/>
                          <a:cxnLst/>
                          <a:rect l="0" t="0" r="0" b="0"/>
                          <a:pathLst>
                            <a:path w="11430000" h="381000">
                              <a:moveTo>
                                <a:pt x="0" y="0"/>
                              </a:moveTo>
                              <a:lnTo>
                                <a:pt x="11430000" y="0"/>
                              </a:lnTo>
                              <a:lnTo>
                                <a:pt x="11430000" y="381000"/>
                              </a:lnTo>
                              <a:lnTo>
                                <a:pt x="0" y="381000"/>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g:wgp>
                </a:graphicData>
              </a:graphic>
            </wp:anchor>
          </w:drawing>
        </mc:Choice>
        <mc:Fallback>
          <w:pict>
            <v:group w14:anchorId="2AD60323" id="Group 13679" o:spid="_x0000_s1026" style="position:absolute;margin-left:0;margin-top:0;width:900pt;height:30pt;z-index:251664384;mso-position-horizontal-relative:page;mso-position-vertical-relative:page" coordsize="114300,3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">
              <v:shape id="Shape 15585" o:spid="_x0000_s1027" style="position:absolute;width:114300;height:3810;visibility:visible;mso-wrap-style:square;v-text-anchor:top" coordsize="11430000,381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" path="m,l11430000,r,381000l,381000,,e" fillcolor="#575455" stroked="f" strokeweight="0">
                <v:stroke miterlimit="83231f" joinstyle="miter"/>
                <v:path arrowok="t" textboxrect="0,0,11430000,381000"/>
              </v:shape>
              <w10:wrap type="square" anchorx="page" anchory="page"/>
            </v:group>
          </w:pict>
        </mc:Fallback>
      </mc:AlternateContent>
    </w:r>
    <w:r>
      <w:rPr>
        <w:rFonts w:ascii="Calibri" w:eastAsia="Calibri" w:hAnsi="Calibri" w:cs="Calibri"/>
        <w:noProof/>
        <w:sz w:val="22"/>
      </w:rPr>
      <mc:AlternateContent>
        <mc:Choice Requires="wpg">
          <w:drawing>
            <wp:anchor distT="0" distB="0" distL="114300" distR="114300" simplePos="0" relativeHeight="251665408" behindDoc="0" locked="0" layoutInCell="1" allowOverlap="1">
              <wp:simplePos x="0" y="0"/>
              <wp:positionH relativeFrom="page">
                <wp:posOffset>903881</wp:posOffset>
              </wp:positionH>
              <wp:positionV relativeFrom="page">
                <wp:posOffset>942331</wp:posOffset>
              </wp:positionV>
              <wp:extent cx="1689402" cy="1557036"/>
              <wp:effectExtent l="0" t="0" r="0" b="0"/>
              <wp:wrapSquare wrapText="bothSides"/>
              <wp:docPr id="13681" name="Group 13681"/>
              <wp:cNvGraphicFramePr/>
              <a:graphic xmlns:a="http://schemas.openxmlformats.org/drawingml/2006/main">
                <a:graphicData uri="http://schemas.microsoft.com/office/word/2010/wordprocessingGroup">
                  <wpg:wgp>
                    <wpg:cNvGrpSpPr/>
                    <wpg:grpSpPr>
                      <a:xfrm>
                        <a:off x="0" y="0"/>
                        <a:ext cx="1689402" cy="1557036"/>
                        <a:chOff x="0" y="0"/>
                        <a:chExt cx="1689402" cy="1557036"/>
                      </a:xfrm>
                    </wpg:grpSpPr>
                    <wps:wsp>
                      <wps:cNvPr id="13682" name="Shape 13682"/>
                      <wps:cNvSpPr/>
                      <wps:spPr>
                        <a:xfrm>
                          <a:off x="355356" y="13998"/>
                          <a:ext cx="964032" cy="964286"/>
                        </a:xfrm>
                        <a:custGeom>
                          <a:avLst/>
                          <a:gdLst/>
                          <a:ahLst/>
                          <a:cxnLst/>
                          <a:rect l="0" t="0" r="0" b="0"/>
                          <a:pathLst>
                            <a:path w="964032" h="964286">
                              <a:moveTo>
                                <a:pt x="482041" y="0"/>
                              </a:moveTo>
                              <a:cubicBezTo>
                                <a:pt x="747497" y="0"/>
                                <a:pt x="964032" y="216586"/>
                                <a:pt x="964032" y="482143"/>
                              </a:cubicBezTo>
                              <a:cubicBezTo>
                                <a:pt x="964032" y="747700"/>
                                <a:pt x="747497" y="964286"/>
                                <a:pt x="482041" y="964286"/>
                              </a:cubicBezTo>
                              <a:cubicBezTo>
                                <a:pt x="216535" y="964286"/>
                                <a:pt x="0" y="747700"/>
                                <a:pt x="0" y="482143"/>
                              </a:cubicBezTo>
                              <a:cubicBezTo>
                                <a:pt x="0" y="216586"/>
                                <a:pt x="216535" y="0"/>
                                <a:pt x="482041" y="0"/>
                              </a:cubicBezTo>
                              <a:close/>
                            </a:path>
                          </a:pathLst>
                        </a:custGeom>
                        <a:ln w="0" cap="flat">
                          <a:miter lim="127000"/>
                        </a:ln>
                      </wps:spPr>
                      <wps:style>
                        <a:lnRef idx="0">
                          <a:srgbClr val="000000">
                            <a:alpha val="0"/>
                          </a:srgbClr>
                        </a:lnRef>
                        <a:fillRef idx="1">
                          <a:srgbClr val="F3A62A"/>
                        </a:fillRef>
                        <a:effectRef idx="0">
                          <a:scrgbClr r="0" g="0" b="0"/>
                        </a:effectRef>
                        <a:fontRef idx="none"/>
                      </wps:style>
                      <wps:bodyPr/>
                    </wps:wsp>
                    <wps:wsp>
                      <wps:cNvPr id="13683" name="Shape 13683"/>
                      <wps:cNvSpPr/>
                      <wps:spPr>
                        <a:xfrm>
                          <a:off x="341234" y="2"/>
                          <a:ext cx="496125" cy="992285"/>
                        </a:xfrm>
                        <a:custGeom>
                          <a:avLst/>
                          <a:gdLst/>
                          <a:ahLst/>
                          <a:cxnLst/>
                          <a:rect l="0" t="0" r="0" b="0"/>
                          <a:pathLst>
                            <a:path w="496125" h="992285">
                              <a:moveTo>
                                <a:pt x="496125" y="0"/>
                              </a:moveTo>
                              <a:lnTo>
                                <a:pt x="496125" y="28004"/>
                              </a:lnTo>
                              <a:lnTo>
                                <a:pt x="448389" y="30423"/>
                              </a:lnTo>
                              <a:cubicBezTo>
                                <a:pt x="212732" y="54440"/>
                                <a:pt x="28245" y="254142"/>
                                <a:pt x="28245" y="496136"/>
                              </a:cubicBezTo>
                              <a:cubicBezTo>
                                <a:pt x="28245" y="738143"/>
                                <a:pt x="212732" y="937856"/>
                                <a:pt x="448389" y="961875"/>
                              </a:cubicBezTo>
                              <a:lnTo>
                                <a:pt x="496125" y="964294"/>
                              </a:lnTo>
                              <a:lnTo>
                                <a:pt x="496125" y="992285"/>
                              </a:lnTo>
                              <a:lnTo>
                                <a:pt x="445504" y="989721"/>
                              </a:lnTo>
                              <a:cubicBezTo>
                                <a:pt x="195616" y="964266"/>
                                <a:pt x="0" y="752609"/>
                                <a:pt x="0" y="496136"/>
                              </a:cubicBezTo>
                              <a:cubicBezTo>
                                <a:pt x="0" y="239664"/>
                                <a:pt x="195616" y="28018"/>
                                <a:pt x="445504" y="2564"/>
                              </a:cubicBezTo>
                              <a:lnTo>
                                <a:pt x="496125"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684" name="Shape 13684"/>
                      <wps:cNvSpPr/>
                      <wps:spPr>
                        <a:xfrm>
                          <a:off x="837359" y="0"/>
                          <a:ext cx="496164" cy="992289"/>
                        </a:xfrm>
                        <a:custGeom>
                          <a:avLst/>
                          <a:gdLst/>
                          <a:ahLst/>
                          <a:cxnLst/>
                          <a:rect l="0" t="0" r="0" b="0"/>
                          <a:pathLst>
                            <a:path w="496164" h="992289">
                              <a:moveTo>
                                <a:pt x="38" y="0"/>
                              </a:moveTo>
                              <a:cubicBezTo>
                                <a:pt x="273584" y="0"/>
                                <a:pt x="496164" y="222568"/>
                                <a:pt x="496164" y="496138"/>
                              </a:cubicBezTo>
                              <a:cubicBezTo>
                                <a:pt x="496164" y="769709"/>
                                <a:pt x="273584" y="992289"/>
                                <a:pt x="38" y="992289"/>
                              </a:cubicBezTo>
                              <a:lnTo>
                                <a:pt x="0" y="992287"/>
                              </a:lnTo>
                              <a:lnTo>
                                <a:pt x="0" y="964296"/>
                              </a:lnTo>
                              <a:lnTo>
                                <a:pt x="38" y="964298"/>
                              </a:lnTo>
                              <a:cubicBezTo>
                                <a:pt x="258013" y="964298"/>
                                <a:pt x="467881" y="754278"/>
                                <a:pt x="467881" y="496138"/>
                              </a:cubicBezTo>
                              <a:cubicBezTo>
                                <a:pt x="467881" y="238011"/>
                                <a:pt x="258013" y="28004"/>
                                <a:pt x="38" y="28004"/>
                              </a:cubicBezTo>
                              <a:lnTo>
                                <a:pt x="0" y="28005"/>
                              </a:lnTo>
                              <a:lnTo>
                                <a:pt x="0" y="2"/>
                              </a:lnTo>
                              <a:lnTo>
                                <a:pt x="38"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685" name="Shape 13685"/>
                      <wps:cNvSpPr/>
                      <wps:spPr>
                        <a:xfrm>
                          <a:off x="669676" y="273821"/>
                          <a:ext cx="103708" cy="341743"/>
                        </a:xfrm>
                        <a:custGeom>
                          <a:avLst/>
                          <a:gdLst/>
                          <a:ahLst/>
                          <a:cxnLst/>
                          <a:rect l="0" t="0" r="0" b="0"/>
                          <a:pathLst>
                            <a:path w="103708" h="341743">
                              <a:moveTo>
                                <a:pt x="0" y="0"/>
                              </a:moveTo>
                              <a:lnTo>
                                <a:pt x="58280" y="0"/>
                              </a:lnTo>
                              <a:lnTo>
                                <a:pt x="58280" y="266916"/>
                              </a:lnTo>
                              <a:lnTo>
                                <a:pt x="103708" y="266916"/>
                              </a:lnTo>
                              <a:lnTo>
                                <a:pt x="103708" y="341743"/>
                              </a:lnTo>
                              <a:lnTo>
                                <a:pt x="13348" y="304229"/>
                              </a:lnTo>
                              <a:cubicBezTo>
                                <a:pt x="3670" y="293827"/>
                                <a:pt x="267" y="287553"/>
                                <a:pt x="0" y="269431"/>
                              </a:cubicBez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686" name="Shape 13686"/>
                      <wps:cNvSpPr/>
                      <wps:spPr>
                        <a:xfrm>
                          <a:off x="406532" y="70010"/>
                          <a:ext cx="366852" cy="852250"/>
                        </a:xfrm>
                        <a:custGeom>
                          <a:avLst/>
                          <a:gdLst/>
                          <a:ahLst/>
                          <a:cxnLst/>
                          <a:rect l="0" t="0" r="0" b="0"/>
                          <a:pathLst>
                            <a:path w="366852" h="852250">
                              <a:moveTo>
                                <a:pt x="366852" y="0"/>
                              </a:moveTo>
                              <a:lnTo>
                                <a:pt x="366852" y="19402"/>
                              </a:lnTo>
                              <a:lnTo>
                                <a:pt x="347904" y="22759"/>
                              </a:lnTo>
                              <a:lnTo>
                                <a:pt x="328016" y="27357"/>
                              </a:lnTo>
                              <a:lnTo>
                                <a:pt x="308458" y="32919"/>
                              </a:lnTo>
                              <a:lnTo>
                                <a:pt x="289357" y="39396"/>
                              </a:lnTo>
                              <a:lnTo>
                                <a:pt x="270701" y="46737"/>
                              </a:lnTo>
                              <a:lnTo>
                                <a:pt x="252451" y="54992"/>
                              </a:lnTo>
                              <a:lnTo>
                                <a:pt x="234747" y="64073"/>
                              </a:lnTo>
                              <a:lnTo>
                                <a:pt x="217488" y="74017"/>
                              </a:lnTo>
                              <a:lnTo>
                                <a:pt x="200800" y="84697"/>
                              </a:lnTo>
                              <a:lnTo>
                                <a:pt x="184671" y="96178"/>
                              </a:lnTo>
                              <a:lnTo>
                                <a:pt x="169101" y="108383"/>
                              </a:lnTo>
                              <a:lnTo>
                                <a:pt x="154178" y="121337"/>
                              </a:lnTo>
                              <a:lnTo>
                                <a:pt x="139865" y="134977"/>
                              </a:lnTo>
                              <a:lnTo>
                                <a:pt x="126276" y="149277"/>
                              </a:lnTo>
                              <a:lnTo>
                                <a:pt x="113335" y="164237"/>
                              </a:lnTo>
                              <a:lnTo>
                                <a:pt x="101092" y="179782"/>
                              </a:lnTo>
                              <a:lnTo>
                                <a:pt x="89624" y="195924"/>
                              </a:lnTo>
                              <a:lnTo>
                                <a:pt x="78905" y="212612"/>
                              </a:lnTo>
                              <a:lnTo>
                                <a:pt x="68999" y="229858"/>
                              </a:lnTo>
                              <a:lnTo>
                                <a:pt x="59931" y="247613"/>
                              </a:lnTo>
                              <a:lnTo>
                                <a:pt x="51676" y="265837"/>
                              </a:lnTo>
                              <a:lnTo>
                                <a:pt x="44285" y="284557"/>
                              </a:lnTo>
                              <a:lnTo>
                                <a:pt x="37833" y="303683"/>
                              </a:lnTo>
                              <a:lnTo>
                                <a:pt x="32283" y="323216"/>
                              </a:lnTo>
                              <a:lnTo>
                                <a:pt x="27648" y="343117"/>
                              </a:lnTo>
                              <a:lnTo>
                                <a:pt x="24079" y="363412"/>
                              </a:lnTo>
                              <a:lnTo>
                                <a:pt x="21438" y="383986"/>
                              </a:lnTo>
                              <a:lnTo>
                                <a:pt x="19825" y="404902"/>
                              </a:lnTo>
                              <a:lnTo>
                                <a:pt x="19291" y="426137"/>
                              </a:lnTo>
                              <a:lnTo>
                                <a:pt x="19825" y="447371"/>
                              </a:lnTo>
                              <a:lnTo>
                                <a:pt x="21438" y="468263"/>
                              </a:lnTo>
                              <a:lnTo>
                                <a:pt x="24079" y="488849"/>
                              </a:lnTo>
                              <a:lnTo>
                                <a:pt x="27648" y="509157"/>
                              </a:lnTo>
                              <a:lnTo>
                                <a:pt x="32283" y="529058"/>
                              </a:lnTo>
                              <a:lnTo>
                                <a:pt x="37833" y="548578"/>
                              </a:lnTo>
                              <a:lnTo>
                                <a:pt x="44285" y="567704"/>
                              </a:lnTo>
                              <a:lnTo>
                                <a:pt x="51600" y="586195"/>
                              </a:lnTo>
                              <a:lnTo>
                                <a:pt x="366852" y="586195"/>
                              </a:lnTo>
                              <a:lnTo>
                                <a:pt x="366852" y="637884"/>
                              </a:lnTo>
                              <a:lnTo>
                                <a:pt x="354571" y="637884"/>
                              </a:lnTo>
                              <a:lnTo>
                                <a:pt x="311988" y="746609"/>
                              </a:lnTo>
                              <a:lnTo>
                                <a:pt x="335382" y="746609"/>
                              </a:lnTo>
                              <a:lnTo>
                                <a:pt x="344411" y="721907"/>
                              </a:lnTo>
                              <a:lnTo>
                                <a:pt x="366852" y="721907"/>
                              </a:lnTo>
                              <a:lnTo>
                                <a:pt x="366852" y="852250"/>
                              </a:lnTo>
                              <a:lnTo>
                                <a:pt x="365214" y="852044"/>
                              </a:lnTo>
                              <a:lnTo>
                                <a:pt x="344043" y="848221"/>
                              </a:lnTo>
                              <a:lnTo>
                                <a:pt x="323164" y="843421"/>
                              </a:lnTo>
                              <a:lnTo>
                                <a:pt x="302743" y="837630"/>
                              </a:lnTo>
                              <a:lnTo>
                                <a:pt x="282727" y="830848"/>
                              </a:lnTo>
                              <a:lnTo>
                                <a:pt x="263144" y="823101"/>
                              </a:lnTo>
                              <a:lnTo>
                                <a:pt x="244043" y="814478"/>
                              </a:lnTo>
                              <a:lnTo>
                                <a:pt x="225450" y="804965"/>
                              </a:lnTo>
                              <a:lnTo>
                                <a:pt x="207442" y="794589"/>
                              </a:lnTo>
                              <a:lnTo>
                                <a:pt x="189916" y="783362"/>
                              </a:lnTo>
                              <a:lnTo>
                                <a:pt x="173038" y="771361"/>
                              </a:lnTo>
                              <a:lnTo>
                                <a:pt x="156794" y="758559"/>
                              </a:lnTo>
                              <a:lnTo>
                                <a:pt x="141122" y="745009"/>
                              </a:lnTo>
                              <a:lnTo>
                                <a:pt x="126200" y="730759"/>
                              </a:lnTo>
                              <a:lnTo>
                                <a:pt x="111912" y="715786"/>
                              </a:lnTo>
                              <a:lnTo>
                                <a:pt x="98362" y="700165"/>
                              </a:lnTo>
                              <a:lnTo>
                                <a:pt x="85585" y="683883"/>
                              </a:lnTo>
                              <a:lnTo>
                                <a:pt x="73597" y="666980"/>
                              </a:lnTo>
                              <a:lnTo>
                                <a:pt x="62370" y="649479"/>
                              </a:lnTo>
                              <a:lnTo>
                                <a:pt x="51981" y="631470"/>
                              </a:lnTo>
                              <a:lnTo>
                                <a:pt x="42443" y="612890"/>
                              </a:lnTo>
                              <a:lnTo>
                                <a:pt x="33833" y="593764"/>
                              </a:lnTo>
                              <a:lnTo>
                                <a:pt x="26124" y="574232"/>
                              </a:lnTo>
                              <a:lnTo>
                                <a:pt x="19368" y="554216"/>
                              </a:lnTo>
                              <a:lnTo>
                                <a:pt x="13551" y="533769"/>
                              </a:lnTo>
                              <a:lnTo>
                                <a:pt x="8776" y="512903"/>
                              </a:lnTo>
                              <a:lnTo>
                                <a:pt x="4953" y="491707"/>
                              </a:lnTo>
                              <a:lnTo>
                                <a:pt x="2223" y="470130"/>
                              </a:lnTo>
                              <a:lnTo>
                                <a:pt x="559" y="448260"/>
                              </a:lnTo>
                              <a:lnTo>
                                <a:pt x="0" y="426137"/>
                              </a:lnTo>
                              <a:lnTo>
                                <a:pt x="559" y="404001"/>
                              </a:lnTo>
                              <a:lnTo>
                                <a:pt x="2223" y="382119"/>
                              </a:lnTo>
                              <a:lnTo>
                                <a:pt x="4953" y="360554"/>
                              </a:lnTo>
                              <a:lnTo>
                                <a:pt x="8776" y="339370"/>
                              </a:lnTo>
                              <a:lnTo>
                                <a:pt x="13551" y="318504"/>
                              </a:lnTo>
                              <a:lnTo>
                                <a:pt x="19368" y="298057"/>
                              </a:lnTo>
                              <a:lnTo>
                                <a:pt x="26124" y="278029"/>
                              </a:lnTo>
                              <a:lnTo>
                                <a:pt x="33833" y="258484"/>
                              </a:lnTo>
                              <a:lnTo>
                                <a:pt x="42443" y="239383"/>
                              </a:lnTo>
                              <a:lnTo>
                                <a:pt x="51981" y="220803"/>
                              </a:lnTo>
                              <a:lnTo>
                                <a:pt x="62370" y="202782"/>
                              </a:lnTo>
                              <a:lnTo>
                                <a:pt x="73597" y="185281"/>
                              </a:lnTo>
                              <a:lnTo>
                                <a:pt x="85585" y="168390"/>
                              </a:lnTo>
                              <a:lnTo>
                                <a:pt x="98362" y="152096"/>
                              </a:lnTo>
                              <a:lnTo>
                                <a:pt x="111912" y="136475"/>
                              </a:lnTo>
                              <a:lnTo>
                                <a:pt x="126200" y="121515"/>
                              </a:lnTo>
                              <a:lnTo>
                                <a:pt x="141122" y="107253"/>
                              </a:lnTo>
                              <a:lnTo>
                                <a:pt x="156794" y="93714"/>
                              </a:lnTo>
                              <a:lnTo>
                                <a:pt x="173038" y="80900"/>
                              </a:lnTo>
                              <a:lnTo>
                                <a:pt x="189916" y="68899"/>
                              </a:lnTo>
                              <a:lnTo>
                                <a:pt x="207442" y="57672"/>
                              </a:lnTo>
                              <a:lnTo>
                                <a:pt x="225450" y="47296"/>
                              </a:lnTo>
                              <a:lnTo>
                                <a:pt x="244043" y="37758"/>
                              </a:lnTo>
                              <a:lnTo>
                                <a:pt x="263144" y="29148"/>
                              </a:lnTo>
                              <a:lnTo>
                                <a:pt x="282727" y="21413"/>
                              </a:lnTo>
                              <a:lnTo>
                                <a:pt x="302743" y="14631"/>
                              </a:lnTo>
                              <a:lnTo>
                                <a:pt x="323164" y="8866"/>
                              </a:lnTo>
                              <a:lnTo>
                                <a:pt x="344043" y="4027"/>
                              </a:lnTo>
                              <a:lnTo>
                                <a:pt x="365214" y="204"/>
                              </a:lnTo>
                              <a:lnTo>
                                <a:pt x="366852"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687" name="Shape 13687"/>
                      <wps:cNvSpPr/>
                      <wps:spPr>
                        <a:xfrm>
                          <a:off x="773384" y="198992"/>
                          <a:ext cx="143504" cy="728053"/>
                        </a:xfrm>
                        <a:custGeom>
                          <a:avLst/>
                          <a:gdLst/>
                          <a:ahLst/>
                          <a:cxnLst/>
                          <a:rect l="0" t="0" r="0" b="0"/>
                          <a:pathLst>
                            <a:path w="143504" h="728053">
                              <a:moveTo>
                                <a:pt x="36589" y="0"/>
                              </a:moveTo>
                              <a:lnTo>
                                <a:pt x="94869" y="0"/>
                              </a:lnTo>
                              <a:lnTo>
                                <a:pt x="94869" y="341744"/>
                              </a:lnTo>
                              <a:lnTo>
                                <a:pt x="143504" y="341744"/>
                              </a:lnTo>
                              <a:lnTo>
                                <a:pt x="143504" y="415267"/>
                              </a:lnTo>
                              <a:lnTo>
                                <a:pt x="94869" y="433641"/>
                              </a:lnTo>
                              <a:lnTo>
                                <a:pt x="94869" y="457213"/>
                              </a:lnTo>
                              <a:lnTo>
                                <a:pt x="143504" y="457213"/>
                              </a:lnTo>
                              <a:lnTo>
                                <a:pt x="143504" y="599300"/>
                              </a:lnTo>
                              <a:lnTo>
                                <a:pt x="127076" y="599300"/>
                              </a:lnTo>
                              <a:lnTo>
                                <a:pt x="127076" y="509791"/>
                              </a:lnTo>
                              <a:lnTo>
                                <a:pt x="105004" y="509791"/>
                              </a:lnTo>
                              <a:lnTo>
                                <a:pt x="105004" y="617626"/>
                              </a:lnTo>
                              <a:lnTo>
                                <a:pt x="143504" y="617626"/>
                              </a:lnTo>
                              <a:lnTo>
                                <a:pt x="143504" y="720553"/>
                              </a:lnTo>
                              <a:lnTo>
                                <a:pt x="129591" y="723062"/>
                              </a:lnTo>
                              <a:lnTo>
                                <a:pt x="108052" y="725780"/>
                              </a:lnTo>
                              <a:lnTo>
                                <a:pt x="86157" y="727456"/>
                              </a:lnTo>
                              <a:lnTo>
                                <a:pt x="63983" y="728053"/>
                              </a:lnTo>
                              <a:lnTo>
                                <a:pt x="41821" y="727456"/>
                              </a:lnTo>
                              <a:lnTo>
                                <a:pt x="19952" y="725780"/>
                              </a:lnTo>
                              <a:lnTo>
                                <a:pt x="0" y="723268"/>
                              </a:lnTo>
                              <a:lnTo>
                                <a:pt x="0" y="592925"/>
                              </a:lnTo>
                              <a:lnTo>
                                <a:pt x="21285" y="592925"/>
                              </a:lnTo>
                              <a:lnTo>
                                <a:pt x="30810" y="617626"/>
                              </a:lnTo>
                              <a:lnTo>
                                <a:pt x="54864" y="617626"/>
                              </a:lnTo>
                              <a:lnTo>
                                <a:pt x="11062" y="508902"/>
                              </a:lnTo>
                              <a:lnTo>
                                <a:pt x="0" y="508902"/>
                              </a:lnTo>
                              <a:lnTo>
                                <a:pt x="0" y="457213"/>
                              </a:lnTo>
                              <a:lnTo>
                                <a:pt x="36589" y="457213"/>
                              </a:lnTo>
                              <a:lnTo>
                                <a:pt x="36589" y="431762"/>
                              </a:lnTo>
                              <a:lnTo>
                                <a:pt x="0" y="416571"/>
                              </a:lnTo>
                              <a:lnTo>
                                <a:pt x="0" y="341744"/>
                              </a:lnTo>
                              <a:lnTo>
                                <a:pt x="36589" y="341744"/>
                              </a:lnTo>
                              <a:lnTo>
                                <a:pt x="36589"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688" name="Shape 13688"/>
                      <wps:cNvSpPr/>
                      <wps:spPr>
                        <a:xfrm>
                          <a:off x="773384" y="65261"/>
                          <a:ext cx="143504" cy="26900"/>
                        </a:xfrm>
                        <a:custGeom>
                          <a:avLst/>
                          <a:gdLst/>
                          <a:ahLst/>
                          <a:cxnLst/>
                          <a:rect l="0" t="0" r="0" b="0"/>
                          <a:pathLst>
                            <a:path w="143504" h="26900">
                              <a:moveTo>
                                <a:pt x="63983" y="0"/>
                              </a:moveTo>
                              <a:lnTo>
                                <a:pt x="86157" y="584"/>
                              </a:lnTo>
                              <a:lnTo>
                                <a:pt x="108052" y="2261"/>
                              </a:lnTo>
                              <a:lnTo>
                                <a:pt x="129591" y="4953"/>
                              </a:lnTo>
                              <a:lnTo>
                                <a:pt x="143504" y="7462"/>
                              </a:lnTo>
                              <a:lnTo>
                                <a:pt x="143504" y="26900"/>
                              </a:lnTo>
                              <a:lnTo>
                                <a:pt x="126645" y="23914"/>
                              </a:lnTo>
                              <a:lnTo>
                                <a:pt x="106070" y="21272"/>
                              </a:lnTo>
                              <a:lnTo>
                                <a:pt x="85192" y="19672"/>
                              </a:lnTo>
                              <a:lnTo>
                                <a:pt x="63983" y="19164"/>
                              </a:lnTo>
                              <a:lnTo>
                                <a:pt x="42787" y="19672"/>
                              </a:lnTo>
                              <a:lnTo>
                                <a:pt x="21908" y="21272"/>
                              </a:lnTo>
                              <a:lnTo>
                                <a:pt x="1334" y="23914"/>
                              </a:lnTo>
                              <a:lnTo>
                                <a:pt x="0" y="24150"/>
                              </a:lnTo>
                              <a:lnTo>
                                <a:pt x="0" y="4749"/>
                              </a:lnTo>
                              <a:lnTo>
                                <a:pt x="19952" y="2261"/>
                              </a:lnTo>
                              <a:lnTo>
                                <a:pt x="41821" y="584"/>
                              </a:lnTo>
                              <a:lnTo>
                                <a:pt x="63983"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689" name="Shape 13689"/>
                      <wps:cNvSpPr/>
                      <wps:spPr>
                        <a:xfrm>
                          <a:off x="916888" y="273821"/>
                          <a:ext cx="91662" cy="340438"/>
                        </a:xfrm>
                        <a:custGeom>
                          <a:avLst/>
                          <a:gdLst/>
                          <a:ahLst/>
                          <a:cxnLst/>
                          <a:rect l="0" t="0" r="0" b="0"/>
                          <a:pathLst>
                            <a:path w="91662" h="340438">
                              <a:moveTo>
                                <a:pt x="33382" y="0"/>
                              </a:moveTo>
                              <a:lnTo>
                                <a:pt x="91662" y="0"/>
                              </a:lnTo>
                              <a:lnTo>
                                <a:pt x="91662" y="269431"/>
                              </a:lnTo>
                              <a:lnTo>
                                <a:pt x="91586" y="269431"/>
                              </a:lnTo>
                              <a:cubicBezTo>
                                <a:pt x="91078" y="288379"/>
                                <a:pt x="88449" y="301828"/>
                                <a:pt x="75102" y="312064"/>
                              </a:cubicBezTo>
                              <a:lnTo>
                                <a:pt x="0" y="340438"/>
                              </a:lnTo>
                              <a:lnTo>
                                <a:pt x="0" y="266916"/>
                              </a:lnTo>
                              <a:lnTo>
                                <a:pt x="33382" y="266916"/>
                              </a:lnTo>
                              <a:lnTo>
                                <a:pt x="33382"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690" name="Shape 13690"/>
                      <wps:cNvSpPr/>
                      <wps:spPr>
                        <a:xfrm>
                          <a:off x="916888" y="72724"/>
                          <a:ext cx="351301" cy="846822"/>
                        </a:xfrm>
                        <a:custGeom>
                          <a:avLst/>
                          <a:gdLst/>
                          <a:ahLst/>
                          <a:cxnLst/>
                          <a:rect l="0" t="0" r="0" b="0"/>
                          <a:pathLst>
                            <a:path w="351301" h="846822">
                              <a:moveTo>
                                <a:pt x="0" y="0"/>
                              </a:moveTo>
                              <a:lnTo>
                                <a:pt x="7284" y="1314"/>
                              </a:lnTo>
                              <a:lnTo>
                                <a:pt x="28162" y="6152"/>
                              </a:lnTo>
                              <a:lnTo>
                                <a:pt x="48597" y="11918"/>
                              </a:lnTo>
                              <a:lnTo>
                                <a:pt x="68599" y="18700"/>
                              </a:lnTo>
                              <a:lnTo>
                                <a:pt x="88183" y="26434"/>
                              </a:lnTo>
                              <a:lnTo>
                                <a:pt x="107258" y="35045"/>
                              </a:lnTo>
                              <a:lnTo>
                                <a:pt x="125876" y="44582"/>
                              </a:lnTo>
                              <a:lnTo>
                                <a:pt x="143885" y="54958"/>
                              </a:lnTo>
                              <a:lnTo>
                                <a:pt x="161385" y="66185"/>
                              </a:lnTo>
                              <a:lnTo>
                                <a:pt x="178289" y="78187"/>
                              </a:lnTo>
                              <a:lnTo>
                                <a:pt x="194532" y="91001"/>
                              </a:lnTo>
                              <a:lnTo>
                                <a:pt x="210204" y="104539"/>
                              </a:lnTo>
                              <a:lnTo>
                                <a:pt x="225127" y="118801"/>
                              </a:lnTo>
                              <a:lnTo>
                                <a:pt x="239414" y="133762"/>
                              </a:lnTo>
                              <a:lnTo>
                                <a:pt x="252965" y="149383"/>
                              </a:lnTo>
                              <a:lnTo>
                                <a:pt x="265729" y="165677"/>
                              </a:lnTo>
                              <a:lnTo>
                                <a:pt x="277730" y="182568"/>
                              </a:lnTo>
                              <a:lnTo>
                                <a:pt x="288957" y="200069"/>
                              </a:lnTo>
                              <a:lnTo>
                                <a:pt x="299320" y="218090"/>
                              </a:lnTo>
                              <a:lnTo>
                                <a:pt x="308858" y="236670"/>
                              </a:lnTo>
                              <a:lnTo>
                                <a:pt x="317468" y="255771"/>
                              </a:lnTo>
                              <a:lnTo>
                                <a:pt x="325177" y="275316"/>
                              </a:lnTo>
                              <a:lnTo>
                                <a:pt x="331959" y="295344"/>
                              </a:lnTo>
                              <a:lnTo>
                                <a:pt x="337776" y="315791"/>
                              </a:lnTo>
                              <a:lnTo>
                                <a:pt x="342564" y="336657"/>
                              </a:lnTo>
                              <a:lnTo>
                                <a:pt x="346399" y="357841"/>
                              </a:lnTo>
                              <a:lnTo>
                                <a:pt x="349104" y="379405"/>
                              </a:lnTo>
                              <a:lnTo>
                                <a:pt x="350768" y="401287"/>
                              </a:lnTo>
                              <a:lnTo>
                                <a:pt x="351301" y="423423"/>
                              </a:lnTo>
                              <a:lnTo>
                                <a:pt x="350768" y="445547"/>
                              </a:lnTo>
                              <a:lnTo>
                                <a:pt x="349104" y="467416"/>
                              </a:lnTo>
                              <a:lnTo>
                                <a:pt x="346399" y="488994"/>
                              </a:lnTo>
                              <a:lnTo>
                                <a:pt x="342564" y="510190"/>
                              </a:lnTo>
                              <a:lnTo>
                                <a:pt x="337776" y="531056"/>
                              </a:lnTo>
                              <a:lnTo>
                                <a:pt x="331959" y="551503"/>
                              </a:lnTo>
                              <a:lnTo>
                                <a:pt x="325177" y="571518"/>
                              </a:lnTo>
                              <a:lnTo>
                                <a:pt x="317468" y="591051"/>
                              </a:lnTo>
                              <a:lnTo>
                                <a:pt x="308858" y="610177"/>
                              </a:lnTo>
                              <a:lnTo>
                                <a:pt x="299320" y="628757"/>
                              </a:lnTo>
                              <a:lnTo>
                                <a:pt x="288957" y="646766"/>
                              </a:lnTo>
                              <a:lnTo>
                                <a:pt x="277730" y="664266"/>
                              </a:lnTo>
                              <a:lnTo>
                                <a:pt x="265729" y="681170"/>
                              </a:lnTo>
                              <a:lnTo>
                                <a:pt x="252965" y="697451"/>
                              </a:lnTo>
                              <a:lnTo>
                                <a:pt x="239414" y="713072"/>
                              </a:lnTo>
                              <a:lnTo>
                                <a:pt x="225127" y="728046"/>
                              </a:lnTo>
                              <a:lnTo>
                                <a:pt x="210204" y="742295"/>
                              </a:lnTo>
                              <a:lnTo>
                                <a:pt x="194532" y="755846"/>
                              </a:lnTo>
                              <a:lnTo>
                                <a:pt x="178289" y="768648"/>
                              </a:lnTo>
                              <a:lnTo>
                                <a:pt x="161385" y="780649"/>
                              </a:lnTo>
                              <a:lnTo>
                                <a:pt x="143885" y="791876"/>
                              </a:lnTo>
                              <a:lnTo>
                                <a:pt x="125876" y="802252"/>
                              </a:lnTo>
                              <a:lnTo>
                                <a:pt x="107258" y="811764"/>
                              </a:lnTo>
                              <a:lnTo>
                                <a:pt x="88183" y="820387"/>
                              </a:lnTo>
                              <a:lnTo>
                                <a:pt x="68599" y="828134"/>
                              </a:lnTo>
                              <a:lnTo>
                                <a:pt x="48597" y="834916"/>
                              </a:lnTo>
                              <a:lnTo>
                                <a:pt x="28162" y="840707"/>
                              </a:lnTo>
                              <a:lnTo>
                                <a:pt x="7284" y="845508"/>
                              </a:lnTo>
                              <a:lnTo>
                                <a:pt x="0" y="846822"/>
                              </a:lnTo>
                              <a:lnTo>
                                <a:pt x="0" y="743895"/>
                              </a:lnTo>
                              <a:lnTo>
                                <a:pt x="38500" y="743895"/>
                              </a:lnTo>
                              <a:lnTo>
                                <a:pt x="38500" y="725569"/>
                              </a:lnTo>
                              <a:lnTo>
                                <a:pt x="0" y="725569"/>
                              </a:lnTo>
                              <a:lnTo>
                                <a:pt x="0" y="583482"/>
                              </a:lnTo>
                              <a:lnTo>
                                <a:pt x="299726" y="583482"/>
                              </a:lnTo>
                              <a:lnTo>
                                <a:pt x="307042" y="564990"/>
                              </a:lnTo>
                              <a:lnTo>
                                <a:pt x="313493" y="545864"/>
                              </a:lnTo>
                              <a:lnTo>
                                <a:pt x="319018" y="526344"/>
                              </a:lnTo>
                              <a:lnTo>
                                <a:pt x="323653" y="506443"/>
                              </a:lnTo>
                              <a:lnTo>
                                <a:pt x="327247" y="486136"/>
                              </a:lnTo>
                              <a:lnTo>
                                <a:pt x="329889" y="465549"/>
                              </a:lnTo>
                              <a:lnTo>
                                <a:pt x="331476" y="444658"/>
                              </a:lnTo>
                              <a:lnTo>
                                <a:pt x="332010" y="423423"/>
                              </a:lnTo>
                              <a:lnTo>
                                <a:pt x="331476" y="402189"/>
                              </a:lnTo>
                              <a:lnTo>
                                <a:pt x="329889" y="381272"/>
                              </a:lnTo>
                              <a:lnTo>
                                <a:pt x="327247" y="360698"/>
                              </a:lnTo>
                              <a:lnTo>
                                <a:pt x="323653" y="340404"/>
                              </a:lnTo>
                              <a:lnTo>
                                <a:pt x="319018" y="320503"/>
                              </a:lnTo>
                              <a:lnTo>
                                <a:pt x="313493" y="300970"/>
                              </a:lnTo>
                              <a:lnTo>
                                <a:pt x="307042" y="281844"/>
                              </a:lnTo>
                              <a:lnTo>
                                <a:pt x="299625" y="263124"/>
                              </a:lnTo>
                              <a:lnTo>
                                <a:pt x="291370" y="244899"/>
                              </a:lnTo>
                              <a:lnTo>
                                <a:pt x="282315" y="227145"/>
                              </a:lnTo>
                              <a:lnTo>
                                <a:pt x="272396" y="209898"/>
                              </a:lnTo>
                              <a:lnTo>
                                <a:pt x="261703" y="193211"/>
                              </a:lnTo>
                              <a:lnTo>
                                <a:pt x="250235" y="177069"/>
                              </a:lnTo>
                              <a:lnTo>
                                <a:pt x="237992" y="161524"/>
                              </a:lnTo>
                              <a:lnTo>
                                <a:pt x="225050" y="146563"/>
                              </a:lnTo>
                              <a:lnTo>
                                <a:pt x="211436" y="132263"/>
                              </a:lnTo>
                              <a:lnTo>
                                <a:pt x="197123" y="118623"/>
                              </a:lnTo>
                              <a:lnTo>
                                <a:pt x="182226" y="105669"/>
                              </a:lnTo>
                              <a:lnTo>
                                <a:pt x="166656" y="93465"/>
                              </a:lnTo>
                              <a:lnTo>
                                <a:pt x="150501" y="81984"/>
                              </a:lnTo>
                              <a:lnTo>
                                <a:pt x="133865" y="71303"/>
                              </a:lnTo>
                              <a:lnTo>
                                <a:pt x="116580" y="61359"/>
                              </a:lnTo>
                              <a:lnTo>
                                <a:pt x="98851" y="52279"/>
                              </a:lnTo>
                              <a:lnTo>
                                <a:pt x="80626" y="44024"/>
                              </a:lnTo>
                              <a:lnTo>
                                <a:pt x="61970" y="36683"/>
                              </a:lnTo>
                              <a:lnTo>
                                <a:pt x="42844" y="30206"/>
                              </a:lnTo>
                              <a:lnTo>
                                <a:pt x="23311" y="24643"/>
                              </a:lnTo>
                              <a:lnTo>
                                <a:pt x="3435" y="20046"/>
                              </a:lnTo>
                              <a:lnTo>
                                <a:pt x="0" y="19438"/>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691" name="Shape 13691"/>
                      <wps:cNvSpPr/>
                      <wps:spPr>
                        <a:xfrm>
                          <a:off x="757749" y="733278"/>
                          <a:ext cx="29845" cy="40348"/>
                        </a:xfrm>
                        <a:custGeom>
                          <a:avLst/>
                          <a:gdLst/>
                          <a:ahLst/>
                          <a:cxnLst/>
                          <a:rect l="0" t="0" r="0" b="0"/>
                          <a:pathLst>
                            <a:path w="29845" h="40348">
                              <a:moveTo>
                                <a:pt x="14770" y="0"/>
                              </a:moveTo>
                              <a:lnTo>
                                <a:pt x="29845" y="40348"/>
                              </a:lnTo>
                              <a:lnTo>
                                <a:pt x="0" y="40348"/>
                              </a:lnTo>
                              <a:lnTo>
                                <a:pt x="1477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692" name="Shape 13692"/>
                      <wps:cNvSpPr/>
                      <wps:spPr>
                        <a:xfrm>
                          <a:off x="1651493" y="1049290"/>
                          <a:ext cx="10947" cy="27610"/>
                        </a:xfrm>
                        <a:custGeom>
                          <a:avLst/>
                          <a:gdLst/>
                          <a:ahLst/>
                          <a:cxnLst/>
                          <a:rect l="0" t="0" r="0" b="0"/>
                          <a:pathLst>
                            <a:path w="10947" h="27610">
                              <a:moveTo>
                                <a:pt x="10287" y="0"/>
                              </a:moveTo>
                              <a:lnTo>
                                <a:pt x="10947" y="153"/>
                              </a:lnTo>
                              <a:lnTo>
                                <a:pt x="10947" y="5398"/>
                              </a:lnTo>
                              <a:lnTo>
                                <a:pt x="9804" y="4585"/>
                              </a:lnTo>
                              <a:cubicBezTo>
                                <a:pt x="8153" y="4585"/>
                                <a:pt x="7023" y="4737"/>
                                <a:pt x="6375" y="4902"/>
                              </a:cubicBezTo>
                              <a:lnTo>
                                <a:pt x="6375" y="12573"/>
                              </a:lnTo>
                              <a:lnTo>
                                <a:pt x="9309" y="12573"/>
                              </a:lnTo>
                              <a:lnTo>
                                <a:pt x="10947" y="11538"/>
                              </a:lnTo>
                              <a:lnTo>
                                <a:pt x="10947" y="18313"/>
                              </a:lnTo>
                              <a:lnTo>
                                <a:pt x="9144" y="16980"/>
                              </a:lnTo>
                              <a:lnTo>
                                <a:pt x="6210" y="16980"/>
                              </a:lnTo>
                              <a:lnTo>
                                <a:pt x="6210" y="27610"/>
                              </a:lnTo>
                              <a:lnTo>
                                <a:pt x="0" y="27610"/>
                              </a:lnTo>
                              <a:lnTo>
                                <a:pt x="0" y="813"/>
                              </a:lnTo>
                              <a:cubicBezTo>
                                <a:pt x="2438" y="483"/>
                                <a:pt x="5867" y="0"/>
                                <a:pt x="10287" y="0"/>
                              </a:cubicBez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693" name="Shape 13693"/>
                      <wps:cNvSpPr/>
                      <wps:spPr>
                        <a:xfrm>
                          <a:off x="1634335" y="1036209"/>
                          <a:ext cx="28105" cy="53759"/>
                        </a:xfrm>
                        <a:custGeom>
                          <a:avLst/>
                          <a:gdLst/>
                          <a:ahLst/>
                          <a:cxnLst/>
                          <a:rect l="0" t="0" r="0" b="0"/>
                          <a:pathLst>
                            <a:path w="28105" h="53759">
                              <a:moveTo>
                                <a:pt x="27762" y="0"/>
                              </a:moveTo>
                              <a:lnTo>
                                <a:pt x="28105" y="138"/>
                              </a:lnTo>
                              <a:lnTo>
                                <a:pt x="28105" y="5678"/>
                              </a:lnTo>
                              <a:lnTo>
                                <a:pt x="27445" y="5398"/>
                              </a:lnTo>
                              <a:cubicBezTo>
                                <a:pt x="15862" y="5398"/>
                                <a:pt x="6858" y="15037"/>
                                <a:pt x="6858" y="26797"/>
                              </a:cubicBezTo>
                              <a:cubicBezTo>
                                <a:pt x="6858" y="38735"/>
                                <a:pt x="15862" y="48209"/>
                                <a:pt x="27762" y="48209"/>
                              </a:cubicBezTo>
                              <a:lnTo>
                                <a:pt x="28105" y="48065"/>
                              </a:lnTo>
                              <a:lnTo>
                                <a:pt x="28105" y="53565"/>
                              </a:lnTo>
                              <a:lnTo>
                                <a:pt x="27623" y="53759"/>
                              </a:lnTo>
                              <a:cubicBezTo>
                                <a:pt x="12268" y="53759"/>
                                <a:pt x="0" y="41846"/>
                                <a:pt x="0" y="26797"/>
                              </a:cubicBezTo>
                              <a:cubicBezTo>
                                <a:pt x="0" y="11760"/>
                                <a:pt x="12268" y="0"/>
                                <a:pt x="27762" y="0"/>
                              </a:cubicBez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694" name="Shape 13694"/>
                      <wps:cNvSpPr/>
                      <wps:spPr>
                        <a:xfrm>
                          <a:off x="1662440" y="1049443"/>
                          <a:ext cx="12421" cy="27457"/>
                        </a:xfrm>
                        <a:custGeom>
                          <a:avLst/>
                          <a:gdLst/>
                          <a:ahLst/>
                          <a:cxnLst/>
                          <a:rect l="0" t="0" r="0" b="0"/>
                          <a:pathLst>
                            <a:path w="12421" h="27457">
                              <a:moveTo>
                                <a:pt x="0" y="0"/>
                              </a:moveTo>
                              <a:lnTo>
                                <a:pt x="8496" y="1968"/>
                              </a:lnTo>
                              <a:cubicBezTo>
                                <a:pt x="10122" y="3111"/>
                                <a:pt x="11265" y="5067"/>
                                <a:pt x="11265" y="7696"/>
                              </a:cubicBezTo>
                              <a:cubicBezTo>
                                <a:pt x="11265" y="10947"/>
                                <a:pt x="8826" y="13068"/>
                                <a:pt x="5715" y="14071"/>
                              </a:cubicBezTo>
                              <a:lnTo>
                                <a:pt x="5715" y="14376"/>
                              </a:lnTo>
                              <a:cubicBezTo>
                                <a:pt x="8318" y="15201"/>
                                <a:pt x="9639" y="17335"/>
                                <a:pt x="10452" y="20929"/>
                              </a:cubicBezTo>
                              <a:cubicBezTo>
                                <a:pt x="11265" y="24993"/>
                                <a:pt x="11925" y="26479"/>
                                <a:pt x="12421" y="27457"/>
                              </a:cubicBezTo>
                              <a:lnTo>
                                <a:pt x="5880" y="27457"/>
                              </a:lnTo>
                              <a:cubicBezTo>
                                <a:pt x="5067" y="26479"/>
                                <a:pt x="4572" y="24193"/>
                                <a:pt x="3746" y="20929"/>
                              </a:cubicBezTo>
                              <a:lnTo>
                                <a:pt x="0" y="18160"/>
                              </a:lnTo>
                              <a:lnTo>
                                <a:pt x="0" y="11385"/>
                              </a:lnTo>
                              <a:lnTo>
                                <a:pt x="4572" y="8496"/>
                              </a:lnTo>
                              <a:lnTo>
                                <a:pt x="0" y="5245"/>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695" name="Shape 13695"/>
                      <wps:cNvSpPr/>
                      <wps:spPr>
                        <a:xfrm>
                          <a:off x="1662440" y="1036346"/>
                          <a:ext cx="26962" cy="53427"/>
                        </a:xfrm>
                        <a:custGeom>
                          <a:avLst/>
                          <a:gdLst/>
                          <a:ahLst/>
                          <a:cxnLst/>
                          <a:rect l="0" t="0" r="0" b="0"/>
                          <a:pathLst>
                            <a:path w="26962" h="53427">
                              <a:moveTo>
                                <a:pt x="0" y="0"/>
                              </a:moveTo>
                              <a:lnTo>
                                <a:pt x="19015" y="7622"/>
                              </a:lnTo>
                              <a:cubicBezTo>
                                <a:pt x="23939" y="12442"/>
                                <a:pt x="26962" y="19141"/>
                                <a:pt x="26962" y="26659"/>
                              </a:cubicBezTo>
                              <a:cubicBezTo>
                                <a:pt x="26962" y="34184"/>
                                <a:pt x="23939" y="40925"/>
                                <a:pt x="18998" y="45784"/>
                              </a:cubicBezTo>
                              <a:lnTo>
                                <a:pt x="0" y="53427"/>
                              </a:lnTo>
                              <a:lnTo>
                                <a:pt x="0" y="47927"/>
                              </a:lnTo>
                              <a:lnTo>
                                <a:pt x="14227" y="41922"/>
                              </a:lnTo>
                              <a:cubicBezTo>
                                <a:pt x="17885" y="38064"/>
                                <a:pt x="20091" y="32717"/>
                                <a:pt x="20091" y="26837"/>
                              </a:cubicBezTo>
                              <a:cubicBezTo>
                                <a:pt x="20091" y="20868"/>
                                <a:pt x="17885" y="15474"/>
                                <a:pt x="14188" y="11572"/>
                              </a:cubicBezTo>
                              <a:lnTo>
                                <a:pt x="0" y="5541"/>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696" name="Shape 13696"/>
                      <wps:cNvSpPr/>
                      <wps:spPr>
                        <a:xfrm>
                          <a:off x="43" y="1042596"/>
                          <a:ext cx="231737" cy="295631"/>
                        </a:xfrm>
                        <a:custGeom>
                          <a:avLst/>
                          <a:gdLst/>
                          <a:ahLst/>
                          <a:cxnLst/>
                          <a:rect l="0" t="0" r="0" b="0"/>
                          <a:pathLst>
                            <a:path w="231737" h="295631">
                              <a:moveTo>
                                <a:pt x="0" y="0"/>
                              </a:moveTo>
                              <a:lnTo>
                                <a:pt x="58661" y="0"/>
                              </a:lnTo>
                              <a:lnTo>
                                <a:pt x="58661" y="157429"/>
                              </a:lnTo>
                              <a:cubicBezTo>
                                <a:pt x="58661" y="182397"/>
                                <a:pt x="59411" y="198653"/>
                                <a:pt x="60833" y="206019"/>
                              </a:cubicBezTo>
                              <a:cubicBezTo>
                                <a:pt x="63348" y="217945"/>
                                <a:pt x="69342" y="227470"/>
                                <a:pt x="78778" y="234645"/>
                              </a:cubicBezTo>
                              <a:cubicBezTo>
                                <a:pt x="88240" y="241884"/>
                                <a:pt x="101181" y="245491"/>
                                <a:pt x="117551" y="245491"/>
                              </a:cubicBezTo>
                              <a:cubicBezTo>
                                <a:pt x="134188" y="245491"/>
                                <a:pt x="146787" y="242100"/>
                                <a:pt x="155257" y="235255"/>
                              </a:cubicBezTo>
                              <a:cubicBezTo>
                                <a:pt x="163716" y="228498"/>
                                <a:pt x="168783" y="220116"/>
                                <a:pt x="170485" y="210223"/>
                              </a:cubicBezTo>
                              <a:cubicBezTo>
                                <a:pt x="172237" y="200292"/>
                                <a:pt x="173050" y="183820"/>
                                <a:pt x="173050" y="160820"/>
                              </a:cubicBezTo>
                              <a:lnTo>
                                <a:pt x="173050" y="0"/>
                              </a:lnTo>
                              <a:lnTo>
                                <a:pt x="231737" y="0"/>
                              </a:lnTo>
                              <a:lnTo>
                                <a:pt x="231737" y="152692"/>
                              </a:lnTo>
                              <a:cubicBezTo>
                                <a:pt x="231737" y="187604"/>
                                <a:pt x="230162" y="212255"/>
                                <a:pt x="226987" y="226670"/>
                              </a:cubicBezTo>
                              <a:cubicBezTo>
                                <a:pt x="223799" y="241084"/>
                                <a:pt x="217983" y="253200"/>
                                <a:pt x="209436" y="263144"/>
                              </a:cubicBezTo>
                              <a:cubicBezTo>
                                <a:pt x="200914" y="273037"/>
                                <a:pt x="189497" y="280937"/>
                                <a:pt x="175285" y="286842"/>
                              </a:cubicBezTo>
                              <a:cubicBezTo>
                                <a:pt x="160998" y="292710"/>
                                <a:pt x="142329" y="295631"/>
                                <a:pt x="119329" y="295631"/>
                              </a:cubicBezTo>
                              <a:cubicBezTo>
                                <a:pt x="91554" y="295631"/>
                                <a:pt x="70498" y="292443"/>
                                <a:pt x="56172" y="286004"/>
                              </a:cubicBezTo>
                              <a:cubicBezTo>
                                <a:pt x="41808" y="279591"/>
                                <a:pt x="30531" y="271259"/>
                                <a:pt x="22200" y="261048"/>
                              </a:cubicBezTo>
                              <a:cubicBezTo>
                                <a:pt x="13881" y="250838"/>
                                <a:pt x="8382" y="240068"/>
                                <a:pt x="5740" y="228841"/>
                              </a:cubicBezTo>
                              <a:cubicBezTo>
                                <a:pt x="1892" y="212192"/>
                                <a:pt x="0" y="187604"/>
                                <a:pt x="0" y="155054"/>
                              </a:cubicBez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697" name="Shape 13697"/>
                      <wps:cNvSpPr/>
                      <wps:spPr>
                        <a:xfrm>
                          <a:off x="294243" y="1042591"/>
                          <a:ext cx="230632" cy="290703"/>
                        </a:xfrm>
                        <a:custGeom>
                          <a:avLst/>
                          <a:gdLst/>
                          <a:ahLst/>
                          <a:cxnLst/>
                          <a:rect l="0" t="0" r="0" b="0"/>
                          <a:pathLst>
                            <a:path w="230632" h="290703">
                              <a:moveTo>
                                <a:pt x="0" y="0"/>
                              </a:moveTo>
                              <a:lnTo>
                                <a:pt x="57112" y="0"/>
                              </a:lnTo>
                              <a:lnTo>
                                <a:pt x="176098" y="194120"/>
                              </a:lnTo>
                              <a:lnTo>
                                <a:pt x="176098" y="0"/>
                              </a:lnTo>
                              <a:lnTo>
                                <a:pt x="230632" y="0"/>
                              </a:lnTo>
                              <a:lnTo>
                                <a:pt x="230632" y="290703"/>
                              </a:lnTo>
                              <a:lnTo>
                                <a:pt x="171679" y="290703"/>
                              </a:lnTo>
                              <a:lnTo>
                                <a:pt x="54534" y="101143"/>
                              </a:lnTo>
                              <a:lnTo>
                                <a:pt x="54534" y="290703"/>
                              </a:lnTo>
                              <a:lnTo>
                                <a:pt x="0" y="290703"/>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698" name="Shape 13698"/>
                      <wps:cNvSpPr/>
                      <wps:spPr>
                        <a:xfrm>
                          <a:off x="553946" y="1042595"/>
                          <a:ext cx="143935" cy="290703"/>
                        </a:xfrm>
                        <a:custGeom>
                          <a:avLst/>
                          <a:gdLst/>
                          <a:ahLst/>
                          <a:cxnLst/>
                          <a:rect l="0" t="0" r="0" b="0"/>
                          <a:pathLst>
                            <a:path w="143935" h="290703">
                              <a:moveTo>
                                <a:pt x="113233" y="0"/>
                              </a:moveTo>
                              <a:lnTo>
                                <a:pt x="143935" y="0"/>
                              </a:lnTo>
                              <a:lnTo>
                                <a:pt x="143935" y="68917"/>
                              </a:lnTo>
                              <a:lnTo>
                                <a:pt x="143523" y="67805"/>
                              </a:lnTo>
                              <a:lnTo>
                                <a:pt x="104280" y="175717"/>
                              </a:lnTo>
                              <a:lnTo>
                                <a:pt x="143935" y="175717"/>
                              </a:lnTo>
                              <a:lnTo>
                                <a:pt x="143935" y="224638"/>
                              </a:lnTo>
                              <a:lnTo>
                                <a:pt x="86208" y="224638"/>
                              </a:lnTo>
                              <a:lnTo>
                                <a:pt x="62268" y="290703"/>
                              </a:lnTo>
                              <a:lnTo>
                                <a:pt x="0" y="290703"/>
                              </a:lnTo>
                              <a:lnTo>
                                <a:pt x="113233"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699" name="Shape 13699"/>
                      <wps:cNvSpPr/>
                      <wps:spPr>
                        <a:xfrm>
                          <a:off x="697882" y="1042595"/>
                          <a:ext cx="147745" cy="290703"/>
                        </a:xfrm>
                        <a:custGeom>
                          <a:avLst/>
                          <a:gdLst/>
                          <a:ahLst/>
                          <a:cxnLst/>
                          <a:rect l="0" t="0" r="0" b="0"/>
                          <a:pathLst>
                            <a:path w="147745" h="290703">
                              <a:moveTo>
                                <a:pt x="0" y="0"/>
                              </a:moveTo>
                              <a:lnTo>
                                <a:pt x="31350" y="0"/>
                              </a:lnTo>
                              <a:lnTo>
                                <a:pt x="147745" y="290703"/>
                              </a:lnTo>
                              <a:lnTo>
                                <a:pt x="83877" y="290703"/>
                              </a:lnTo>
                              <a:lnTo>
                                <a:pt x="58477" y="224638"/>
                              </a:lnTo>
                              <a:lnTo>
                                <a:pt x="0" y="224638"/>
                              </a:lnTo>
                              <a:lnTo>
                                <a:pt x="0" y="175717"/>
                              </a:lnTo>
                              <a:lnTo>
                                <a:pt x="39656" y="175717"/>
                              </a:lnTo>
                              <a:lnTo>
                                <a:pt x="0" y="68917"/>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700" name="Shape 13700"/>
                      <wps:cNvSpPr/>
                      <wps:spPr>
                        <a:xfrm>
                          <a:off x="872973" y="1042596"/>
                          <a:ext cx="231737" cy="295631"/>
                        </a:xfrm>
                        <a:custGeom>
                          <a:avLst/>
                          <a:gdLst/>
                          <a:ahLst/>
                          <a:cxnLst/>
                          <a:rect l="0" t="0" r="0" b="0"/>
                          <a:pathLst>
                            <a:path w="231737" h="295631">
                              <a:moveTo>
                                <a:pt x="0" y="0"/>
                              </a:moveTo>
                              <a:lnTo>
                                <a:pt x="58687" y="0"/>
                              </a:lnTo>
                              <a:lnTo>
                                <a:pt x="58687" y="157429"/>
                              </a:lnTo>
                              <a:cubicBezTo>
                                <a:pt x="58687" y="182397"/>
                                <a:pt x="59436" y="198653"/>
                                <a:pt x="60858" y="206019"/>
                              </a:cubicBezTo>
                              <a:cubicBezTo>
                                <a:pt x="63373" y="217945"/>
                                <a:pt x="69367" y="227470"/>
                                <a:pt x="78778" y="234645"/>
                              </a:cubicBezTo>
                              <a:cubicBezTo>
                                <a:pt x="88265" y="241884"/>
                                <a:pt x="101181" y="245491"/>
                                <a:pt x="117551" y="245491"/>
                              </a:cubicBezTo>
                              <a:cubicBezTo>
                                <a:pt x="134214" y="245491"/>
                                <a:pt x="146787" y="242100"/>
                                <a:pt x="155258" y="235255"/>
                              </a:cubicBezTo>
                              <a:cubicBezTo>
                                <a:pt x="163716" y="228498"/>
                                <a:pt x="168796" y="220116"/>
                                <a:pt x="170485" y="210223"/>
                              </a:cubicBezTo>
                              <a:cubicBezTo>
                                <a:pt x="172263" y="200292"/>
                                <a:pt x="173050" y="183820"/>
                                <a:pt x="173050" y="160820"/>
                              </a:cubicBezTo>
                              <a:lnTo>
                                <a:pt x="173050" y="0"/>
                              </a:lnTo>
                              <a:lnTo>
                                <a:pt x="231737" y="0"/>
                              </a:lnTo>
                              <a:lnTo>
                                <a:pt x="231737" y="152692"/>
                              </a:lnTo>
                              <a:cubicBezTo>
                                <a:pt x="231737" y="187604"/>
                                <a:pt x="230188" y="212255"/>
                                <a:pt x="226987" y="226670"/>
                              </a:cubicBezTo>
                              <a:cubicBezTo>
                                <a:pt x="223825" y="241084"/>
                                <a:pt x="217983" y="253200"/>
                                <a:pt x="209461" y="263144"/>
                              </a:cubicBezTo>
                              <a:cubicBezTo>
                                <a:pt x="200939" y="273037"/>
                                <a:pt x="189497" y="280937"/>
                                <a:pt x="175311" y="286842"/>
                              </a:cubicBezTo>
                              <a:cubicBezTo>
                                <a:pt x="161023" y="292710"/>
                                <a:pt x="142342" y="295631"/>
                                <a:pt x="119329" y="295631"/>
                              </a:cubicBezTo>
                              <a:cubicBezTo>
                                <a:pt x="91580" y="295631"/>
                                <a:pt x="70548" y="292443"/>
                                <a:pt x="56172" y="286004"/>
                              </a:cubicBezTo>
                              <a:cubicBezTo>
                                <a:pt x="41821" y="279591"/>
                                <a:pt x="30531" y="271259"/>
                                <a:pt x="22200" y="261048"/>
                              </a:cubicBezTo>
                              <a:cubicBezTo>
                                <a:pt x="13881" y="250838"/>
                                <a:pt x="8407" y="240068"/>
                                <a:pt x="5766" y="228841"/>
                              </a:cubicBezTo>
                              <a:cubicBezTo>
                                <a:pt x="1892" y="212192"/>
                                <a:pt x="0" y="187604"/>
                                <a:pt x="0" y="155054"/>
                              </a:cubicBez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701" name="Shape 13701"/>
                      <wps:cNvSpPr/>
                      <wps:spPr>
                        <a:xfrm>
                          <a:off x="1175023" y="1044966"/>
                          <a:ext cx="204572" cy="288328"/>
                        </a:xfrm>
                        <a:custGeom>
                          <a:avLst/>
                          <a:gdLst/>
                          <a:ahLst/>
                          <a:cxnLst/>
                          <a:rect l="0" t="0" r="0" b="0"/>
                          <a:pathLst>
                            <a:path w="204572" h="288328">
                              <a:moveTo>
                                <a:pt x="0" y="0"/>
                              </a:moveTo>
                              <a:lnTo>
                                <a:pt x="58674" y="0"/>
                              </a:lnTo>
                              <a:lnTo>
                                <a:pt x="58674" y="239332"/>
                              </a:lnTo>
                              <a:lnTo>
                                <a:pt x="204572" y="239332"/>
                              </a:lnTo>
                              <a:lnTo>
                                <a:pt x="204572" y="288328"/>
                              </a:lnTo>
                              <a:lnTo>
                                <a:pt x="0" y="288328"/>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702" name="Shape 13702"/>
                      <wps:cNvSpPr/>
                      <wps:spPr>
                        <a:xfrm>
                          <a:off x="1390776" y="1042595"/>
                          <a:ext cx="143948" cy="290703"/>
                        </a:xfrm>
                        <a:custGeom>
                          <a:avLst/>
                          <a:gdLst/>
                          <a:ahLst/>
                          <a:cxnLst/>
                          <a:rect l="0" t="0" r="0" b="0"/>
                          <a:pathLst>
                            <a:path w="143948" h="290703">
                              <a:moveTo>
                                <a:pt x="113233" y="0"/>
                              </a:moveTo>
                              <a:lnTo>
                                <a:pt x="143948" y="0"/>
                              </a:lnTo>
                              <a:lnTo>
                                <a:pt x="143948" y="68883"/>
                              </a:lnTo>
                              <a:lnTo>
                                <a:pt x="143548" y="67805"/>
                              </a:lnTo>
                              <a:lnTo>
                                <a:pt x="104280" y="175717"/>
                              </a:lnTo>
                              <a:lnTo>
                                <a:pt x="143948" y="175717"/>
                              </a:lnTo>
                              <a:lnTo>
                                <a:pt x="143948" y="224638"/>
                              </a:lnTo>
                              <a:lnTo>
                                <a:pt x="86220" y="224638"/>
                              </a:lnTo>
                              <a:lnTo>
                                <a:pt x="62268" y="290703"/>
                              </a:lnTo>
                              <a:lnTo>
                                <a:pt x="0" y="290703"/>
                              </a:lnTo>
                              <a:lnTo>
                                <a:pt x="113233"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703" name="Shape 13703"/>
                      <wps:cNvSpPr/>
                      <wps:spPr>
                        <a:xfrm>
                          <a:off x="1534724" y="1042595"/>
                          <a:ext cx="147733" cy="290703"/>
                        </a:xfrm>
                        <a:custGeom>
                          <a:avLst/>
                          <a:gdLst/>
                          <a:ahLst/>
                          <a:cxnLst/>
                          <a:rect l="0" t="0" r="0" b="0"/>
                          <a:pathLst>
                            <a:path w="147733" h="290703">
                              <a:moveTo>
                                <a:pt x="0" y="0"/>
                              </a:moveTo>
                              <a:lnTo>
                                <a:pt x="31337" y="0"/>
                              </a:lnTo>
                              <a:lnTo>
                                <a:pt x="147733" y="290703"/>
                              </a:lnTo>
                              <a:lnTo>
                                <a:pt x="83865" y="290703"/>
                              </a:lnTo>
                              <a:lnTo>
                                <a:pt x="58490" y="224638"/>
                              </a:lnTo>
                              <a:lnTo>
                                <a:pt x="0" y="224638"/>
                              </a:lnTo>
                              <a:lnTo>
                                <a:pt x="0" y="175717"/>
                              </a:lnTo>
                              <a:lnTo>
                                <a:pt x="39669" y="175717"/>
                              </a:lnTo>
                              <a:lnTo>
                                <a:pt x="0" y="68883"/>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704" name="Shape 13704"/>
                      <wps:cNvSpPr/>
                      <wps:spPr>
                        <a:xfrm>
                          <a:off x="0" y="1393445"/>
                          <a:ext cx="41910" cy="53442"/>
                        </a:xfrm>
                        <a:custGeom>
                          <a:avLst/>
                          <a:gdLst/>
                          <a:ahLst/>
                          <a:cxnLst/>
                          <a:rect l="0" t="0" r="0" b="0"/>
                          <a:pathLst>
                            <a:path w="41910" h="53442">
                              <a:moveTo>
                                <a:pt x="0" y="0"/>
                              </a:moveTo>
                              <a:lnTo>
                                <a:pt x="10617" y="0"/>
                              </a:lnTo>
                              <a:lnTo>
                                <a:pt x="10617" y="28461"/>
                              </a:lnTo>
                              <a:cubicBezTo>
                                <a:pt x="10617" y="32982"/>
                                <a:pt x="10744" y="35903"/>
                                <a:pt x="11011" y="37236"/>
                              </a:cubicBezTo>
                              <a:cubicBezTo>
                                <a:pt x="11455" y="39395"/>
                                <a:pt x="12548" y="41123"/>
                                <a:pt x="14249" y="42418"/>
                              </a:cubicBezTo>
                              <a:cubicBezTo>
                                <a:pt x="15964" y="43726"/>
                                <a:pt x="18288" y="44374"/>
                                <a:pt x="21260" y="44374"/>
                              </a:cubicBezTo>
                              <a:cubicBezTo>
                                <a:pt x="24270" y="44374"/>
                                <a:pt x="26543" y="43752"/>
                                <a:pt x="28067" y="42520"/>
                              </a:cubicBezTo>
                              <a:cubicBezTo>
                                <a:pt x="29604" y="41300"/>
                                <a:pt x="30518" y="39789"/>
                                <a:pt x="30823" y="37998"/>
                              </a:cubicBezTo>
                              <a:cubicBezTo>
                                <a:pt x="31140" y="36195"/>
                                <a:pt x="31305" y="33223"/>
                                <a:pt x="31305" y="29070"/>
                              </a:cubicBezTo>
                              <a:lnTo>
                                <a:pt x="31305" y="0"/>
                              </a:lnTo>
                              <a:lnTo>
                                <a:pt x="41910" y="0"/>
                              </a:lnTo>
                              <a:lnTo>
                                <a:pt x="41910" y="27597"/>
                              </a:lnTo>
                              <a:cubicBezTo>
                                <a:pt x="41910" y="33909"/>
                                <a:pt x="41618" y="38367"/>
                                <a:pt x="41046" y="40970"/>
                              </a:cubicBezTo>
                              <a:cubicBezTo>
                                <a:pt x="40475" y="43574"/>
                                <a:pt x="39408" y="45771"/>
                                <a:pt x="37871" y="47561"/>
                              </a:cubicBezTo>
                              <a:cubicBezTo>
                                <a:pt x="36322" y="49352"/>
                                <a:pt x="34277" y="50787"/>
                                <a:pt x="31687" y="51841"/>
                              </a:cubicBezTo>
                              <a:cubicBezTo>
                                <a:pt x="29108" y="52921"/>
                                <a:pt x="25743" y="53442"/>
                                <a:pt x="21577" y="53442"/>
                              </a:cubicBezTo>
                              <a:cubicBezTo>
                                <a:pt x="16561" y="53442"/>
                                <a:pt x="12763" y="52857"/>
                                <a:pt x="10160" y="51702"/>
                              </a:cubicBezTo>
                              <a:cubicBezTo>
                                <a:pt x="7569" y="50546"/>
                                <a:pt x="5524" y="49047"/>
                                <a:pt x="4026" y="47180"/>
                              </a:cubicBezTo>
                              <a:cubicBezTo>
                                <a:pt x="2515" y="45339"/>
                                <a:pt x="1524" y="43396"/>
                                <a:pt x="1041" y="41364"/>
                              </a:cubicBezTo>
                              <a:cubicBezTo>
                                <a:pt x="343" y="38354"/>
                                <a:pt x="0" y="33909"/>
                                <a:pt x="0" y="28029"/>
                              </a:cubicBez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05" name="Shape 13705"/>
                      <wps:cNvSpPr/>
                      <wps:spPr>
                        <a:xfrm>
                          <a:off x="53194" y="1393448"/>
                          <a:ext cx="41694" cy="52540"/>
                        </a:xfrm>
                        <a:custGeom>
                          <a:avLst/>
                          <a:gdLst/>
                          <a:ahLst/>
                          <a:cxnLst/>
                          <a:rect l="0" t="0" r="0" b="0"/>
                          <a:pathLst>
                            <a:path w="41694" h="52540">
                              <a:moveTo>
                                <a:pt x="0" y="0"/>
                              </a:moveTo>
                              <a:lnTo>
                                <a:pt x="10325" y="0"/>
                              </a:lnTo>
                              <a:lnTo>
                                <a:pt x="31826" y="35077"/>
                              </a:lnTo>
                              <a:lnTo>
                                <a:pt x="31826" y="0"/>
                              </a:lnTo>
                              <a:lnTo>
                                <a:pt x="41694" y="0"/>
                              </a:lnTo>
                              <a:lnTo>
                                <a:pt x="41694" y="52540"/>
                              </a:lnTo>
                              <a:lnTo>
                                <a:pt x="31039"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587" name="Shape 15587"/>
                      <wps:cNvSpPr/>
                      <wps:spPr>
                        <a:xfrm>
                          <a:off x="105769" y="1393440"/>
                          <a:ext cx="10604" cy="52540"/>
                        </a:xfrm>
                        <a:custGeom>
                          <a:avLst/>
                          <a:gdLst/>
                          <a:ahLst/>
                          <a:cxnLst/>
                          <a:rect l="0" t="0" r="0" b="0"/>
                          <a:pathLst>
                            <a:path w="10604" h="52540">
                              <a:moveTo>
                                <a:pt x="0" y="0"/>
                              </a:moveTo>
                              <a:lnTo>
                                <a:pt x="10604" y="0"/>
                              </a:lnTo>
                              <a:lnTo>
                                <a:pt x="10604"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07" name="Shape 13707"/>
                      <wps:cNvSpPr/>
                      <wps:spPr>
                        <a:xfrm>
                          <a:off x="121109" y="1393448"/>
                          <a:ext cx="48933" cy="52540"/>
                        </a:xfrm>
                        <a:custGeom>
                          <a:avLst/>
                          <a:gdLst/>
                          <a:ahLst/>
                          <a:cxnLst/>
                          <a:rect l="0" t="0" r="0" b="0"/>
                          <a:pathLst>
                            <a:path w="48933" h="52540">
                              <a:moveTo>
                                <a:pt x="0" y="0"/>
                              </a:moveTo>
                              <a:lnTo>
                                <a:pt x="11506" y="0"/>
                              </a:lnTo>
                              <a:lnTo>
                                <a:pt x="24803" y="38887"/>
                              </a:lnTo>
                              <a:lnTo>
                                <a:pt x="37668" y="0"/>
                              </a:lnTo>
                              <a:lnTo>
                                <a:pt x="48933" y="0"/>
                              </a:lnTo>
                              <a:lnTo>
                                <a:pt x="30112" y="52540"/>
                              </a:lnTo>
                              <a:lnTo>
                                <a:pt x="18783"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08" name="Shape 13708"/>
                      <wps:cNvSpPr/>
                      <wps:spPr>
                        <a:xfrm>
                          <a:off x="175453" y="1393448"/>
                          <a:ext cx="39967" cy="52540"/>
                        </a:xfrm>
                        <a:custGeom>
                          <a:avLst/>
                          <a:gdLst/>
                          <a:ahLst/>
                          <a:cxnLst/>
                          <a:rect l="0" t="0" r="0" b="0"/>
                          <a:pathLst>
                            <a:path w="39967" h="52540">
                              <a:moveTo>
                                <a:pt x="0" y="0"/>
                              </a:moveTo>
                              <a:lnTo>
                                <a:pt x="38964" y="0"/>
                              </a:lnTo>
                              <a:lnTo>
                                <a:pt x="38964" y="8877"/>
                              </a:lnTo>
                              <a:lnTo>
                                <a:pt x="10604" y="8877"/>
                              </a:lnTo>
                              <a:lnTo>
                                <a:pt x="10604" y="20523"/>
                              </a:lnTo>
                              <a:lnTo>
                                <a:pt x="36982" y="20523"/>
                              </a:lnTo>
                              <a:lnTo>
                                <a:pt x="36982" y="29388"/>
                              </a:lnTo>
                              <a:lnTo>
                                <a:pt x="10604" y="29388"/>
                              </a:lnTo>
                              <a:lnTo>
                                <a:pt x="10604" y="43688"/>
                              </a:lnTo>
                              <a:lnTo>
                                <a:pt x="39967" y="43688"/>
                              </a:lnTo>
                              <a:lnTo>
                                <a:pt x="39967"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09" name="Shape 13709"/>
                      <wps:cNvSpPr/>
                      <wps:spPr>
                        <a:xfrm>
                          <a:off x="224451" y="1393439"/>
                          <a:ext cx="21330" cy="52553"/>
                        </a:xfrm>
                        <a:custGeom>
                          <a:avLst/>
                          <a:gdLst/>
                          <a:ahLst/>
                          <a:cxnLst/>
                          <a:rect l="0" t="0" r="0" b="0"/>
                          <a:pathLst>
                            <a:path w="21330" h="52553">
                              <a:moveTo>
                                <a:pt x="0" y="0"/>
                              </a:moveTo>
                              <a:lnTo>
                                <a:pt x="21330" y="0"/>
                              </a:lnTo>
                              <a:lnTo>
                                <a:pt x="21330" y="8950"/>
                              </a:lnTo>
                              <a:lnTo>
                                <a:pt x="18885" y="8890"/>
                              </a:lnTo>
                              <a:lnTo>
                                <a:pt x="10617" y="8890"/>
                              </a:lnTo>
                              <a:lnTo>
                                <a:pt x="10617" y="22225"/>
                              </a:lnTo>
                              <a:lnTo>
                                <a:pt x="18466" y="22225"/>
                              </a:lnTo>
                              <a:lnTo>
                                <a:pt x="21330" y="22034"/>
                              </a:lnTo>
                              <a:lnTo>
                                <a:pt x="21330" y="33432"/>
                              </a:lnTo>
                              <a:lnTo>
                                <a:pt x="21298" y="33388"/>
                              </a:lnTo>
                              <a:cubicBezTo>
                                <a:pt x="20295" y="32334"/>
                                <a:pt x="19228" y="31598"/>
                                <a:pt x="18110" y="31217"/>
                              </a:cubicBezTo>
                              <a:cubicBezTo>
                                <a:pt x="16980" y="30810"/>
                                <a:pt x="15202" y="30620"/>
                                <a:pt x="12763" y="30620"/>
                              </a:cubicBezTo>
                              <a:lnTo>
                                <a:pt x="10617" y="30620"/>
                              </a:lnTo>
                              <a:lnTo>
                                <a:pt x="10617"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10" name="Shape 13710"/>
                      <wps:cNvSpPr/>
                      <wps:spPr>
                        <a:xfrm>
                          <a:off x="245781" y="1393439"/>
                          <a:ext cx="25914" cy="52553"/>
                        </a:xfrm>
                        <a:custGeom>
                          <a:avLst/>
                          <a:gdLst/>
                          <a:ahLst/>
                          <a:cxnLst/>
                          <a:rect l="0" t="0" r="0" b="0"/>
                          <a:pathLst>
                            <a:path w="25914" h="52553">
                              <a:moveTo>
                                <a:pt x="0" y="0"/>
                              </a:moveTo>
                              <a:lnTo>
                                <a:pt x="1010" y="0"/>
                              </a:lnTo>
                              <a:cubicBezTo>
                                <a:pt x="6623" y="0"/>
                                <a:pt x="10700" y="470"/>
                                <a:pt x="13240" y="1422"/>
                              </a:cubicBezTo>
                              <a:cubicBezTo>
                                <a:pt x="15780" y="2362"/>
                                <a:pt x="17837" y="4039"/>
                                <a:pt x="19348" y="6464"/>
                              </a:cubicBezTo>
                              <a:cubicBezTo>
                                <a:pt x="20885" y="8877"/>
                                <a:pt x="21647" y="11633"/>
                                <a:pt x="21647" y="14732"/>
                              </a:cubicBezTo>
                              <a:cubicBezTo>
                                <a:pt x="21647" y="18682"/>
                                <a:pt x="20491" y="21933"/>
                                <a:pt x="18180" y="24511"/>
                              </a:cubicBezTo>
                              <a:cubicBezTo>
                                <a:pt x="15856" y="27064"/>
                                <a:pt x="12389" y="28689"/>
                                <a:pt x="7779" y="29362"/>
                              </a:cubicBezTo>
                              <a:cubicBezTo>
                                <a:pt x="10065" y="30696"/>
                                <a:pt x="11970" y="32169"/>
                                <a:pt x="13468" y="33769"/>
                              </a:cubicBezTo>
                              <a:cubicBezTo>
                                <a:pt x="14954" y="35370"/>
                                <a:pt x="16961" y="38214"/>
                                <a:pt x="19501" y="42304"/>
                              </a:cubicBezTo>
                              <a:lnTo>
                                <a:pt x="25914" y="52553"/>
                              </a:lnTo>
                              <a:lnTo>
                                <a:pt x="13227" y="52553"/>
                              </a:lnTo>
                              <a:lnTo>
                                <a:pt x="5556" y="41110"/>
                              </a:lnTo>
                              <a:lnTo>
                                <a:pt x="0" y="33432"/>
                              </a:lnTo>
                              <a:lnTo>
                                <a:pt x="0" y="22034"/>
                              </a:lnTo>
                              <a:lnTo>
                                <a:pt x="6674" y="21590"/>
                              </a:lnTo>
                              <a:cubicBezTo>
                                <a:pt x="7944" y="21158"/>
                                <a:pt x="8922" y="20409"/>
                                <a:pt x="9646" y="19355"/>
                              </a:cubicBezTo>
                              <a:cubicBezTo>
                                <a:pt x="10357" y="18313"/>
                                <a:pt x="10712" y="16993"/>
                                <a:pt x="10712" y="15405"/>
                              </a:cubicBezTo>
                              <a:cubicBezTo>
                                <a:pt x="10712" y="13652"/>
                                <a:pt x="10243" y="12217"/>
                                <a:pt x="9303" y="11125"/>
                              </a:cubicBezTo>
                              <a:cubicBezTo>
                                <a:pt x="8363" y="10058"/>
                                <a:pt x="7030" y="9360"/>
                                <a:pt x="5315" y="9080"/>
                              </a:cubicBezTo>
                              <a:lnTo>
                                <a:pt x="0" y="895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11" name="Shape 13711"/>
                      <wps:cNvSpPr/>
                      <wps:spPr>
                        <a:xfrm>
                          <a:off x="274737" y="1392550"/>
                          <a:ext cx="42723" cy="54369"/>
                        </a:xfrm>
                        <a:custGeom>
                          <a:avLst/>
                          <a:gdLst/>
                          <a:ahLst/>
                          <a:cxnLst/>
                          <a:rect l="0" t="0" r="0" b="0"/>
                          <a:pathLst>
                            <a:path w="42723" h="54369">
                              <a:moveTo>
                                <a:pt x="21082" y="0"/>
                              </a:moveTo>
                              <a:cubicBezTo>
                                <a:pt x="27673" y="0"/>
                                <a:pt x="32639" y="1448"/>
                                <a:pt x="35966" y="4331"/>
                              </a:cubicBezTo>
                              <a:cubicBezTo>
                                <a:pt x="39307" y="7239"/>
                                <a:pt x="41046" y="11087"/>
                                <a:pt x="41224" y="15913"/>
                              </a:cubicBezTo>
                              <a:lnTo>
                                <a:pt x="30620" y="16383"/>
                              </a:lnTo>
                              <a:cubicBezTo>
                                <a:pt x="30163" y="13678"/>
                                <a:pt x="29185" y="11748"/>
                                <a:pt x="27686" y="10554"/>
                              </a:cubicBezTo>
                              <a:cubicBezTo>
                                <a:pt x="26200" y="9373"/>
                                <a:pt x="23952" y="8776"/>
                                <a:pt x="20968" y="8776"/>
                              </a:cubicBezTo>
                              <a:cubicBezTo>
                                <a:pt x="17894" y="8776"/>
                                <a:pt x="15469" y="9411"/>
                                <a:pt x="13729" y="10681"/>
                              </a:cubicBezTo>
                              <a:cubicBezTo>
                                <a:pt x="12598" y="11493"/>
                                <a:pt x="12040" y="12586"/>
                                <a:pt x="12040" y="13944"/>
                              </a:cubicBezTo>
                              <a:cubicBezTo>
                                <a:pt x="12040" y="15189"/>
                                <a:pt x="12573" y="16243"/>
                                <a:pt x="13627" y="17132"/>
                              </a:cubicBezTo>
                              <a:cubicBezTo>
                                <a:pt x="14961" y="18263"/>
                                <a:pt x="18212" y="19418"/>
                                <a:pt x="23381" y="20650"/>
                              </a:cubicBezTo>
                              <a:cubicBezTo>
                                <a:pt x="28537" y="21857"/>
                                <a:pt x="32347" y="23127"/>
                                <a:pt x="34823" y="24422"/>
                              </a:cubicBezTo>
                              <a:cubicBezTo>
                                <a:pt x="37300" y="25730"/>
                                <a:pt x="39230" y="27508"/>
                                <a:pt x="40627" y="29756"/>
                              </a:cubicBezTo>
                              <a:cubicBezTo>
                                <a:pt x="42024" y="32029"/>
                                <a:pt x="42723" y="34811"/>
                                <a:pt x="42723" y="38138"/>
                              </a:cubicBezTo>
                              <a:cubicBezTo>
                                <a:pt x="42723" y="41148"/>
                                <a:pt x="41897" y="43967"/>
                                <a:pt x="40221" y="46596"/>
                              </a:cubicBezTo>
                              <a:cubicBezTo>
                                <a:pt x="38545" y="49225"/>
                                <a:pt x="36182" y="51181"/>
                                <a:pt x="33122" y="52464"/>
                              </a:cubicBezTo>
                              <a:cubicBezTo>
                                <a:pt x="30061" y="53734"/>
                                <a:pt x="26251" y="54369"/>
                                <a:pt x="21692" y="54369"/>
                              </a:cubicBezTo>
                              <a:cubicBezTo>
                                <a:pt x="15049" y="54369"/>
                                <a:pt x="9944" y="52832"/>
                                <a:pt x="6375" y="49771"/>
                              </a:cubicBezTo>
                              <a:cubicBezTo>
                                <a:pt x="2819" y="46698"/>
                                <a:pt x="686" y="42215"/>
                                <a:pt x="0" y="36347"/>
                              </a:cubicBezTo>
                              <a:lnTo>
                                <a:pt x="10325" y="35344"/>
                              </a:lnTo>
                              <a:cubicBezTo>
                                <a:pt x="10947" y="38798"/>
                                <a:pt x="12205" y="41351"/>
                                <a:pt x="14110" y="42977"/>
                              </a:cubicBezTo>
                              <a:cubicBezTo>
                                <a:pt x="16015" y="44590"/>
                                <a:pt x="18567" y="45402"/>
                                <a:pt x="21793" y="45402"/>
                              </a:cubicBezTo>
                              <a:cubicBezTo>
                                <a:pt x="25210" y="45402"/>
                                <a:pt x="27788" y="44691"/>
                                <a:pt x="29515" y="43243"/>
                              </a:cubicBezTo>
                              <a:cubicBezTo>
                                <a:pt x="31255" y="41796"/>
                                <a:pt x="32118" y="40107"/>
                                <a:pt x="32118" y="38176"/>
                              </a:cubicBezTo>
                              <a:cubicBezTo>
                                <a:pt x="32118" y="36932"/>
                                <a:pt x="31750" y="35865"/>
                                <a:pt x="31026" y="35001"/>
                              </a:cubicBezTo>
                              <a:cubicBezTo>
                                <a:pt x="30290" y="34138"/>
                                <a:pt x="29032" y="33363"/>
                                <a:pt x="27216" y="32728"/>
                              </a:cubicBezTo>
                              <a:cubicBezTo>
                                <a:pt x="25971" y="32296"/>
                                <a:pt x="23139" y="31521"/>
                                <a:pt x="18720" y="30429"/>
                              </a:cubicBezTo>
                              <a:cubicBezTo>
                                <a:pt x="13030" y="29020"/>
                                <a:pt x="9042" y="27292"/>
                                <a:pt x="6744" y="25235"/>
                              </a:cubicBezTo>
                              <a:cubicBezTo>
                                <a:pt x="3518" y="22327"/>
                                <a:pt x="1905" y="18809"/>
                                <a:pt x="1905" y="14656"/>
                              </a:cubicBezTo>
                              <a:cubicBezTo>
                                <a:pt x="1905" y="11976"/>
                                <a:pt x="2654" y="9474"/>
                                <a:pt x="4178" y="7150"/>
                              </a:cubicBezTo>
                              <a:cubicBezTo>
                                <a:pt x="5690" y="4826"/>
                                <a:pt x="7887" y="3048"/>
                                <a:pt x="10732" y="1829"/>
                              </a:cubicBezTo>
                              <a:cubicBezTo>
                                <a:pt x="13589" y="610"/>
                                <a:pt x="17043" y="0"/>
                                <a:pt x="21082"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588" name="Shape 15588"/>
                      <wps:cNvSpPr/>
                      <wps:spPr>
                        <a:xfrm>
                          <a:off x="326064" y="1393440"/>
                          <a:ext cx="10604" cy="52540"/>
                        </a:xfrm>
                        <a:custGeom>
                          <a:avLst/>
                          <a:gdLst/>
                          <a:ahLst/>
                          <a:cxnLst/>
                          <a:rect l="0" t="0" r="0" b="0"/>
                          <a:pathLst>
                            <a:path w="10604" h="52540">
                              <a:moveTo>
                                <a:pt x="0" y="0"/>
                              </a:moveTo>
                              <a:lnTo>
                                <a:pt x="10604" y="0"/>
                              </a:lnTo>
                              <a:lnTo>
                                <a:pt x="10604"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13" name="Shape 13713"/>
                      <wps:cNvSpPr/>
                      <wps:spPr>
                        <a:xfrm>
                          <a:off x="346753" y="1393441"/>
                          <a:ext cx="21844" cy="52553"/>
                        </a:xfrm>
                        <a:custGeom>
                          <a:avLst/>
                          <a:gdLst/>
                          <a:ahLst/>
                          <a:cxnLst/>
                          <a:rect l="0" t="0" r="0" b="0"/>
                          <a:pathLst>
                            <a:path w="21844" h="52553">
                              <a:moveTo>
                                <a:pt x="0" y="0"/>
                              </a:moveTo>
                              <a:lnTo>
                                <a:pt x="19380" y="0"/>
                              </a:lnTo>
                              <a:lnTo>
                                <a:pt x="21844" y="247"/>
                              </a:lnTo>
                              <a:lnTo>
                                <a:pt x="21844" y="9258"/>
                              </a:lnTo>
                              <a:lnTo>
                                <a:pt x="15367" y="8890"/>
                              </a:lnTo>
                              <a:lnTo>
                                <a:pt x="10604" y="8890"/>
                              </a:lnTo>
                              <a:lnTo>
                                <a:pt x="10604" y="43688"/>
                              </a:lnTo>
                              <a:lnTo>
                                <a:pt x="18529" y="43688"/>
                              </a:lnTo>
                              <a:lnTo>
                                <a:pt x="21844" y="43432"/>
                              </a:lnTo>
                              <a:lnTo>
                                <a:pt x="21844" y="52329"/>
                              </a:lnTo>
                              <a:lnTo>
                                <a:pt x="19964"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14" name="Shape 13714"/>
                      <wps:cNvSpPr/>
                      <wps:spPr>
                        <a:xfrm>
                          <a:off x="368597" y="1393688"/>
                          <a:ext cx="22200" cy="52082"/>
                        </a:xfrm>
                        <a:custGeom>
                          <a:avLst/>
                          <a:gdLst/>
                          <a:ahLst/>
                          <a:cxnLst/>
                          <a:rect l="0" t="0" r="0" b="0"/>
                          <a:pathLst>
                            <a:path w="22200" h="52082">
                              <a:moveTo>
                                <a:pt x="0" y="0"/>
                              </a:moveTo>
                              <a:lnTo>
                                <a:pt x="7544" y="756"/>
                              </a:lnTo>
                              <a:cubicBezTo>
                                <a:pt x="10617" y="1671"/>
                                <a:pt x="13259" y="3284"/>
                                <a:pt x="15469" y="5595"/>
                              </a:cubicBezTo>
                              <a:cubicBezTo>
                                <a:pt x="17666" y="7919"/>
                                <a:pt x="19329" y="10751"/>
                                <a:pt x="20485" y="14117"/>
                              </a:cubicBezTo>
                              <a:cubicBezTo>
                                <a:pt x="21628" y="17469"/>
                                <a:pt x="22200" y="21610"/>
                                <a:pt x="22200" y="26525"/>
                              </a:cubicBezTo>
                              <a:cubicBezTo>
                                <a:pt x="22200" y="30855"/>
                                <a:pt x="21666" y="34576"/>
                                <a:pt x="20587" y="37726"/>
                              </a:cubicBezTo>
                              <a:cubicBezTo>
                                <a:pt x="19266" y="41536"/>
                                <a:pt x="17399" y="44635"/>
                                <a:pt x="14961" y="46997"/>
                              </a:cubicBezTo>
                              <a:cubicBezTo>
                                <a:pt x="13119" y="48788"/>
                                <a:pt x="10630" y="50185"/>
                                <a:pt x="7506" y="51188"/>
                              </a:cubicBezTo>
                              <a:lnTo>
                                <a:pt x="0" y="52082"/>
                              </a:lnTo>
                              <a:lnTo>
                                <a:pt x="0" y="43185"/>
                              </a:lnTo>
                              <a:lnTo>
                                <a:pt x="3099" y="42946"/>
                              </a:lnTo>
                              <a:cubicBezTo>
                                <a:pt x="4813" y="42514"/>
                                <a:pt x="6248" y="41790"/>
                                <a:pt x="7379" y="40748"/>
                              </a:cubicBezTo>
                              <a:cubicBezTo>
                                <a:pt x="8509" y="39732"/>
                                <a:pt x="9449" y="38043"/>
                                <a:pt x="10160" y="35681"/>
                              </a:cubicBezTo>
                              <a:cubicBezTo>
                                <a:pt x="10884" y="33332"/>
                                <a:pt x="11239" y="30131"/>
                                <a:pt x="11239" y="26067"/>
                              </a:cubicBezTo>
                              <a:cubicBezTo>
                                <a:pt x="11239" y="22003"/>
                                <a:pt x="10884" y="18879"/>
                                <a:pt x="10160" y="16707"/>
                              </a:cubicBezTo>
                              <a:cubicBezTo>
                                <a:pt x="9449" y="14536"/>
                                <a:pt x="8446" y="12847"/>
                                <a:pt x="7150" y="11615"/>
                              </a:cubicBezTo>
                              <a:cubicBezTo>
                                <a:pt x="5855" y="10395"/>
                                <a:pt x="4216" y="9570"/>
                                <a:pt x="2248" y="9138"/>
                              </a:cubicBezTo>
                              <a:lnTo>
                                <a:pt x="0" y="901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15" name="Shape 13715"/>
                      <wps:cNvSpPr/>
                      <wps:spPr>
                        <a:xfrm>
                          <a:off x="394447" y="1393452"/>
                          <a:ext cx="26029" cy="52540"/>
                        </a:xfrm>
                        <a:custGeom>
                          <a:avLst/>
                          <a:gdLst/>
                          <a:ahLst/>
                          <a:cxnLst/>
                          <a:rect l="0" t="0" r="0" b="0"/>
                          <a:pathLst>
                            <a:path w="26029" h="52540">
                              <a:moveTo>
                                <a:pt x="20472" y="0"/>
                              </a:moveTo>
                              <a:lnTo>
                                <a:pt x="26029" y="0"/>
                              </a:lnTo>
                              <a:lnTo>
                                <a:pt x="26029" y="12444"/>
                              </a:lnTo>
                              <a:lnTo>
                                <a:pt x="25959" y="12255"/>
                              </a:lnTo>
                              <a:lnTo>
                                <a:pt x="18860" y="31750"/>
                              </a:lnTo>
                              <a:lnTo>
                                <a:pt x="26029" y="31750"/>
                              </a:lnTo>
                              <a:lnTo>
                                <a:pt x="26029" y="40602"/>
                              </a:lnTo>
                              <a:lnTo>
                                <a:pt x="15596" y="40602"/>
                              </a:lnTo>
                              <a:lnTo>
                                <a:pt x="11265"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16" name="Shape 13716"/>
                      <wps:cNvSpPr/>
                      <wps:spPr>
                        <a:xfrm>
                          <a:off x="420475"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17" name="Shape 13717"/>
                      <wps:cNvSpPr/>
                      <wps:spPr>
                        <a:xfrm>
                          <a:off x="452772" y="1393441"/>
                          <a:ext cx="21844" cy="52553"/>
                        </a:xfrm>
                        <a:custGeom>
                          <a:avLst/>
                          <a:gdLst/>
                          <a:ahLst/>
                          <a:cxnLst/>
                          <a:rect l="0" t="0" r="0" b="0"/>
                          <a:pathLst>
                            <a:path w="21844" h="52553">
                              <a:moveTo>
                                <a:pt x="0" y="0"/>
                              </a:moveTo>
                              <a:lnTo>
                                <a:pt x="19380" y="0"/>
                              </a:lnTo>
                              <a:lnTo>
                                <a:pt x="21844" y="247"/>
                              </a:lnTo>
                              <a:lnTo>
                                <a:pt x="21844" y="9258"/>
                              </a:lnTo>
                              <a:lnTo>
                                <a:pt x="15367" y="8890"/>
                              </a:lnTo>
                              <a:lnTo>
                                <a:pt x="10604" y="8890"/>
                              </a:lnTo>
                              <a:lnTo>
                                <a:pt x="10604" y="43688"/>
                              </a:lnTo>
                              <a:lnTo>
                                <a:pt x="18529" y="43688"/>
                              </a:lnTo>
                              <a:lnTo>
                                <a:pt x="21844" y="43432"/>
                              </a:lnTo>
                              <a:lnTo>
                                <a:pt x="21844" y="52329"/>
                              </a:lnTo>
                              <a:lnTo>
                                <a:pt x="19964"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18" name="Shape 13718"/>
                      <wps:cNvSpPr/>
                      <wps:spPr>
                        <a:xfrm>
                          <a:off x="474616" y="1393688"/>
                          <a:ext cx="22200" cy="52082"/>
                        </a:xfrm>
                        <a:custGeom>
                          <a:avLst/>
                          <a:gdLst/>
                          <a:ahLst/>
                          <a:cxnLst/>
                          <a:rect l="0" t="0" r="0" b="0"/>
                          <a:pathLst>
                            <a:path w="22200" h="52082">
                              <a:moveTo>
                                <a:pt x="0" y="0"/>
                              </a:moveTo>
                              <a:lnTo>
                                <a:pt x="7544" y="756"/>
                              </a:lnTo>
                              <a:cubicBezTo>
                                <a:pt x="10617" y="1671"/>
                                <a:pt x="13259" y="3284"/>
                                <a:pt x="15469" y="5595"/>
                              </a:cubicBezTo>
                              <a:cubicBezTo>
                                <a:pt x="17666" y="7919"/>
                                <a:pt x="19342" y="10751"/>
                                <a:pt x="20485" y="14117"/>
                              </a:cubicBezTo>
                              <a:cubicBezTo>
                                <a:pt x="21628" y="17469"/>
                                <a:pt x="22200" y="21610"/>
                                <a:pt x="22200" y="26525"/>
                              </a:cubicBezTo>
                              <a:cubicBezTo>
                                <a:pt x="22200" y="30855"/>
                                <a:pt x="21666" y="34576"/>
                                <a:pt x="20587" y="37726"/>
                              </a:cubicBezTo>
                              <a:cubicBezTo>
                                <a:pt x="19279" y="41536"/>
                                <a:pt x="17399" y="44635"/>
                                <a:pt x="14961" y="46997"/>
                              </a:cubicBezTo>
                              <a:cubicBezTo>
                                <a:pt x="13119" y="48788"/>
                                <a:pt x="10630" y="50185"/>
                                <a:pt x="7506" y="51188"/>
                              </a:cubicBezTo>
                              <a:lnTo>
                                <a:pt x="0" y="52082"/>
                              </a:lnTo>
                              <a:lnTo>
                                <a:pt x="0" y="43185"/>
                              </a:lnTo>
                              <a:lnTo>
                                <a:pt x="3099" y="42946"/>
                              </a:lnTo>
                              <a:cubicBezTo>
                                <a:pt x="4813" y="42514"/>
                                <a:pt x="6248" y="41790"/>
                                <a:pt x="7379" y="40748"/>
                              </a:cubicBezTo>
                              <a:cubicBezTo>
                                <a:pt x="8509" y="39732"/>
                                <a:pt x="9449" y="38043"/>
                                <a:pt x="10160" y="35681"/>
                              </a:cubicBezTo>
                              <a:cubicBezTo>
                                <a:pt x="10884" y="33332"/>
                                <a:pt x="11239" y="30131"/>
                                <a:pt x="11239" y="26067"/>
                              </a:cubicBezTo>
                              <a:cubicBezTo>
                                <a:pt x="11239" y="22003"/>
                                <a:pt x="10884" y="18879"/>
                                <a:pt x="10160" y="16707"/>
                              </a:cubicBezTo>
                              <a:cubicBezTo>
                                <a:pt x="9449" y="14536"/>
                                <a:pt x="8446" y="12847"/>
                                <a:pt x="7150" y="11615"/>
                              </a:cubicBezTo>
                              <a:cubicBezTo>
                                <a:pt x="5855" y="10395"/>
                                <a:pt x="4229" y="9570"/>
                                <a:pt x="2248" y="9138"/>
                              </a:cubicBezTo>
                              <a:lnTo>
                                <a:pt x="0" y="901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19" name="Shape 13719"/>
                      <wps:cNvSpPr/>
                      <wps:spPr>
                        <a:xfrm>
                          <a:off x="518133" y="1393452"/>
                          <a:ext cx="26029" cy="52540"/>
                        </a:xfrm>
                        <a:custGeom>
                          <a:avLst/>
                          <a:gdLst/>
                          <a:ahLst/>
                          <a:cxnLst/>
                          <a:rect l="0" t="0" r="0" b="0"/>
                          <a:pathLst>
                            <a:path w="26029" h="52540">
                              <a:moveTo>
                                <a:pt x="20472" y="0"/>
                              </a:moveTo>
                              <a:lnTo>
                                <a:pt x="26029" y="0"/>
                              </a:lnTo>
                              <a:lnTo>
                                <a:pt x="26029" y="12444"/>
                              </a:lnTo>
                              <a:lnTo>
                                <a:pt x="25959" y="12255"/>
                              </a:lnTo>
                              <a:lnTo>
                                <a:pt x="18860" y="31750"/>
                              </a:lnTo>
                              <a:lnTo>
                                <a:pt x="26029" y="31750"/>
                              </a:lnTo>
                              <a:lnTo>
                                <a:pt x="26029" y="40602"/>
                              </a:lnTo>
                              <a:lnTo>
                                <a:pt x="15596" y="40602"/>
                              </a:lnTo>
                              <a:lnTo>
                                <a:pt x="11265"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20" name="Shape 13720"/>
                      <wps:cNvSpPr/>
                      <wps:spPr>
                        <a:xfrm>
                          <a:off x="544162"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21" name="Shape 13721"/>
                      <wps:cNvSpPr/>
                      <wps:spPr>
                        <a:xfrm>
                          <a:off x="576415" y="1393445"/>
                          <a:ext cx="41910" cy="53442"/>
                        </a:xfrm>
                        <a:custGeom>
                          <a:avLst/>
                          <a:gdLst/>
                          <a:ahLst/>
                          <a:cxnLst/>
                          <a:rect l="0" t="0" r="0" b="0"/>
                          <a:pathLst>
                            <a:path w="41910" h="53442">
                              <a:moveTo>
                                <a:pt x="0" y="0"/>
                              </a:moveTo>
                              <a:lnTo>
                                <a:pt x="10617" y="0"/>
                              </a:lnTo>
                              <a:lnTo>
                                <a:pt x="10617" y="28461"/>
                              </a:lnTo>
                              <a:cubicBezTo>
                                <a:pt x="10617" y="32982"/>
                                <a:pt x="10744" y="35903"/>
                                <a:pt x="11011" y="37236"/>
                              </a:cubicBezTo>
                              <a:cubicBezTo>
                                <a:pt x="11455" y="39395"/>
                                <a:pt x="12548" y="41123"/>
                                <a:pt x="14249" y="42418"/>
                              </a:cubicBezTo>
                              <a:cubicBezTo>
                                <a:pt x="15964" y="43726"/>
                                <a:pt x="18288" y="44374"/>
                                <a:pt x="21260" y="44374"/>
                              </a:cubicBezTo>
                              <a:cubicBezTo>
                                <a:pt x="24270" y="44374"/>
                                <a:pt x="26543" y="43752"/>
                                <a:pt x="28067" y="42520"/>
                              </a:cubicBezTo>
                              <a:cubicBezTo>
                                <a:pt x="29604" y="41300"/>
                                <a:pt x="30518" y="39789"/>
                                <a:pt x="30823" y="37998"/>
                              </a:cubicBezTo>
                              <a:cubicBezTo>
                                <a:pt x="31140" y="36195"/>
                                <a:pt x="31305" y="33223"/>
                                <a:pt x="31305" y="29070"/>
                              </a:cubicBezTo>
                              <a:lnTo>
                                <a:pt x="31305" y="0"/>
                              </a:lnTo>
                              <a:lnTo>
                                <a:pt x="41910" y="0"/>
                              </a:lnTo>
                              <a:lnTo>
                                <a:pt x="41910" y="27597"/>
                              </a:lnTo>
                              <a:cubicBezTo>
                                <a:pt x="41910" y="33909"/>
                                <a:pt x="41618" y="38367"/>
                                <a:pt x="41034" y="40970"/>
                              </a:cubicBezTo>
                              <a:cubicBezTo>
                                <a:pt x="40475" y="43574"/>
                                <a:pt x="39408" y="45771"/>
                                <a:pt x="37871" y="47561"/>
                              </a:cubicBezTo>
                              <a:cubicBezTo>
                                <a:pt x="36322" y="49352"/>
                                <a:pt x="34277" y="50787"/>
                                <a:pt x="31687" y="51841"/>
                              </a:cubicBezTo>
                              <a:cubicBezTo>
                                <a:pt x="29108" y="52921"/>
                                <a:pt x="25743" y="53442"/>
                                <a:pt x="21577" y="53442"/>
                              </a:cubicBezTo>
                              <a:cubicBezTo>
                                <a:pt x="16561" y="53442"/>
                                <a:pt x="12763" y="52857"/>
                                <a:pt x="10160" y="51702"/>
                              </a:cubicBezTo>
                              <a:cubicBezTo>
                                <a:pt x="7569" y="50546"/>
                                <a:pt x="5524" y="49047"/>
                                <a:pt x="4026" y="47180"/>
                              </a:cubicBezTo>
                              <a:cubicBezTo>
                                <a:pt x="2515" y="45339"/>
                                <a:pt x="1524" y="43396"/>
                                <a:pt x="1041" y="41364"/>
                              </a:cubicBezTo>
                              <a:cubicBezTo>
                                <a:pt x="343" y="38354"/>
                                <a:pt x="0" y="33909"/>
                                <a:pt x="0" y="28029"/>
                              </a:cubicBez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22" name="Shape 13722"/>
                      <wps:cNvSpPr/>
                      <wps:spPr>
                        <a:xfrm>
                          <a:off x="625733" y="1393448"/>
                          <a:ext cx="41758" cy="52540"/>
                        </a:xfrm>
                        <a:custGeom>
                          <a:avLst/>
                          <a:gdLst/>
                          <a:ahLst/>
                          <a:cxnLst/>
                          <a:rect l="0" t="0" r="0" b="0"/>
                          <a:pathLst>
                            <a:path w="41758" h="52540">
                              <a:moveTo>
                                <a:pt x="0" y="0"/>
                              </a:moveTo>
                              <a:lnTo>
                                <a:pt x="41758" y="0"/>
                              </a:lnTo>
                              <a:lnTo>
                                <a:pt x="41758" y="8877"/>
                              </a:lnTo>
                              <a:lnTo>
                                <a:pt x="26200" y="8877"/>
                              </a:lnTo>
                              <a:lnTo>
                                <a:pt x="26200" y="52540"/>
                              </a:lnTo>
                              <a:lnTo>
                                <a:pt x="15596" y="52540"/>
                              </a:lnTo>
                              <a:lnTo>
                                <a:pt x="15596" y="8877"/>
                              </a:lnTo>
                              <a:lnTo>
                                <a:pt x="0" y="88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23" name="Shape 13723"/>
                      <wps:cNvSpPr/>
                      <wps:spPr>
                        <a:xfrm>
                          <a:off x="672187" y="1392553"/>
                          <a:ext cx="25464" cy="54296"/>
                        </a:xfrm>
                        <a:custGeom>
                          <a:avLst/>
                          <a:gdLst/>
                          <a:ahLst/>
                          <a:cxnLst/>
                          <a:rect l="0" t="0" r="0" b="0"/>
                          <a:pathLst>
                            <a:path w="25464" h="54296">
                              <a:moveTo>
                                <a:pt x="25413" y="0"/>
                              </a:moveTo>
                              <a:lnTo>
                                <a:pt x="25464" y="20"/>
                              </a:lnTo>
                              <a:lnTo>
                                <a:pt x="25464" y="9095"/>
                              </a:lnTo>
                              <a:lnTo>
                                <a:pt x="14948" y="13564"/>
                              </a:lnTo>
                              <a:cubicBezTo>
                                <a:pt x="12268" y="16561"/>
                                <a:pt x="10922" y="21082"/>
                                <a:pt x="10922" y="27140"/>
                              </a:cubicBezTo>
                              <a:cubicBezTo>
                                <a:pt x="10922" y="33083"/>
                                <a:pt x="12306" y="37592"/>
                                <a:pt x="15050" y="40665"/>
                              </a:cubicBezTo>
                              <a:lnTo>
                                <a:pt x="25464" y="45235"/>
                              </a:lnTo>
                              <a:lnTo>
                                <a:pt x="25464" y="54296"/>
                              </a:lnTo>
                              <a:lnTo>
                                <a:pt x="6922" y="47180"/>
                              </a:lnTo>
                              <a:cubicBezTo>
                                <a:pt x="2299" y="42418"/>
                                <a:pt x="0" y="35852"/>
                                <a:pt x="0" y="27495"/>
                              </a:cubicBezTo>
                              <a:cubicBezTo>
                                <a:pt x="0" y="22136"/>
                                <a:pt x="800" y="17640"/>
                                <a:pt x="2400" y="14008"/>
                              </a:cubicBezTo>
                              <a:cubicBezTo>
                                <a:pt x="3594" y="11341"/>
                                <a:pt x="5232" y="8941"/>
                                <a:pt x="7303" y="6807"/>
                              </a:cubicBezTo>
                              <a:cubicBezTo>
                                <a:pt x="9360" y="4674"/>
                                <a:pt x="11621" y="3099"/>
                                <a:pt x="14084" y="2070"/>
                              </a:cubicBezTo>
                              <a:cubicBezTo>
                                <a:pt x="17361" y="686"/>
                                <a:pt x="21133" y="0"/>
                                <a:pt x="25413"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24" name="Shape 13724"/>
                      <wps:cNvSpPr/>
                      <wps:spPr>
                        <a:xfrm>
                          <a:off x="691148" y="1379713"/>
                          <a:ext cx="6502" cy="10719"/>
                        </a:xfrm>
                        <a:custGeom>
                          <a:avLst/>
                          <a:gdLst/>
                          <a:ahLst/>
                          <a:cxnLst/>
                          <a:rect l="0" t="0" r="0" b="0"/>
                          <a:pathLst>
                            <a:path w="6502" h="10719">
                              <a:moveTo>
                                <a:pt x="4940" y="0"/>
                              </a:moveTo>
                              <a:lnTo>
                                <a:pt x="6502" y="0"/>
                              </a:lnTo>
                              <a:lnTo>
                                <a:pt x="6502" y="10581"/>
                              </a:lnTo>
                              <a:lnTo>
                                <a:pt x="6375" y="10719"/>
                              </a:lnTo>
                              <a:lnTo>
                                <a:pt x="0" y="10719"/>
                              </a:lnTo>
                              <a:lnTo>
                                <a:pt x="494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25" name="Shape 13725"/>
                      <wps:cNvSpPr/>
                      <wps:spPr>
                        <a:xfrm>
                          <a:off x="697650" y="1392573"/>
                          <a:ext cx="25502" cy="54311"/>
                        </a:xfrm>
                        <a:custGeom>
                          <a:avLst/>
                          <a:gdLst/>
                          <a:ahLst/>
                          <a:cxnLst/>
                          <a:rect l="0" t="0" r="0" b="0"/>
                          <a:pathLst>
                            <a:path w="25502" h="54311">
                              <a:moveTo>
                                <a:pt x="0" y="0"/>
                              </a:moveTo>
                              <a:lnTo>
                                <a:pt x="18542" y="7181"/>
                              </a:lnTo>
                              <a:cubicBezTo>
                                <a:pt x="23177" y="11982"/>
                                <a:pt x="25502" y="18662"/>
                                <a:pt x="25502" y="27222"/>
                              </a:cubicBezTo>
                              <a:cubicBezTo>
                                <a:pt x="25502" y="35693"/>
                                <a:pt x="23203" y="42335"/>
                                <a:pt x="18593" y="47123"/>
                              </a:cubicBezTo>
                              <a:cubicBezTo>
                                <a:pt x="13970" y="51911"/>
                                <a:pt x="7810" y="54311"/>
                                <a:pt x="89" y="54311"/>
                              </a:cubicBezTo>
                              <a:lnTo>
                                <a:pt x="0" y="54277"/>
                              </a:lnTo>
                              <a:lnTo>
                                <a:pt x="0" y="45215"/>
                              </a:lnTo>
                              <a:lnTo>
                                <a:pt x="63" y="45243"/>
                              </a:lnTo>
                              <a:cubicBezTo>
                                <a:pt x="4293" y="45243"/>
                                <a:pt x="7760" y="43719"/>
                                <a:pt x="10477" y="40671"/>
                              </a:cubicBezTo>
                              <a:cubicBezTo>
                                <a:pt x="13170" y="37636"/>
                                <a:pt x="14541" y="33064"/>
                                <a:pt x="14541" y="26968"/>
                              </a:cubicBezTo>
                              <a:cubicBezTo>
                                <a:pt x="14541" y="20935"/>
                                <a:pt x="13221" y="16452"/>
                                <a:pt x="10579" y="13493"/>
                              </a:cubicBezTo>
                              <a:cubicBezTo>
                                <a:pt x="7925" y="10534"/>
                                <a:pt x="4432" y="9048"/>
                                <a:pt x="63" y="9048"/>
                              </a:cubicBezTo>
                              <a:lnTo>
                                <a:pt x="0" y="9075"/>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26" name="Shape 13726"/>
                      <wps:cNvSpPr/>
                      <wps:spPr>
                        <a:xfrm>
                          <a:off x="697650" y="1379713"/>
                          <a:ext cx="9741" cy="10581"/>
                        </a:xfrm>
                        <a:custGeom>
                          <a:avLst/>
                          <a:gdLst/>
                          <a:ahLst/>
                          <a:cxnLst/>
                          <a:rect l="0" t="0" r="0" b="0"/>
                          <a:pathLst>
                            <a:path w="9741" h="10581">
                              <a:moveTo>
                                <a:pt x="0" y="0"/>
                              </a:moveTo>
                              <a:lnTo>
                                <a:pt x="9741" y="0"/>
                              </a:lnTo>
                              <a:lnTo>
                                <a:pt x="0" y="10581"/>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27" name="Shape 13727"/>
                      <wps:cNvSpPr/>
                      <wps:spPr>
                        <a:xfrm>
                          <a:off x="731540" y="1393448"/>
                          <a:ext cx="41694" cy="52540"/>
                        </a:xfrm>
                        <a:custGeom>
                          <a:avLst/>
                          <a:gdLst/>
                          <a:ahLst/>
                          <a:cxnLst/>
                          <a:rect l="0" t="0" r="0" b="0"/>
                          <a:pathLst>
                            <a:path w="41694" h="52540">
                              <a:moveTo>
                                <a:pt x="0" y="0"/>
                              </a:moveTo>
                              <a:lnTo>
                                <a:pt x="10325" y="0"/>
                              </a:lnTo>
                              <a:lnTo>
                                <a:pt x="31826" y="35077"/>
                              </a:lnTo>
                              <a:lnTo>
                                <a:pt x="31826" y="0"/>
                              </a:lnTo>
                              <a:lnTo>
                                <a:pt x="41694" y="0"/>
                              </a:lnTo>
                              <a:lnTo>
                                <a:pt x="41694" y="52540"/>
                              </a:lnTo>
                              <a:lnTo>
                                <a:pt x="31039"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28" name="Shape 13728"/>
                      <wps:cNvSpPr/>
                      <wps:spPr>
                        <a:xfrm>
                          <a:off x="782285" y="1392549"/>
                          <a:ext cx="25470" cy="54307"/>
                        </a:xfrm>
                        <a:custGeom>
                          <a:avLst/>
                          <a:gdLst/>
                          <a:ahLst/>
                          <a:cxnLst/>
                          <a:rect l="0" t="0" r="0" b="0"/>
                          <a:pathLst>
                            <a:path w="25470" h="54307">
                              <a:moveTo>
                                <a:pt x="25425" y="0"/>
                              </a:moveTo>
                              <a:lnTo>
                                <a:pt x="25470" y="17"/>
                              </a:lnTo>
                              <a:lnTo>
                                <a:pt x="25470" y="9092"/>
                              </a:lnTo>
                              <a:lnTo>
                                <a:pt x="14961" y="13576"/>
                              </a:lnTo>
                              <a:cubicBezTo>
                                <a:pt x="12281" y="16561"/>
                                <a:pt x="10935" y="21082"/>
                                <a:pt x="10935" y="27140"/>
                              </a:cubicBezTo>
                              <a:cubicBezTo>
                                <a:pt x="10935" y="33083"/>
                                <a:pt x="12306" y="37592"/>
                                <a:pt x="15049" y="40665"/>
                              </a:cubicBezTo>
                              <a:lnTo>
                                <a:pt x="25470" y="45238"/>
                              </a:lnTo>
                              <a:lnTo>
                                <a:pt x="25470" y="54307"/>
                              </a:lnTo>
                              <a:lnTo>
                                <a:pt x="6921" y="47180"/>
                              </a:lnTo>
                              <a:cubicBezTo>
                                <a:pt x="2311" y="42431"/>
                                <a:pt x="0" y="35852"/>
                                <a:pt x="0" y="27495"/>
                              </a:cubicBezTo>
                              <a:cubicBezTo>
                                <a:pt x="0" y="22136"/>
                                <a:pt x="800" y="17640"/>
                                <a:pt x="2400" y="14008"/>
                              </a:cubicBezTo>
                              <a:cubicBezTo>
                                <a:pt x="3607" y="11341"/>
                                <a:pt x="5245" y="8941"/>
                                <a:pt x="7302" y="6807"/>
                              </a:cubicBezTo>
                              <a:cubicBezTo>
                                <a:pt x="9372" y="4674"/>
                                <a:pt x="11633" y="3099"/>
                                <a:pt x="14097" y="2070"/>
                              </a:cubicBezTo>
                              <a:cubicBezTo>
                                <a:pt x="17374" y="686"/>
                                <a:pt x="21145" y="0"/>
                                <a:pt x="25425"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29" name="Shape 13729"/>
                      <wps:cNvSpPr/>
                      <wps:spPr>
                        <a:xfrm>
                          <a:off x="807754" y="1392566"/>
                          <a:ext cx="25508" cy="54326"/>
                        </a:xfrm>
                        <a:custGeom>
                          <a:avLst/>
                          <a:gdLst/>
                          <a:ahLst/>
                          <a:cxnLst/>
                          <a:rect l="0" t="0" r="0" b="0"/>
                          <a:pathLst>
                            <a:path w="25508" h="54326">
                              <a:moveTo>
                                <a:pt x="0" y="0"/>
                              </a:moveTo>
                              <a:lnTo>
                                <a:pt x="18536" y="7183"/>
                              </a:lnTo>
                              <a:cubicBezTo>
                                <a:pt x="23171" y="11997"/>
                                <a:pt x="25508" y="18664"/>
                                <a:pt x="25508" y="27224"/>
                              </a:cubicBezTo>
                              <a:cubicBezTo>
                                <a:pt x="25508" y="35708"/>
                                <a:pt x="23196" y="42337"/>
                                <a:pt x="18599" y="47138"/>
                              </a:cubicBezTo>
                              <a:cubicBezTo>
                                <a:pt x="13976" y="51926"/>
                                <a:pt x="7817" y="54326"/>
                                <a:pt x="95" y="54326"/>
                              </a:cubicBezTo>
                              <a:lnTo>
                                <a:pt x="0" y="54289"/>
                              </a:lnTo>
                              <a:lnTo>
                                <a:pt x="0" y="45220"/>
                              </a:lnTo>
                              <a:lnTo>
                                <a:pt x="57" y="45245"/>
                              </a:lnTo>
                              <a:cubicBezTo>
                                <a:pt x="4286" y="45245"/>
                                <a:pt x="7766" y="43734"/>
                                <a:pt x="10471" y="40673"/>
                              </a:cubicBezTo>
                              <a:cubicBezTo>
                                <a:pt x="13176" y="37638"/>
                                <a:pt x="14535" y="33066"/>
                                <a:pt x="14535" y="26970"/>
                              </a:cubicBezTo>
                              <a:cubicBezTo>
                                <a:pt x="14535" y="20950"/>
                                <a:pt x="13214" y="16467"/>
                                <a:pt x="10585" y="13495"/>
                              </a:cubicBezTo>
                              <a:cubicBezTo>
                                <a:pt x="7931" y="10536"/>
                                <a:pt x="4426" y="9050"/>
                                <a:pt x="57" y="9050"/>
                              </a:cubicBezTo>
                              <a:lnTo>
                                <a:pt x="0" y="9075"/>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30" name="Shape 13730"/>
                      <wps:cNvSpPr/>
                      <wps:spPr>
                        <a:xfrm>
                          <a:off x="841399" y="1393448"/>
                          <a:ext cx="50749" cy="52540"/>
                        </a:xfrm>
                        <a:custGeom>
                          <a:avLst/>
                          <a:gdLst/>
                          <a:ahLst/>
                          <a:cxnLst/>
                          <a:rect l="0" t="0" r="0" b="0"/>
                          <a:pathLst>
                            <a:path w="50749" h="52540">
                              <a:moveTo>
                                <a:pt x="0" y="0"/>
                              </a:moveTo>
                              <a:lnTo>
                                <a:pt x="15875" y="0"/>
                              </a:lnTo>
                              <a:lnTo>
                                <a:pt x="25400" y="35839"/>
                              </a:lnTo>
                              <a:lnTo>
                                <a:pt x="34836" y="0"/>
                              </a:lnTo>
                              <a:lnTo>
                                <a:pt x="50749" y="0"/>
                              </a:lnTo>
                              <a:lnTo>
                                <a:pt x="50749" y="52540"/>
                              </a:lnTo>
                              <a:lnTo>
                                <a:pt x="40881" y="52540"/>
                              </a:lnTo>
                              <a:lnTo>
                                <a:pt x="40881" y="11176"/>
                              </a:lnTo>
                              <a:lnTo>
                                <a:pt x="30467" y="52540"/>
                              </a:lnTo>
                              <a:lnTo>
                                <a:pt x="20244" y="52540"/>
                              </a:lnTo>
                              <a:lnTo>
                                <a:pt x="9842" y="11176"/>
                              </a:lnTo>
                              <a:lnTo>
                                <a:pt x="9842"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31" name="Shape 13731"/>
                      <wps:cNvSpPr/>
                      <wps:spPr>
                        <a:xfrm>
                          <a:off x="897344" y="1393452"/>
                          <a:ext cx="26029" cy="52540"/>
                        </a:xfrm>
                        <a:custGeom>
                          <a:avLst/>
                          <a:gdLst/>
                          <a:ahLst/>
                          <a:cxnLst/>
                          <a:rect l="0" t="0" r="0" b="0"/>
                          <a:pathLst>
                            <a:path w="26029" h="52540">
                              <a:moveTo>
                                <a:pt x="20472" y="0"/>
                              </a:moveTo>
                              <a:lnTo>
                                <a:pt x="26029" y="0"/>
                              </a:lnTo>
                              <a:lnTo>
                                <a:pt x="26029" y="12477"/>
                              </a:lnTo>
                              <a:lnTo>
                                <a:pt x="25946" y="12255"/>
                              </a:lnTo>
                              <a:lnTo>
                                <a:pt x="18860" y="31750"/>
                              </a:lnTo>
                              <a:lnTo>
                                <a:pt x="26029" y="31750"/>
                              </a:lnTo>
                              <a:lnTo>
                                <a:pt x="26029" y="40602"/>
                              </a:lnTo>
                              <a:lnTo>
                                <a:pt x="15596" y="40602"/>
                              </a:lnTo>
                              <a:lnTo>
                                <a:pt x="11265"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32" name="Shape 13732"/>
                      <wps:cNvSpPr/>
                      <wps:spPr>
                        <a:xfrm>
                          <a:off x="923373"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33" name="Shape 13733"/>
                      <wps:cNvSpPr/>
                      <wps:spPr>
                        <a:xfrm>
                          <a:off x="973646" y="1393880"/>
                          <a:ext cx="36995" cy="52108"/>
                        </a:xfrm>
                        <a:custGeom>
                          <a:avLst/>
                          <a:gdLst/>
                          <a:ahLst/>
                          <a:cxnLst/>
                          <a:rect l="0" t="0" r="0" b="0"/>
                          <a:pathLst>
                            <a:path w="36995" h="52108">
                              <a:moveTo>
                                <a:pt x="0" y="0"/>
                              </a:moveTo>
                              <a:lnTo>
                                <a:pt x="10617" y="0"/>
                              </a:lnTo>
                              <a:lnTo>
                                <a:pt x="10617" y="43256"/>
                              </a:lnTo>
                              <a:lnTo>
                                <a:pt x="36995" y="43256"/>
                              </a:lnTo>
                              <a:lnTo>
                                <a:pt x="36995" y="52108"/>
                              </a:lnTo>
                              <a:lnTo>
                                <a:pt x="0" y="52108"/>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34" name="Shape 13734"/>
                      <wps:cNvSpPr/>
                      <wps:spPr>
                        <a:xfrm>
                          <a:off x="1012856" y="1393452"/>
                          <a:ext cx="26029" cy="52540"/>
                        </a:xfrm>
                        <a:custGeom>
                          <a:avLst/>
                          <a:gdLst/>
                          <a:ahLst/>
                          <a:cxnLst/>
                          <a:rect l="0" t="0" r="0" b="0"/>
                          <a:pathLst>
                            <a:path w="26029" h="52540">
                              <a:moveTo>
                                <a:pt x="20472" y="0"/>
                              </a:moveTo>
                              <a:lnTo>
                                <a:pt x="26029" y="0"/>
                              </a:lnTo>
                              <a:lnTo>
                                <a:pt x="26029" y="12477"/>
                              </a:lnTo>
                              <a:lnTo>
                                <a:pt x="25946" y="12255"/>
                              </a:lnTo>
                              <a:lnTo>
                                <a:pt x="18860" y="31750"/>
                              </a:lnTo>
                              <a:lnTo>
                                <a:pt x="26029" y="31750"/>
                              </a:lnTo>
                              <a:lnTo>
                                <a:pt x="26029" y="40602"/>
                              </a:lnTo>
                              <a:lnTo>
                                <a:pt x="15596" y="40602"/>
                              </a:lnTo>
                              <a:lnTo>
                                <a:pt x="11265"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35" name="Shape 13735"/>
                      <wps:cNvSpPr/>
                      <wps:spPr>
                        <a:xfrm>
                          <a:off x="1038884"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36" name="Shape 13736"/>
                      <wps:cNvSpPr/>
                      <wps:spPr>
                        <a:xfrm>
                          <a:off x="1061994" y="1393448"/>
                          <a:ext cx="41758" cy="52540"/>
                        </a:xfrm>
                        <a:custGeom>
                          <a:avLst/>
                          <a:gdLst/>
                          <a:ahLst/>
                          <a:cxnLst/>
                          <a:rect l="0" t="0" r="0" b="0"/>
                          <a:pathLst>
                            <a:path w="41758" h="52540">
                              <a:moveTo>
                                <a:pt x="0" y="0"/>
                              </a:moveTo>
                              <a:lnTo>
                                <a:pt x="41758" y="0"/>
                              </a:lnTo>
                              <a:lnTo>
                                <a:pt x="41758" y="8877"/>
                              </a:lnTo>
                              <a:lnTo>
                                <a:pt x="26200" y="8877"/>
                              </a:lnTo>
                              <a:lnTo>
                                <a:pt x="26200" y="52540"/>
                              </a:lnTo>
                              <a:lnTo>
                                <a:pt x="15596" y="52540"/>
                              </a:lnTo>
                              <a:lnTo>
                                <a:pt x="15596" y="8877"/>
                              </a:lnTo>
                              <a:lnTo>
                                <a:pt x="0" y="88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589" name="Shape 15589"/>
                      <wps:cNvSpPr/>
                      <wps:spPr>
                        <a:xfrm>
                          <a:off x="1110276" y="1393440"/>
                          <a:ext cx="10605" cy="52540"/>
                        </a:xfrm>
                        <a:custGeom>
                          <a:avLst/>
                          <a:gdLst/>
                          <a:ahLst/>
                          <a:cxnLst/>
                          <a:rect l="0" t="0" r="0" b="0"/>
                          <a:pathLst>
                            <a:path w="10605" h="52540">
                              <a:moveTo>
                                <a:pt x="0" y="0"/>
                              </a:moveTo>
                              <a:lnTo>
                                <a:pt x="10605" y="0"/>
                              </a:lnTo>
                              <a:lnTo>
                                <a:pt x="10605"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38" name="Shape 13738"/>
                      <wps:cNvSpPr/>
                      <wps:spPr>
                        <a:xfrm>
                          <a:off x="1131096" y="1393448"/>
                          <a:ext cx="41694" cy="52540"/>
                        </a:xfrm>
                        <a:custGeom>
                          <a:avLst/>
                          <a:gdLst/>
                          <a:ahLst/>
                          <a:cxnLst/>
                          <a:rect l="0" t="0" r="0" b="0"/>
                          <a:pathLst>
                            <a:path w="41694" h="52540">
                              <a:moveTo>
                                <a:pt x="0" y="0"/>
                              </a:moveTo>
                              <a:lnTo>
                                <a:pt x="10325" y="0"/>
                              </a:lnTo>
                              <a:lnTo>
                                <a:pt x="31826" y="35077"/>
                              </a:lnTo>
                              <a:lnTo>
                                <a:pt x="31826" y="0"/>
                              </a:lnTo>
                              <a:lnTo>
                                <a:pt x="41694" y="0"/>
                              </a:lnTo>
                              <a:lnTo>
                                <a:pt x="41694" y="52540"/>
                              </a:lnTo>
                              <a:lnTo>
                                <a:pt x="31039"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39" name="Shape 13739"/>
                      <wps:cNvSpPr/>
                      <wps:spPr>
                        <a:xfrm>
                          <a:off x="1181842" y="1392549"/>
                          <a:ext cx="25470" cy="54307"/>
                        </a:xfrm>
                        <a:custGeom>
                          <a:avLst/>
                          <a:gdLst/>
                          <a:ahLst/>
                          <a:cxnLst/>
                          <a:rect l="0" t="0" r="0" b="0"/>
                          <a:pathLst>
                            <a:path w="25470" h="54307">
                              <a:moveTo>
                                <a:pt x="25425" y="0"/>
                              </a:moveTo>
                              <a:lnTo>
                                <a:pt x="25470" y="17"/>
                              </a:lnTo>
                              <a:lnTo>
                                <a:pt x="25470" y="9092"/>
                              </a:lnTo>
                              <a:lnTo>
                                <a:pt x="14961" y="13576"/>
                              </a:lnTo>
                              <a:cubicBezTo>
                                <a:pt x="12281" y="16561"/>
                                <a:pt x="10935" y="21082"/>
                                <a:pt x="10935" y="27140"/>
                              </a:cubicBezTo>
                              <a:cubicBezTo>
                                <a:pt x="10935" y="33083"/>
                                <a:pt x="12306" y="37592"/>
                                <a:pt x="15049" y="40665"/>
                              </a:cubicBezTo>
                              <a:lnTo>
                                <a:pt x="25470" y="45238"/>
                              </a:lnTo>
                              <a:lnTo>
                                <a:pt x="25470" y="54307"/>
                              </a:lnTo>
                              <a:lnTo>
                                <a:pt x="6921" y="47180"/>
                              </a:lnTo>
                              <a:cubicBezTo>
                                <a:pt x="2311" y="42431"/>
                                <a:pt x="0" y="35852"/>
                                <a:pt x="0" y="27495"/>
                              </a:cubicBezTo>
                              <a:cubicBezTo>
                                <a:pt x="0" y="22136"/>
                                <a:pt x="800" y="17640"/>
                                <a:pt x="2400" y="14008"/>
                              </a:cubicBezTo>
                              <a:cubicBezTo>
                                <a:pt x="3607" y="11341"/>
                                <a:pt x="5245" y="8941"/>
                                <a:pt x="7302" y="6807"/>
                              </a:cubicBezTo>
                              <a:cubicBezTo>
                                <a:pt x="9372" y="4674"/>
                                <a:pt x="11620" y="3099"/>
                                <a:pt x="14097" y="2070"/>
                              </a:cubicBezTo>
                              <a:cubicBezTo>
                                <a:pt x="17374" y="686"/>
                                <a:pt x="21145" y="0"/>
                                <a:pt x="25425"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40" name="Shape 13740"/>
                      <wps:cNvSpPr/>
                      <wps:spPr>
                        <a:xfrm>
                          <a:off x="1207312" y="1392566"/>
                          <a:ext cx="25508" cy="54326"/>
                        </a:xfrm>
                        <a:custGeom>
                          <a:avLst/>
                          <a:gdLst/>
                          <a:ahLst/>
                          <a:cxnLst/>
                          <a:rect l="0" t="0" r="0" b="0"/>
                          <a:pathLst>
                            <a:path w="25508" h="54326">
                              <a:moveTo>
                                <a:pt x="0" y="0"/>
                              </a:moveTo>
                              <a:lnTo>
                                <a:pt x="18536" y="7183"/>
                              </a:lnTo>
                              <a:cubicBezTo>
                                <a:pt x="23171" y="11997"/>
                                <a:pt x="25508" y="18664"/>
                                <a:pt x="25508" y="27224"/>
                              </a:cubicBezTo>
                              <a:cubicBezTo>
                                <a:pt x="25508" y="35708"/>
                                <a:pt x="23196" y="42337"/>
                                <a:pt x="18586" y="47138"/>
                              </a:cubicBezTo>
                              <a:cubicBezTo>
                                <a:pt x="13976" y="51926"/>
                                <a:pt x="7817" y="54326"/>
                                <a:pt x="95" y="54326"/>
                              </a:cubicBezTo>
                              <a:lnTo>
                                <a:pt x="0" y="54289"/>
                              </a:lnTo>
                              <a:lnTo>
                                <a:pt x="0" y="45220"/>
                              </a:lnTo>
                              <a:lnTo>
                                <a:pt x="57" y="45245"/>
                              </a:lnTo>
                              <a:cubicBezTo>
                                <a:pt x="4286" y="45245"/>
                                <a:pt x="7766" y="43734"/>
                                <a:pt x="10471" y="40673"/>
                              </a:cubicBezTo>
                              <a:cubicBezTo>
                                <a:pt x="13176" y="37638"/>
                                <a:pt x="14535" y="33066"/>
                                <a:pt x="14535" y="26970"/>
                              </a:cubicBezTo>
                              <a:cubicBezTo>
                                <a:pt x="14535" y="20950"/>
                                <a:pt x="13227" y="16467"/>
                                <a:pt x="10585" y="13495"/>
                              </a:cubicBezTo>
                              <a:cubicBezTo>
                                <a:pt x="7931" y="10536"/>
                                <a:pt x="4426" y="9050"/>
                                <a:pt x="57" y="9050"/>
                              </a:cubicBezTo>
                              <a:lnTo>
                                <a:pt x="0" y="9075"/>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41" name="Shape 13741"/>
                      <wps:cNvSpPr/>
                      <wps:spPr>
                        <a:xfrm>
                          <a:off x="1235748" y="1393452"/>
                          <a:ext cx="26029" cy="52540"/>
                        </a:xfrm>
                        <a:custGeom>
                          <a:avLst/>
                          <a:gdLst/>
                          <a:ahLst/>
                          <a:cxnLst/>
                          <a:rect l="0" t="0" r="0" b="0"/>
                          <a:pathLst>
                            <a:path w="26029" h="52540">
                              <a:moveTo>
                                <a:pt x="20472" y="0"/>
                              </a:moveTo>
                              <a:lnTo>
                                <a:pt x="26029" y="0"/>
                              </a:lnTo>
                              <a:lnTo>
                                <a:pt x="26029" y="12444"/>
                              </a:lnTo>
                              <a:lnTo>
                                <a:pt x="25959" y="12255"/>
                              </a:lnTo>
                              <a:lnTo>
                                <a:pt x="18860" y="31750"/>
                              </a:lnTo>
                              <a:lnTo>
                                <a:pt x="26029" y="31750"/>
                              </a:lnTo>
                              <a:lnTo>
                                <a:pt x="26029" y="40602"/>
                              </a:lnTo>
                              <a:lnTo>
                                <a:pt x="15596" y="40602"/>
                              </a:lnTo>
                              <a:lnTo>
                                <a:pt x="11265"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42" name="Shape 13742"/>
                      <wps:cNvSpPr/>
                      <wps:spPr>
                        <a:xfrm>
                          <a:off x="1261777"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43" name="Shape 13743"/>
                      <wps:cNvSpPr/>
                      <wps:spPr>
                        <a:xfrm>
                          <a:off x="1293965" y="1393448"/>
                          <a:ext cx="50749" cy="52540"/>
                        </a:xfrm>
                        <a:custGeom>
                          <a:avLst/>
                          <a:gdLst/>
                          <a:ahLst/>
                          <a:cxnLst/>
                          <a:rect l="0" t="0" r="0" b="0"/>
                          <a:pathLst>
                            <a:path w="50749" h="52540">
                              <a:moveTo>
                                <a:pt x="0" y="0"/>
                              </a:moveTo>
                              <a:lnTo>
                                <a:pt x="15875" y="0"/>
                              </a:lnTo>
                              <a:lnTo>
                                <a:pt x="25400" y="35839"/>
                              </a:lnTo>
                              <a:lnTo>
                                <a:pt x="34836" y="0"/>
                              </a:lnTo>
                              <a:lnTo>
                                <a:pt x="50749" y="0"/>
                              </a:lnTo>
                              <a:lnTo>
                                <a:pt x="50749" y="52540"/>
                              </a:lnTo>
                              <a:lnTo>
                                <a:pt x="40894" y="52540"/>
                              </a:lnTo>
                              <a:lnTo>
                                <a:pt x="40894" y="11176"/>
                              </a:lnTo>
                              <a:lnTo>
                                <a:pt x="30467" y="52540"/>
                              </a:lnTo>
                              <a:lnTo>
                                <a:pt x="20244" y="52540"/>
                              </a:lnTo>
                              <a:lnTo>
                                <a:pt x="9855" y="11176"/>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44" name="Shape 13744"/>
                      <wps:cNvSpPr/>
                      <wps:spPr>
                        <a:xfrm>
                          <a:off x="1355256" y="1393448"/>
                          <a:ext cx="39967" cy="52540"/>
                        </a:xfrm>
                        <a:custGeom>
                          <a:avLst/>
                          <a:gdLst/>
                          <a:ahLst/>
                          <a:cxnLst/>
                          <a:rect l="0" t="0" r="0" b="0"/>
                          <a:pathLst>
                            <a:path w="39967" h="52540">
                              <a:moveTo>
                                <a:pt x="0" y="0"/>
                              </a:moveTo>
                              <a:lnTo>
                                <a:pt x="38964" y="0"/>
                              </a:lnTo>
                              <a:lnTo>
                                <a:pt x="38964" y="8877"/>
                              </a:lnTo>
                              <a:lnTo>
                                <a:pt x="10605" y="8877"/>
                              </a:lnTo>
                              <a:lnTo>
                                <a:pt x="10605" y="20523"/>
                              </a:lnTo>
                              <a:lnTo>
                                <a:pt x="36982" y="20523"/>
                              </a:lnTo>
                              <a:lnTo>
                                <a:pt x="36982" y="29388"/>
                              </a:lnTo>
                              <a:lnTo>
                                <a:pt x="10605" y="29388"/>
                              </a:lnTo>
                              <a:lnTo>
                                <a:pt x="10605" y="43688"/>
                              </a:lnTo>
                              <a:lnTo>
                                <a:pt x="39967" y="43688"/>
                              </a:lnTo>
                              <a:lnTo>
                                <a:pt x="39967"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45" name="Shape 13745"/>
                      <wps:cNvSpPr/>
                      <wps:spPr>
                        <a:xfrm>
                          <a:off x="1404254" y="1393439"/>
                          <a:ext cx="21330" cy="52553"/>
                        </a:xfrm>
                        <a:custGeom>
                          <a:avLst/>
                          <a:gdLst/>
                          <a:ahLst/>
                          <a:cxnLst/>
                          <a:rect l="0" t="0" r="0" b="0"/>
                          <a:pathLst>
                            <a:path w="21330" h="52553">
                              <a:moveTo>
                                <a:pt x="0" y="0"/>
                              </a:moveTo>
                              <a:lnTo>
                                <a:pt x="21330" y="0"/>
                              </a:lnTo>
                              <a:lnTo>
                                <a:pt x="21330" y="8950"/>
                              </a:lnTo>
                              <a:lnTo>
                                <a:pt x="18885" y="8890"/>
                              </a:lnTo>
                              <a:lnTo>
                                <a:pt x="10617" y="8890"/>
                              </a:lnTo>
                              <a:lnTo>
                                <a:pt x="10617" y="22225"/>
                              </a:lnTo>
                              <a:lnTo>
                                <a:pt x="18466" y="22225"/>
                              </a:lnTo>
                              <a:lnTo>
                                <a:pt x="21330" y="22034"/>
                              </a:lnTo>
                              <a:lnTo>
                                <a:pt x="21330" y="33432"/>
                              </a:lnTo>
                              <a:lnTo>
                                <a:pt x="21298" y="33388"/>
                              </a:lnTo>
                              <a:cubicBezTo>
                                <a:pt x="20294" y="32334"/>
                                <a:pt x="19228" y="31598"/>
                                <a:pt x="18110" y="31217"/>
                              </a:cubicBezTo>
                              <a:cubicBezTo>
                                <a:pt x="16980" y="30810"/>
                                <a:pt x="15202" y="30620"/>
                                <a:pt x="12764" y="30620"/>
                              </a:cubicBezTo>
                              <a:lnTo>
                                <a:pt x="10617" y="30620"/>
                              </a:lnTo>
                              <a:lnTo>
                                <a:pt x="10617"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46" name="Shape 13746"/>
                      <wps:cNvSpPr/>
                      <wps:spPr>
                        <a:xfrm>
                          <a:off x="1425584" y="1393439"/>
                          <a:ext cx="25915" cy="52553"/>
                        </a:xfrm>
                        <a:custGeom>
                          <a:avLst/>
                          <a:gdLst/>
                          <a:ahLst/>
                          <a:cxnLst/>
                          <a:rect l="0" t="0" r="0" b="0"/>
                          <a:pathLst>
                            <a:path w="25915" h="52553">
                              <a:moveTo>
                                <a:pt x="0" y="0"/>
                              </a:moveTo>
                              <a:lnTo>
                                <a:pt x="1010" y="0"/>
                              </a:lnTo>
                              <a:cubicBezTo>
                                <a:pt x="6623" y="0"/>
                                <a:pt x="10700" y="470"/>
                                <a:pt x="13240" y="1422"/>
                              </a:cubicBezTo>
                              <a:cubicBezTo>
                                <a:pt x="15793" y="2362"/>
                                <a:pt x="17837" y="4039"/>
                                <a:pt x="19349" y="6464"/>
                              </a:cubicBezTo>
                              <a:cubicBezTo>
                                <a:pt x="20898" y="8877"/>
                                <a:pt x="21647" y="11633"/>
                                <a:pt x="21647" y="14732"/>
                              </a:cubicBezTo>
                              <a:cubicBezTo>
                                <a:pt x="21647" y="18682"/>
                                <a:pt x="20492" y="21933"/>
                                <a:pt x="18180" y="24511"/>
                              </a:cubicBezTo>
                              <a:cubicBezTo>
                                <a:pt x="15856" y="27064"/>
                                <a:pt x="12389" y="28689"/>
                                <a:pt x="7779" y="29362"/>
                              </a:cubicBezTo>
                              <a:cubicBezTo>
                                <a:pt x="10065" y="30696"/>
                                <a:pt x="11970" y="32169"/>
                                <a:pt x="13469" y="33769"/>
                              </a:cubicBezTo>
                              <a:cubicBezTo>
                                <a:pt x="14954" y="35370"/>
                                <a:pt x="16961" y="38214"/>
                                <a:pt x="19501" y="42304"/>
                              </a:cubicBezTo>
                              <a:lnTo>
                                <a:pt x="25915" y="52553"/>
                              </a:lnTo>
                              <a:lnTo>
                                <a:pt x="13227" y="52553"/>
                              </a:lnTo>
                              <a:lnTo>
                                <a:pt x="5556" y="41110"/>
                              </a:lnTo>
                              <a:lnTo>
                                <a:pt x="0" y="33432"/>
                              </a:lnTo>
                              <a:lnTo>
                                <a:pt x="0" y="22034"/>
                              </a:lnTo>
                              <a:lnTo>
                                <a:pt x="6674" y="21590"/>
                              </a:lnTo>
                              <a:cubicBezTo>
                                <a:pt x="7944" y="21158"/>
                                <a:pt x="8922" y="20409"/>
                                <a:pt x="9646" y="19355"/>
                              </a:cubicBezTo>
                              <a:cubicBezTo>
                                <a:pt x="10357" y="18313"/>
                                <a:pt x="10713" y="16993"/>
                                <a:pt x="10713" y="15405"/>
                              </a:cubicBezTo>
                              <a:cubicBezTo>
                                <a:pt x="10713" y="13652"/>
                                <a:pt x="10243" y="12217"/>
                                <a:pt x="9303" y="11125"/>
                              </a:cubicBezTo>
                              <a:cubicBezTo>
                                <a:pt x="8363" y="10058"/>
                                <a:pt x="7030" y="9360"/>
                                <a:pt x="5315" y="9080"/>
                              </a:cubicBezTo>
                              <a:lnTo>
                                <a:pt x="0" y="895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590" name="Shape 15590"/>
                      <wps:cNvSpPr/>
                      <wps:spPr>
                        <a:xfrm>
                          <a:off x="1456910" y="1393440"/>
                          <a:ext cx="10605" cy="52540"/>
                        </a:xfrm>
                        <a:custGeom>
                          <a:avLst/>
                          <a:gdLst/>
                          <a:ahLst/>
                          <a:cxnLst/>
                          <a:rect l="0" t="0" r="0" b="0"/>
                          <a:pathLst>
                            <a:path w="10605" h="52540">
                              <a:moveTo>
                                <a:pt x="0" y="0"/>
                              </a:moveTo>
                              <a:lnTo>
                                <a:pt x="10605" y="0"/>
                              </a:lnTo>
                              <a:lnTo>
                                <a:pt x="10605"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48" name="Shape 13748"/>
                      <wps:cNvSpPr/>
                      <wps:spPr>
                        <a:xfrm>
                          <a:off x="1475763" y="1392546"/>
                          <a:ext cx="45771" cy="54343"/>
                        </a:xfrm>
                        <a:custGeom>
                          <a:avLst/>
                          <a:gdLst/>
                          <a:ahLst/>
                          <a:cxnLst/>
                          <a:rect l="0" t="0" r="0" b="0"/>
                          <a:pathLst>
                            <a:path w="45771" h="54343">
                              <a:moveTo>
                                <a:pt x="24587" y="0"/>
                              </a:moveTo>
                              <a:cubicBezTo>
                                <a:pt x="31001" y="0"/>
                                <a:pt x="36233" y="1905"/>
                                <a:pt x="40246" y="5702"/>
                              </a:cubicBezTo>
                              <a:cubicBezTo>
                                <a:pt x="42634" y="7950"/>
                                <a:pt x="44425" y="11163"/>
                                <a:pt x="45631" y="15380"/>
                              </a:cubicBezTo>
                              <a:lnTo>
                                <a:pt x="35128" y="17881"/>
                              </a:lnTo>
                              <a:cubicBezTo>
                                <a:pt x="34506" y="15164"/>
                                <a:pt x="33198" y="13005"/>
                                <a:pt x="31242" y="11430"/>
                              </a:cubicBezTo>
                              <a:cubicBezTo>
                                <a:pt x="29261" y="9855"/>
                                <a:pt x="26873" y="9068"/>
                                <a:pt x="24041" y="9068"/>
                              </a:cubicBezTo>
                              <a:cubicBezTo>
                                <a:pt x="20155" y="9068"/>
                                <a:pt x="16993" y="10465"/>
                                <a:pt x="14567" y="13271"/>
                              </a:cubicBezTo>
                              <a:cubicBezTo>
                                <a:pt x="12141" y="16053"/>
                                <a:pt x="10935" y="20587"/>
                                <a:pt x="10935" y="26848"/>
                              </a:cubicBezTo>
                              <a:cubicBezTo>
                                <a:pt x="10935" y="33503"/>
                                <a:pt x="12116" y="38227"/>
                                <a:pt x="14504" y="41046"/>
                              </a:cubicBezTo>
                              <a:cubicBezTo>
                                <a:pt x="16904" y="43866"/>
                                <a:pt x="20015" y="45263"/>
                                <a:pt x="23825" y="45263"/>
                              </a:cubicBezTo>
                              <a:cubicBezTo>
                                <a:pt x="26645" y="45263"/>
                                <a:pt x="29070" y="44374"/>
                                <a:pt x="31102" y="42583"/>
                              </a:cubicBezTo>
                              <a:cubicBezTo>
                                <a:pt x="33134" y="40792"/>
                                <a:pt x="34595" y="37973"/>
                                <a:pt x="35484" y="34125"/>
                              </a:cubicBezTo>
                              <a:lnTo>
                                <a:pt x="45771" y="37389"/>
                              </a:lnTo>
                              <a:cubicBezTo>
                                <a:pt x="44183" y="43116"/>
                                <a:pt x="41567" y="47371"/>
                                <a:pt x="37897" y="50165"/>
                              </a:cubicBezTo>
                              <a:cubicBezTo>
                                <a:pt x="34227" y="52946"/>
                                <a:pt x="29578" y="54343"/>
                                <a:pt x="23940" y="54343"/>
                              </a:cubicBezTo>
                              <a:cubicBezTo>
                                <a:pt x="16967" y="54343"/>
                                <a:pt x="11227" y="51956"/>
                                <a:pt x="6731" y="47180"/>
                              </a:cubicBezTo>
                              <a:cubicBezTo>
                                <a:pt x="2235" y="42431"/>
                                <a:pt x="0" y="35916"/>
                                <a:pt x="0" y="27635"/>
                              </a:cubicBezTo>
                              <a:cubicBezTo>
                                <a:pt x="0" y="18885"/>
                                <a:pt x="2248" y="12103"/>
                                <a:pt x="6769" y="7252"/>
                              </a:cubicBezTo>
                              <a:cubicBezTo>
                                <a:pt x="11290" y="2426"/>
                                <a:pt x="17221" y="0"/>
                                <a:pt x="24587"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49" name="Shape 13749"/>
                      <wps:cNvSpPr/>
                      <wps:spPr>
                        <a:xfrm>
                          <a:off x="1525287" y="1393452"/>
                          <a:ext cx="26029" cy="52540"/>
                        </a:xfrm>
                        <a:custGeom>
                          <a:avLst/>
                          <a:gdLst/>
                          <a:ahLst/>
                          <a:cxnLst/>
                          <a:rect l="0" t="0" r="0" b="0"/>
                          <a:pathLst>
                            <a:path w="26029" h="52540">
                              <a:moveTo>
                                <a:pt x="20472" y="0"/>
                              </a:moveTo>
                              <a:lnTo>
                                <a:pt x="26029" y="0"/>
                              </a:lnTo>
                              <a:lnTo>
                                <a:pt x="26029" y="12477"/>
                              </a:lnTo>
                              <a:lnTo>
                                <a:pt x="25946" y="12255"/>
                              </a:lnTo>
                              <a:lnTo>
                                <a:pt x="18860" y="31750"/>
                              </a:lnTo>
                              <a:lnTo>
                                <a:pt x="26029" y="31750"/>
                              </a:lnTo>
                              <a:lnTo>
                                <a:pt x="26029" y="40602"/>
                              </a:lnTo>
                              <a:lnTo>
                                <a:pt x="15596" y="40602"/>
                              </a:lnTo>
                              <a:lnTo>
                                <a:pt x="11252"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50" name="Shape 13750"/>
                      <wps:cNvSpPr/>
                      <wps:spPr>
                        <a:xfrm>
                          <a:off x="1551315"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51" name="Shape 13751"/>
                      <wps:cNvSpPr/>
                      <wps:spPr>
                        <a:xfrm>
                          <a:off x="1583751" y="1393448"/>
                          <a:ext cx="41681" cy="52540"/>
                        </a:xfrm>
                        <a:custGeom>
                          <a:avLst/>
                          <a:gdLst/>
                          <a:ahLst/>
                          <a:cxnLst/>
                          <a:rect l="0" t="0" r="0" b="0"/>
                          <a:pathLst>
                            <a:path w="41681" h="52540">
                              <a:moveTo>
                                <a:pt x="0" y="0"/>
                              </a:moveTo>
                              <a:lnTo>
                                <a:pt x="10325" y="0"/>
                              </a:lnTo>
                              <a:lnTo>
                                <a:pt x="31826" y="35077"/>
                              </a:lnTo>
                              <a:lnTo>
                                <a:pt x="31826" y="0"/>
                              </a:lnTo>
                              <a:lnTo>
                                <a:pt x="41681" y="0"/>
                              </a:lnTo>
                              <a:lnTo>
                                <a:pt x="41681" y="52540"/>
                              </a:lnTo>
                              <a:lnTo>
                                <a:pt x="31039"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52" name="Shape 13752"/>
                      <wps:cNvSpPr/>
                      <wps:spPr>
                        <a:xfrm>
                          <a:off x="1631305" y="1393452"/>
                          <a:ext cx="26029" cy="52540"/>
                        </a:xfrm>
                        <a:custGeom>
                          <a:avLst/>
                          <a:gdLst/>
                          <a:ahLst/>
                          <a:cxnLst/>
                          <a:rect l="0" t="0" r="0" b="0"/>
                          <a:pathLst>
                            <a:path w="26029" h="52540">
                              <a:moveTo>
                                <a:pt x="20472" y="0"/>
                              </a:moveTo>
                              <a:lnTo>
                                <a:pt x="26029" y="0"/>
                              </a:lnTo>
                              <a:lnTo>
                                <a:pt x="26029" y="12444"/>
                              </a:lnTo>
                              <a:lnTo>
                                <a:pt x="25959" y="12255"/>
                              </a:lnTo>
                              <a:lnTo>
                                <a:pt x="18860" y="31750"/>
                              </a:lnTo>
                              <a:lnTo>
                                <a:pt x="26029" y="31750"/>
                              </a:lnTo>
                              <a:lnTo>
                                <a:pt x="26029" y="40602"/>
                              </a:lnTo>
                              <a:lnTo>
                                <a:pt x="15596" y="40602"/>
                              </a:lnTo>
                              <a:lnTo>
                                <a:pt x="11265"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53" name="Shape 13753"/>
                      <wps:cNvSpPr/>
                      <wps:spPr>
                        <a:xfrm>
                          <a:off x="1657333"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54" name="Shape 13754"/>
                      <wps:cNvSpPr/>
                      <wps:spPr>
                        <a:xfrm>
                          <a:off x="464801" y="1505624"/>
                          <a:ext cx="26594" cy="41046"/>
                        </a:xfrm>
                        <a:custGeom>
                          <a:avLst/>
                          <a:gdLst/>
                          <a:ahLst/>
                          <a:cxnLst/>
                          <a:rect l="0" t="0" r="0" b="0"/>
                          <a:pathLst>
                            <a:path w="26594" h="41046">
                              <a:moveTo>
                                <a:pt x="0" y="0"/>
                              </a:moveTo>
                              <a:lnTo>
                                <a:pt x="7810" y="0"/>
                              </a:lnTo>
                              <a:lnTo>
                                <a:pt x="13627" y="32753"/>
                              </a:lnTo>
                              <a:lnTo>
                                <a:pt x="18885" y="0"/>
                              </a:lnTo>
                              <a:lnTo>
                                <a:pt x="26594" y="0"/>
                              </a:lnTo>
                              <a:lnTo>
                                <a:pt x="18377" y="41046"/>
                              </a:lnTo>
                              <a:lnTo>
                                <a:pt x="8801" y="41046"/>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55" name="Shape 13755"/>
                      <wps:cNvSpPr/>
                      <wps:spPr>
                        <a:xfrm>
                          <a:off x="495507" y="1515831"/>
                          <a:ext cx="6756" cy="30849"/>
                        </a:xfrm>
                        <a:custGeom>
                          <a:avLst/>
                          <a:gdLst/>
                          <a:ahLst/>
                          <a:cxnLst/>
                          <a:rect l="0" t="0" r="0" b="0"/>
                          <a:pathLst>
                            <a:path w="6756" h="30849">
                              <a:moveTo>
                                <a:pt x="0" y="0"/>
                              </a:moveTo>
                              <a:lnTo>
                                <a:pt x="6756" y="0"/>
                              </a:lnTo>
                              <a:lnTo>
                                <a:pt x="6756"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591" name="Shape 15591"/>
                      <wps:cNvSpPr/>
                      <wps:spPr>
                        <a:xfrm>
                          <a:off x="495507"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57" name="Shape 13757"/>
                      <wps:cNvSpPr/>
                      <wps:spPr>
                        <a:xfrm>
                          <a:off x="507968" y="1550052"/>
                          <a:ext cx="9601" cy="6985"/>
                        </a:xfrm>
                        <a:custGeom>
                          <a:avLst/>
                          <a:gdLst/>
                          <a:ahLst/>
                          <a:cxnLst/>
                          <a:rect l="0" t="0" r="0" b="0"/>
                          <a:pathLst>
                            <a:path w="9601" h="6985">
                              <a:moveTo>
                                <a:pt x="0" y="0"/>
                              </a:moveTo>
                              <a:lnTo>
                                <a:pt x="6731" y="0"/>
                              </a:lnTo>
                              <a:cubicBezTo>
                                <a:pt x="6782" y="609"/>
                                <a:pt x="7023" y="1079"/>
                                <a:pt x="7455" y="1422"/>
                              </a:cubicBezTo>
                              <a:cubicBezTo>
                                <a:pt x="7887" y="1753"/>
                                <a:pt x="8484" y="1930"/>
                                <a:pt x="9246" y="1930"/>
                              </a:cubicBezTo>
                              <a:lnTo>
                                <a:pt x="9601" y="1767"/>
                              </a:lnTo>
                              <a:lnTo>
                                <a:pt x="9601" y="6890"/>
                              </a:lnTo>
                              <a:lnTo>
                                <a:pt x="9042" y="6985"/>
                              </a:lnTo>
                              <a:cubicBezTo>
                                <a:pt x="6121" y="6985"/>
                                <a:pt x="3899" y="6388"/>
                                <a:pt x="2362" y="5207"/>
                              </a:cubicBezTo>
                              <a:cubicBezTo>
                                <a:pt x="813" y="4013"/>
                                <a:pt x="25" y="2286"/>
                                <a:pt x="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58" name="Shape 13758"/>
                      <wps:cNvSpPr/>
                      <wps:spPr>
                        <a:xfrm>
                          <a:off x="507321" y="1514999"/>
                          <a:ext cx="10249" cy="32499"/>
                        </a:xfrm>
                        <a:custGeom>
                          <a:avLst/>
                          <a:gdLst/>
                          <a:ahLst/>
                          <a:cxnLst/>
                          <a:rect l="0" t="0" r="0" b="0"/>
                          <a:pathLst>
                            <a:path w="10249" h="32499">
                              <a:moveTo>
                                <a:pt x="7760" y="0"/>
                              </a:moveTo>
                              <a:lnTo>
                                <a:pt x="10249" y="691"/>
                              </a:lnTo>
                              <a:lnTo>
                                <a:pt x="10249" y="6012"/>
                              </a:lnTo>
                              <a:lnTo>
                                <a:pt x="10046" y="5893"/>
                              </a:lnTo>
                              <a:cubicBezTo>
                                <a:pt x="8839" y="5893"/>
                                <a:pt x="8026" y="6515"/>
                                <a:pt x="7582" y="7747"/>
                              </a:cubicBezTo>
                              <a:cubicBezTo>
                                <a:pt x="7137" y="8979"/>
                                <a:pt x="6921" y="11989"/>
                                <a:pt x="6921" y="16764"/>
                              </a:cubicBezTo>
                              <a:cubicBezTo>
                                <a:pt x="6921" y="20955"/>
                                <a:pt x="7150" y="23609"/>
                                <a:pt x="7595" y="24752"/>
                              </a:cubicBezTo>
                              <a:cubicBezTo>
                                <a:pt x="8039" y="25895"/>
                                <a:pt x="8865" y="26480"/>
                                <a:pt x="10046" y="26480"/>
                              </a:cubicBezTo>
                              <a:lnTo>
                                <a:pt x="10249" y="26332"/>
                              </a:lnTo>
                              <a:lnTo>
                                <a:pt x="10249" y="31873"/>
                              </a:lnTo>
                              <a:lnTo>
                                <a:pt x="7810" y="32499"/>
                              </a:lnTo>
                              <a:cubicBezTo>
                                <a:pt x="4915" y="32499"/>
                                <a:pt x="2896" y="31344"/>
                                <a:pt x="1727" y="29045"/>
                              </a:cubicBezTo>
                              <a:cubicBezTo>
                                <a:pt x="584" y="26746"/>
                                <a:pt x="0" y="22428"/>
                                <a:pt x="0" y="16104"/>
                              </a:cubicBezTo>
                              <a:cubicBezTo>
                                <a:pt x="0" y="10096"/>
                                <a:pt x="597" y="5906"/>
                                <a:pt x="1765" y="3543"/>
                              </a:cubicBezTo>
                              <a:cubicBezTo>
                                <a:pt x="2934" y="1181"/>
                                <a:pt x="4928" y="0"/>
                                <a:pt x="776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59" name="Shape 13759"/>
                      <wps:cNvSpPr/>
                      <wps:spPr>
                        <a:xfrm>
                          <a:off x="517569" y="1515691"/>
                          <a:ext cx="9970" cy="41251"/>
                        </a:xfrm>
                        <a:custGeom>
                          <a:avLst/>
                          <a:gdLst/>
                          <a:ahLst/>
                          <a:cxnLst/>
                          <a:rect l="0" t="0" r="0" b="0"/>
                          <a:pathLst>
                            <a:path w="9970" h="41251">
                              <a:moveTo>
                                <a:pt x="0" y="0"/>
                              </a:moveTo>
                              <a:lnTo>
                                <a:pt x="1168" y="325"/>
                              </a:lnTo>
                              <a:cubicBezTo>
                                <a:pt x="2172" y="998"/>
                                <a:pt x="2946" y="2014"/>
                                <a:pt x="3505" y="3360"/>
                              </a:cubicBezTo>
                              <a:lnTo>
                                <a:pt x="3505" y="134"/>
                              </a:lnTo>
                              <a:lnTo>
                                <a:pt x="9970" y="134"/>
                              </a:lnTo>
                              <a:lnTo>
                                <a:pt x="9970" y="28531"/>
                              </a:lnTo>
                              <a:cubicBezTo>
                                <a:pt x="9970" y="31249"/>
                                <a:pt x="9843" y="33230"/>
                                <a:pt x="9601" y="34488"/>
                              </a:cubicBezTo>
                              <a:cubicBezTo>
                                <a:pt x="9347" y="35732"/>
                                <a:pt x="8928" y="36812"/>
                                <a:pt x="8344" y="37701"/>
                              </a:cubicBezTo>
                              <a:cubicBezTo>
                                <a:pt x="7582" y="38895"/>
                                <a:pt x="6439" y="39796"/>
                                <a:pt x="4915" y="40418"/>
                              </a:cubicBezTo>
                              <a:lnTo>
                                <a:pt x="0" y="41251"/>
                              </a:lnTo>
                              <a:lnTo>
                                <a:pt x="0" y="36127"/>
                              </a:lnTo>
                              <a:lnTo>
                                <a:pt x="2349" y="35047"/>
                              </a:lnTo>
                              <a:cubicBezTo>
                                <a:pt x="2870" y="34221"/>
                                <a:pt x="3124" y="32710"/>
                                <a:pt x="3124" y="30500"/>
                              </a:cubicBezTo>
                              <a:lnTo>
                                <a:pt x="3124" y="28366"/>
                              </a:lnTo>
                              <a:cubicBezTo>
                                <a:pt x="2553" y="29522"/>
                                <a:pt x="1803" y="30386"/>
                                <a:pt x="876" y="30957"/>
                              </a:cubicBezTo>
                              <a:lnTo>
                                <a:pt x="0" y="31182"/>
                              </a:lnTo>
                              <a:lnTo>
                                <a:pt x="0" y="25641"/>
                              </a:lnTo>
                              <a:lnTo>
                                <a:pt x="2578" y="23769"/>
                              </a:lnTo>
                              <a:cubicBezTo>
                                <a:pt x="3086" y="22423"/>
                                <a:pt x="3327" y="19032"/>
                                <a:pt x="3327" y="13571"/>
                              </a:cubicBezTo>
                              <a:cubicBezTo>
                                <a:pt x="3327" y="10167"/>
                                <a:pt x="3086" y="7906"/>
                                <a:pt x="2578" y="6827"/>
                              </a:cubicBezTo>
                              <a:lnTo>
                                <a:pt x="0" y="5320"/>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60" name="Shape 13760"/>
                      <wps:cNvSpPr/>
                      <wps:spPr>
                        <a:xfrm>
                          <a:off x="533404" y="1515831"/>
                          <a:ext cx="6756" cy="30849"/>
                        </a:xfrm>
                        <a:custGeom>
                          <a:avLst/>
                          <a:gdLst/>
                          <a:ahLst/>
                          <a:cxnLst/>
                          <a:rect l="0" t="0" r="0" b="0"/>
                          <a:pathLst>
                            <a:path w="6756" h="30849">
                              <a:moveTo>
                                <a:pt x="0" y="0"/>
                              </a:moveTo>
                              <a:lnTo>
                                <a:pt x="6756" y="0"/>
                              </a:lnTo>
                              <a:lnTo>
                                <a:pt x="6756"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592" name="Shape 15592"/>
                      <wps:cNvSpPr/>
                      <wps:spPr>
                        <a:xfrm>
                          <a:off x="533404"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593" name="Shape 15593"/>
                      <wps:cNvSpPr/>
                      <wps:spPr>
                        <a:xfrm>
                          <a:off x="546015" y="1505620"/>
                          <a:ext cx="9144" cy="41046"/>
                        </a:xfrm>
                        <a:custGeom>
                          <a:avLst/>
                          <a:gdLst/>
                          <a:ahLst/>
                          <a:cxnLst/>
                          <a:rect l="0" t="0" r="0" b="0"/>
                          <a:pathLst>
                            <a:path w="9144" h="41046">
                              <a:moveTo>
                                <a:pt x="0" y="0"/>
                              </a:moveTo>
                              <a:lnTo>
                                <a:pt x="9144" y="0"/>
                              </a:lnTo>
                              <a:lnTo>
                                <a:pt x="9144" y="41046"/>
                              </a:lnTo>
                              <a:lnTo>
                                <a:pt x="0" y="41046"/>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63" name="Shape 13763"/>
                      <wps:cNvSpPr/>
                      <wps:spPr>
                        <a:xfrm>
                          <a:off x="558028" y="1526462"/>
                          <a:ext cx="10325" cy="21035"/>
                        </a:xfrm>
                        <a:custGeom>
                          <a:avLst/>
                          <a:gdLst/>
                          <a:ahLst/>
                          <a:cxnLst/>
                          <a:rect l="0" t="0" r="0" b="0"/>
                          <a:pathLst>
                            <a:path w="10325" h="21035">
                              <a:moveTo>
                                <a:pt x="10325" y="0"/>
                              </a:moveTo>
                              <a:lnTo>
                                <a:pt x="10325" y="6346"/>
                              </a:lnTo>
                              <a:lnTo>
                                <a:pt x="8407" y="7687"/>
                              </a:lnTo>
                              <a:cubicBezTo>
                                <a:pt x="7493" y="8754"/>
                                <a:pt x="7049" y="10011"/>
                                <a:pt x="7049" y="11459"/>
                              </a:cubicBezTo>
                              <a:cubicBezTo>
                                <a:pt x="7049" y="12830"/>
                                <a:pt x="7290" y="13846"/>
                                <a:pt x="7772" y="14494"/>
                              </a:cubicBezTo>
                              <a:cubicBezTo>
                                <a:pt x="8255" y="15142"/>
                                <a:pt x="9017" y="15459"/>
                                <a:pt x="10046" y="15459"/>
                              </a:cubicBezTo>
                              <a:lnTo>
                                <a:pt x="10325" y="15290"/>
                              </a:lnTo>
                              <a:lnTo>
                                <a:pt x="10325" y="20236"/>
                              </a:lnTo>
                              <a:lnTo>
                                <a:pt x="7099" y="21035"/>
                              </a:lnTo>
                              <a:cubicBezTo>
                                <a:pt x="4864" y="21035"/>
                                <a:pt x="3124" y="20247"/>
                                <a:pt x="1867" y="18660"/>
                              </a:cubicBezTo>
                              <a:cubicBezTo>
                                <a:pt x="635" y="17085"/>
                                <a:pt x="0" y="14888"/>
                                <a:pt x="0" y="12081"/>
                              </a:cubicBezTo>
                              <a:cubicBezTo>
                                <a:pt x="0" y="9541"/>
                                <a:pt x="546" y="7509"/>
                                <a:pt x="1638" y="6010"/>
                              </a:cubicBezTo>
                              <a:cubicBezTo>
                                <a:pt x="2743" y="4512"/>
                                <a:pt x="4902" y="3001"/>
                                <a:pt x="8141" y="1489"/>
                              </a:cubicBezTo>
                              <a:cubicBezTo>
                                <a:pt x="8458" y="1337"/>
                                <a:pt x="8915" y="1121"/>
                                <a:pt x="9512" y="854"/>
                              </a:cubicBezTo>
                              <a:lnTo>
                                <a:pt x="10325"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64" name="Shape 13764"/>
                      <wps:cNvSpPr/>
                      <wps:spPr>
                        <a:xfrm>
                          <a:off x="558282" y="1515107"/>
                          <a:ext cx="10071" cy="9885"/>
                        </a:xfrm>
                        <a:custGeom>
                          <a:avLst/>
                          <a:gdLst/>
                          <a:ahLst/>
                          <a:cxnLst/>
                          <a:rect l="0" t="0" r="0" b="0"/>
                          <a:pathLst>
                            <a:path w="10071" h="9885">
                              <a:moveTo>
                                <a:pt x="10071" y="0"/>
                              </a:moveTo>
                              <a:lnTo>
                                <a:pt x="10071" y="5041"/>
                              </a:lnTo>
                              <a:lnTo>
                                <a:pt x="7493" y="6024"/>
                              </a:lnTo>
                              <a:cubicBezTo>
                                <a:pt x="6909" y="6723"/>
                                <a:pt x="6617" y="7802"/>
                                <a:pt x="6617" y="9276"/>
                              </a:cubicBezTo>
                              <a:lnTo>
                                <a:pt x="6617" y="9885"/>
                              </a:lnTo>
                              <a:lnTo>
                                <a:pt x="0" y="9885"/>
                              </a:lnTo>
                              <a:cubicBezTo>
                                <a:pt x="0" y="6418"/>
                                <a:pt x="813" y="3903"/>
                                <a:pt x="2426" y="2316"/>
                              </a:cubicBezTo>
                              <a:lnTo>
                                <a:pt x="10071"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65" name="Shape 13765"/>
                      <wps:cNvSpPr/>
                      <wps:spPr>
                        <a:xfrm>
                          <a:off x="568353" y="1515061"/>
                          <a:ext cx="10820" cy="31637"/>
                        </a:xfrm>
                        <a:custGeom>
                          <a:avLst/>
                          <a:gdLst/>
                          <a:ahLst/>
                          <a:cxnLst/>
                          <a:rect l="0" t="0" r="0" b="0"/>
                          <a:pathLst>
                            <a:path w="10820" h="31637">
                              <a:moveTo>
                                <a:pt x="152" y="0"/>
                              </a:moveTo>
                              <a:cubicBezTo>
                                <a:pt x="3721" y="0"/>
                                <a:pt x="6236" y="724"/>
                                <a:pt x="7671" y="2172"/>
                              </a:cubicBezTo>
                              <a:cubicBezTo>
                                <a:pt x="9119" y="3619"/>
                                <a:pt x="9830" y="6160"/>
                                <a:pt x="9830" y="9779"/>
                              </a:cubicBezTo>
                              <a:lnTo>
                                <a:pt x="9830" y="27178"/>
                              </a:lnTo>
                              <a:cubicBezTo>
                                <a:pt x="9830" y="28042"/>
                                <a:pt x="9906" y="28816"/>
                                <a:pt x="10058" y="29515"/>
                              </a:cubicBezTo>
                              <a:cubicBezTo>
                                <a:pt x="10211" y="30226"/>
                                <a:pt x="10477" y="30912"/>
                                <a:pt x="10820" y="31610"/>
                              </a:cubicBezTo>
                              <a:lnTo>
                                <a:pt x="4216" y="31610"/>
                              </a:lnTo>
                              <a:cubicBezTo>
                                <a:pt x="4064" y="31382"/>
                                <a:pt x="3937" y="31039"/>
                                <a:pt x="3823" y="30569"/>
                              </a:cubicBezTo>
                              <a:cubicBezTo>
                                <a:pt x="3708" y="30112"/>
                                <a:pt x="3594" y="29464"/>
                                <a:pt x="3480" y="28626"/>
                              </a:cubicBezTo>
                              <a:cubicBezTo>
                                <a:pt x="2769" y="29870"/>
                                <a:pt x="1854" y="30810"/>
                                <a:pt x="724" y="31458"/>
                              </a:cubicBezTo>
                              <a:lnTo>
                                <a:pt x="0" y="31637"/>
                              </a:lnTo>
                              <a:lnTo>
                                <a:pt x="0" y="26691"/>
                              </a:lnTo>
                              <a:lnTo>
                                <a:pt x="2388" y="25247"/>
                              </a:lnTo>
                              <a:cubicBezTo>
                                <a:pt x="2984" y="24155"/>
                                <a:pt x="3277" y="22530"/>
                                <a:pt x="3277" y="20358"/>
                              </a:cubicBezTo>
                              <a:lnTo>
                                <a:pt x="3277" y="15456"/>
                              </a:lnTo>
                              <a:lnTo>
                                <a:pt x="0" y="17747"/>
                              </a:lnTo>
                              <a:lnTo>
                                <a:pt x="0" y="11401"/>
                              </a:lnTo>
                              <a:lnTo>
                                <a:pt x="3175" y="8064"/>
                              </a:lnTo>
                              <a:cubicBezTo>
                                <a:pt x="3175" y="7099"/>
                                <a:pt x="2921" y="6350"/>
                                <a:pt x="2400" y="5817"/>
                              </a:cubicBezTo>
                              <a:cubicBezTo>
                                <a:pt x="1880" y="5296"/>
                                <a:pt x="1130" y="5029"/>
                                <a:pt x="152" y="5029"/>
                              </a:cubicBezTo>
                              <a:lnTo>
                                <a:pt x="0" y="5087"/>
                              </a:lnTo>
                              <a:lnTo>
                                <a:pt x="0" y="46"/>
                              </a:lnTo>
                              <a:lnTo>
                                <a:pt x="152"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66" name="Shape 13766"/>
                      <wps:cNvSpPr/>
                      <wps:spPr>
                        <a:xfrm>
                          <a:off x="583074" y="1514997"/>
                          <a:ext cx="10236" cy="32499"/>
                        </a:xfrm>
                        <a:custGeom>
                          <a:avLst/>
                          <a:gdLst/>
                          <a:ahLst/>
                          <a:cxnLst/>
                          <a:rect l="0" t="0" r="0" b="0"/>
                          <a:pathLst>
                            <a:path w="10236" h="32499">
                              <a:moveTo>
                                <a:pt x="7595" y="0"/>
                              </a:moveTo>
                              <a:lnTo>
                                <a:pt x="10236" y="651"/>
                              </a:lnTo>
                              <a:lnTo>
                                <a:pt x="10236" y="6143"/>
                              </a:lnTo>
                              <a:lnTo>
                                <a:pt x="10033" y="5994"/>
                              </a:lnTo>
                              <a:cubicBezTo>
                                <a:pt x="8852" y="5994"/>
                                <a:pt x="8026" y="6578"/>
                                <a:pt x="7582" y="7747"/>
                              </a:cubicBezTo>
                              <a:cubicBezTo>
                                <a:pt x="7137" y="8915"/>
                                <a:pt x="6909" y="11595"/>
                                <a:pt x="6909" y="15786"/>
                              </a:cubicBezTo>
                              <a:cubicBezTo>
                                <a:pt x="6909" y="20549"/>
                                <a:pt x="7125" y="23546"/>
                                <a:pt x="7569" y="24778"/>
                              </a:cubicBezTo>
                              <a:cubicBezTo>
                                <a:pt x="8014" y="25997"/>
                                <a:pt x="8826" y="26607"/>
                                <a:pt x="10033" y="26607"/>
                              </a:cubicBezTo>
                              <a:lnTo>
                                <a:pt x="10236" y="26487"/>
                              </a:lnTo>
                              <a:lnTo>
                                <a:pt x="10236" y="31799"/>
                              </a:lnTo>
                              <a:lnTo>
                                <a:pt x="7747" y="32499"/>
                              </a:lnTo>
                              <a:cubicBezTo>
                                <a:pt x="4915" y="32499"/>
                                <a:pt x="2921" y="31318"/>
                                <a:pt x="1753" y="28956"/>
                              </a:cubicBezTo>
                              <a:cubicBezTo>
                                <a:pt x="584" y="26594"/>
                                <a:pt x="0" y="22403"/>
                                <a:pt x="0" y="16396"/>
                              </a:cubicBezTo>
                              <a:cubicBezTo>
                                <a:pt x="0" y="10185"/>
                                <a:pt x="559" y="5893"/>
                                <a:pt x="1702" y="3543"/>
                              </a:cubicBezTo>
                              <a:cubicBezTo>
                                <a:pt x="2832" y="1181"/>
                                <a:pt x="4801" y="0"/>
                                <a:pt x="7595"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67" name="Shape 13767"/>
                      <wps:cNvSpPr/>
                      <wps:spPr>
                        <a:xfrm>
                          <a:off x="593310" y="1505624"/>
                          <a:ext cx="9969" cy="41172"/>
                        </a:xfrm>
                        <a:custGeom>
                          <a:avLst/>
                          <a:gdLst/>
                          <a:ahLst/>
                          <a:cxnLst/>
                          <a:rect l="0" t="0" r="0" b="0"/>
                          <a:pathLst>
                            <a:path w="9969" h="41172">
                              <a:moveTo>
                                <a:pt x="3124" y="0"/>
                              </a:moveTo>
                              <a:lnTo>
                                <a:pt x="9969" y="0"/>
                              </a:lnTo>
                              <a:lnTo>
                                <a:pt x="9969" y="41047"/>
                              </a:lnTo>
                              <a:lnTo>
                                <a:pt x="3505" y="41047"/>
                              </a:lnTo>
                              <a:lnTo>
                                <a:pt x="3505" y="37821"/>
                              </a:lnTo>
                              <a:cubicBezTo>
                                <a:pt x="2946" y="39154"/>
                                <a:pt x="2172" y="40157"/>
                                <a:pt x="1168" y="40843"/>
                              </a:cubicBezTo>
                              <a:lnTo>
                                <a:pt x="0" y="41172"/>
                              </a:lnTo>
                              <a:lnTo>
                                <a:pt x="0" y="35859"/>
                              </a:lnTo>
                              <a:lnTo>
                                <a:pt x="2578" y="34341"/>
                              </a:lnTo>
                              <a:cubicBezTo>
                                <a:pt x="3086" y="33249"/>
                                <a:pt x="3327" y="31001"/>
                                <a:pt x="3327" y="27610"/>
                              </a:cubicBezTo>
                              <a:cubicBezTo>
                                <a:pt x="3327" y="22162"/>
                                <a:pt x="3086" y="18758"/>
                                <a:pt x="2578" y="17399"/>
                              </a:cubicBezTo>
                              <a:lnTo>
                                <a:pt x="0" y="15516"/>
                              </a:lnTo>
                              <a:lnTo>
                                <a:pt x="0" y="10023"/>
                              </a:lnTo>
                              <a:lnTo>
                                <a:pt x="864" y="10236"/>
                              </a:lnTo>
                              <a:cubicBezTo>
                                <a:pt x="1816" y="10795"/>
                                <a:pt x="2565" y="11671"/>
                                <a:pt x="3124" y="12814"/>
                              </a:cubicBezTo>
                              <a:lnTo>
                                <a:pt x="3124"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68" name="Shape 13768"/>
                      <wps:cNvSpPr/>
                      <wps:spPr>
                        <a:xfrm>
                          <a:off x="608559" y="1526462"/>
                          <a:ext cx="10325" cy="21035"/>
                        </a:xfrm>
                        <a:custGeom>
                          <a:avLst/>
                          <a:gdLst/>
                          <a:ahLst/>
                          <a:cxnLst/>
                          <a:rect l="0" t="0" r="0" b="0"/>
                          <a:pathLst>
                            <a:path w="10325" h="21035">
                              <a:moveTo>
                                <a:pt x="10325" y="0"/>
                              </a:moveTo>
                              <a:lnTo>
                                <a:pt x="10325" y="6346"/>
                              </a:lnTo>
                              <a:lnTo>
                                <a:pt x="8407" y="7687"/>
                              </a:lnTo>
                              <a:cubicBezTo>
                                <a:pt x="7493" y="8754"/>
                                <a:pt x="7049" y="10011"/>
                                <a:pt x="7049" y="11459"/>
                              </a:cubicBezTo>
                              <a:cubicBezTo>
                                <a:pt x="7049" y="12830"/>
                                <a:pt x="7290" y="13846"/>
                                <a:pt x="7772" y="14494"/>
                              </a:cubicBezTo>
                              <a:cubicBezTo>
                                <a:pt x="8255" y="15142"/>
                                <a:pt x="9004" y="15459"/>
                                <a:pt x="10046" y="15459"/>
                              </a:cubicBezTo>
                              <a:lnTo>
                                <a:pt x="10325" y="15290"/>
                              </a:lnTo>
                              <a:lnTo>
                                <a:pt x="10325" y="20236"/>
                              </a:lnTo>
                              <a:lnTo>
                                <a:pt x="7099" y="21035"/>
                              </a:lnTo>
                              <a:cubicBezTo>
                                <a:pt x="4864" y="21035"/>
                                <a:pt x="3112" y="20247"/>
                                <a:pt x="1867" y="18660"/>
                              </a:cubicBezTo>
                              <a:cubicBezTo>
                                <a:pt x="622" y="17085"/>
                                <a:pt x="0" y="14888"/>
                                <a:pt x="0" y="12081"/>
                              </a:cubicBezTo>
                              <a:cubicBezTo>
                                <a:pt x="0" y="9541"/>
                                <a:pt x="546" y="7509"/>
                                <a:pt x="1638" y="6010"/>
                              </a:cubicBezTo>
                              <a:cubicBezTo>
                                <a:pt x="2730" y="4512"/>
                                <a:pt x="4902" y="3001"/>
                                <a:pt x="8141" y="1489"/>
                              </a:cubicBezTo>
                              <a:cubicBezTo>
                                <a:pt x="8458" y="1337"/>
                                <a:pt x="8915" y="1121"/>
                                <a:pt x="9512" y="854"/>
                              </a:cubicBezTo>
                              <a:lnTo>
                                <a:pt x="10325"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69" name="Shape 13769"/>
                      <wps:cNvSpPr/>
                      <wps:spPr>
                        <a:xfrm>
                          <a:off x="608813" y="1515107"/>
                          <a:ext cx="10071" cy="9885"/>
                        </a:xfrm>
                        <a:custGeom>
                          <a:avLst/>
                          <a:gdLst/>
                          <a:ahLst/>
                          <a:cxnLst/>
                          <a:rect l="0" t="0" r="0" b="0"/>
                          <a:pathLst>
                            <a:path w="10071" h="9885">
                              <a:moveTo>
                                <a:pt x="10071" y="0"/>
                              </a:moveTo>
                              <a:lnTo>
                                <a:pt x="10071" y="5041"/>
                              </a:lnTo>
                              <a:lnTo>
                                <a:pt x="7493" y="6024"/>
                              </a:lnTo>
                              <a:cubicBezTo>
                                <a:pt x="6909" y="6723"/>
                                <a:pt x="6617" y="7802"/>
                                <a:pt x="6617" y="9276"/>
                              </a:cubicBezTo>
                              <a:lnTo>
                                <a:pt x="6617" y="9885"/>
                              </a:lnTo>
                              <a:lnTo>
                                <a:pt x="0" y="9885"/>
                              </a:lnTo>
                              <a:cubicBezTo>
                                <a:pt x="0" y="6418"/>
                                <a:pt x="813" y="3903"/>
                                <a:pt x="2426" y="2316"/>
                              </a:cubicBezTo>
                              <a:lnTo>
                                <a:pt x="10071"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70" name="Shape 13770"/>
                      <wps:cNvSpPr/>
                      <wps:spPr>
                        <a:xfrm>
                          <a:off x="618884" y="1515061"/>
                          <a:ext cx="10820" cy="31637"/>
                        </a:xfrm>
                        <a:custGeom>
                          <a:avLst/>
                          <a:gdLst/>
                          <a:ahLst/>
                          <a:cxnLst/>
                          <a:rect l="0" t="0" r="0" b="0"/>
                          <a:pathLst>
                            <a:path w="10820" h="31637">
                              <a:moveTo>
                                <a:pt x="152" y="0"/>
                              </a:moveTo>
                              <a:cubicBezTo>
                                <a:pt x="3721" y="0"/>
                                <a:pt x="6236" y="724"/>
                                <a:pt x="7671" y="2172"/>
                              </a:cubicBezTo>
                              <a:cubicBezTo>
                                <a:pt x="9106" y="3619"/>
                                <a:pt x="9830" y="6160"/>
                                <a:pt x="9830" y="9779"/>
                              </a:cubicBezTo>
                              <a:lnTo>
                                <a:pt x="9830" y="27178"/>
                              </a:lnTo>
                              <a:cubicBezTo>
                                <a:pt x="9830" y="28042"/>
                                <a:pt x="9906" y="28816"/>
                                <a:pt x="10058" y="29515"/>
                              </a:cubicBezTo>
                              <a:cubicBezTo>
                                <a:pt x="10211" y="30226"/>
                                <a:pt x="10465" y="30912"/>
                                <a:pt x="10820" y="31610"/>
                              </a:cubicBezTo>
                              <a:lnTo>
                                <a:pt x="4216" y="31610"/>
                              </a:lnTo>
                              <a:cubicBezTo>
                                <a:pt x="4064" y="31382"/>
                                <a:pt x="3937" y="31039"/>
                                <a:pt x="3823" y="30569"/>
                              </a:cubicBezTo>
                              <a:cubicBezTo>
                                <a:pt x="3708" y="30112"/>
                                <a:pt x="3594" y="29464"/>
                                <a:pt x="3480" y="28626"/>
                              </a:cubicBezTo>
                              <a:cubicBezTo>
                                <a:pt x="2769" y="29870"/>
                                <a:pt x="1854" y="30810"/>
                                <a:pt x="724" y="31458"/>
                              </a:cubicBezTo>
                              <a:lnTo>
                                <a:pt x="0" y="31637"/>
                              </a:lnTo>
                              <a:lnTo>
                                <a:pt x="0" y="26691"/>
                              </a:lnTo>
                              <a:lnTo>
                                <a:pt x="2388" y="25247"/>
                              </a:lnTo>
                              <a:cubicBezTo>
                                <a:pt x="2985" y="24155"/>
                                <a:pt x="3277" y="22530"/>
                                <a:pt x="3277" y="20358"/>
                              </a:cubicBezTo>
                              <a:lnTo>
                                <a:pt x="3277" y="15456"/>
                              </a:lnTo>
                              <a:lnTo>
                                <a:pt x="0" y="17747"/>
                              </a:lnTo>
                              <a:lnTo>
                                <a:pt x="0" y="11401"/>
                              </a:lnTo>
                              <a:lnTo>
                                <a:pt x="3175" y="8064"/>
                              </a:lnTo>
                              <a:cubicBezTo>
                                <a:pt x="3175" y="7099"/>
                                <a:pt x="2921" y="6350"/>
                                <a:pt x="2400" y="5817"/>
                              </a:cubicBezTo>
                              <a:cubicBezTo>
                                <a:pt x="1880" y="5296"/>
                                <a:pt x="1130" y="5029"/>
                                <a:pt x="152" y="5029"/>
                              </a:cubicBezTo>
                              <a:lnTo>
                                <a:pt x="0" y="5087"/>
                              </a:lnTo>
                              <a:lnTo>
                                <a:pt x="0" y="46"/>
                              </a:lnTo>
                              <a:lnTo>
                                <a:pt x="152"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71" name="Shape 13771"/>
                      <wps:cNvSpPr/>
                      <wps:spPr>
                        <a:xfrm>
                          <a:off x="647805" y="1505624"/>
                          <a:ext cx="32690" cy="41046"/>
                        </a:xfrm>
                        <a:custGeom>
                          <a:avLst/>
                          <a:gdLst/>
                          <a:ahLst/>
                          <a:cxnLst/>
                          <a:rect l="0" t="0" r="0" b="0"/>
                          <a:pathLst>
                            <a:path w="32690" h="41046">
                              <a:moveTo>
                                <a:pt x="0" y="0"/>
                              </a:moveTo>
                              <a:lnTo>
                                <a:pt x="10985" y="0"/>
                              </a:lnTo>
                              <a:lnTo>
                                <a:pt x="16345" y="26568"/>
                              </a:lnTo>
                              <a:lnTo>
                                <a:pt x="21704" y="0"/>
                              </a:lnTo>
                              <a:lnTo>
                                <a:pt x="32690" y="0"/>
                              </a:lnTo>
                              <a:lnTo>
                                <a:pt x="32690" y="41046"/>
                              </a:lnTo>
                              <a:lnTo>
                                <a:pt x="25718" y="41046"/>
                              </a:lnTo>
                              <a:lnTo>
                                <a:pt x="25883" y="4635"/>
                              </a:lnTo>
                              <a:lnTo>
                                <a:pt x="18580" y="41046"/>
                              </a:lnTo>
                              <a:lnTo>
                                <a:pt x="14110" y="41046"/>
                              </a:lnTo>
                              <a:lnTo>
                                <a:pt x="6807" y="4635"/>
                              </a:lnTo>
                              <a:lnTo>
                                <a:pt x="6998" y="41046"/>
                              </a:lnTo>
                              <a:lnTo>
                                <a:pt x="0" y="41046"/>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72" name="Shape 13772"/>
                      <wps:cNvSpPr/>
                      <wps:spPr>
                        <a:xfrm>
                          <a:off x="686744" y="1515831"/>
                          <a:ext cx="6756" cy="30849"/>
                        </a:xfrm>
                        <a:custGeom>
                          <a:avLst/>
                          <a:gdLst/>
                          <a:ahLst/>
                          <a:cxnLst/>
                          <a:rect l="0" t="0" r="0" b="0"/>
                          <a:pathLst>
                            <a:path w="6756" h="30849">
                              <a:moveTo>
                                <a:pt x="0" y="0"/>
                              </a:moveTo>
                              <a:lnTo>
                                <a:pt x="6756" y="0"/>
                              </a:lnTo>
                              <a:lnTo>
                                <a:pt x="6756"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594" name="Shape 15594"/>
                      <wps:cNvSpPr/>
                      <wps:spPr>
                        <a:xfrm>
                          <a:off x="686744"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74" name="Shape 13774"/>
                      <wps:cNvSpPr/>
                      <wps:spPr>
                        <a:xfrm>
                          <a:off x="699405" y="1514997"/>
                          <a:ext cx="19418" cy="31674"/>
                        </a:xfrm>
                        <a:custGeom>
                          <a:avLst/>
                          <a:gdLst/>
                          <a:ahLst/>
                          <a:cxnLst/>
                          <a:rect l="0" t="0" r="0" b="0"/>
                          <a:pathLst>
                            <a:path w="19418" h="31674">
                              <a:moveTo>
                                <a:pt x="12814" y="0"/>
                              </a:moveTo>
                              <a:cubicBezTo>
                                <a:pt x="14948" y="0"/>
                                <a:pt x="16574" y="648"/>
                                <a:pt x="17716" y="1931"/>
                              </a:cubicBezTo>
                              <a:cubicBezTo>
                                <a:pt x="18847" y="3200"/>
                                <a:pt x="19418" y="5042"/>
                                <a:pt x="19418" y="7442"/>
                              </a:cubicBezTo>
                              <a:lnTo>
                                <a:pt x="19418" y="31674"/>
                              </a:lnTo>
                              <a:lnTo>
                                <a:pt x="12852" y="31674"/>
                              </a:lnTo>
                              <a:lnTo>
                                <a:pt x="12852" y="10986"/>
                              </a:lnTo>
                              <a:cubicBezTo>
                                <a:pt x="12852" y="9182"/>
                                <a:pt x="12637" y="7900"/>
                                <a:pt x="12192" y="7163"/>
                              </a:cubicBezTo>
                              <a:cubicBezTo>
                                <a:pt x="11760" y="6426"/>
                                <a:pt x="11024" y="6058"/>
                                <a:pt x="9982" y="6058"/>
                              </a:cubicBezTo>
                              <a:cubicBezTo>
                                <a:pt x="8852" y="6058"/>
                                <a:pt x="8039" y="6515"/>
                                <a:pt x="7544" y="7417"/>
                              </a:cubicBezTo>
                              <a:cubicBezTo>
                                <a:pt x="7049" y="8318"/>
                                <a:pt x="6807" y="9855"/>
                                <a:pt x="6807" y="12027"/>
                              </a:cubicBezTo>
                              <a:lnTo>
                                <a:pt x="6807" y="31674"/>
                              </a:lnTo>
                              <a:lnTo>
                                <a:pt x="0" y="31674"/>
                              </a:lnTo>
                              <a:lnTo>
                                <a:pt x="0" y="826"/>
                              </a:lnTo>
                              <a:lnTo>
                                <a:pt x="6655" y="826"/>
                              </a:lnTo>
                              <a:lnTo>
                                <a:pt x="6655" y="3950"/>
                              </a:lnTo>
                              <a:cubicBezTo>
                                <a:pt x="7366" y="2654"/>
                                <a:pt x="8242" y="1676"/>
                                <a:pt x="9271" y="1003"/>
                              </a:cubicBezTo>
                              <a:cubicBezTo>
                                <a:pt x="10312" y="343"/>
                                <a:pt x="11481" y="0"/>
                                <a:pt x="12814"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75" name="Shape 13775"/>
                      <wps:cNvSpPr/>
                      <wps:spPr>
                        <a:xfrm>
                          <a:off x="723808" y="1515026"/>
                          <a:ext cx="10243" cy="32471"/>
                        </a:xfrm>
                        <a:custGeom>
                          <a:avLst/>
                          <a:gdLst/>
                          <a:ahLst/>
                          <a:cxnLst/>
                          <a:rect l="0" t="0" r="0" b="0"/>
                          <a:pathLst>
                            <a:path w="10243" h="32471">
                              <a:moveTo>
                                <a:pt x="10243" y="0"/>
                              </a:moveTo>
                              <a:lnTo>
                                <a:pt x="10243" y="5435"/>
                              </a:lnTo>
                              <a:lnTo>
                                <a:pt x="10236" y="5432"/>
                              </a:lnTo>
                              <a:cubicBezTo>
                                <a:pt x="9030" y="5432"/>
                                <a:pt x="8179" y="5851"/>
                                <a:pt x="7671" y="6677"/>
                              </a:cubicBezTo>
                              <a:cubicBezTo>
                                <a:pt x="7163" y="7515"/>
                                <a:pt x="6909" y="8950"/>
                                <a:pt x="6909" y="11008"/>
                              </a:cubicBezTo>
                              <a:cubicBezTo>
                                <a:pt x="6947" y="11592"/>
                                <a:pt x="6960" y="12036"/>
                                <a:pt x="6960" y="12316"/>
                              </a:cubicBezTo>
                              <a:lnTo>
                                <a:pt x="10243" y="12316"/>
                              </a:lnTo>
                              <a:lnTo>
                                <a:pt x="10243" y="17218"/>
                              </a:lnTo>
                              <a:lnTo>
                                <a:pt x="7036" y="17218"/>
                              </a:lnTo>
                              <a:cubicBezTo>
                                <a:pt x="6998" y="17459"/>
                                <a:pt x="6985" y="17700"/>
                                <a:pt x="6972" y="17955"/>
                              </a:cubicBezTo>
                              <a:cubicBezTo>
                                <a:pt x="6960" y="18209"/>
                                <a:pt x="6960" y="18628"/>
                                <a:pt x="6960" y="19199"/>
                              </a:cubicBezTo>
                              <a:cubicBezTo>
                                <a:pt x="6960" y="22120"/>
                                <a:pt x="7214" y="24178"/>
                                <a:pt x="7734" y="25359"/>
                              </a:cubicBezTo>
                              <a:lnTo>
                                <a:pt x="10243" y="27031"/>
                              </a:lnTo>
                              <a:lnTo>
                                <a:pt x="10243" y="32469"/>
                              </a:lnTo>
                              <a:lnTo>
                                <a:pt x="10236" y="32471"/>
                              </a:lnTo>
                              <a:cubicBezTo>
                                <a:pt x="8407" y="32471"/>
                                <a:pt x="6871" y="32229"/>
                                <a:pt x="5639" y="31747"/>
                              </a:cubicBezTo>
                              <a:cubicBezTo>
                                <a:pt x="4407" y="31277"/>
                                <a:pt x="3391" y="30528"/>
                                <a:pt x="2591" y="29512"/>
                              </a:cubicBezTo>
                              <a:cubicBezTo>
                                <a:pt x="1638" y="28318"/>
                                <a:pt x="965" y="26819"/>
                                <a:pt x="584" y="25016"/>
                              </a:cubicBezTo>
                              <a:cubicBezTo>
                                <a:pt x="190" y="23187"/>
                                <a:pt x="0" y="19936"/>
                                <a:pt x="0" y="15224"/>
                              </a:cubicBezTo>
                              <a:cubicBezTo>
                                <a:pt x="0" y="11478"/>
                                <a:pt x="165" y="8798"/>
                                <a:pt x="508" y="7172"/>
                              </a:cubicBezTo>
                              <a:cubicBezTo>
                                <a:pt x="838" y="5559"/>
                                <a:pt x="1422" y="4239"/>
                                <a:pt x="2235" y="3197"/>
                              </a:cubicBezTo>
                              <a:cubicBezTo>
                                <a:pt x="3086" y="2130"/>
                                <a:pt x="4178" y="1330"/>
                                <a:pt x="5550" y="784"/>
                              </a:cubicBezTo>
                              <a:lnTo>
                                <a:pt x="10243"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76" name="Shape 13776"/>
                      <wps:cNvSpPr/>
                      <wps:spPr>
                        <a:xfrm>
                          <a:off x="734051" y="1536092"/>
                          <a:ext cx="10014" cy="11403"/>
                        </a:xfrm>
                        <a:custGeom>
                          <a:avLst/>
                          <a:gdLst/>
                          <a:ahLst/>
                          <a:cxnLst/>
                          <a:rect l="0" t="0" r="0" b="0"/>
                          <a:pathLst>
                            <a:path w="10014" h="11403">
                              <a:moveTo>
                                <a:pt x="3550" y="0"/>
                              </a:moveTo>
                              <a:lnTo>
                                <a:pt x="9963" y="0"/>
                              </a:lnTo>
                              <a:cubicBezTo>
                                <a:pt x="9963" y="140"/>
                                <a:pt x="9963" y="343"/>
                                <a:pt x="9989" y="610"/>
                              </a:cubicBezTo>
                              <a:cubicBezTo>
                                <a:pt x="10001" y="876"/>
                                <a:pt x="10014" y="1067"/>
                                <a:pt x="10014" y="1194"/>
                              </a:cubicBezTo>
                              <a:cubicBezTo>
                                <a:pt x="10014" y="4712"/>
                                <a:pt x="9214" y="7303"/>
                                <a:pt x="7614" y="8941"/>
                              </a:cubicBezTo>
                              <a:lnTo>
                                <a:pt x="0" y="11403"/>
                              </a:lnTo>
                              <a:lnTo>
                                <a:pt x="0" y="5965"/>
                              </a:lnTo>
                              <a:lnTo>
                                <a:pt x="121" y="6045"/>
                              </a:lnTo>
                              <a:cubicBezTo>
                                <a:pt x="1327" y="6045"/>
                                <a:pt x="2204" y="5575"/>
                                <a:pt x="2737" y="4623"/>
                              </a:cubicBezTo>
                              <a:cubicBezTo>
                                <a:pt x="3283" y="3670"/>
                                <a:pt x="3550" y="2121"/>
                                <a:pt x="355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77" name="Shape 13777"/>
                      <wps:cNvSpPr/>
                      <wps:spPr>
                        <a:xfrm>
                          <a:off x="734051" y="1514997"/>
                          <a:ext cx="10166" cy="17247"/>
                        </a:xfrm>
                        <a:custGeom>
                          <a:avLst/>
                          <a:gdLst/>
                          <a:ahLst/>
                          <a:cxnLst/>
                          <a:rect l="0" t="0" r="0" b="0"/>
                          <a:pathLst>
                            <a:path w="10166" h="17247">
                              <a:moveTo>
                                <a:pt x="172" y="0"/>
                              </a:moveTo>
                              <a:cubicBezTo>
                                <a:pt x="1987" y="0"/>
                                <a:pt x="3550" y="292"/>
                                <a:pt x="4858" y="876"/>
                              </a:cubicBezTo>
                              <a:cubicBezTo>
                                <a:pt x="6178" y="1448"/>
                                <a:pt x="7271" y="2324"/>
                                <a:pt x="8134" y="3492"/>
                              </a:cubicBezTo>
                              <a:cubicBezTo>
                                <a:pt x="8858" y="4534"/>
                                <a:pt x="9379" y="5817"/>
                                <a:pt x="9697" y="7379"/>
                              </a:cubicBezTo>
                              <a:cubicBezTo>
                                <a:pt x="10001" y="8928"/>
                                <a:pt x="10166" y="11443"/>
                                <a:pt x="10166" y="14910"/>
                              </a:cubicBezTo>
                              <a:lnTo>
                                <a:pt x="10166" y="17247"/>
                              </a:lnTo>
                              <a:lnTo>
                                <a:pt x="0" y="17247"/>
                              </a:lnTo>
                              <a:lnTo>
                                <a:pt x="0" y="12344"/>
                              </a:lnTo>
                              <a:lnTo>
                                <a:pt x="3334" y="12344"/>
                              </a:lnTo>
                              <a:lnTo>
                                <a:pt x="3334" y="11036"/>
                              </a:lnTo>
                              <a:cubicBezTo>
                                <a:pt x="3334" y="8928"/>
                                <a:pt x="3080" y="7468"/>
                                <a:pt x="2585" y="6667"/>
                              </a:cubicBezTo>
                              <a:lnTo>
                                <a:pt x="0" y="5464"/>
                              </a:lnTo>
                              <a:lnTo>
                                <a:pt x="0" y="29"/>
                              </a:lnTo>
                              <a:lnTo>
                                <a:pt x="172"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78" name="Shape 13778"/>
                      <wps:cNvSpPr/>
                      <wps:spPr>
                        <a:xfrm>
                          <a:off x="748589" y="1514997"/>
                          <a:ext cx="10243" cy="32499"/>
                        </a:xfrm>
                        <a:custGeom>
                          <a:avLst/>
                          <a:gdLst/>
                          <a:ahLst/>
                          <a:cxnLst/>
                          <a:rect l="0" t="0" r="0" b="0"/>
                          <a:pathLst>
                            <a:path w="10243" h="32499">
                              <a:moveTo>
                                <a:pt x="7595" y="0"/>
                              </a:moveTo>
                              <a:lnTo>
                                <a:pt x="10243" y="650"/>
                              </a:lnTo>
                              <a:lnTo>
                                <a:pt x="10243" y="6147"/>
                              </a:lnTo>
                              <a:lnTo>
                                <a:pt x="10033" y="5994"/>
                              </a:lnTo>
                              <a:cubicBezTo>
                                <a:pt x="8852" y="5994"/>
                                <a:pt x="8026" y="6578"/>
                                <a:pt x="7582" y="7747"/>
                              </a:cubicBezTo>
                              <a:cubicBezTo>
                                <a:pt x="7138" y="8915"/>
                                <a:pt x="6909" y="11595"/>
                                <a:pt x="6909" y="15786"/>
                              </a:cubicBezTo>
                              <a:cubicBezTo>
                                <a:pt x="6909" y="20549"/>
                                <a:pt x="7138" y="23546"/>
                                <a:pt x="7569" y="24778"/>
                              </a:cubicBezTo>
                              <a:cubicBezTo>
                                <a:pt x="8014" y="25997"/>
                                <a:pt x="8839" y="26607"/>
                                <a:pt x="10033" y="26607"/>
                              </a:cubicBezTo>
                              <a:lnTo>
                                <a:pt x="10243" y="26483"/>
                              </a:lnTo>
                              <a:lnTo>
                                <a:pt x="10243" y="31797"/>
                              </a:lnTo>
                              <a:lnTo>
                                <a:pt x="7747" y="32499"/>
                              </a:lnTo>
                              <a:cubicBezTo>
                                <a:pt x="4915" y="32499"/>
                                <a:pt x="2921" y="31318"/>
                                <a:pt x="1753" y="28956"/>
                              </a:cubicBezTo>
                              <a:cubicBezTo>
                                <a:pt x="584" y="26594"/>
                                <a:pt x="0" y="22403"/>
                                <a:pt x="0" y="16396"/>
                              </a:cubicBezTo>
                              <a:cubicBezTo>
                                <a:pt x="0" y="10185"/>
                                <a:pt x="559" y="5893"/>
                                <a:pt x="1702" y="3543"/>
                              </a:cubicBezTo>
                              <a:cubicBezTo>
                                <a:pt x="2832" y="1181"/>
                                <a:pt x="4801" y="0"/>
                                <a:pt x="7595"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79" name="Shape 13779"/>
                      <wps:cNvSpPr/>
                      <wps:spPr>
                        <a:xfrm>
                          <a:off x="758831" y="1505624"/>
                          <a:ext cx="9963" cy="41170"/>
                        </a:xfrm>
                        <a:custGeom>
                          <a:avLst/>
                          <a:gdLst/>
                          <a:ahLst/>
                          <a:cxnLst/>
                          <a:rect l="0" t="0" r="0" b="0"/>
                          <a:pathLst>
                            <a:path w="9963" h="41170">
                              <a:moveTo>
                                <a:pt x="3131" y="0"/>
                              </a:moveTo>
                              <a:lnTo>
                                <a:pt x="9963" y="0"/>
                              </a:lnTo>
                              <a:lnTo>
                                <a:pt x="9963" y="41047"/>
                              </a:lnTo>
                              <a:lnTo>
                                <a:pt x="3512" y="41047"/>
                              </a:lnTo>
                              <a:lnTo>
                                <a:pt x="3512" y="37821"/>
                              </a:lnTo>
                              <a:cubicBezTo>
                                <a:pt x="2953" y="39154"/>
                                <a:pt x="2165" y="40157"/>
                                <a:pt x="1162" y="40843"/>
                              </a:cubicBezTo>
                              <a:lnTo>
                                <a:pt x="0" y="41170"/>
                              </a:lnTo>
                              <a:lnTo>
                                <a:pt x="0" y="35856"/>
                              </a:lnTo>
                              <a:lnTo>
                                <a:pt x="2572" y="34341"/>
                              </a:lnTo>
                              <a:cubicBezTo>
                                <a:pt x="3080" y="33249"/>
                                <a:pt x="3334" y="31001"/>
                                <a:pt x="3334" y="27610"/>
                              </a:cubicBezTo>
                              <a:cubicBezTo>
                                <a:pt x="3334" y="22162"/>
                                <a:pt x="3080" y="18758"/>
                                <a:pt x="2572" y="17399"/>
                              </a:cubicBezTo>
                              <a:lnTo>
                                <a:pt x="0" y="15520"/>
                              </a:lnTo>
                              <a:lnTo>
                                <a:pt x="0" y="10023"/>
                              </a:lnTo>
                              <a:lnTo>
                                <a:pt x="870" y="10236"/>
                              </a:lnTo>
                              <a:cubicBezTo>
                                <a:pt x="1810" y="10795"/>
                                <a:pt x="2572" y="11671"/>
                                <a:pt x="3131" y="12814"/>
                              </a:cubicBezTo>
                              <a:lnTo>
                                <a:pt x="3131"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80" name="Shape 13780"/>
                      <wps:cNvSpPr/>
                      <wps:spPr>
                        <a:xfrm>
                          <a:off x="774614" y="1515827"/>
                          <a:ext cx="19418" cy="31674"/>
                        </a:xfrm>
                        <a:custGeom>
                          <a:avLst/>
                          <a:gdLst/>
                          <a:ahLst/>
                          <a:cxnLst/>
                          <a:rect l="0" t="0" r="0" b="0"/>
                          <a:pathLst>
                            <a:path w="19418" h="31674">
                              <a:moveTo>
                                <a:pt x="0" y="0"/>
                              </a:moveTo>
                              <a:lnTo>
                                <a:pt x="6553" y="0"/>
                              </a:lnTo>
                              <a:lnTo>
                                <a:pt x="6553" y="20155"/>
                              </a:lnTo>
                              <a:cubicBezTo>
                                <a:pt x="6553" y="22200"/>
                                <a:pt x="6782" y="23609"/>
                                <a:pt x="7214" y="24384"/>
                              </a:cubicBezTo>
                              <a:cubicBezTo>
                                <a:pt x="7658" y="25146"/>
                                <a:pt x="8407" y="25540"/>
                                <a:pt x="9449" y="25540"/>
                              </a:cubicBezTo>
                              <a:cubicBezTo>
                                <a:pt x="10605" y="25540"/>
                                <a:pt x="11417" y="25121"/>
                                <a:pt x="11887" y="24257"/>
                              </a:cubicBezTo>
                              <a:cubicBezTo>
                                <a:pt x="12344" y="23406"/>
                                <a:pt x="12586" y="21895"/>
                                <a:pt x="12586" y="19698"/>
                              </a:cubicBezTo>
                              <a:lnTo>
                                <a:pt x="12586" y="0"/>
                              </a:lnTo>
                              <a:lnTo>
                                <a:pt x="19418" y="0"/>
                              </a:lnTo>
                              <a:lnTo>
                                <a:pt x="19418" y="30848"/>
                              </a:lnTo>
                              <a:lnTo>
                                <a:pt x="12738" y="30848"/>
                              </a:lnTo>
                              <a:lnTo>
                                <a:pt x="12738" y="27788"/>
                              </a:lnTo>
                              <a:cubicBezTo>
                                <a:pt x="12040" y="29058"/>
                                <a:pt x="11176" y="30023"/>
                                <a:pt x="10135" y="30683"/>
                              </a:cubicBezTo>
                              <a:cubicBezTo>
                                <a:pt x="9093" y="31344"/>
                                <a:pt x="7900" y="31674"/>
                                <a:pt x="6553" y="31674"/>
                              </a:cubicBezTo>
                              <a:cubicBezTo>
                                <a:pt x="4420" y="31674"/>
                                <a:pt x="2794" y="31039"/>
                                <a:pt x="1676" y="29769"/>
                              </a:cubicBezTo>
                              <a:cubicBezTo>
                                <a:pt x="559" y="28499"/>
                                <a:pt x="0" y="26657"/>
                                <a:pt x="0" y="24232"/>
                              </a:cubicBez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81" name="Shape 13781"/>
                      <wps:cNvSpPr/>
                      <wps:spPr>
                        <a:xfrm>
                          <a:off x="799015" y="1514996"/>
                          <a:ext cx="19469" cy="32499"/>
                        </a:xfrm>
                        <a:custGeom>
                          <a:avLst/>
                          <a:gdLst/>
                          <a:ahLst/>
                          <a:cxnLst/>
                          <a:rect l="0" t="0" r="0" b="0"/>
                          <a:pathLst>
                            <a:path w="19469" h="32499">
                              <a:moveTo>
                                <a:pt x="9932" y="0"/>
                              </a:moveTo>
                              <a:cubicBezTo>
                                <a:pt x="13170" y="0"/>
                                <a:pt x="15558" y="851"/>
                                <a:pt x="17107" y="2540"/>
                              </a:cubicBezTo>
                              <a:cubicBezTo>
                                <a:pt x="18644" y="4229"/>
                                <a:pt x="19418" y="6845"/>
                                <a:pt x="19418" y="10376"/>
                              </a:cubicBezTo>
                              <a:lnTo>
                                <a:pt x="19418" y="11468"/>
                              </a:lnTo>
                              <a:lnTo>
                                <a:pt x="12916" y="11468"/>
                              </a:lnTo>
                              <a:lnTo>
                                <a:pt x="12916" y="10782"/>
                              </a:lnTo>
                              <a:cubicBezTo>
                                <a:pt x="12916" y="8915"/>
                                <a:pt x="12687" y="7569"/>
                                <a:pt x="12230" y="6756"/>
                              </a:cubicBezTo>
                              <a:cubicBezTo>
                                <a:pt x="11773" y="5931"/>
                                <a:pt x="11024" y="5524"/>
                                <a:pt x="9995" y="5524"/>
                              </a:cubicBezTo>
                              <a:cubicBezTo>
                                <a:pt x="8941" y="5524"/>
                                <a:pt x="8179" y="5931"/>
                                <a:pt x="7709" y="6718"/>
                              </a:cubicBezTo>
                              <a:cubicBezTo>
                                <a:pt x="7252" y="7518"/>
                                <a:pt x="7010" y="8852"/>
                                <a:pt x="7010" y="10719"/>
                              </a:cubicBezTo>
                              <a:lnTo>
                                <a:pt x="7010" y="21361"/>
                              </a:lnTo>
                              <a:cubicBezTo>
                                <a:pt x="7010" y="23470"/>
                                <a:pt x="7239" y="24955"/>
                                <a:pt x="7671" y="25781"/>
                              </a:cubicBezTo>
                              <a:cubicBezTo>
                                <a:pt x="8115" y="26619"/>
                                <a:pt x="8865" y="27038"/>
                                <a:pt x="9932" y="27038"/>
                              </a:cubicBezTo>
                              <a:cubicBezTo>
                                <a:pt x="11087" y="27038"/>
                                <a:pt x="11887" y="26556"/>
                                <a:pt x="12344" y="25603"/>
                              </a:cubicBezTo>
                              <a:cubicBezTo>
                                <a:pt x="12789" y="24638"/>
                                <a:pt x="13018" y="22847"/>
                                <a:pt x="13018" y="20218"/>
                              </a:cubicBezTo>
                              <a:lnTo>
                                <a:pt x="13018" y="19545"/>
                              </a:lnTo>
                              <a:lnTo>
                                <a:pt x="19418" y="19571"/>
                              </a:lnTo>
                              <a:cubicBezTo>
                                <a:pt x="19431" y="19787"/>
                                <a:pt x="19444" y="20015"/>
                                <a:pt x="19457" y="20257"/>
                              </a:cubicBezTo>
                              <a:cubicBezTo>
                                <a:pt x="19469" y="20498"/>
                                <a:pt x="19469" y="20841"/>
                                <a:pt x="19469" y="21311"/>
                              </a:cubicBezTo>
                              <a:cubicBezTo>
                                <a:pt x="19469" y="25121"/>
                                <a:pt x="18694" y="27953"/>
                                <a:pt x="17145" y="29769"/>
                              </a:cubicBezTo>
                              <a:cubicBezTo>
                                <a:pt x="15596" y="31585"/>
                                <a:pt x="13195" y="32499"/>
                                <a:pt x="9932" y="32499"/>
                              </a:cubicBezTo>
                              <a:cubicBezTo>
                                <a:pt x="6236" y="32499"/>
                                <a:pt x="3658" y="31356"/>
                                <a:pt x="2197" y="29070"/>
                              </a:cubicBezTo>
                              <a:cubicBezTo>
                                <a:pt x="737" y="26772"/>
                                <a:pt x="0" y="22504"/>
                                <a:pt x="0" y="16269"/>
                              </a:cubicBezTo>
                              <a:cubicBezTo>
                                <a:pt x="0" y="10046"/>
                                <a:pt x="737" y="5791"/>
                                <a:pt x="2197" y="3467"/>
                              </a:cubicBezTo>
                              <a:cubicBezTo>
                                <a:pt x="3658" y="1156"/>
                                <a:pt x="6236" y="0"/>
                                <a:pt x="9932"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82" name="Shape 13782"/>
                      <wps:cNvSpPr/>
                      <wps:spPr>
                        <a:xfrm>
                          <a:off x="822902" y="1526462"/>
                          <a:ext cx="10325" cy="21035"/>
                        </a:xfrm>
                        <a:custGeom>
                          <a:avLst/>
                          <a:gdLst/>
                          <a:ahLst/>
                          <a:cxnLst/>
                          <a:rect l="0" t="0" r="0" b="0"/>
                          <a:pathLst>
                            <a:path w="10325" h="21035">
                              <a:moveTo>
                                <a:pt x="10325" y="0"/>
                              </a:moveTo>
                              <a:lnTo>
                                <a:pt x="10325" y="6346"/>
                              </a:lnTo>
                              <a:lnTo>
                                <a:pt x="8407" y="7687"/>
                              </a:lnTo>
                              <a:cubicBezTo>
                                <a:pt x="7493" y="8754"/>
                                <a:pt x="7048" y="10011"/>
                                <a:pt x="7048" y="11459"/>
                              </a:cubicBezTo>
                              <a:cubicBezTo>
                                <a:pt x="7048" y="12830"/>
                                <a:pt x="7290" y="13846"/>
                                <a:pt x="7772" y="14494"/>
                              </a:cubicBezTo>
                              <a:cubicBezTo>
                                <a:pt x="8255" y="15142"/>
                                <a:pt x="9004" y="15459"/>
                                <a:pt x="10046" y="15459"/>
                              </a:cubicBezTo>
                              <a:lnTo>
                                <a:pt x="10325" y="15290"/>
                              </a:lnTo>
                              <a:lnTo>
                                <a:pt x="10325" y="20236"/>
                              </a:lnTo>
                              <a:lnTo>
                                <a:pt x="7099" y="21035"/>
                              </a:lnTo>
                              <a:cubicBezTo>
                                <a:pt x="4864" y="21035"/>
                                <a:pt x="3111" y="20247"/>
                                <a:pt x="1867" y="18660"/>
                              </a:cubicBezTo>
                              <a:cubicBezTo>
                                <a:pt x="622" y="17085"/>
                                <a:pt x="0" y="14888"/>
                                <a:pt x="0" y="12081"/>
                              </a:cubicBezTo>
                              <a:cubicBezTo>
                                <a:pt x="0" y="9541"/>
                                <a:pt x="546" y="7509"/>
                                <a:pt x="1638" y="6010"/>
                              </a:cubicBezTo>
                              <a:cubicBezTo>
                                <a:pt x="2730" y="4512"/>
                                <a:pt x="4902" y="3001"/>
                                <a:pt x="8141" y="1489"/>
                              </a:cubicBezTo>
                              <a:cubicBezTo>
                                <a:pt x="8458" y="1337"/>
                                <a:pt x="8915" y="1121"/>
                                <a:pt x="9512" y="854"/>
                              </a:cubicBezTo>
                              <a:lnTo>
                                <a:pt x="10325"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83" name="Shape 13783"/>
                      <wps:cNvSpPr/>
                      <wps:spPr>
                        <a:xfrm>
                          <a:off x="823156" y="1515107"/>
                          <a:ext cx="10071" cy="9885"/>
                        </a:xfrm>
                        <a:custGeom>
                          <a:avLst/>
                          <a:gdLst/>
                          <a:ahLst/>
                          <a:cxnLst/>
                          <a:rect l="0" t="0" r="0" b="0"/>
                          <a:pathLst>
                            <a:path w="10071" h="9885">
                              <a:moveTo>
                                <a:pt x="10071" y="0"/>
                              </a:moveTo>
                              <a:lnTo>
                                <a:pt x="10071" y="5041"/>
                              </a:lnTo>
                              <a:lnTo>
                                <a:pt x="7493" y="6024"/>
                              </a:lnTo>
                              <a:cubicBezTo>
                                <a:pt x="6909" y="6723"/>
                                <a:pt x="6617" y="7802"/>
                                <a:pt x="6617" y="9276"/>
                              </a:cubicBezTo>
                              <a:lnTo>
                                <a:pt x="6617" y="9885"/>
                              </a:lnTo>
                              <a:lnTo>
                                <a:pt x="0" y="9885"/>
                              </a:lnTo>
                              <a:cubicBezTo>
                                <a:pt x="0" y="6418"/>
                                <a:pt x="813" y="3903"/>
                                <a:pt x="2426" y="2316"/>
                              </a:cubicBezTo>
                              <a:lnTo>
                                <a:pt x="10071"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84" name="Shape 13784"/>
                      <wps:cNvSpPr/>
                      <wps:spPr>
                        <a:xfrm>
                          <a:off x="833227" y="1515061"/>
                          <a:ext cx="10820" cy="31637"/>
                        </a:xfrm>
                        <a:custGeom>
                          <a:avLst/>
                          <a:gdLst/>
                          <a:ahLst/>
                          <a:cxnLst/>
                          <a:rect l="0" t="0" r="0" b="0"/>
                          <a:pathLst>
                            <a:path w="10820" h="31637">
                              <a:moveTo>
                                <a:pt x="153" y="0"/>
                              </a:moveTo>
                              <a:cubicBezTo>
                                <a:pt x="3721" y="0"/>
                                <a:pt x="6236" y="724"/>
                                <a:pt x="7671" y="2172"/>
                              </a:cubicBezTo>
                              <a:cubicBezTo>
                                <a:pt x="9106" y="3619"/>
                                <a:pt x="9830" y="6160"/>
                                <a:pt x="9830" y="9779"/>
                              </a:cubicBezTo>
                              <a:lnTo>
                                <a:pt x="9830" y="27178"/>
                              </a:lnTo>
                              <a:cubicBezTo>
                                <a:pt x="9830" y="28042"/>
                                <a:pt x="9906" y="28816"/>
                                <a:pt x="10058" y="29515"/>
                              </a:cubicBezTo>
                              <a:cubicBezTo>
                                <a:pt x="10211" y="30226"/>
                                <a:pt x="10465" y="30912"/>
                                <a:pt x="10820" y="31610"/>
                              </a:cubicBezTo>
                              <a:lnTo>
                                <a:pt x="4217" y="31610"/>
                              </a:lnTo>
                              <a:cubicBezTo>
                                <a:pt x="4064" y="31382"/>
                                <a:pt x="3937" y="31039"/>
                                <a:pt x="3823" y="30569"/>
                              </a:cubicBezTo>
                              <a:cubicBezTo>
                                <a:pt x="3708" y="30112"/>
                                <a:pt x="3594" y="29464"/>
                                <a:pt x="3480" y="28626"/>
                              </a:cubicBezTo>
                              <a:cubicBezTo>
                                <a:pt x="2769" y="29870"/>
                                <a:pt x="1854" y="30810"/>
                                <a:pt x="724" y="31458"/>
                              </a:cubicBezTo>
                              <a:lnTo>
                                <a:pt x="0" y="31637"/>
                              </a:lnTo>
                              <a:lnTo>
                                <a:pt x="0" y="26692"/>
                              </a:lnTo>
                              <a:lnTo>
                                <a:pt x="2388" y="25247"/>
                              </a:lnTo>
                              <a:cubicBezTo>
                                <a:pt x="2985" y="24155"/>
                                <a:pt x="3277" y="22530"/>
                                <a:pt x="3277" y="20358"/>
                              </a:cubicBezTo>
                              <a:lnTo>
                                <a:pt x="3277" y="15456"/>
                              </a:lnTo>
                              <a:lnTo>
                                <a:pt x="0" y="17747"/>
                              </a:lnTo>
                              <a:lnTo>
                                <a:pt x="0" y="11401"/>
                              </a:lnTo>
                              <a:lnTo>
                                <a:pt x="3175" y="8064"/>
                              </a:lnTo>
                              <a:cubicBezTo>
                                <a:pt x="3175" y="7099"/>
                                <a:pt x="2908" y="6350"/>
                                <a:pt x="2400" y="5817"/>
                              </a:cubicBezTo>
                              <a:cubicBezTo>
                                <a:pt x="1880" y="5296"/>
                                <a:pt x="1130" y="5029"/>
                                <a:pt x="153" y="5029"/>
                              </a:cubicBezTo>
                              <a:lnTo>
                                <a:pt x="0" y="5087"/>
                              </a:lnTo>
                              <a:lnTo>
                                <a:pt x="0" y="46"/>
                              </a:lnTo>
                              <a:lnTo>
                                <a:pt x="153"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85" name="Shape 13785"/>
                      <wps:cNvSpPr/>
                      <wps:spPr>
                        <a:xfrm>
                          <a:off x="847893" y="1514996"/>
                          <a:ext cx="19469" cy="32499"/>
                        </a:xfrm>
                        <a:custGeom>
                          <a:avLst/>
                          <a:gdLst/>
                          <a:ahLst/>
                          <a:cxnLst/>
                          <a:rect l="0" t="0" r="0" b="0"/>
                          <a:pathLst>
                            <a:path w="19469" h="32499">
                              <a:moveTo>
                                <a:pt x="9932" y="0"/>
                              </a:moveTo>
                              <a:cubicBezTo>
                                <a:pt x="13170" y="0"/>
                                <a:pt x="15558" y="851"/>
                                <a:pt x="17107" y="2540"/>
                              </a:cubicBezTo>
                              <a:cubicBezTo>
                                <a:pt x="18644" y="4229"/>
                                <a:pt x="19418" y="6845"/>
                                <a:pt x="19418" y="10376"/>
                              </a:cubicBezTo>
                              <a:lnTo>
                                <a:pt x="19418" y="11468"/>
                              </a:lnTo>
                              <a:lnTo>
                                <a:pt x="12916" y="11468"/>
                              </a:lnTo>
                              <a:lnTo>
                                <a:pt x="12916" y="10782"/>
                              </a:lnTo>
                              <a:cubicBezTo>
                                <a:pt x="12916" y="8915"/>
                                <a:pt x="12675" y="7569"/>
                                <a:pt x="12217" y="6756"/>
                              </a:cubicBezTo>
                              <a:cubicBezTo>
                                <a:pt x="11760" y="5931"/>
                                <a:pt x="11024" y="5524"/>
                                <a:pt x="9982" y="5524"/>
                              </a:cubicBezTo>
                              <a:cubicBezTo>
                                <a:pt x="8941" y="5524"/>
                                <a:pt x="8179" y="5931"/>
                                <a:pt x="7709" y="6718"/>
                              </a:cubicBezTo>
                              <a:cubicBezTo>
                                <a:pt x="7252" y="7518"/>
                                <a:pt x="7010" y="8852"/>
                                <a:pt x="7010" y="10719"/>
                              </a:cubicBezTo>
                              <a:lnTo>
                                <a:pt x="7010" y="21361"/>
                              </a:lnTo>
                              <a:cubicBezTo>
                                <a:pt x="7010" y="23470"/>
                                <a:pt x="7239" y="24955"/>
                                <a:pt x="7671" y="25781"/>
                              </a:cubicBezTo>
                              <a:cubicBezTo>
                                <a:pt x="8115" y="26619"/>
                                <a:pt x="8865" y="27038"/>
                                <a:pt x="9932" y="27038"/>
                              </a:cubicBezTo>
                              <a:cubicBezTo>
                                <a:pt x="11087" y="27038"/>
                                <a:pt x="11887" y="26556"/>
                                <a:pt x="12332" y="25603"/>
                              </a:cubicBezTo>
                              <a:cubicBezTo>
                                <a:pt x="12789" y="24638"/>
                                <a:pt x="13018" y="22847"/>
                                <a:pt x="13018" y="20218"/>
                              </a:cubicBezTo>
                              <a:lnTo>
                                <a:pt x="13018" y="19545"/>
                              </a:lnTo>
                              <a:lnTo>
                                <a:pt x="19418" y="19571"/>
                              </a:lnTo>
                              <a:cubicBezTo>
                                <a:pt x="19431" y="19787"/>
                                <a:pt x="19444" y="20015"/>
                                <a:pt x="19457" y="20257"/>
                              </a:cubicBezTo>
                              <a:cubicBezTo>
                                <a:pt x="19457" y="20498"/>
                                <a:pt x="19469" y="20841"/>
                                <a:pt x="19469" y="21311"/>
                              </a:cubicBezTo>
                              <a:cubicBezTo>
                                <a:pt x="19469" y="25121"/>
                                <a:pt x="18694" y="27953"/>
                                <a:pt x="17145" y="29769"/>
                              </a:cubicBezTo>
                              <a:cubicBezTo>
                                <a:pt x="15596" y="31585"/>
                                <a:pt x="13183" y="32499"/>
                                <a:pt x="9932" y="32499"/>
                              </a:cubicBezTo>
                              <a:cubicBezTo>
                                <a:pt x="6236" y="32499"/>
                                <a:pt x="3658" y="31356"/>
                                <a:pt x="2197" y="29070"/>
                              </a:cubicBezTo>
                              <a:cubicBezTo>
                                <a:pt x="737" y="26772"/>
                                <a:pt x="0" y="22504"/>
                                <a:pt x="0" y="16269"/>
                              </a:cubicBezTo>
                              <a:cubicBezTo>
                                <a:pt x="0" y="10046"/>
                                <a:pt x="737" y="5791"/>
                                <a:pt x="2197" y="3467"/>
                              </a:cubicBezTo>
                              <a:cubicBezTo>
                                <a:pt x="3658" y="1156"/>
                                <a:pt x="6236" y="0"/>
                                <a:pt x="9932"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86" name="Shape 13786"/>
                      <wps:cNvSpPr/>
                      <wps:spPr>
                        <a:xfrm>
                          <a:off x="872367" y="1515831"/>
                          <a:ext cx="6756" cy="30849"/>
                        </a:xfrm>
                        <a:custGeom>
                          <a:avLst/>
                          <a:gdLst/>
                          <a:ahLst/>
                          <a:cxnLst/>
                          <a:rect l="0" t="0" r="0" b="0"/>
                          <a:pathLst>
                            <a:path w="6756" h="30849">
                              <a:moveTo>
                                <a:pt x="0" y="0"/>
                              </a:moveTo>
                              <a:lnTo>
                                <a:pt x="6756" y="0"/>
                              </a:lnTo>
                              <a:lnTo>
                                <a:pt x="6756"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595" name="Shape 15595"/>
                      <wps:cNvSpPr/>
                      <wps:spPr>
                        <a:xfrm>
                          <a:off x="872367"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88" name="Shape 13788"/>
                      <wps:cNvSpPr/>
                      <wps:spPr>
                        <a:xfrm>
                          <a:off x="884136" y="1515006"/>
                          <a:ext cx="10351" cy="32487"/>
                        </a:xfrm>
                        <a:custGeom>
                          <a:avLst/>
                          <a:gdLst/>
                          <a:ahLst/>
                          <a:cxnLst/>
                          <a:rect l="0" t="0" r="0" b="0"/>
                          <a:pathLst>
                            <a:path w="10351" h="32487">
                              <a:moveTo>
                                <a:pt x="10338" y="0"/>
                              </a:moveTo>
                              <a:lnTo>
                                <a:pt x="10351" y="5"/>
                              </a:lnTo>
                              <a:lnTo>
                                <a:pt x="10351" y="5519"/>
                              </a:lnTo>
                              <a:lnTo>
                                <a:pt x="10338" y="5512"/>
                              </a:lnTo>
                              <a:cubicBezTo>
                                <a:pt x="9055" y="5512"/>
                                <a:pt x="8166" y="5994"/>
                                <a:pt x="7684" y="6947"/>
                              </a:cubicBezTo>
                              <a:cubicBezTo>
                                <a:pt x="7201" y="7887"/>
                                <a:pt x="6960" y="10173"/>
                                <a:pt x="6960" y="13805"/>
                              </a:cubicBezTo>
                              <a:lnTo>
                                <a:pt x="6960" y="16663"/>
                              </a:lnTo>
                              <a:cubicBezTo>
                                <a:pt x="6960" y="21438"/>
                                <a:pt x="7188" y="24359"/>
                                <a:pt x="7645" y="25425"/>
                              </a:cubicBezTo>
                              <a:cubicBezTo>
                                <a:pt x="8103" y="26492"/>
                                <a:pt x="8992" y="27026"/>
                                <a:pt x="10287" y="27026"/>
                              </a:cubicBezTo>
                              <a:lnTo>
                                <a:pt x="10351" y="26991"/>
                              </a:lnTo>
                              <a:lnTo>
                                <a:pt x="10351" y="32481"/>
                              </a:lnTo>
                              <a:lnTo>
                                <a:pt x="10338" y="32487"/>
                              </a:lnTo>
                              <a:cubicBezTo>
                                <a:pt x="6503" y="32487"/>
                                <a:pt x="3810" y="31344"/>
                                <a:pt x="2286" y="29045"/>
                              </a:cubicBezTo>
                              <a:cubicBezTo>
                                <a:pt x="762" y="26746"/>
                                <a:pt x="0" y="22479"/>
                                <a:pt x="0" y="16256"/>
                              </a:cubicBezTo>
                              <a:cubicBezTo>
                                <a:pt x="0" y="10046"/>
                                <a:pt x="762" y="5779"/>
                                <a:pt x="2286" y="3467"/>
                              </a:cubicBezTo>
                              <a:cubicBezTo>
                                <a:pt x="3810" y="1143"/>
                                <a:pt x="6503" y="0"/>
                                <a:pt x="10338"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89" name="Shape 13789"/>
                      <wps:cNvSpPr/>
                      <wps:spPr>
                        <a:xfrm>
                          <a:off x="890892" y="1506379"/>
                          <a:ext cx="3594" cy="6176"/>
                        </a:xfrm>
                        <a:custGeom>
                          <a:avLst/>
                          <a:gdLst/>
                          <a:ahLst/>
                          <a:cxnLst/>
                          <a:rect l="0" t="0" r="0" b="0"/>
                          <a:pathLst>
                            <a:path w="3594" h="6176">
                              <a:moveTo>
                                <a:pt x="3594" y="0"/>
                              </a:moveTo>
                              <a:lnTo>
                                <a:pt x="3594" y="5766"/>
                              </a:lnTo>
                              <a:lnTo>
                                <a:pt x="3175" y="6176"/>
                              </a:lnTo>
                              <a:lnTo>
                                <a:pt x="0" y="6176"/>
                              </a:lnTo>
                              <a:lnTo>
                                <a:pt x="3594"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90" name="Shape 13790"/>
                      <wps:cNvSpPr/>
                      <wps:spPr>
                        <a:xfrm>
                          <a:off x="894486" y="1515011"/>
                          <a:ext cx="10363" cy="32476"/>
                        </a:xfrm>
                        <a:custGeom>
                          <a:avLst/>
                          <a:gdLst/>
                          <a:ahLst/>
                          <a:cxnLst/>
                          <a:rect l="0" t="0" r="0" b="0"/>
                          <a:pathLst>
                            <a:path w="10363" h="32476">
                              <a:moveTo>
                                <a:pt x="0" y="0"/>
                              </a:moveTo>
                              <a:lnTo>
                                <a:pt x="8077" y="3462"/>
                              </a:lnTo>
                              <a:cubicBezTo>
                                <a:pt x="9601" y="5773"/>
                                <a:pt x="10363" y="10040"/>
                                <a:pt x="10363" y="16251"/>
                              </a:cubicBezTo>
                              <a:cubicBezTo>
                                <a:pt x="10363" y="22474"/>
                                <a:pt x="9601" y="26741"/>
                                <a:pt x="8077" y="29040"/>
                              </a:cubicBezTo>
                              <a:lnTo>
                                <a:pt x="0" y="32476"/>
                              </a:lnTo>
                              <a:lnTo>
                                <a:pt x="0" y="26985"/>
                              </a:lnTo>
                              <a:lnTo>
                                <a:pt x="2692" y="25509"/>
                              </a:lnTo>
                              <a:cubicBezTo>
                                <a:pt x="3162" y="24506"/>
                                <a:pt x="3391" y="21902"/>
                                <a:pt x="3391" y="17699"/>
                              </a:cubicBezTo>
                              <a:lnTo>
                                <a:pt x="3391" y="14676"/>
                              </a:lnTo>
                              <a:cubicBezTo>
                                <a:pt x="3391" y="10637"/>
                                <a:pt x="3162" y="8110"/>
                                <a:pt x="2667" y="7069"/>
                              </a:cubicBezTo>
                              <a:lnTo>
                                <a:pt x="0" y="5514"/>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91" name="Shape 13791"/>
                      <wps:cNvSpPr/>
                      <wps:spPr>
                        <a:xfrm>
                          <a:off x="894486" y="1504960"/>
                          <a:ext cx="7341" cy="7184"/>
                        </a:xfrm>
                        <a:custGeom>
                          <a:avLst/>
                          <a:gdLst/>
                          <a:ahLst/>
                          <a:cxnLst/>
                          <a:rect l="0" t="0" r="0" b="0"/>
                          <a:pathLst>
                            <a:path w="7341" h="7184">
                              <a:moveTo>
                                <a:pt x="826" y="0"/>
                              </a:moveTo>
                              <a:lnTo>
                                <a:pt x="7341" y="0"/>
                              </a:lnTo>
                              <a:lnTo>
                                <a:pt x="0" y="7184"/>
                              </a:lnTo>
                              <a:lnTo>
                                <a:pt x="0" y="1419"/>
                              </a:lnTo>
                              <a:lnTo>
                                <a:pt x="826"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92" name="Shape 13792"/>
                      <wps:cNvSpPr/>
                      <wps:spPr>
                        <a:xfrm>
                          <a:off x="909907" y="1514997"/>
                          <a:ext cx="19418" cy="31674"/>
                        </a:xfrm>
                        <a:custGeom>
                          <a:avLst/>
                          <a:gdLst/>
                          <a:ahLst/>
                          <a:cxnLst/>
                          <a:rect l="0" t="0" r="0" b="0"/>
                          <a:pathLst>
                            <a:path w="19418" h="31674">
                              <a:moveTo>
                                <a:pt x="12814" y="0"/>
                              </a:moveTo>
                              <a:cubicBezTo>
                                <a:pt x="14948" y="0"/>
                                <a:pt x="16573" y="648"/>
                                <a:pt x="17717" y="1931"/>
                              </a:cubicBezTo>
                              <a:cubicBezTo>
                                <a:pt x="18847" y="3200"/>
                                <a:pt x="19418" y="5042"/>
                                <a:pt x="19418" y="7442"/>
                              </a:cubicBezTo>
                              <a:lnTo>
                                <a:pt x="19418" y="31674"/>
                              </a:lnTo>
                              <a:lnTo>
                                <a:pt x="12865" y="31674"/>
                              </a:lnTo>
                              <a:lnTo>
                                <a:pt x="12865" y="10986"/>
                              </a:lnTo>
                              <a:cubicBezTo>
                                <a:pt x="12865" y="9182"/>
                                <a:pt x="12636" y="7900"/>
                                <a:pt x="12205" y="7163"/>
                              </a:cubicBezTo>
                              <a:cubicBezTo>
                                <a:pt x="11760" y="6426"/>
                                <a:pt x="11024" y="6058"/>
                                <a:pt x="9995" y="6058"/>
                              </a:cubicBezTo>
                              <a:cubicBezTo>
                                <a:pt x="8852" y="6058"/>
                                <a:pt x="8039" y="6515"/>
                                <a:pt x="7544" y="7417"/>
                              </a:cubicBezTo>
                              <a:cubicBezTo>
                                <a:pt x="7061" y="8318"/>
                                <a:pt x="6807" y="9855"/>
                                <a:pt x="6807" y="12027"/>
                              </a:cubicBezTo>
                              <a:lnTo>
                                <a:pt x="6807" y="31674"/>
                              </a:lnTo>
                              <a:lnTo>
                                <a:pt x="0" y="31674"/>
                              </a:lnTo>
                              <a:lnTo>
                                <a:pt x="0" y="826"/>
                              </a:lnTo>
                              <a:lnTo>
                                <a:pt x="6655" y="826"/>
                              </a:lnTo>
                              <a:lnTo>
                                <a:pt x="6655" y="3950"/>
                              </a:lnTo>
                              <a:cubicBezTo>
                                <a:pt x="7379" y="2654"/>
                                <a:pt x="8242" y="1676"/>
                                <a:pt x="9271" y="1003"/>
                              </a:cubicBezTo>
                              <a:cubicBezTo>
                                <a:pt x="10312" y="343"/>
                                <a:pt x="11493" y="0"/>
                                <a:pt x="12814"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596" name="Shape 15596"/>
                      <wps:cNvSpPr/>
                      <wps:spPr>
                        <a:xfrm>
                          <a:off x="948186" y="1526841"/>
                          <a:ext cx="12357" cy="9144"/>
                        </a:xfrm>
                        <a:custGeom>
                          <a:avLst/>
                          <a:gdLst/>
                          <a:ahLst/>
                          <a:cxnLst/>
                          <a:rect l="0" t="0" r="0" b="0"/>
                          <a:pathLst>
                            <a:path w="12357" h="9144">
                              <a:moveTo>
                                <a:pt x="0" y="0"/>
                              </a:moveTo>
                              <a:lnTo>
                                <a:pt x="12357" y="0"/>
                              </a:lnTo>
                              <a:lnTo>
                                <a:pt x="12357"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94" name="Shape 13794"/>
                      <wps:cNvSpPr/>
                      <wps:spPr>
                        <a:xfrm>
                          <a:off x="978323" y="1504582"/>
                          <a:ext cx="23355" cy="40881"/>
                        </a:xfrm>
                        <a:custGeom>
                          <a:avLst/>
                          <a:gdLst/>
                          <a:ahLst/>
                          <a:cxnLst/>
                          <a:rect l="0" t="0" r="0" b="0"/>
                          <a:pathLst>
                            <a:path w="23355" h="40881">
                              <a:moveTo>
                                <a:pt x="11430" y="0"/>
                              </a:moveTo>
                              <a:cubicBezTo>
                                <a:pt x="15037" y="0"/>
                                <a:pt x="17818" y="990"/>
                                <a:pt x="19736" y="2959"/>
                              </a:cubicBezTo>
                              <a:cubicBezTo>
                                <a:pt x="21666" y="4940"/>
                                <a:pt x="22619" y="7772"/>
                                <a:pt x="22619" y="11468"/>
                              </a:cubicBezTo>
                              <a:cubicBezTo>
                                <a:pt x="22619" y="11849"/>
                                <a:pt x="22619" y="12129"/>
                                <a:pt x="22606" y="12332"/>
                              </a:cubicBezTo>
                              <a:cubicBezTo>
                                <a:pt x="22593" y="12535"/>
                                <a:pt x="22593" y="12713"/>
                                <a:pt x="22568" y="12865"/>
                              </a:cubicBezTo>
                              <a:lnTo>
                                <a:pt x="15685" y="12865"/>
                              </a:lnTo>
                              <a:lnTo>
                                <a:pt x="15685" y="11824"/>
                              </a:lnTo>
                              <a:cubicBezTo>
                                <a:pt x="15685" y="9715"/>
                                <a:pt x="15329" y="8204"/>
                                <a:pt x="14643" y="7290"/>
                              </a:cubicBezTo>
                              <a:cubicBezTo>
                                <a:pt x="13944" y="6388"/>
                                <a:pt x="12814" y="5918"/>
                                <a:pt x="11227" y="5918"/>
                              </a:cubicBezTo>
                              <a:cubicBezTo>
                                <a:pt x="10058" y="5918"/>
                                <a:pt x="9144" y="6261"/>
                                <a:pt x="8471" y="6947"/>
                              </a:cubicBezTo>
                              <a:cubicBezTo>
                                <a:pt x="7798" y="7633"/>
                                <a:pt x="7468" y="8585"/>
                                <a:pt x="7468" y="9804"/>
                              </a:cubicBezTo>
                              <a:cubicBezTo>
                                <a:pt x="7468" y="11430"/>
                                <a:pt x="8966" y="13259"/>
                                <a:pt x="11963" y="15240"/>
                              </a:cubicBezTo>
                              <a:lnTo>
                                <a:pt x="12040" y="15304"/>
                              </a:lnTo>
                              <a:lnTo>
                                <a:pt x="16027" y="18009"/>
                              </a:lnTo>
                              <a:cubicBezTo>
                                <a:pt x="18885" y="19888"/>
                                <a:pt x="20828" y="21679"/>
                                <a:pt x="21831" y="23355"/>
                              </a:cubicBezTo>
                              <a:cubicBezTo>
                                <a:pt x="22847" y="25044"/>
                                <a:pt x="23355" y="27191"/>
                                <a:pt x="23355" y="29782"/>
                              </a:cubicBezTo>
                              <a:cubicBezTo>
                                <a:pt x="23355" y="33325"/>
                                <a:pt x="22339" y="36068"/>
                                <a:pt x="20320" y="37998"/>
                              </a:cubicBezTo>
                              <a:cubicBezTo>
                                <a:pt x="18288" y="39916"/>
                                <a:pt x="15392" y="40881"/>
                                <a:pt x="11620" y="40881"/>
                              </a:cubicBezTo>
                              <a:cubicBezTo>
                                <a:pt x="7709" y="40881"/>
                                <a:pt x="4800" y="39865"/>
                                <a:pt x="2883" y="37846"/>
                              </a:cubicBezTo>
                              <a:cubicBezTo>
                                <a:pt x="965" y="35814"/>
                                <a:pt x="0" y="32728"/>
                                <a:pt x="0" y="28575"/>
                              </a:cubicBezTo>
                              <a:cubicBezTo>
                                <a:pt x="0" y="28130"/>
                                <a:pt x="38" y="27406"/>
                                <a:pt x="102" y="26390"/>
                              </a:cubicBezTo>
                              <a:lnTo>
                                <a:pt x="102" y="26238"/>
                              </a:lnTo>
                              <a:lnTo>
                                <a:pt x="7379" y="26238"/>
                              </a:lnTo>
                              <a:lnTo>
                                <a:pt x="7379" y="28740"/>
                              </a:lnTo>
                              <a:cubicBezTo>
                                <a:pt x="7379" y="31140"/>
                                <a:pt x="7671" y="32779"/>
                                <a:pt x="8280" y="33642"/>
                              </a:cubicBezTo>
                              <a:cubicBezTo>
                                <a:pt x="8877" y="34518"/>
                                <a:pt x="9906" y="34950"/>
                                <a:pt x="11379" y="34950"/>
                              </a:cubicBezTo>
                              <a:cubicBezTo>
                                <a:pt x="12916" y="34950"/>
                                <a:pt x="14084" y="34557"/>
                                <a:pt x="14884" y="33782"/>
                              </a:cubicBezTo>
                              <a:cubicBezTo>
                                <a:pt x="15685" y="33007"/>
                                <a:pt x="16091" y="31864"/>
                                <a:pt x="16091" y="30340"/>
                              </a:cubicBezTo>
                              <a:cubicBezTo>
                                <a:pt x="16091" y="29184"/>
                                <a:pt x="15811" y="28181"/>
                                <a:pt x="15253" y="27343"/>
                              </a:cubicBezTo>
                              <a:cubicBezTo>
                                <a:pt x="14694" y="26505"/>
                                <a:pt x="13487" y="25425"/>
                                <a:pt x="11620" y="24117"/>
                              </a:cubicBezTo>
                              <a:lnTo>
                                <a:pt x="7912" y="21476"/>
                              </a:lnTo>
                              <a:cubicBezTo>
                                <a:pt x="4699" y="19253"/>
                                <a:pt x="2654" y="17412"/>
                                <a:pt x="1791" y="15951"/>
                              </a:cubicBezTo>
                              <a:cubicBezTo>
                                <a:pt x="914" y="14503"/>
                                <a:pt x="483" y="12675"/>
                                <a:pt x="483" y="10477"/>
                              </a:cubicBezTo>
                              <a:cubicBezTo>
                                <a:pt x="483" y="7201"/>
                                <a:pt x="1460" y="4635"/>
                                <a:pt x="3403" y="2781"/>
                              </a:cubicBezTo>
                              <a:cubicBezTo>
                                <a:pt x="5334" y="927"/>
                                <a:pt x="8014" y="0"/>
                                <a:pt x="1143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95" name="Shape 13795"/>
                      <wps:cNvSpPr/>
                      <wps:spPr>
                        <a:xfrm>
                          <a:off x="1007576" y="1505510"/>
                          <a:ext cx="24295" cy="39014"/>
                        </a:xfrm>
                        <a:custGeom>
                          <a:avLst/>
                          <a:gdLst/>
                          <a:ahLst/>
                          <a:cxnLst/>
                          <a:rect l="0" t="0" r="0" b="0"/>
                          <a:pathLst>
                            <a:path w="24295" h="39014">
                              <a:moveTo>
                                <a:pt x="0" y="0"/>
                              </a:moveTo>
                              <a:lnTo>
                                <a:pt x="7468" y="0"/>
                              </a:lnTo>
                              <a:lnTo>
                                <a:pt x="17628" y="27292"/>
                              </a:lnTo>
                              <a:lnTo>
                                <a:pt x="17437" y="0"/>
                              </a:lnTo>
                              <a:lnTo>
                                <a:pt x="24295" y="0"/>
                              </a:lnTo>
                              <a:lnTo>
                                <a:pt x="24295" y="39014"/>
                              </a:lnTo>
                              <a:lnTo>
                                <a:pt x="16878" y="39014"/>
                              </a:lnTo>
                              <a:lnTo>
                                <a:pt x="6629" y="11684"/>
                              </a:lnTo>
                              <a:lnTo>
                                <a:pt x="6845" y="39014"/>
                              </a:lnTo>
                              <a:lnTo>
                                <a:pt x="0" y="39014"/>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597" name="Shape 15597"/>
                      <wps:cNvSpPr/>
                      <wps:spPr>
                        <a:xfrm>
                          <a:off x="1038508" y="1505518"/>
                          <a:ext cx="9144" cy="39015"/>
                        </a:xfrm>
                        <a:custGeom>
                          <a:avLst/>
                          <a:gdLst/>
                          <a:ahLst/>
                          <a:cxnLst/>
                          <a:rect l="0" t="0" r="0" b="0"/>
                          <a:pathLst>
                            <a:path w="9144" h="39015">
                              <a:moveTo>
                                <a:pt x="0" y="0"/>
                              </a:moveTo>
                              <a:lnTo>
                                <a:pt x="9144" y="0"/>
                              </a:lnTo>
                              <a:lnTo>
                                <a:pt x="9144" y="39015"/>
                              </a:lnTo>
                              <a:lnTo>
                                <a:pt x="0" y="39015"/>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97" name="Shape 13797"/>
                      <wps:cNvSpPr/>
                      <wps:spPr>
                        <a:xfrm>
                          <a:off x="1052410" y="1505510"/>
                          <a:ext cx="20345" cy="39014"/>
                        </a:xfrm>
                        <a:custGeom>
                          <a:avLst/>
                          <a:gdLst/>
                          <a:ahLst/>
                          <a:cxnLst/>
                          <a:rect l="0" t="0" r="0" b="0"/>
                          <a:pathLst>
                            <a:path w="20345" h="39014">
                              <a:moveTo>
                                <a:pt x="0" y="0"/>
                              </a:moveTo>
                              <a:lnTo>
                                <a:pt x="20041" y="0"/>
                              </a:lnTo>
                              <a:lnTo>
                                <a:pt x="20041" y="6490"/>
                              </a:lnTo>
                              <a:lnTo>
                                <a:pt x="7226" y="6490"/>
                              </a:lnTo>
                              <a:lnTo>
                                <a:pt x="7226" y="15507"/>
                              </a:lnTo>
                              <a:lnTo>
                                <a:pt x="19152" y="15507"/>
                              </a:lnTo>
                              <a:lnTo>
                                <a:pt x="19152" y="21692"/>
                              </a:lnTo>
                              <a:lnTo>
                                <a:pt x="7226" y="21692"/>
                              </a:lnTo>
                              <a:lnTo>
                                <a:pt x="7226" y="32423"/>
                              </a:lnTo>
                              <a:lnTo>
                                <a:pt x="20345" y="32423"/>
                              </a:lnTo>
                              <a:lnTo>
                                <a:pt x="20345" y="39014"/>
                              </a:lnTo>
                              <a:lnTo>
                                <a:pt x="0" y="39014"/>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98" name="Shape 13798"/>
                      <wps:cNvSpPr/>
                      <wps:spPr>
                        <a:xfrm>
                          <a:off x="1077259" y="1504582"/>
                          <a:ext cx="23355" cy="40881"/>
                        </a:xfrm>
                        <a:custGeom>
                          <a:avLst/>
                          <a:gdLst/>
                          <a:ahLst/>
                          <a:cxnLst/>
                          <a:rect l="0" t="0" r="0" b="0"/>
                          <a:pathLst>
                            <a:path w="23355" h="40881">
                              <a:moveTo>
                                <a:pt x="11430" y="0"/>
                              </a:moveTo>
                              <a:cubicBezTo>
                                <a:pt x="15037" y="0"/>
                                <a:pt x="17818" y="990"/>
                                <a:pt x="19736" y="2959"/>
                              </a:cubicBezTo>
                              <a:cubicBezTo>
                                <a:pt x="21666" y="4940"/>
                                <a:pt x="22619" y="7772"/>
                                <a:pt x="22619" y="11468"/>
                              </a:cubicBezTo>
                              <a:cubicBezTo>
                                <a:pt x="22619" y="11849"/>
                                <a:pt x="22619" y="12129"/>
                                <a:pt x="22606" y="12332"/>
                              </a:cubicBezTo>
                              <a:cubicBezTo>
                                <a:pt x="22606" y="12535"/>
                                <a:pt x="22593" y="12713"/>
                                <a:pt x="22581" y="12865"/>
                              </a:cubicBezTo>
                              <a:lnTo>
                                <a:pt x="15685" y="12865"/>
                              </a:lnTo>
                              <a:lnTo>
                                <a:pt x="15685" y="11824"/>
                              </a:lnTo>
                              <a:cubicBezTo>
                                <a:pt x="15685" y="9715"/>
                                <a:pt x="15329" y="8204"/>
                                <a:pt x="14643" y="7290"/>
                              </a:cubicBezTo>
                              <a:cubicBezTo>
                                <a:pt x="13944" y="6388"/>
                                <a:pt x="12814" y="5918"/>
                                <a:pt x="11227" y="5918"/>
                              </a:cubicBezTo>
                              <a:cubicBezTo>
                                <a:pt x="10058" y="5918"/>
                                <a:pt x="9144" y="6261"/>
                                <a:pt x="8471" y="6947"/>
                              </a:cubicBezTo>
                              <a:cubicBezTo>
                                <a:pt x="7810" y="7633"/>
                                <a:pt x="7468" y="8585"/>
                                <a:pt x="7468" y="9804"/>
                              </a:cubicBezTo>
                              <a:cubicBezTo>
                                <a:pt x="7468" y="11430"/>
                                <a:pt x="8966" y="13259"/>
                                <a:pt x="11963" y="15240"/>
                              </a:cubicBezTo>
                              <a:lnTo>
                                <a:pt x="12040" y="15304"/>
                              </a:lnTo>
                              <a:lnTo>
                                <a:pt x="16040" y="18009"/>
                              </a:lnTo>
                              <a:cubicBezTo>
                                <a:pt x="18885" y="19888"/>
                                <a:pt x="20828" y="21679"/>
                                <a:pt x="21831" y="23355"/>
                              </a:cubicBezTo>
                              <a:cubicBezTo>
                                <a:pt x="22860" y="25044"/>
                                <a:pt x="23355" y="27191"/>
                                <a:pt x="23355" y="29782"/>
                              </a:cubicBezTo>
                              <a:cubicBezTo>
                                <a:pt x="23355" y="33325"/>
                                <a:pt x="22339" y="36068"/>
                                <a:pt x="20320" y="37998"/>
                              </a:cubicBezTo>
                              <a:cubicBezTo>
                                <a:pt x="18288" y="39916"/>
                                <a:pt x="15392" y="40881"/>
                                <a:pt x="11620" y="40881"/>
                              </a:cubicBezTo>
                              <a:cubicBezTo>
                                <a:pt x="7709" y="40881"/>
                                <a:pt x="4800" y="39865"/>
                                <a:pt x="2883" y="37846"/>
                              </a:cubicBezTo>
                              <a:cubicBezTo>
                                <a:pt x="965" y="35814"/>
                                <a:pt x="0" y="32728"/>
                                <a:pt x="0" y="28575"/>
                              </a:cubicBezTo>
                              <a:cubicBezTo>
                                <a:pt x="0" y="28130"/>
                                <a:pt x="38" y="27406"/>
                                <a:pt x="102" y="26390"/>
                              </a:cubicBezTo>
                              <a:lnTo>
                                <a:pt x="102" y="26238"/>
                              </a:lnTo>
                              <a:lnTo>
                                <a:pt x="7379" y="26238"/>
                              </a:lnTo>
                              <a:lnTo>
                                <a:pt x="7379" y="28740"/>
                              </a:lnTo>
                              <a:cubicBezTo>
                                <a:pt x="7379" y="31140"/>
                                <a:pt x="7671" y="32779"/>
                                <a:pt x="8280" y="33642"/>
                              </a:cubicBezTo>
                              <a:cubicBezTo>
                                <a:pt x="8877" y="34518"/>
                                <a:pt x="9906" y="34950"/>
                                <a:pt x="11379" y="34950"/>
                              </a:cubicBezTo>
                              <a:cubicBezTo>
                                <a:pt x="12916" y="34950"/>
                                <a:pt x="14084" y="34557"/>
                                <a:pt x="14884" y="33782"/>
                              </a:cubicBezTo>
                              <a:cubicBezTo>
                                <a:pt x="15685" y="33007"/>
                                <a:pt x="16091" y="31864"/>
                                <a:pt x="16091" y="30340"/>
                              </a:cubicBezTo>
                              <a:cubicBezTo>
                                <a:pt x="16091" y="29184"/>
                                <a:pt x="15811" y="28181"/>
                                <a:pt x="15253" y="27343"/>
                              </a:cubicBezTo>
                              <a:cubicBezTo>
                                <a:pt x="14694" y="26505"/>
                                <a:pt x="13487" y="25425"/>
                                <a:pt x="11620" y="24117"/>
                              </a:cubicBezTo>
                              <a:lnTo>
                                <a:pt x="7912" y="21476"/>
                              </a:lnTo>
                              <a:cubicBezTo>
                                <a:pt x="4699" y="19253"/>
                                <a:pt x="2654" y="17412"/>
                                <a:pt x="1791" y="15951"/>
                              </a:cubicBezTo>
                              <a:cubicBezTo>
                                <a:pt x="914" y="14503"/>
                                <a:pt x="483" y="12675"/>
                                <a:pt x="483" y="10477"/>
                              </a:cubicBezTo>
                              <a:cubicBezTo>
                                <a:pt x="483" y="7201"/>
                                <a:pt x="1460" y="4635"/>
                                <a:pt x="3403" y="2781"/>
                              </a:cubicBezTo>
                              <a:cubicBezTo>
                                <a:pt x="5347" y="927"/>
                                <a:pt x="8014" y="0"/>
                                <a:pt x="1143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99" name="Shape 13799"/>
                      <wps:cNvSpPr/>
                      <wps:spPr>
                        <a:xfrm>
                          <a:off x="1118502" y="1505269"/>
                          <a:ext cx="15456" cy="39256"/>
                        </a:xfrm>
                        <a:custGeom>
                          <a:avLst/>
                          <a:gdLst/>
                          <a:ahLst/>
                          <a:cxnLst/>
                          <a:rect l="0" t="0" r="0" b="0"/>
                          <a:pathLst>
                            <a:path w="15456" h="39256">
                              <a:moveTo>
                                <a:pt x="10643" y="0"/>
                              </a:moveTo>
                              <a:lnTo>
                                <a:pt x="15456" y="0"/>
                              </a:lnTo>
                              <a:lnTo>
                                <a:pt x="15456" y="39256"/>
                              </a:lnTo>
                              <a:lnTo>
                                <a:pt x="8611" y="39256"/>
                              </a:lnTo>
                              <a:lnTo>
                                <a:pt x="8611" y="11773"/>
                              </a:lnTo>
                              <a:lnTo>
                                <a:pt x="0" y="11773"/>
                              </a:lnTo>
                              <a:lnTo>
                                <a:pt x="0" y="7163"/>
                              </a:lnTo>
                              <a:cubicBezTo>
                                <a:pt x="3200" y="7061"/>
                                <a:pt x="5690" y="6401"/>
                                <a:pt x="7468" y="5194"/>
                              </a:cubicBezTo>
                              <a:cubicBezTo>
                                <a:pt x="9271" y="3988"/>
                                <a:pt x="10325" y="2248"/>
                                <a:pt x="10643"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800" name="Shape 13800"/>
                      <wps:cNvSpPr/>
                      <wps:spPr>
                        <a:xfrm>
                          <a:off x="1144440" y="1505317"/>
                          <a:ext cx="10655" cy="39895"/>
                        </a:xfrm>
                        <a:custGeom>
                          <a:avLst/>
                          <a:gdLst/>
                          <a:ahLst/>
                          <a:cxnLst/>
                          <a:rect l="0" t="0" r="0" b="0"/>
                          <a:pathLst>
                            <a:path w="10655" h="39895">
                              <a:moveTo>
                                <a:pt x="10655" y="0"/>
                              </a:moveTo>
                              <a:lnTo>
                                <a:pt x="10655" y="5243"/>
                              </a:lnTo>
                              <a:lnTo>
                                <a:pt x="10528" y="5186"/>
                              </a:lnTo>
                              <a:cubicBezTo>
                                <a:pt x="9436" y="5186"/>
                                <a:pt x="8649" y="5579"/>
                                <a:pt x="8179" y="6367"/>
                              </a:cubicBezTo>
                              <a:cubicBezTo>
                                <a:pt x="7709" y="7154"/>
                                <a:pt x="7468" y="8488"/>
                                <a:pt x="7468" y="10355"/>
                              </a:cubicBezTo>
                              <a:cubicBezTo>
                                <a:pt x="7468" y="12285"/>
                                <a:pt x="7709" y="13631"/>
                                <a:pt x="8192" y="14406"/>
                              </a:cubicBezTo>
                              <a:cubicBezTo>
                                <a:pt x="8674" y="15168"/>
                                <a:pt x="9487" y="15549"/>
                                <a:pt x="10630" y="15549"/>
                              </a:cubicBezTo>
                              <a:lnTo>
                                <a:pt x="10655" y="15537"/>
                              </a:lnTo>
                              <a:lnTo>
                                <a:pt x="10655" y="20706"/>
                              </a:lnTo>
                              <a:lnTo>
                                <a:pt x="10630" y="20692"/>
                              </a:lnTo>
                              <a:cubicBezTo>
                                <a:pt x="9296" y="20692"/>
                                <a:pt x="8382" y="21188"/>
                                <a:pt x="7874" y="22178"/>
                              </a:cubicBezTo>
                              <a:cubicBezTo>
                                <a:pt x="7366" y="23156"/>
                                <a:pt x="7112" y="25150"/>
                                <a:pt x="7112" y="28109"/>
                              </a:cubicBezTo>
                              <a:cubicBezTo>
                                <a:pt x="7112" y="30497"/>
                                <a:pt x="7366" y="32122"/>
                                <a:pt x="7899" y="32999"/>
                              </a:cubicBezTo>
                              <a:cubicBezTo>
                                <a:pt x="8420" y="33888"/>
                                <a:pt x="9335" y="34319"/>
                                <a:pt x="10630" y="34319"/>
                              </a:cubicBezTo>
                              <a:lnTo>
                                <a:pt x="10655" y="34307"/>
                              </a:lnTo>
                              <a:lnTo>
                                <a:pt x="10655" y="39872"/>
                              </a:lnTo>
                              <a:lnTo>
                                <a:pt x="10592" y="39895"/>
                              </a:lnTo>
                              <a:cubicBezTo>
                                <a:pt x="6947" y="39895"/>
                                <a:pt x="4280" y="38955"/>
                                <a:pt x="2565" y="37075"/>
                              </a:cubicBezTo>
                              <a:cubicBezTo>
                                <a:pt x="851" y="35209"/>
                                <a:pt x="0" y="32288"/>
                                <a:pt x="0" y="28325"/>
                              </a:cubicBezTo>
                              <a:cubicBezTo>
                                <a:pt x="0" y="25214"/>
                                <a:pt x="457" y="22851"/>
                                <a:pt x="1359" y="21238"/>
                              </a:cubicBezTo>
                              <a:cubicBezTo>
                                <a:pt x="2273" y="19626"/>
                                <a:pt x="3721" y="18572"/>
                                <a:pt x="5702" y="18089"/>
                              </a:cubicBezTo>
                              <a:cubicBezTo>
                                <a:pt x="4077" y="17594"/>
                                <a:pt x="2845" y="16641"/>
                                <a:pt x="2019" y="15219"/>
                              </a:cubicBezTo>
                              <a:cubicBezTo>
                                <a:pt x="1194" y="13796"/>
                                <a:pt x="775" y="11942"/>
                                <a:pt x="775" y="9643"/>
                              </a:cubicBezTo>
                              <a:cubicBezTo>
                                <a:pt x="775" y="6494"/>
                                <a:pt x="1625" y="4094"/>
                                <a:pt x="3315" y="2455"/>
                              </a:cubicBezTo>
                              <a:lnTo>
                                <a:pt x="10655"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801" name="Shape 13801"/>
                      <wps:cNvSpPr/>
                      <wps:spPr>
                        <a:xfrm>
                          <a:off x="1155095" y="1505309"/>
                          <a:ext cx="10668" cy="39881"/>
                        </a:xfrm>
                        <a:custGeom>
                          <a:avLst/>
                          <a:gdLst/>
                          <a:ahLst/>
                          <a:cxnLst/>
                          <a:rect l="0" t="0" r="0" b="0"/>
                          <a:pathLst>
                            <a:path w="10668" h="39881">
                              <a:moveTo>
                                <a:pt x="26" y="0"/>
                              </a:moveTo>
                              <a:cubicBezTo>
                                <a:pt x="3251" y="0"/>
                                <a:pt x="5715" y="851"/>
                                <a:pt x="7404" y="2527"/>
                              </a:cubicBezTo>
                              <a:cubicBezTo>
                                <a:pt x="9081" y="4204"/>
                                <a:pt x="9932" y="6655"/>
                                <a:pt x="9932" y="9855"/>
                              </a:cubicBezTo>
                              <a:cubicBezTo>
                                <a:pt x="9932" y="12090"/>
                                <a:pt x="9512" y="13881"/>
                                <a:pt x="8661" y="15240"/>
                              </a:cubicBezTo>
                              <a:cubicBezTo>
                                <a:pt x="7823" y="16599"/>
                                <a:pt x="6528" y="17551"/>
                                <a:pt x="4788" y="18097"/>
                              </a:cubicBezTo>
                              <a:cubicBezTo>
                                <a:pt x="6858" y="18504"/>
                                <a:pt x="8344" y="19469"/>
                                <a:pt x="9271" y="21006"/>
                              </a:cubicBezTo>
                              <a:cubicBezTo>
                                <a:pt x="10198" y="22542"/>
                                <a:pt x="10668" y="24803"/>
                                <a:pt x="10668" y="27800"/>
                              </a:cubicBezTo>
                              <a:cubicBezTo>
                                <a:pt x="10668" y="31966"/>
                                <a:pt x="9804" y="35027"/>
                                <a:pt x="8065" y="36982"/>
                              </a:cubicBezTo>
                              <a:lnTo>
                                <a:pt x="0" y="39881"/>
                              </a:lnTo>
                              <a:lnTo>
                                <a:pt x="0" y="34315"/>
                              </a:lnTo>
                              <a:lnTo>
                                <a:pt x="2781" y="32931"/>
                              </a:lnTo>
                              <a:cubicBezTo>
                                <a:pt x="3289" y="32004"/>
                                <a:pt x="3543" y="30200"/>
                                <a:pt x="3543" y="27546"/>
                              </a:cubicBezTo>
                              <a:cubicBezTo>
                                <a:pt x="3543" y="24981"/>
                                <a:pt x="3289" y="23215"/>
                                <a:pt x="2743" y="22212"/>
                              </a:cubicBezTo>
                              <a:lnTo>
                                <a:pt x="0" y="20715"/>
                              </a:lnTo>
                              <a:lnTo>
                                <a:pt x="0" y="15545"/>
                              </a:lnTo>
                              <a:lnTo>
                                <a:pt x="2451" y="14364"/>
                              </a:lnTo>
                              <a:cubicBezTo>
                                <a:pt x="2947" y="13564"/>
                                <a:pt x="3188" y="12243"/>
                                <a:pt x="3188" y="10363"/>
                              </a:cubicBezTo>
                              <a:cubicBezTo>
                                <a:pt x="3188" y="8458"/>
                                <a:pt x="2947" y="7125"/>
                                <a:pt x="2438" y="6350"/>
                              </a:cubicBezTo>
                              <a:lnTo>
                                <a:pt x="0" y="5251"/>
                              </a:lnTo>
                              <a:lnTo>
                                <a:pt x="0" y="9"/>
                              </a:lnTo>
                              <a:lnTo>
                                <a:pt x="26"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802" name="Shape 13802"/>
                      <wps:cNvSpPr/>
                      <wps:spPr>
                        <a:xfrm>
                          <a:off x="1170371" y="1505269"/>
                          <a:ext cx="15456" cy="39256"/>
                        </a:xfrm>
                        <a:custGeom>
                          <a:avLst/>
                          <a:gdLst/>
                          <a:ahLst/>
                          <a:cxnLst/>
                          <a:rect l="0" t="0" r="0" b="0"/>
                          <a:pathLst>
                            <a:path w="15456" h="39256">
                              <a:moveTo>
                                <a:pt x="10643" y="0"/>
                              </a:moveTo>
                              <a:lnTo>
                                <a:pt x="15456" y="0"/>
                              </a:lnTo>
                              <a:lnTo>
                                <a:pt x="15456" y="39256"/>
                              </a:lnTo>
                              <a:lnTo>
                                <a:pt x="8611" y="39256"/>
                              </a:lnTo>
                              <a:lnTo>
                                <a:pt x="8611" y="11773"/>
                              </a:lnTo>
                              <a:lnTo>
                                <a:pt x="0" y="11773"/>
                              </a:lnTo>
                              <a:lnTo>
                                <a:pt x="0" y="7163"/>
                              </a:lnTo>
                              <a:cubicBezTo>
                                <a:pt x="3200" y="7061"/>
                                <a:pt x="5690" y="6401"/>
                                <a:pt x="7468" y="5194"/>
                              </a:cubicBezTo>
                              <a:cubicBezTo>
                                <a:pt x="9271" y="3988"/>
                                <a:pt x="10325" y="2248"/>
                                <a:pt x="10643"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803" name="Shape 13803"/>
                      <wps:cNvSpPr/>
                      <wps:spPr>
                        <a:xfrm>
                          <a:off x="1195752" y="1511716"/>
                          <a:ext cx="8858" cy="25079"/>
                        </a:xfrm>
                        <a:custGeom>
                          <a:avLst/>
                          <a:gdLst/>
                          <a:ahLst/>
                          <a:cxnLst/>
                          <a:rect l="0" t="0" r="0" b="0"/>
                          <a:pathLst>
                            <a:path w="8858" h="25079">
                              <a:moveTo>
                                <a:pt x="8858" y="0"/>
                              </a:moveTo>
                              <a:lnTo>
                                <a:pt x="8858" y="11496"/>
                              </a:lnTo>
                              <a:lnTo>
                                <a:pt x="5220" y="19440"/>
                              </a:lnTo>
                              <a:lnTo>
                                <a:pt x="8858" y="19440"/>
                              </a:lnTo>
                              <a:lnTo>
                                <a:pt x="8858" y="25079"/>
                              </a:lnTo>
                              <a:lnTo>
                                <a:pt x="0" y="25079"/>
                              </a:lnTo>
                              <a:lnTo>
                                <a:pt x="0" y="18855"/>
                              </a:lnTo>
                              <a:lnTo>
                                <a:pt x="8858"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804" name="Shape 13804"/>
                      <wps:cNvSpPr/>
                      <wps:spPr>
                        <a:xfrm>
                          <a:off x="1204610" y="1505971"/>
                          <a:ext cx="13379" cy="38557"/>
                        </a:xfrm>
                        <a:custGeom>
                          <a:avLst/>
                          <a:gdLst/>
                          <a:ahLst/>
                          <a:cxnLst/>
                          <a:rect l="0" t="0" r="0" b="0"/>
                          <a:pathLst>
                            <a:path w="13379" h="38557">
                              <a:moveTo>
                                <a:pt x="2699" y="0"/>
                              </a:moveTo>
                              <a:lnTo>
                                <a:pt x="10115" y="0"/>
                              </a:lnTo>
                              <a:lnTo>
                                <a:pt x="10115" y="24994"/>
                              </a:lnTo>
                              <a:lnTo>
                                <a:pt x="13379" y="24994"/>
                              </a:lnTo>
                              <a:lnTo>
                                <a:pt x="13379" y="30823"/>
                              </a:lnTo>
                              <a:lnTo>
                                <a:pt x="10115" y="30823"/>
                              </a:lnTo>
                              <a:lnTo>
                                <a:pt x="10115" y="38557"/>
                              </a:lnTo>
                              <a:lnTo>
                                <a:pt x="3473" y="38557"/>
                              </a:lnTo>
                              <a:lnTo>
                                <a:pt x="3473" y="30823"/>
                              </a:lnTo>
                              <a:lnTo>
                                <a:pt x="0" y="30823"/>
                              </a:lnTo>
                              <a:lnTo>
                                <a:pt x="0" y="25184"/>
                              </a:lnTo>
                              <a:lnTo>
                                <a:pt x="3639" y="25184"/>
                              </a:lnTo>
                              <a:lnTo>
                                <a:pt x="3639" y="9296"/>
                              </a:lnTo>
                              <a:lnTo>
                                <a:pt x="0" y="17240"/>
                              </a:lnTo>
                              <a:lnTo>
                                <a:pt x="0" y="5744"/>
                              </a:lnTo>
                              <a:lnTo>
                                <a:pt x="2699"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g:wgp>
                </a:graphicData>
              </a:graphic>
            </wp:anchor>
          </w:drawing>
        </mc:Choice>
        <mc:Fallback>
          <w:pict>
            <v:group w14:anchorId="7F80B20D" id="Group 13681" o:spid="_x0000_s1026" style="position:absolute;margin-left:71.15pt;margin-top:74.2pt;width:133pt;height:122.6pt;z-index:251665408;mso-position-horizontal-relative:page;mso-position-vertical-relative:page" coordsize="16894,155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">
              <v:shape id="Shape 13682" o:spid="_x0000_s1027" style="position:absolute;left:3553;top:139;width:9640;height:9643;visibility:visible;mso-wrap-style:square;v-text-anchor:top" coordsize="964032,964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" path="m482041,c747497,,964032,216586,964032,482143v,265557,-216535,482143,-481991,482143c216535,964286,,747700,,482143,,216586,216535,,482041,xe" fillcolor="#f3a62a" stroked="f" strokeweight="0">
                <v:stroke miterlimit="83231f" joinstyle="miter"/>
                <v:path arrowok="t" textboxrect="0,0,964032,964286"/>
              </v:shape>
              <v:shape id="Shape 13683" o:spid="_x0000_s1028" style="position:absolute;left:3412;width:4961;height:9922;visibility:visible;mso-wrap-style:square;v-text-anchor:top" coordsize="496125,9922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" path="m496125,r,28004l448389,30423c212732,54440,28245,254142,28245,496136v,242007,184487,441720,420144,465739l496125,964294r,27991l445504,989721c195616,964266,,752609,,496136,,239664,195616,28018,445504,2564l496125,xe" fillcolor="#da2528" stroked="f" strokeweight="0">
                <v:stroke miterlimit="83231f" joinstyle="miter"/>
                <v:path arrowok="t" textboxrect="0,0,496125,992285"/>
              </v:shape>
              <v:shape id="Shape 13684" o:spid="_x0000_s1029" style="position:absolute;left:8373;width:4962;height:9922;visibility:visible;mso-wrap-style:square;v-text-anchor:top" coordsize="496164,99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" path="m38,c273584,,496164,222568,496164,496138,496164,769709,273584,992289,38,992289r-38,-2l,964296r38,2c258013,964298,467881,754278,467881,496138,467881,238011,258013,28004,38,28004r-38,1l,2,38,xe" fillcolor="#da2528" stroked="f" strokeweight="0">
                <v:stroke miterlimit="83231f" joinstyle="miter"/>
                <v:path arrowok="t" textboxrect="0,0,496164,992289"/>
              </v:shape>
              <v:shape id="Shape 13685" o:spid="_x0000_s1030" style="position:absolute;left:6696;top:2738;width:1037;height:3417;visibility:visible;mso-wrap-style:square;v-text-anchor:top" coordsize="103708,341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" path="m,l58280,r,266916l103708,266916r,74827l13348,304229c3670,293827,267,287553,,269431l,xe" fillcolor="#da2528" stroked="f" strokeweight="0">
                <v:stroke miterlimit="83231f" joinstyle="miter"/>
                <v:path arrowok="t" textboxrect="0,0,103708,341743"/>
              </v:shape>
              <v:shape id="Shape 13686" o:spid="_x0000_s1031" style="position:absolute;left:4065;top:700;width:3668;height:8522;visibility:visible;mso-wrap-style:square;v-text-anchor:top" coordsize="366852,852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" path="m366852,r,19402l347904,22759r-19888,4598l308458,32919r-19101,6477l270701,46737r-18250,8255l234747,64073r-17259,9944l200800,84697,184671,96178r-15570,12205l154178,121337r-14313,13640l126276,149277r-12941,14960l101092,179782,89624,195924,78905,212612r-9906,17246l59931,247613r-8255,18224l44285,284557r-6452,19126l32283,323216r-4635,19901l24079,363412r-2641,20574l19825,404902r-534,21235l19825,447371r1613,20892l24079,488849r3569,20308l32283,529058r5550,19520l44285,567704r7315,18491l366852,586195r,51689l354571,637884,311988,746609r23394,l344411,721907r22441,l366852,852250r-1638,-206l344043,848221r-20879,-4800l302743,837630r-20016,-6782l263144,823101r-19101,-8623l225450,804965,207442,794589,189916,783362,173038,771361,156794,758559,141122,745009,126200,730759,111912,715786,98362,700165,85585,683883,73597,666980,62370,649479,51981,631470,42443,612890,33833,593764,26124,574232,19368,554216,13551,533769,8776,512903,4953,491707,2223,470130,559,448260,,426137,559,404001,2223,382119,4953,360554,8776,339370r4775,-20866l19368,298057r6756,-20028l33833,258484r8610,-19101l51981,220803,62370,202782,73597,185281,85585,168390,98362,152096r13550,-15621l126200,121515r14922,-14262l156794,93714,173038,80900,189916,68899,207442,57672,225450,47296r18593,-9538l263144,29148r19583,-7735l302743,14631,323164,8866,344043,4027,365214,204,366852,xe" fillcolor="#da2528" stroked="f" strokeweight="0">
                <v:stroke miterlimit="83231f" joinstyle="miter"/>
                <v:path arrowok="t" textboxrect="0,0,366852,852250"/>
              </v:shape>
              <v:shape id="Shape 13687" o:spid="_x0000_s1032" style="position:absolute;left:7733;top:1989;width:1435;height:7281;visibility:visible;mso-wrap-style:square;v-text-anchor:top" coordsize="143504,728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" path="m36589,l94869,r,341744l143504,341744r,73523l94869,433641r,23572l143504,457213r,142087l127076,599300r,-89509l105004,509791r,107835l143504,617626r,102927l129591,723062r-21539,2718l86157,727456r-22174,597l41821,727456,19952,725780,,723268,,592925r21285,l30810,617626r24054,l11062,508902,,508902,,457213r36589,l36589,431762,,416571,,341744r36589,l36589,xe" fillcolor="#da2528" stroked="f" strokeweight="0">
                <v:stroke miterlimit="83231f" joinstyle="miter"/>
                <v:path arrowok="t" textboxrect="0,0,143504,728053"/>
              </v:shape>
              <v:shape id="Shape 13688" o:spid="_x0000_s1033" style="position:absolute;left:7733;top:652;width:1435;height:269;visibility:visible;mso-wrap-style:square;v-text-anchor:top" coordsize="143504,26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" path="m63983,l86157,584r21895,1677l129591,4953r13913,2509l143504,26900,126645,23914,106070,21272,85192,19672,63983,19164r-21196,508l21908,21272,1334,23914,,24150,,4749,19952,2261,41821,584,63983,xe" fillcolor="#da2528" stroked="f" strokeweight="0">
                <v:stroke miterlimit="83231f" joinstyle="miter"/>
                <v:path arrowok="t" textboxrect="0,0,143504,26900"/>
              </v:shape>
              <v:shape id="Shape 13689" o:spid="_x0000_s1034" style="position:absolute;left:9168;top:2738;width:917;height:3404;visibility:visible;mso-wrap-style:square;v-text-anchor:top" coordsize="91662,340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" path="m33382,l91662,r,269431l91586,269431v-508,18948,-3137,32397,-16484,42633l,340438,,266916r33382,l33382,xe" fillcolor="#da2528" stroked="f" strokeweight="0">
                <v:stroke miterlimit="83231f" joinstyle="miter"/>
                <v:path arrowok="t" textboxrect="0,0,91662,340438"/>
              </v:shape>
              <v:shape id="Shape 13690" o:spid="_x0000_s1035" style="position:absolute;left:9168;top:727;width:3513;height:8468;visibility:visible;mso-wrap-style:square;v-text-anchor:top" coordsize="351301,8468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" path="m,l7284,1314,28162,6152r20435,5766l68599,18700r19584,7734l107258,35045r18618,9537l143885,54958r17500,11227l178289,78187r16243,12814l210204,104539r14923,14262l239414,133762r13551,15621l265729,165677r12001,16891l288957,200069r10363,18021l308858,236670r8610,19101l325177,275316r6782,20028l337776,315791r4788,20866l346399,357841r2705,21564l350768,401287r533,22136l350768,445547r-1664,21869l346399,488994r-3835,21196l337776,531056r-5817,20447l325177,571518r-7709,19533l308858,610177r-9538,18580l288957,646766r-11227,17500l265729,681170r-12764,16281l239414,713072r-14287,14974l210204,742295r-15672,13551l178289,768648r-16904,12001l143885,791876r-18009,10376l107258,811764r-19075,8623l68599,828134r-20002,6782l28162,840707,7284,845508,,846822,,743895r38500,l38500,725569,,725569,,583482r299726,l307042,564990r6451,-19126l319018,526344r4635,-19901l327247,486136r2642,-20587l331476,444658r534,-21235l331476,402189r-1587,-20917l327247,360698r-3594,-20294l319018,320503r-5525,-19533l307042,281844r-7417,-18720l291370,244899r-9055,-17754l272396,209898,261703,193211,250235,177069,237992,161524,225050,146563,211436,132263,197123,118623,182226,105669,166656,93465,150501,81984,133865,71303,116580,61359,98851,52279,80626,44024,61970,36683,42844,30206,23311,24643,3435,20046,,19438,,xe" fillcolor="#da2528" stroked="f" strokeweight="0">
                <v:stroke miterlimit="83231f" joinstyle="miter"/>
                <v:path arrowok="t" textboxrect="0,0,351301,846822"/>
              </v:shape>
              <v:shape id="Shape 13691" o:spid="_x0000_s1036" style="position:absolute;left:7577;top:7332;width:298;height:404;visibility:visible;mso-wrap-style:square;v-text-anchor:top" coordsize="29845,403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" path="m14770,l29845,40348,,40348,14770,xe" fillcolor="#da2528" stroked="f" strokeweight="0">
                <v:stroke miterlimit="83231f" joinstyle="miter"/>
                <v:path arrowok="t" textboxrect="0,0,29845,40348"/>
              </v:shape>
              <v:shape id="Shape 13692" o:spid="_x0000_s1037" style="position:absolute;left:16514;top:10492;width:110;height:277;visibility:visible;mso-wrap-style:square;v-text-anchor:top" coordsize="10947,27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" path="m10287,r660,153l10947,5398,9804,4585v-1651,,-2781,152,-3429,317l6375,12573r2934,l10947,11538r,6775l9144,16980r-2934,l6210,27610,,27610,,813c2438,483,5867,,10287,xe" fillcolor="#da2528" stroked="f" strokeweight="0">
                <v:stroke miterlimit="83231f" joinstyle="miter"/>
                <v:path arrowok="t" textboxrect="0,0,10947,27610"/>
              </v:shape>
              <v:shape id="Shape 13693" o:spid="_x0000_s1038" style="position:absolute;left:16343;top:10362;width:281;height:537;visibility:visible;mso-wrap-style:square;v-text-anchor:top" coordsize="28105,537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" path="m27762,r343,138l28105,5678r-660,-280c15862,5398,6858,15037,6858,26797v,11938,9004,21412,20904,21412l28105,48065r,5500l27623,53759c12268,53759,,41846,,26797,,11760,12268,,27762,xe" fillcolor="#da2528" stroked="f" strokeweight="0">
                <v:stroke miterlimit="83231f" joinstyle="miter"/>
                <v:path arrowok="t" textboxrect="0,0,28105,53759"/>
              </v:shape>
              <v:shape id="Shape 13694" o:spid="_x0000_s1039" style="position:absolute;left:16624;top:10494;width:124;height:275;visibility:visible;mso-wrap-style:square;v-text-anchor:top" coordsize="12421,27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" path="m,l8496,1968v1626,1143,2769,3099,2769,5728c11265,10947,8826,13068,5715,14071r,305c8318,15201,9639,17335,10452,20929v813,4064,1473,5550,1969,6528l5880,27457c5067,26479,4572,24193,3746,20929l,18160,,11385,4572,8496,,5245,,xe" fillcolor="#da2528" stroked="f" strokeweight="0">
                <v:stroke miterlimit="83231f" joinstyle="miter"/>
                <v:path arrowok="t" textboxrect="0,0,12421,27457"/>
              </v:shape>
              <v:shape id="Shape 13695" o:spid="_x0000_s1040" style="position:absolute;left:16624;top:10363;width:270;height:534;visibility:visible;mso-wrap-style:square;v-text-anchor:top" coordsize="26962,534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" path="m,l19015,7622v4924,4820,7947,11519,7947,19037c26962,34184,23939,40925,18998,45784l,53427,,47927,14227,41922v3658,-3858,5864,-9205,5864,-15085c20091,20868,17885,15474,14188,11572l,5541,,xe" fillcolor="#da2528" stroked="f" strokeweight="0">
                <v:stroke miterlimit="83231f" joinstyle="miter"/>
                <v:path arrowok="t" textboxrect="0,0,26962,53427"/>
              </v:shape>
              <v:shape id="Shape 13696" o:spid="_x0000_s1041" style="position:absolute;top:10425;width:2317;height:2957;visibility:visible;mso-wrap-style:square;v-text-anchor:top" coordsize="231737,295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" path="m,l58661,r,157429c58661,182397,59411,198653,60833,206019v2515,11926,8509,21451,17945,28626c88240,241884,101181,245491,117551,245491v16637,,29236,-3391,37706,-10236c163716,228498,168783,220116,170485,210223v1752,-9931,2565,-26403,2565,-49403l173050,r58687,l231737,152692v,34912,-1575,59563,-4750,73978c223799,241084,217983,253200,209436,263144v-8522,9893,-19939,17793,-34151,23698c160998,292710,142329,295631,119329,295631v-27775,,-48831,-3188,-63157,-9627c41808,279591,30531,271259,22200,261048,13881,250838,8382,240068,5740,228841,1892,212192,,187604,,155054l,xe" fillcolor="#da2528" stroked="f" strokeweight="0">
                <v:stroke miterlimit="83231f" joinstyle="miter"/>
                <v:path arrowok="t" textboxrect="0,0,231737,295631"/>
              </v:shape>
              <v:shape id="Shape 13697" o:spid="_x0000_s1042" style="position:absolute;left:2942;top:10425;width:2306;height:2907;visibility:visible;mso-wrap-style:square;v-text-anchor:top" coordsize="230632,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" path="m,l57112,,176098,194120,176098,r54534,l230632,290703r-58953,l54534,101143r,189560l,290703,,xe" fillcolor="#da2528" stroked="f" strokeweight="0">
                <v:stroke miterlimit="83231f" joinstyle="miter"/>
                <v:path arrowok="t" textboxrect="0,0,230632,290703"/>
              </v:shape>
              <v:shape id="Shape 13698" o:spid="_x0000_s1043" style="position:absolute;left:5539;top:10425;width:1439;height:2907;visibility:visible;mso-wrap-style:square;v-text-anchor:top" coordsize="143935,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" path="m113233,r30702,l143935,68917r-412,-1112l104280,175717r39655,l143935,224638r-57727,l62268,290703,,290703,113233,xe" fillcolor="#da2528" stroked="f" strokeweight="0">
                <v:stroke miterlimit="83231f" joinstyle="miter"/>
                <v:path arrowok="t" textboxrect="0,0,143935,290703"/>
              </v:shape>
              <v:shape id="Shape 13699" o:spid="_x0000_s1044" style="position:absolute;left:6978;top:10425;width:1478;height:2907;visibility:visible;mso-wrap-style:square;v-text-anchor:top" coordsize="147745,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" path="m,l31350,,147745,290703r-63868,l58477,224638,,224638,,175717r39656,l,68917,,xe" fillcolor="#da2528" stroked="f" strokeweight="0">
                <v:stroke miterlimit="83231f" joinstyle="miter"/>
                <v:path arrowok="t" textboxrect="0,0,147745,290703"/>
              </v:shape>
              <v:shape id="Shape 13700" o:spid="_x0000_s1045" style="position:absolute;left:8729;top:10425;width:2318;height:2957;visibility:visible;mso-wrap-style:square;v-text-anchor:top" coordsize="231737,295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" path="m,l58687,r,157429c58687,182397,59436,198653,60858,206019v2515,11926,8509,21451,17920,28626c88265,241884,101181,245491,117551,245491v16663,,29236,-3391,37707,-10236c163716,228498,168796,220116,170485,210223v1778,-9931,2565,-26403,2565,-49403l173050,r58687,l231737,152692v,34912,-1549,59563,-4750,73978c223825,241084,217983,253200,209461,263144v-8522,9893,-19964,17793,-34150,23698c161023,292710,142342,295631,119329,295631v-27749,,-48781,-3188,-63157,-9627c41821,279591,30531,271259,22200,261048,13881,250838,8407,240068,5766,228841,1892,212192,,187604,,155054l,xe" fillcolor="#da2528" stroked="f" strokeweight="0">
                <v:stroke miterlimit="83231f" joinstyle="miter"/>
                <v:path arrowok="t" textboxrect="0,0,231737,295631"/>
              </v:shape>
              <v:shape id="Shape 13701" o:spid="_x0000_s1046" style="position:absolute;left:11750;top:10449;width:2045;height:2883;visibility:visible;mso-wrap-style:square;v-text-anchor:top" coordsize="204572,288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" path="m,l58674,r,239332l204572,239332r,48996l,288328,,xe" fillcolor="#da2528" stroked="f" strokeweight="0">
                <v:stroke miterlimit="83231f" joinstyle="miter"/>
                <v:path arrowok="t" textboxrect="0,0,204572,288328"/>
              </v:shape>
              <v:shape id="Shape 13702" o:spid="_x0000_s1047" style="position:absolute;left:13907;top:10425;width:1440;height:2907;visibility:visible;mso-wrap-style:square;v-text-anchor:top" coordsize="143948,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" path="m113233,r30715,l143948,68883r-400,-1078l104280,175717r39668,l143948,224638r-57728,l62268,290703,,290703,113233,xe" fillcolor="#da2528" stroked="f" strokeweight="0">
                <v:stroke miterlimit="83231f" joinstyle="miter"/>
                <v:path arrowok="t" textboxrect="0,0,143948,290703"/>
              </v:shape>
              <v:shape id="Shape 13703" o:spid="_x0000_s1048" style="position:absolute;left:15347;top:10425;width:1477;height:2907;visibility:visible;mso-wrap-style:square;v-text-anchor:top" coordsize="147733,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" path="m,l31337,,147733,290703r-63868,l58490,224638,,224638,,175717r39669,l,68883,,xe" fillcolor="#da2528" stroked="f" strokeweight="0">
                <v:stroke miterlimit="83231f" joinstyle="miter"/>
                <v:path arrowok="t" textboxrect="0,0,147733,290703"/>
              </v:shape>
              <v:shape id="Shape 13704" o:spid="_x0000_s1049" style="position:absolute;top:13934;width:419;height:534;visibility:visible;mso-wrap-style:square;v-text-anchor:top" coordsize="41910,53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" path="m,l10617,r,28461c10617,32982,10744,35903,11011,37236v444,2159,1537,3887,3238,5182c15964,43726,18288,44374,21260,44374v3010,,5283,-622,6807,-1854c29604,41300,30518,39789,30823,37998v317,-1803,482,-4775,482,-8928l31305,,41910,r,27597c41910,33909,41618,38367,41046,40970v-571,2604,-1638,4801,-3175,6591c36322,49352,34277,50787,31687,51841v-2579,1080,-5944,1601,-10110,1601c16561,53442,12763,52857,10160,51702,7569,50546,5524,49047,4026,47180,2515,45339,1524,43396,1041,41364,343,38354,,33909,,28029l,xe" fillcolor="#1d1d1b" stroked="f" strokeweight="0">
                <v:stroke miterlimit="83231f" joinstyle="miter"/>
                <v:path arrowok="t" textboxrect="0,0,41910,53442"/>
              </v:shape>
              <v:shape id="Shape 13705" o:spid="_x0000_s1050" style="position:absolute;left:531;top:13934;width:417;height:525;visibility:visible;mso-wrap-style:square;v-text-anchor:top" coordsize="4169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" path="m,l10325,,31826,35077,31826,r9868,l41694,52540r-10655,l9855,18275r,34265l,52540,,xe" fillcolor="#1d1d1b" stroked="f" strokeweight="0">
                <v:stroke miterlimit="83231f" joinstyle="miter"/>
                <v:path arrowok="t" textboxrect="0,0,41694,52540"/>
              </v:shape>
              <v:shape id="Shape 15587" o:spid="_x0000_s1051" style="position:absolute;left:1057;top:13934;width:106;height:525;visibility:visible;mso-wrap-style:square;v-text-anchor:top" coordsize="1060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" path="m,l10604,r,52540l,52540,,e" fillcolor="#1d1d1b" stroked="f" strokeweight="0">
                <v:stroke miterlimit="83231f" joinstyle="miter"/>
                <v:path arrowok="t" textboxrect="0,0,10604,52540"/>
              </v:shape>
              <v:shape id="Shape 13707" o:spid="_x0000_s1052" style="position:absolute;left:1211;top:13934;width:489;height:525;visibility:visible;mso-wrap-style:square;v-text-anchor:top" coordsize="48933,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" path="m,l11506,,24803,38887,37668,,48933,,30112,52540r-11329,l,xe" fillcolor="#1d1d1b" stroked="f" strokeweight="0">
                <v:stroke miterlimit="83231f" joinstyle="miter"/>
                <v:path arrowok="t" textboxrect="0,0,48933,52540"/>
              </v:shape>
              <v:shape id="Shape 13708" o:spid="_x0000_s1053" style="position:absolute;left:1754;top:13934;width:400;height:525;visibility:visible;mso-wrap-style:square;v-text-anchor:top" coordsize="39967,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" path="m,l38964,r,8877l10604,8877r,11646l36982,20523r,8865l10604,29388r,14300l39967,43688r,8852l,52540,,xe" fillcolor="#1d1d1b" stroked="f" strokeweight="0">
                <v:stroke miterlimit="83231f" joinstyle="miter"/>
                <v:path arrowok="t" textboxrect="0,0,39967,52540"/>
              </v:shape>
              <v:shape id="Shape 13709" o:spid="_x0000_s1054" style="position:absolute;left:2244;top:13934;width:213;height:525;visibility:visible;mso-wrap-style:square;v-text-anchor:top" coordsize="21330,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" path="m,l21330,r,8950l18885,8890r-8268,l10617,22225r7849,l21330,22034r,11398l21298,33388c20295,32334,19228,31598,18110,31217v-1130,-407,-2908,-597,-5347,-597l10617,30620r,21933l,52553,,xe" fillcolor="#1d1d1b" stroked="f" strokeweight="0">
                <v:stroke miterlimit="83231f" joinstyle="miter"/>
                <v:path arrowok="t" textboxrect="0,0,21330,52553"/>
              </v:shape>
              <v:shape id="Shape 13710" o:spid="_x0000_s1055" style="position:absolute;left:2457;top:13934;width:259;height:525;visibility:visible;mso-wrap-style:square;v-text-anchor:top" coordsize="25914,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" path="m,l1010,v5613,,9690,470,12230,1422c15780,2362,17837,4039,19348,6464v1537,2413,2299,5169,2299,8268c21647,18682,20491,21933,18180,24511v-2324,2553,-5791,4178,-10401,4851c10065,30696,11970,32169,13468,33769v1486,1601,3493,4445,6033,8535l25914,52553r-12687,l5556,41110,,33432,,22034r6674,-444c7944,21158,8922,20409,9646,19355v711,-1042,1066,-2362,1066,-3950c10712,13652,10243,12217,9303,11125,8363,10058,7030,9360,5315,9080l,8950,,xe" fillcolor="#1d1d1b" stroked="f" strokeweight="0">
                <v:stroke miterlimit="83231f" joinstyle="miter"/>
                <v:path arrowok="t" textboxrect="0,0,25914,52553"/>
              </v:shape>
              <v:shape id="Shape 13711" o:spid="_x0000_s1056" style="position:absolute;left:2747;top:13925;width:427;height:544;visibility:visible;mso-wrap-style:square;v-text-anchor:top" coordsize="42723,54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" path="m21082,v6591,,11557,1448,14884,4331c39307,7239,41046,11087,41224,15913r-10604,470c30163,13678,29185,11748,27686,10554,26200,9373,23952,8776,20968,8776v-3074,,-5499,635,-7239,1905c12598,11493,12040,12586,12040,13944v,1245,533,2299,1587,3188c14961,18263,18212,19418,23381,20650v5156,1207,8966,2477,11442,3772c37300,25730,39230,27508,40627,29756v1397,2273,2096,5055,2096,8382c42723,41148,41897,43967,40221,46596v-1676,2629,-4039,4585,-7099,5868c30061,53734,26251,54369,21692,54369v-6643,,-11748,-1537,-15317,-4598c2819,46698,686,42215,,36347l10325,35344v622,3454,1880,6007,3785,7633c16015,44590,18567,45402,21793,45402v3417,,5995,-711,7722,-2159c31255,41796,32118,40107,32118,38176v,-1244,-368,-2311,-1092,-3175c30290,34138,29032,33363,27216,32728v-1245,-432,-4077,-1207,-8496,-2299c13030,29020,9042,27292,6744,25235,3518,22327,1905,18809,1905,14656v,-2680,749,-5182,2273,-7506c5690,4826,7887,3048,10732,1829,13589,610,17043,,21082,xe" fillcolor="#1d1d1b" stroked="f" strokeweight="0">
                <v:stroke miterlimit="83231f" joinstyle="miter"/>
                <v:path arrowok="t" textboxrect="0,0,42723,54369"/>
              </v:shape>
              <v:shape id="Shape 15588" o:spid="_x0000_s1057" style="position:absolute;left:3260;top:13934;width:106;height:525;visibility:visible;mso-wrap-style:square;v-text-anchor:top" coordsize="1060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" path="m,l10604,r,52540l,52540,,e" fillcolor="#1d1d1b" stroked="f" strokeweight="0">
                <v:stroke miterlimit="83231f" joinstyle="miter"/>
                <v:path arrowok="t" textboxrect="0,0,10604,52540"/>
              </v:shape>
              <v:shape id="Shape 13713" o:spid="_x0000_s1058" style="position:absolute;left:3467;top:13934;width:218;height:525;visibility:visible;mso-wrap-style:square;v-text-anchor:top" coordsize="21844,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" path="m,l19380,r2464,247l21844,9258,15367,8890r-4763,l10604,43688r7925,l21844,43432r,8897l19964,52553,,52553,,xe" fillcolor="#1d1d1b" stroked="f" strokeweight="0">
                <v:stroke miterlimit="83231f" joinstyle="miter"/>
                <v:path arrowok="t" textboxrect="0,0,21844,52553"/>
              </v:shape>
              <v:shape id="Shape 13714" o:spid="_x0000_s1059" style="position:absolute;left:3685;top:13936;width:222;height:521;visibility:visible;mso-wrap-style:square;v-text-anchor:top" coordsize="22200,520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" path="m,l7544,756v3073,915,5715,2528,7925,4839c17666,7919,19329,10751,20485,14117v1143,3352,1715,7493,1715,12408c22200,30855,21666,34576,20587,37726v-1321,3810,-3188,6909,-5626,9271c13119,48788,10630,50185,7506,51188l,52082,,43185r3099,-239c4813,42514,6248,41790,7379,40748v1130,-1016,2070,-2705,2781,-5067c10884,33332,11239,30131,11239,26067v,-4064,-355,-7188,-1079,-9360c9449,14536,8446,12847,7150,11615,5855,10395,4216,9570,2248,9138l,9010,,xe" fillcolor="#1d1d1b" stroked="f" strokeweight="0">
                <v:stroke miterlimit="83231f" joinstyle="miter"/>
                <v:path arrowok="t" textboxrect="0,0,22200,52082"/>
              </v:shape>
              <v:shape id="Shape 13715" o:spid="_x0000_s1060" style="position:absolute;left:3944;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" path="m20472,r5557,l26029,12444r-70,-189l18860,31750r7169,l26029,40602r-10433,l11265,52540,,52540,20472,xe" fillcolor="#1d1d1b" stroked="f" strokeweight="0">
                <v:stroke miterlimit="83231f" joinstyle="miter"/>
                <v:path arrowok="t" textboxrect="0,0,26029,52540"/>
              </v:shape>
              <v:shape id="Shape 13716" o:spid="_x0000_s1061" style="position:absolute;left:4204;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" path="m,l5671,,26702,52540r-11545,l10573,40602,,40602,,31750r7169,l,12444,,xe" fillcolor="#1d1d1b" stroked="f" strokeweight="0">
                <v:stroke miterlimit="83231f" joinstyle="miter"/>
                <v:path arrowok="t" textboxrect="0,0,26702,52540"/>
              </v:shape>
              <v:shape id="Shape 13717" o:spid="_x0000_s1062" style="position:absolute;left:4527;top:13934;width:219;height:525;visibility:visible;mso-wrap-style:square;v-text-anchor:top" coordsize="21844,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" path="m,l19380,r2464,247l21844,9258,15367,8890r-4763,l10604,43688r7925,l21844,43432r,8897l19964,52553,,52553,,xe" fillcolor="#1d1d1b" stroked="f" strokeweight="0">
                <v:stroke miterlimit="83231f" joinstyle="miter"/>
                <v:path arrowok="t" textboxrect="0,0,21844,52553"/>
              </v:shape>
              <v:shape id="Shape 13718" o:spid="_x0000_s1063" style="position:absolute;left:4746;top:13936;width:222;height:521;visibility:visible;mso-wrap-style:square;v-text-anchor:top" coordsize="22200,520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" path="m,l7544,756v3073,915,5715,2528,7925,4839c17666,7919,19342,10751,20485,14117v1143,3352,1715,7493,1715,12408c22200,30855,21666,34576,20587,37726v-1308,3810,-3188,6909,-5626,9271c13119,48788,10630,50185,7506,51188l,52082,,43185r3099,-239c4813,42514,6248,41790,7379,40748v1130,-1016,2070,-2705,2781,-5067c10884,33332,11239,30131,11239,26067v,-4064,-355,-7188,-1079,-9360c9449,14536,8446,12847,7150,11615,5855,10395,4229,9570,2248,9138l,9010,,xe" fillcolor="#1d1d1b" stroked="f" strokeweight="0">
                <v:stroke miterlimit="83231f" joinstyle="miter"/>
                <v:path arrowok="t" textboxrect="0,0,22200,52082"/>
              </v:shape>
              <v:shape id="Shape 13719" o:spid="_x0000_s1064" style="position:absolute;left:5181;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" path="m20472,r5557,l26029,12444r-70,-189l18860,31750r7169,l26029,40602r-10433,l11265,52540,,52540,20472,xe" fillcolor="#1d1d1b" stroked="f" strokeweight="0">
                <v:stroke miterlimit="83231f" joinstyle="miter"/>
                <v:path arrowok="t" textboxrect="0,0,26029,52540"/>
              </v:shape>
              <v:shape id="Shape 13720" o:spid="_x0000_s1065" style="position:absolute;left:5441;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" path="m,l5671,,26702,52540r-11545,l10573,40602,,40602,,31750r7169,l,12444,,xe" fillcolor="#1d1d1b" stroked="f" strokeweight="0">
                <v:stroke miterlimit="83231f" joinstyle="miter"/>
                <v:path arrowok="t" textboxrect="0,0,26702,52540"/>
              </v:shape>
              <v:shape id="Shape 13721" o:spid="_x0000_s1066" style="position:absolute;left:5764;top:13934;width:419;height:534;visibility:visible;mso-wrap-style:square;v-text-anchor:top" coordsize="41910,53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" path="m,l10617,r,28461c10617,32982,10744,35903,11011,37236v444,2159,1537,3887,3238,5182c15964,43726,18288,44374,21260,44374v3010,,5283,-622,6807,-1854c29604,41300,30518,39789,30823,37998v317,-1803,482,-4775,482,-8928l31305,,41910,r,27597c41910,33909,41618,38367,41034,40970v-559,2604,-1626,4801,-3163,6591c36322,49352,34277,50787,31687,51841v-2579,1080,-5944,1601,-10110,1601c16561,53442,12763,52857,10160,51702,7569,50546,5524,49047,4026,47180,2515,45339,1524,43396,1041,41364,343,38354,,33909,,28029l,xe" fillcolor="#1d1d1b" stroked="f" strokeweight="0">
                <v:stroke miterlimit="83231f" joinstyle="miter"/>
                <v:path arrowok="t" textboxrect="0,0,41910,53442"/>
              </v:shape>
              <v:shape id="Shape 13722" o:spid="_x0000_s1067" style="position:absolute;left:6257;top:13934;width:417;height:525;visibility:visible;mso-wrap-style:square;v-text-anchor:top" coordsize="41758,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" path="m,l41758,r,8877l26200,8877r,43663l15596,52540r,-43663l,8877,,xe" fillcolor="#1d1d1b" stroked="f" strokeweight="0">
                <v:stroke miterlimit="83231f" joinstyle="miter"/>
                <v:path arrowok="t" textboxrect="0,0,41758,52540"/>
              </v:shape>
              <v:shape id="Shape 13723" o:spid="_x0000_s1068" style="position:absolute;left:6721;top:13925;width:255;height:543;visibility:visible;mso-wrap-style:square;v-text-anchor:top" coordsize="25464,542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" path="m25413,r51,20l25464,9095,14948,13564v-2680,2997,-4026,7518,-4026,13576c10922,33083,12306,37592,15050,40665r10414,4570l25464,54296,6922,47180c2299,42418,,35852,,27495,,22136,800,17640,2400,14008,3594,11341,5232,8941,7303,6807,9360,4674,11621,3099,14084,2070,17361,686,21133,,25413,xe" fillcolor="#1d1d1b" stroked="f" strokeweight="0">
                <v:stroke miterlimit="83231f" joinstyle="miter"/>
                <v:path arrowok="t" textboxrect="0,0,25464,54296"/>
              </v:shape>
              <v:shape id="Shape 13724" o:spid="_x0000_s1069" style="position:absolute;left:6911;top:13797;width:65;height:107;visibility:visible;mso-wrap-style:square;v-text-anchor:top" coordsize="6502,107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" path="m4940,l6502,r,10581l6375,10719,,10719,4940,xe" fillcolor="#1d1d1b" stroked="f" strokeweight="0">
                <v:stroke miterlimit="83231f" joinstyle="miter"/>
                <v:path arrowok="t" textboxrect="0,0,6502,10719"/>
              </v:shape>
              <v:shape id="Shape 13725" o:spid="_x0000_s1070" style="position:absolute;left:6976;top:13925;width:255;height:543;visibility:visible;mso-wrap-style:square;v-text-anchor:top" coordsize="25502,54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" path="m,l18542,7181v4635,4801,6960,11481,6960,20041c25502,35693,23203,42335,18593,47123,13970,51911,7810,54311,89,54311l,54277,,45215r63,28c4293,45243,7760,43719,10477,40671v2693,-3035,4064,-7607,4064,-13703c14541,20935,13221,16452,10579,13493,7925,10534,4432,9048,63,9048l,9075,,xe" fillcolor="#1d1d1b" stroked="f" strokeweight="0">
                <v:stroke miterlimit="83231f" joinstyle="miter"/>
                <v:path arrowok="t" textboxrect="0,0,25502,54311"/>
              </v:shape>
              <v:shape id="Shape 13726" o:spid="_x0000_s1071" style="position:absolute;left:6976;top:13797;width:97;height:105;visibility:visible;mso-wrap-style:square;v-text-anchor:top" coordsize="9741,10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" path="m,l9741,,,10581,,xe" fillcolor="#1d1d1b" stroked="f" strokeweight="0">
                <v:stroke miterlimit="83231f" joinstyle="miter"/>
                <v:path arrowok="t" textboxrect="0,0,9741,10581"/>
              </v:shape>
              <v:shape id="Shape 13727" o:spid="_x0000_s1072" style="position:absolute;left:7315;top:13934;width:417;height:525;visibility:visible;mso-wrap-style:square;v-text-anchor:top" coordsize="4169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" path="m,l10325,,31826,35077,31826,r9868,l41694,52540r-10655,l9855,18275r,34265l,52540,,xe" fillcolor="#1d1d1b" stroked="f" strokeweight="0">
                <v:stroke miterlimit="83231f" joinstyle="miter"/>
                <v:path arrowok="t" textboxrect="0,0,41694,52540"/>
              </v:shape>
              <v:shape id="Shape 13728" o:spid="_x0000_s1073" style="position:absolute;left:7822;top:13925;width:255;height:543;visibility:visible;mso-wrap-style:square;v-text-anchor:top" coordsize="25470,543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" path="m25425,r45,17l25470,9092,14961,13576v-2680,2985,-4026,7506,-4026,13564c10935,33083,12306,37592,15049,40665r10421,4573l25470,54307,6921,47180c2311,42431,,35852,,27495,,22136,800,17640,2400,14008,3607,11341,5245,8941,7302,6807,9372,4674,11633,3099,14097,2070,17374,686,21145,,25425,xe" fillcolor="#1d1d1b" stroked="f" strokeweight="0">
                <v:stroke miterlimit="83231f" joinstyle="miter"/>
                <v:path arrowok="t" textboxrect="0,0,25470,54307"/>
              </v:shape>
              <v:shape id="Shape 13729" o:spid="_x0000_s1074" style="position:absolute;left:8077;top:13925;width:255;height:543;visibility:visible;mso-wrap-style:square;v-text-anchor:top" coordsize="25508,54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" path="m,l18536,7183v4635,4814,6972,11481,6972,20041c25508,35708,23196,42337,18599,47138,13976,51926,7817,54326,95,54326l,54289,,45220r57,25c4286,45245,7766,43734,10471,40673v2705,-3035,4064,-7607,4064,-13703c14535,20950,13214,16467,10585,13495,7931,10536,4426,9050,57,9050l,9075,,xe" fillcolor="#1d1d1b" stroked="f" strokeweight="0">
                <v:stroke miterlimit="83231f" joinstyle="miter"/>
                <v:path arrowok="t" textboxrect="0,0,25508,54326"/>
              </v:shape>
              <v:shape id="Shape 13730" o:spid="_x0000_s1075" style="position:absolute;left:8413;top:13934;width:508;height:525;visibility:visible;mso-wrap-style:square;v-text-anchor:top" coordsize="5074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" path="m,l15875,r9525,35839l34836,,50749,r,52540l40881,52540r,-41364l30467,52540r-10223,l9842,11176r,41364l,52540,,xe" fillcolor="#1d1d1b" stroked="f" strokeweight="0">
                <v:stroke miterlimit="83231f" joinstyle="miter"/>
                <v:path arrowok="t" textboxrect="0,0,50749,52540"/>
              </v:shape>
              <v:shape id="Shape 13731" o:spid="_x0000_s1076" style="position:absolute;left:8973;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" path="m20472,r5557,l26029,12477r-83,-222l18860,31750r7169,l26029,40602r-10433,l11265,52540,,52540,20472,xe" fillcolor="#1d1d1b" stroked="f" strokeweight="0">
                <v:stroke miterlimit="83231f" joinstyle="miter"/>
                <v:path arrowok="t" textboxrect="0,0,26029,52540"/>
              </v:shape>
              <v:shape id="Shape 13732" o:spid="_x0000_s1077" style="position:absolute;left:9233;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" path="m,l5671,,26702,52540r-11545,l10573,40602,,40602,,31750r7169,l,12477,,xe" fillcolor="#1d1d1b" stroked="f" strokeweight="0">
                <v:stroke miterlimit="83231f" joinstyle="miter"/>
                <v:path arrowok="t" textboxrect="0,0,26702,52540"/>
              </v:shape>
              <v:shape id="Shape 13733" o:spid="_x0000_s1078" style="position:absolute;left:9736;top:13938;width:370;height:521;visibility:visible;mso-wrap-style:square;v-text-anchor:top" coordsize="36995,52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" path="m,l10617,r,43256l36995,43256r,8852l,52108,,xe" fillcolor="#1d1d1b" stroked="f" strokeweight="0">
                <v:stroke miterlimit="83231f" joinstyle="miter"/>
                <v:path arrowok="t" textboxrect="0,0,36995,52108"/>
              </v:shape>
              <v:shape id="Shape 13734" o:spid="_x0000_s1079" style="position:absolute;left:10128;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" path="m20472,r5557,l26029,12477r-83,-222l18860,31750r7169,l26029,40602r-10433,l11265,52540,,52540,20472,xe" fillcolor="#1d1d1b" stroked="f" strokeweight="0">
                <v:stroke miterlimit="83231f" joinstyle="miter"/>
                <v:path arrowok="t" textboxrect="0,0,26029,52540"/>
              </v:shape>
              <v:shape id="Shape 13735" o:spid="_x0000_s1080" style="position:absolute;left:10388;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" path="m,l5671,,26702,52540r-11545,l10573,40602,,40602,,31750r7169,l,12477,,xe" fillcolor="#1d1d1b" stroked="f" strokeweight="0">
                <v:stroke miterlimit="83231f" joinstyle="miter"/>
                <v:path arrowok="t" textboxrect="0,0,26702,52540"/>
              </v:shape>
              <v:shape id="Shape 13736" o:spid="_x0000_s1081" style="position:absolute;left:10619;top:13934;width:418;height:525;visibility:visible;mso-wrap-style:square;v-text-anchor:top" coordsize="41758,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" path="m,l41758,r,8877l26200,8877r,43663l15596,52540r,-43663l,8877,,xe" fillcolor="#1d1d1b" stroked="f" strokeweight="0">
                <v:stroke miterlimit="83231f" joinstyle="miter"/>
                <v:path arrowok="t" textboxrect="0,0,41758,52540"/>
              </v:shape>
              <v:shape id="Shape 15589" o:spid="_x0000_s1082" style="position:absolute;left:11102;top:13934;width:106;height:525;visibility:visible;mso-wrap-style:square;v-text-anchor:top" coordsize="10605,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" path="m,l10605,r,52540l,52540,,e" fillcolor="#1d1d1b" stroked="f" strokeweight="0">
                <v:stroke miterlimit="83231f" joinstyle="miter"/>
                <v:path arrowok="t" textboxrect="0,0,10605,52540"/>
              </v:shape>
              <v:shape id="Shape 13738" o:spid="_x0000_s1083" style="position:absolute;left:11310;top:13934;width:417;height:525;visibility:visible;mso-wrap-style:square;v-text-anchor:top" coordsize="4169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" path="m,l10325,,31826,35077,31826,r9868,l41694,52540r-10655,l9855,18275r,34265l,52540,,xe" fillcolor="#1d1d1b" stroked="f" strokeweight="0">
                <v:stroke miterlimit="83231f" joinstyle="miter"/>
                <v:path arrowok="t" textboxrect="0,0,41694,52540"/>
              </v:shape>
              <v:shape id="Shape 13739" o:spid="_x0000_s1084" style="position:absolute;left:11818;top:13925;width:255;height:543;visibility:visible;mso-wrap-style:square;v-text-anchor:top" coordsize="25470,543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" path="m25425,r45,17l25470,9092,14961,13576v-2680,2985,-4026,7506,-4026,13564c10935,33083,12306,37592,15049,40665r10421,4573l25470,54307,6921,47180c2311,42431,,35852,,27495,,22136,800,17640,2400,14008,3607,11341,5245,8941,7302,6807,9372,4674,11620,3099,14097,2070,17374,686,21145,,25425,xe" fillcolor="#1d1d1b" stroked="f" strokeweight="0">
                <v:stroke miterlimit="83231f" joinstyle="miter"/>
                <v:path arrowok="t" textboxrect="0,0,25470,54307"/>
              </v:shape>
              <v:shape id="Shape 13740" o:spid="_x0000_s1085" style="position:absolute;left:12073;top:13925;width:255;height:543;visibility:visible;mso-wrap-style:square;v-text-anchor:top" coordsize="25508,54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" path="m,l18536,7183v4635,4814,6972,11481,6972,20041c25508,35708,23196,42337,18586,47138,13976,51926,7817,54326,95,54326l,54289,,45220r57,25c4286,45245,7766,43734,10471,40673v2705,-3035,4064,-7607,4064,-13703c14535,20950,13227,16467,10585,13495,7931,10536,4426,9050,57,9050l,9075,,xe" fillcolor="#1d1d1b" stroked="f" strokeweight="0">
                <v:stroke miterlimit="83231f" joinstyle="miter"/>
                <v:path arrowok="t" textboxrect="0,0,25508,54326"/>
              </v:shape>
              <v:shape id="Shape 13741" o:spid="_x0000_s1086" style="position:absolute;left:12357;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" path="m20472,r5557,l26029,12444r-70,-189l18860,31750r7169,l26029,40602r-10433,l11265,52540,,52540,20472,xe" fillcolor="#1d1d1b" stroked="f" strokeweight="0">
                <v:stroke miterlimit="83231f" joinstyle="miter"/>
                <v:path arrowok="t" textboxrect="0,0,26029,52540"/>
              </v:shape>
              <v:shape id="Shape 13742" o:spid="_x0000_s1087" style="position:absolute;left:12617;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" path="m,l5671,,26702,52540r-11545,l10573,40602,,40602,,31750r7169,l,12444,,xe" fillcolor="#1d1d1b" stroked="f" strokeweight="0">
                <v:stroke miterlimit="83231f" joinstyle="miter"/>
                <v:path arrowok="t" textboxrect="0,0,26702,52540"/>
              </v:shape>
              <v:shape id="Shape 13743" o:spid="_x0000_s1088" style="position:absolute;left:12939;top:13934;width:508;height:525;visibility:visible;mso-wrap-style:square;v-text-anchor:top" coordsize="5074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" path="m,l15875,r9525,35839l34836,,50749,r,52540l40894,52540r,-41364l30467,52540r-10223,l9855,11176r,41364l,52540,,xe" fillcolor="#1d1d1b" stroked="f" strokeweight="0">
                <v:stroke miterlimit="83231f" joinstyle="miter"/>
                <v:path arrowok="t" textboxrect="0,0,50749,52540"/>
              </v:shape>
              <v:shape id="Shape 13744" o:spid="_x0000_s1089" style="position:absolute;left:13552;top:13934;width:400;height:525;visibility:visible;mso-wrap-style:square;v-text-anchor:top" coordsize="39967,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" path="m,l38964,r,8877l10605,8877r,11646l36982,20523r,8865l10605,29388r,14300l39967,43688r,8852l,52540,,xe" fillcolor="#1d1d1b" stroked="f" strokeweight="0">
                <v:stroke miterlimit="83231f" joinstyle="miter"/>
                <v:path arrowok="t" textboxrect="0,0,39967,52540"/>
              </v:shape>
              <v:shape id="Shape 13745" o:spid="_x0000_s1090" style="position:absolute;left:14042;top:13934;width:213;height:525;visibility:visible;mso-wrap-style:square;v-text-anchor:top" coordsize="21330,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" path="m,l21330,r,8950l18885,8890r-8268,l10617,22225r7849,l21330,22034r,11398l21298,33388c20294,32334,19228,31598,18110,31217v-1130,-407,-2908,-597,-5346,-597l10617,30620r,21933l,52553,,xe" fillcolor="#1d1d1b" stroked="f" strokeweight="0">
                <v:stroke miterlimit="83231f" joinstyle="miter"/>
                <v:path arrowok="t" textboxrect="0,0,21330,52553"/>
              </v:shape>
              <v:shape id="Shape 13746" o:spid="_x0000_s1091" style="position:absolute;left:14255;top:13934;width:259;height:525;visibility:visible;mso-wrap-style:square;v-text-anchor:top" coordsize="25915,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" path="m,l1010,v5613,,9690,470,12230,1422c15793,2362,17837,4039,19349,6464v1549,2413,2298,5169,2298,8268c21647,18682,20492,21933,18180,24511v-2324,2553,-5791,4178,-10401,4851c10065,30696,11970,32169,13469,33769v1485,1601,3492,4445,6032,8535l25915,52553r-12688,l5556,41110,,33432,,22034r6674,-444c7944,21158,8922,20409,9646,19355v711,-1042,1067,-2362,1067,-3950c10713,13652,10243,12217,9303,11125,8363,10058,7030,9360,5315,9080l,8950,,xe" fillcolor="#1d1d1b" stroked="f" strokeweight="0">
                <v:stroke miterlimit="83231f" joinstyle="miter"/>
                <v:path arrowok="t" textboxrect="0,0,25915,52553"/>
              </v:shape>
              <v:shape id="Shape 15590" o:spid="_x0000_s1092" style="position:absolute;left:14569;top:13934;width:106;height:525;visibility:visible;mso-wrap-style:square;v-text-anchor:top" coordsize="10605,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" path="m,l10605,r,52540l,52540,,e" fillcolor="#1d1d1b" stroked="f" strokeweight="0">
                <v:stroke miterlimit="83231f" joinstyle="miter"/>
                <v:path arrowok="t" textboxrect="0,0,10605,52540"/>
              </v:shape>
              <v:shape id="Shape 13748" o:spid="_x0000_s1093" style="position:absolute;left:14757;top:13925;width:458;height:543;visibility:visible;mso-wrap-style:square;v-text-anchor:top" coordsize="45771,543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" path="m24587,v6414,,11646,1905,15659,5702c42634,7950,44425,11163,45631,15380l35128,17881v-622,-2717,-1930,-4876,-3886,-6451c29261,9855,26873,9068,24041,9068v-3886,,-7048,1397,-9474,4203c12141,16053,10935,20587,10935,26848v,6655,1181,11379,3569,14198c16904,43866,20015,45263,23825,45263v2820,,5245,-889,7277,-2680c33134,40792,34595,37973,35484,34125r10287,3264c44183,43116,41567,47371,37897,50165v-3670,2781,-8319,4178,-13957,4178c16967,54343,11227,51956,6731,47180,2235,42431,,35916,,27635,,18885,2248,12103,6769,7252,11290,2426,17221,,24587,xe" fillcolor="#1d1d1b" stroked="f" strokeweight="0">
                <v:stroke miterlimit="83231f" joinstyle="miter"/>
                <v:path arrowok="t" textboxrect="0,0,45771,54343"/>
              </v:shape>
              <v:shape id="Shape 13749" o:spid="_x0000_s1094" style="position:absolute;left:15252;top:13934;width:261;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" path="m20472,r5557,l26029,12477r-83,-222l18860,31750r7169,l26029,40602r-10433,l11252,52540,,52540,20472,xe" fillcolor="#1d1d1b" stroked="f" strokeweight="0">
                <v:stroke miterlimit="83231f" joinstyle="miter"/>
                <v:path arrowok="t" textboxrect="0,0,26029,52540"/>
              </v:shape>
              <v:shape id="Shape 13750" o:spid="_x0000_s1095" style="position:absolute;left:15513;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" path="m,l5671,,26702,52540r-11545,l10573,40602,,40602,,31750r7169,l,12477,,xe" fillcolor="#1d1d1b" stroked="f" strokeweight="0">
                <v:stroke miterlimit="83231f" joinstyle="miter"/>
                <v:path arrowok="t" textboxrect="0,0,26702,52540"/>
              </v:shape>
              <v:shape id="Shape 13751" o:spid="_x0000_s1096" style="position:absolute;left:15837;top:13934;width:417;height:525;visibility:visible;mso-wrap-style:square;v-text-anchor:top" coordsize="41681,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" path="m,l10325,,31826,35077,31826,r9855,l41681,52540r-10642,l9855,18275r,34265l,52540,,xe" fillcolor="#1d1d1b" stroked="f" strokeweight="0">
                <v:stroke miterlimit="83231f" joinstyle="miter"/>
                <v:path arrowok="t" textboxrect="0,0,41681,52540"/>
              </v:shape>
              <v:shape id="Shape 13752" o:spid="_x0000_s1097" style="position:absolute;left:16313;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" path="m20472,r5557,l26029,12444r-70,-189l18860,31750r7169,l26029,40602r-10433,l11265,52540,,52540,20472,xe" fillcolor="#1d1d1b" stroked="f" strokeweight="0">
                <v:stroke miterlimit="83231f" joinstyle="miter"/>
                <v:path arrowok="t" textboxrect="0,0,26029,52540"/>
              </v:shape>
              <v:shape id="Shape 13753" o:spid="_x0000_s1098" style="position:absolute;left:16573;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" path="m,l5671,,26702,52540r-11545,l10573,40602,,40602,,31750r7169,l,12444,,xe" fillcolor="#1d1d1b" stroked="f" strokeweight="0">
                <v:stroke miterlimit="83231f" joinstyle="miter"/>
                <v:path arrowok="t" textboxrect="0,0,26702,52540"/>
              </v:shape>
              <v:shape id="Shape 13754" o:spid="_x0000_s1099" style="position:absolute;left:4648;top:15056;width:265;height:410;visibility:visible;mso-wrap-style:square;v-text-anchor:top" coordsize="26594,41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" path="m,l7810,r5817,32753l18885,r7709,l18377,41046r-9576,l,xe" fillcolor="#9c9b9b" stroked="f" strokeweight="0">
                <v:stroke miterlimit="83231f" joinstyle="miter"/>
                <v:path arrowok="t" textboxrect="0,0,26594,41046"/>
              </v:shape>
              <v:shape id="Shape 13755" o:spid="_x0000_s1100" style="position:absolute;left:4955;top:15158;width:67;height:308;visibility:visible;mso-wrap-style:square;v-text-anchor:top" coordsize="6756,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" path="m,l6756,r,30849l,30849r,-14l,xe" fillcolor="#9c9b9b" stroked="f" strokeweight="0">
                <v:stroke miterlimit="83231f" joinstyle="miter"/>
                <v:path arrowok="t" textboxrect="0,0,6756,30849"/>
              </v:shape>
              <v:shape id="Shape 15591" o:spid="_x0000_s1101" style="position:absolute;left:4955;top:15056;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" path="m,l9144,r,9144l,9144,,e" fillcolor="#9c9b9b" stroked="f" strokeweight="0">
                <v:stroke miterlimit="83231f" joinstyle="miter"/>
                <v:path arrowok="t" textboxrect="0,0,9144,9144"/>
              </v:shape>
              <v:shape id="Shape 13757" o:spid="_x0000_s1102" style="position:absolute;left:5079;top:15500;width:96;height:70;visibility:visible;mso-wrap-style:square;v-text-anchor:top" coordsize="9601,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" path="m,l6731,v51,609,292,1079,724,1422c7887,1753,8484,1930,9246,1930r355,-163l9601,6890r-559,95c6121,6985,3899,6388,2362,5207,813,4013,25,2286,,xe" fillcolor="#9c9b9b" stroked="f" strokeweight="0">
                <v:stroke miterlimit="83231f" joinstyle="miter"/>
                <v:path arrowok="t" textboxrect="0,0,9601,6985"/>
              </v:shape>
              <v:shape id="Shape 13758" o:spid="_x0000_s1103" style="position:absolute;left:5073;top:15149;width:102;height:325;visibility:visible;mso-wrap-style:square;v-text-anchor:top" coordsize="10249,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" path="m7760,r2489,691l10249,6012r-203,-119c8839,5893,8026,6515,7582,7747v-445,1232,-661,4242,-661,9017c6921,20955,7150,23609,7595,24752v444,1143,1270,1728,2451,1728l10249,26332r,5541l7810,32499v-2895,,-4914,-1155,-6083,-3454c584,26746,,22428,,16104,,10096,597,5906,1765,3543,2934,1181,4928,,7760,xe" fillcolor="#9c9b9b" stroked="f" strokeweight="0">
                <v:stroke miterlimit="83231f" joinstyle="miter"/>
                <v:path arrowok="t" textboxrect="0,0,10249,32499"/>
              </v:shape>
              <v:shape id="Shape 13759" o:spid="_x0000_s1104" style="position:absolute;left:5175;top:15156;width:100;height:413;visibility:visible;mso-wrap-style:square;v-text-anchor:top" coordsize="9970,41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" path="m,l1168,325c2172,998,2946,2014,3505,3360r,-3226l9970,134r,28397c9970,31249,9843,33230,9601,34488v-254,1244,-673,2324,-1257,3213c7582,38895,6439,39796,4915,40418l,41251,,36127,2349,35047v521,-826,775,-2337,775,-4547l3124,28366c2553,29522,1803,30386,876,30957l,31182,,25641,2578,23769v508,-1346,749,-4737,749,-10198c3327,10167,3086,7906,2578,6827l,5320,,xe" fillcolor="#9c9b9b" stroked="f" strokeweight="0">
                <v:stroke miterlimit="83231f" joinstyle="miter"/>
                <v:path arrowok="t" textboxrect="0,0,9970,41251"/>
              </v:shape>
              <v:shape id="Shape 13760" o:spid="_x0000_s1105" style="position:absolute;left:5334;top:15158;width:67;height:308;visibility:visible;mso-wrap-style:square;v-text-anchor:top" coordsize="6756,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" path="m,l6756,r,30849l,30849r,-14l,xe" fillcolor="#9c9b9b" stroked="f" strokeweight="0">
                <v:stroke miterlimit="83231f" joinstyle="miter"/>
                <v:path arrowok="t" textboxrect="0,0,6756,30849"/>
              </v:shape>
              <v:shape id="Shape 15592" o:spid="_x0000_s1106" style="position:absolute;left:5334;top:15056;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" path="m,l9144,r,9144l,9144,,e" fillcolor="#9c9b9b" stroked="f" strokeweight="0">
                <v:stroke miterlimit="83231f" joinstyle="miter"/>
                <v:path arrowok="t" textboxrect="0,0,9144,9144"/>
              </v:shape>
              <v:shape id="Shape 15593" o:spid="_x0000_s1107" style="position:absolute;left:5460;top:15056;width:91;height:410;visibility:visible;mso-wrap-style:square;v-text-anchor:top" coordsize="9144,41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" path="m,l9144,r,41046l,41046,,e" fillcolor="#9c9b9b" stroked="f" strokeweight="0">
                <v:stroke miterlimit="83231f" joinstyle="miter"/>
                <v:path arrowok="t" textboxrect="0,0,9144,41046"/>
              </v:shape>
              <v:shape id="Shape 13763" o:spid="_x0000_s1108" style="position:absolute;left:5580;top:15264;width:103;height:210;visibility:visible;mso-wrap-style:square;v-text-anchor:top" coordsize="10325,21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" path="m10325,r,6346l8407,7687c7493,8754,7049,10011,7049,11459v,1371,241,2387,723,3035c8255,15142,9017,15459,10046,15459r279,-169l10325,20236r-3226,799c4864,21035,3124,20247,1867,18660,635,17085,,14888,,12081,,9541,546,7509,1638,6010,2743,4512,4902,3001,8141,1489v317,-152,774,-368,1371,-635l10325,xe" fillcolor="#9c9b9b" stroked="f" strokeweight="0">
                <v:stroke miterlimit="83231f" joinstyle="miter"/>
                <v:path arrowok="t" textboxrect="0,0,10325,21035"/>
              </v:shape>
              <v:shape id="Shape 13764" o:spid="_x0000_s1109" style="position:absolute;left:5582;top:15151;width:101;height:98;visibility:visible;mso-wrap-style:square;v-text-anchor:top" coordsize="10071,98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" path="m10071,r,5041l7493,6024v-584,699,-876,1778,-876,3252l6617,9885,,9885c,6418,813,3903,2426,2316l10071,xe" fillcolor="#9c9b9b" stroked="f" strokeweight="0">
                <v:stroke miterlimit="83231f" joinstyle="miter"/>
                <v:path arrowok="t" textboxrect="0,0,10071,9885"/>
              </v:shape>
              <v:shape id="Shape 13765" o:spid="_x0000_s1110" style="position:absolute;left:5683;top:15150;width:108;height:316;visibility:visible;mso-wrap-style:square;v-text-anchor:top" coordsize="10820,31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" path="m152,c3721,,6236,724,7671,2172,9119,3619,9830,6160,9830,9779r,17399c9830,28042,9906,28816,10058,29515v153,711,419,1397,762,2095l4216,31610v-152,-228,-279,-571,-393,-1041c3708,30112,3594,29464,3480,28626,2769,29870,1854,30810,724,31458l,31637,,26691,2388,25247v596,-1092,889,-2717,889,-4889l3277,15456,,17747,,11401,3175,8064v,-965,-254,-1714,-775,-2247c1880,5296,1130,5029,152,5029l,5087,,46,152,xe" fillcolor="#9c9b9b" stroked="f" strokeweight="0">
                <v:stroke miterlimit="83231f" joinstyle="miter"/>
                <v:path arrowok="t" textboxrect="0,0,10820,31637"/>
              </v:shape>
              <v:shape id="Shape 13766" o:spid="_x0000_s1111" style="position:absolute;left:5830;top:15149;width:103;height:325;visibility:visible;mso-wrap-style:square;v-text-anchor:top" coordsize="10236,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" path="m7595,r2641,651l10236,6143r-203,-149c8852,5994,8026,6578,7582,7747v-445,1168,-673,3848,-673,8039c6909,20549,7125,23546,7569,24778v445,1219,1257,1829,2464,1829l10236,26487r,5312l7747,32499v-2832,,-4826,-1181,-5994,-3543c584,26594,,22403,,16396,,10185,559,5893,1702,3543,2832,1181,4801,,7595,xe" fillcolor="#9c9b9b" stroked="f" strokeweight="0">
                <v:stroke miterlimit="83231f" joinstyle="miter"/>
                <v:path arrowok="t" textboxrect="0,0,10236,32499"/>
              </v:shape>
              <v:shape id="Shape 13767" o:spid="_x0000_s1112" style="position:absolute;left:5933;top:15056;width:99;height:411;visibility:visible;mso-wrap-style:square;v-text-anchor:top" coordsize="9969,41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" path="m3124,l9969,r,41047l3505,41047r,-3226c2946,39154,2172,40157,1168,40843l,41172,,35859,2578,34341v508,-1092,749,-3340,749,-6731c3327,22162,3086,18758,2578,17399l,15516,,10023r864,213c1816,10795,2565,11671,3124,12814l3124,xe" fillcolor="#9c9b9b" stroked="f" strokeweight="0">
                <v:stroke miterlimit="83231f" joinstyle="miter"/>
                <v:path arrowok="t" textboxrect="0,0,9969,41172"/>
              </v:shape>
              <v:shape id="Shape 13768" o:spid="_x0000_s1113" style="position:absolute;left:6085;top:15264;width:103;height:210;visibility:visible;mso-wrap-style:square;v-text-anchor:top" coordsize="10325,21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" path="m10325,r,6346l8407,7687c7493,8754,7049,10011,7049,11459v,1371,241,2387,723,3035c8255,15142,9004,15459,10046,15459r279,-169l10325,20236r-3226,799c4864,21035,3112,20247,1867,18660,622,17085,,14888,,12081,,9541,546,7509,1638,6010,2730,4512,4902,3001,8141,1489v317,-152,774,-368,1371,-635l10325,xe" fillcolor="#9c9b9b" stroked="f" strokeweight="0">
                <v:stroke miterlimit="83231f" joinstyle="miter"/>
                <v:path arrowok="t" textboxrect="0,0,10325,21035"/>
              </v:shape>
              <v:shape id="Shape 13769" o:spid="_x0000_s1114" style="position:absolute;left:6088;top:15151;width:100;height:98;visibility:visible;mso-wrap-style:square;v-text-anchor:top" coordsize="10071,98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" path="m10071,r,5041l7493,6024v-584,699,-876,1778,-876,3252l6617,9885,,9885c,6418,813,3903,2426,2316l10071,xe" fillcolor="#9c9b9b" stroked="f" strokeweight="0">
                <v:stroke miterlimit="83231f" joinstyle="miter"/>
                <v:path arrowok="t" textboxrect="0,0,10071,9885"/>
              </v:shape>
              <v:shape id="Shape 13770" o:spid="_x0000_s1115" style="position:absolute;left:6188;top:15150;width:109;height:316;visibility:visible;mso-wrap-style:square;v-text-anchor:top" coordsize="10820,31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" path="m152,c3721,,6236,724,7671,2172,9106,3619,9830,6160,9830,9779r,17399c9830,28042,9906,28816,10058,29515v153,711,407,1397,762,2095l4216,31610v-152,-228,-279,-571,-393,-1041c3708,30112,3594,29464,3480,28626,2769,29870,1854,30810,724,31458l,31637,,26691,2388,25247v597,-1092,889,-2717,889,-4889l3277,15456,,17747,,11401,3175,8064v,-965,-254,-1714,-775,-2247c1880,5296,1130,5029,152,5029l,5087,,46,152,xe" fillcolor="#9c9b9b" stroked="f" strokeweight="0">
                <v:stroke miterlimit="83231f" joinstyle="miter"/>
                <v:path arrowok="t" textboxrect="0,0,10820,31637"/>
              </v:shape>
              <v:shape id="Shape 13771" o:spid="_x0000_s1116" style="position:absolute;left:6478;top:15056;width:326;height:410;visibility:visible;mso-wrap-style:square;v-text-anchor:top" coordsize="32690,41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" path="m,l10985,r5360,26568l21704,,32690,r,41046l25718,41046,25883,4635,18580,41046r-4470,l6807,4635r191,36411l,41046,,xe" fillcolor="#9c9b9b" stroked="f" strokeweight="0">
                <v:stroke miterlimit="83231f" joinstyle="miter"/>
                <v:path arrowok="t" textboxrect="0,0,32690,41046"/>
              </v:shape>
              <v:shape id="Shape 13772" o:spid="_x0000_s1117" style="position:absolute;left:6867;top:15158;width:68;height:308;visibility:visible;mso-wrap-style:square;v-text-anchor:top" coordsize="6756,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" path="m,l6756,r,30849l,30849r,-14l,xe" fillcolor="#9c9b9b" stroked="f" strokeweight="0">
                <v:stroke miterlimit="83231f" joinstyle="miter"/>
                <v:path arrowok="t" textboxrect="0,0,6756,30849"/>
              </v:shape>
              <v:shape id="Shape 15594" o:spid="_x0000_s1118" style="position:absolute;left:6867;top:15056;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" path="m,l9144,r,9144l,9144,,e" fillcolor="#9c9b9b" stroked="f" strokeweight="0">
                <v:stroke miterlimit="83231f" joinstyle="miter"/>
                <v:path arrowok="t" textboxrect="0,0,9144,9144"/>
              </v:shape>
              <v:shape id="Shape 13774" o:spid="_x0000_s1119" style="position:absolute;left:6994;top:15149;width:194;height:317;visibility:visible;mso-wrap-style:square;v-text-anchor:top" coordsize="19418,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" path="m12814,v2134,,3760,648,4902,1931c18847,3200,19418,5042,19418,7442r,24232l12852,31674r,-20688c12852,9182,12637,7900,12192,7163,11760,6426,11024,6058,9982,6058v-1130,,-1943,457,-2438,1359c7049,8318,6807,9855,6807,12027r,19647l,31674,,826r6655,l6655,3950c7366,2654,8242,1676,9271,1003,10312,343,11481,,12814,xe" fillcolor="#9c9b9b" stroked="f" strokeweight="0">
                <v:stroke miterlimit="83231f" joinstyle="miter"/>
                <v:path arrowok="t" textboxrect="0,0,19418,31674"/>
              </v:shape>
              <v:shape id="Shape 13775" o:spid="_x0000_s1120" style="position:absolute;left:7238;top:15150;width:102;height:324;visibility:visible;mso-wrap-style:square;v-text-anchor:top" coordsize="10243,324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" path="m10243,r,5435l10236,5432v-1206,,-2057,419,-2565,1245c7163,7515,6909,8950,6909,11008v38,584,51,1028,51,1308l10243,12316r,4902l7036,17218v-38,241,-51,482,-64,737c6960,18209,6960,18628,6960,19199v,2921,254,4979,774,6160l10243,27031r,5438l10236,32471v-1829,,-3365,-242,-4597,-724c4407,31277,3391,30528,2591,29512,1638,28318,965,26819,584,25016,190,23187,,19936,,15224,,11478,165,8798,508,7172,838,5559,1422,4239,2235,3197,3086,2130,4178,1330,5550,784l10243,xe" fillcolor="#9c9b9b" stroked="f" strokeweight="0">
                <v:stroke miterlimit="83231f" joinstyle="miter"/>
                <v:path arrowok="t" textboxrect="0,0,10243,32471"/>
              </v:shape>
              <v:shape id="Shape 13776" o:spid="_x0000_s1121" style="position:absolute;left:7340;top:15360;width:100;height:114;visibility:visible;mso-wrap-style:square;v-text-anchor:top" coordsize="10014,11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" path="m3550,l9963,v,140,,343,26,610c10001,876,10014,1067,10014,1194v,3518,-800,6109,-2400,7747l,11403,,5965r121,80c1327,6045,2204,5575,2737,4623,3283,3670,3550,2121,3550,xe" fillcolor="#9c9b9b" stroked="f" strokeweight="0">
                <v:stroke miterlimit="83231f" joinstyle="miter"/>
                <v:path arrowok="t" textboxrect="0,0,10014,11403"/>
              </v:shape>
              <v:shape id="Shape 13777" o:spid="_x0000_s1122" style="position:absolute;left:7340;top:15149;width:102;height:173;visibility:visible;mso-wrap-style:square;v-text-anchor:top" coordsize="10166,17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" path="m172,c1987,,3550,292,4858,876v1320,572,2413,1448,3276,2616c8858,4534,9379,5817,9697,7379v304,1549,469,4064,469,7531l10166,17247,,17247,,12344r3334,l3334,11036v,-2108,-254,-3568,-749,-4369l,5464,,29,172,xe" fillcolor="#9c9b9b" stroked="f" strokeweight="0">
                <v:stroke miterlimit="83231f" joinstyle="miter"/>
                <v:path arrowok="t" textboxrect="0,0,10166,17247"/>
              </v:shape>
              <v:shape id="Shape 13778" o:spid="_x0000_s1123" style="position:absolute;left:7485;top:15149;width:103;height:325;visibility:visible;mso-wrap-style:square;v-text-anchor:top" coordsize="10243,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" path="m7595,r2648,650l10243,6147r-210,-153c8852,5994,8026,6578,7582,7747v-444,1168,-673,3848,-673,8039c6909,20549,7138,23546,7569,24778v445,1219,1270,1829,2464,1829l10243,26483r,5314l7747,32499v-2832,,-4826,-1181,-5994,-3543c584,26594,,22403,,16396,,10185,559,5893,1702,3543,2832,1181,4801,,7595,xe" fillcolor="#9c9b9b" stroked="f" strokeweight="0">
                <v:stroke miterlimit="83231f" joinstyle="miter"/>
                <v:path arrowok="t" textboxrect="0,0,10243,32499"/>
              </v:shape>
              <v:shape id="Shape 13779" o:spid="_x0000_s1124" style="position:absolute;left:7588;top:15056;width:99;height:411;visibility:visible;mso-wrap-style:square;v-text-anchor:top" coordsize="9963,41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" path="m3131,l9963,r,41047l3512,41047r,-3226c2953,39154,2165,40157,1162,40843l,41170,,35856,2572,34341v508,-1092,762,-3340,762,-6731c3334,22162,3080,18758,2572,17399l,15520,,10023r870,213c1810,10795,2572,11671,3131,12814l3131,xe" fillcolor="#9c9b9b" stroked="f" strokeweight="0">
                <v:stroke miterlimit="83231f" joinstyle="miter"/>
                <v:path arrowok="t" textboxrect="0,0,9963,41170"/>
              </v:shape>
              <v:shape id="Shape 13780" o:spid="_x0000_s1125" style="position:absolute;left:7746;top:15158;width:194;height:317;visibility:visible;mso-wrap-style:square;v-text-anchor:top" coordsize="19418,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" path="m,l6553,r,20155c6553,22200,6782,23609,7214,24384v444,762,1193,1156,2235,1156c10605,25540,11417,25121,11887,24257v457,-851,699,-2362,699,-4559l12586,r6832,l19418,30848r-6680,l12738,27788v-698,1270,-1562,2235,-2603,2895c9093,31344,7900,31674,6553,31674v-2133,,-3759,-635,-4877,-1905c559,28499,,26657,,24232l,xe" fillcolor="#9c9b9b" stroked="f" strokeweight="0">
                <v:stroke miterlimit="83231f" joinstyle="miter"/>
                <v:path arrowok="t" textboxrect="0,0,19418,31674"/>
              </v:shape>
              <v:shape id="Shape 13781" o:spid="_x0000_s1126" style="position:absolute;left:7990;top:15149;width:194;height:325;visibility:visible;mso-wrap-style:square;v-text-anchor:top" coordsize="19469,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" path="m9932,v3238,,5626,851,7175,2540c18644,4229,19418,6845,19418,10376r,1092l12916,11468r,-686c12916,8915,12687,7569,12230,6756,11773,5931,11024,5524,9995,5524v-1054,,-1816,407,-2286,1194c7252,7518,7010,8852,7010,10719r,10642c7010,23470,7239,24955,7671,25781v444,838,1194,1257,2261,1257c11087,27038,11887,26556,12344,25603v445,-965,674,-2756,674,-5385l13018,19545r6400,26c19431,19787,19444,20015,19457,20257v12,241,12,584,12,1054c19469,25121,18694,27953,17145,29769v-1549,1816,-3950,2730,-7213,2730c6236,32499,3658,31356,2197,29070,737,26772,,22504,,16269,,10046,737,5791,2197,3467,3658,1156,6236,,9932,xe" fillcolor="#9c9b9b" stroked="f" strokeweight="0">
                <v:stroke miterlimit="83231f" joinstyle="miter"/>
                <v:path arrowok="t" textboxrect="0,0,19469,32499"/>
              </v:shape>
              <v:shape id="Shape 13782" o:spid="_x0000_s1127" style="position:absolute;left:8229;top:15264;width:103;height:210;visibility:visible;mso-wrap-style:square;v-text-anchor:top" coordsize="10325,21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" path="m10325,r,6346l8407,7687c7493,8754,7048,10011,7048,11459v,1371,242,2387,724,3035c8255,15142,9004,15459,10046,15459r279,-169l10325,20236r-3226,799c4864,21035,3111,20247,1867,18660,622,17085,,14888,,12081,,9541,546,7509,1638,6010,2730,4512,4902,3001,8141,1489v317,-152,774,-368,1371,-635l10325,xe" fillcolor="#9c9b9b" stroked="f" strokeweight="0">
                <v:stroke miterlimit="83231f" joinstyle="miter"/>
                <v:path arrowok="t" textboxrect="0,0,10325,21035"/>
              </v:shape>
              <v:shape id="Shape 13783" o:spid="_x0000_s1128" style="position:absolute;left:8231;top:15151;width:101;height:98;visibility:visible;mso-wrap-style:square;v-text-anchor:top" coordsize="10071,98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" path="m10071,r,5041l7493,6024v-584,699,-876,1778,-876,3252l6617,9885,,9885c,6418,813,3903,2426,2316l10071,xe" fillcolor="#9c9b9b" stroked="f" strokeweight="0">
                <v:stroke miterlimit="83231f" joinstyle="miter"/>
                <v:path arrowok="t" textboxrect="0,0,10071,9885"/>
              </v:shape>
              <v:shape id="Shape 13784" o:spid="_x0000_s1129" style="position:absolute;left:8332;top:15150;width:108;height:316;visibility:visible;mso-wrap-style:square;v-text-anchor:top" coordsize="10820,31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" path="m153,c3721,,6236,724,7671,2172,9106,3619,9830,6160,9830,9779r,17399c9830,28042,9906,28816,10058,29515v153,711,407,1397,762,2095l4217,31610v-153,-228,-280,-571,-394,-1041c3708,30112,3594,29464,3480,28626,2769,29870,1854,30810,724,31458l,31637,,26692,2388,25247v597,-1092,889,-2717,889,-4889l3277,15456,,17747,,11401,3175,8064v,-965,-267,-1714,-775,-2247c1880,5296,1130,5029,153,5029l,5087,,46,153,xe" fillcolor="#9c9b9b" stroked="f" strokeweight="0">
                <v:stroke miterlimit="83231f" joinstyle="miter"/>
                <v:path arrowok="t" textboxrect="0,0,10820,31637"/>
              </v:shape>
              <v:shape id="Shape 13785" o:spid="_x0000_s1130" style="position:absolute;left:8478;top:15149;width:195;height:325;visibility:visible;mso-wrap-style:square;v-text-anchor:top" coordsize="19469,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" path="m9932,v3238,,5626,851,7175,2540c18644,4229,19418,6845,19418,10376r,1092l12916,11468r,-686c12916,8915,12675,7569,12217,6756,11760,5931,11024,5524,9982,5524v-1041,,-1803,407,-2273,1194c7252,7518,7010,8852,7010,10719r,10642c7010,23470,7239,24955,7671,25781v444,838,1194,1257,2261,1257c11087,27038,11887,26556,12332,25603v457,-965,686,-2756,686,-5385l13018,19545r6400,26c19431,19787,19444,20015,19457,20257v,241,12,584,12,1054c19469,25121,18694,27953,17145,29769v-1549,1816,-3962,2730,-7213,2730c6236,32499,3658,31356,2197,29070,737,26772,,22504,,16269,,10046,737,5791,2197,3467,3658,1156,6236,,9932,xe" fillcolor="#9c9b9b" stroked="f" strokeweight="0">
                <v:stroke miterlimit="83231f" joinstyle="miter"/>
                <v:path arrowok="t" textboxrect="0,0,19469,32499"/>
              </v:shape>
              <v:shape id="Shape 13786" o:spid="_x0000_s1131" style="position:absolute;left:8723;top:15158;width:68;height:308;visibility:visible;mso-wrap-style:square;v-text-anchor:top" coordsize="6756,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" path="m,l6756,r,30849l,30849r,-14l,xe" fillcolor="#9c9b9b" stroked="f" strokeweight="0">
                <v:stroke miterlimit="83231f" joinstyle="miter"/>
                <v:path arrowok="t" textboxrect="0,0,6756,30849"/>
              </v:shape>
              <v:shape id="Shape 15595" o:spid="_x0000_s1132" style="position:absolute;left:8723;top:15056;width:92;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" path="m,l9144,r,9144l,9144,,e" fillcolor="#9c9b9b" stroked="f" strokeweight="0">
                <v:stroke miterlimit="83231f" joinstyle="miter"/>
                <v:path arrowok="t" textboxrect="0,0,9144,9144"/>
              </v:shape>
              <v:shape id="Shape 13788" o:spid="_x0000_s1133" style="position:absolute;left:8841;top:15150;width:103;height:324;visibility:visible;mso-wrap-style:square;v-text-anchor:top" coordsize="10351,32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" path="m10338,r13,5l10351,5519r-13,-7c9055,5512,8166,5994,7684,6947v-483,940,-724,3226,-724,6858l6960,16663v,4775,228,7696,685,8762c8103,26492,8992,27026,10287,27026r64,-35l10351,32481r-13,6c6503,32487,3810,31344,2286,29045,762,26746,,22479,,16256,,10046,762,5779,2286,3467,3810,1143,6503,,10338,xe" fillcolor="#9c9b9b" stroked="f" strokeweight="0">
                <v:stroke miterlimit="83231f" joinstyle="miter"/>
                <v:path arrowok="t" textboxrect="0,0,10351,32487"/>
              </v:shape>
              <v:shape id="Shape 13789" o:spid="_x0000_s1134" style="position:absolute;left:8908;top:15063;width:36;height:62;visibility:visible;mso-wrap-style:square;v-text-anchor:top" coordsize="3594,61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" path="m3594,r,5766l3175,6176,,6176,3594,xe" fillcolor="#9c9b9b" stroked="f" strokeweight="0">
                <v:stroke miterlimit="83231f" joinstyle="miter"/>
                <v:path arrowok="t" textboxrect="0,0,3594,6176"/>
              </v:shape>
              <v:shape id="Shape 13790" o:spid="_x0000_s1135" style="position:absolute;left:8944;top:15150;width:104;height:324;visibility:visible;mso-wrap-style:square;v-text-anchor:top" coordsize="10363,32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" path="m,l8077,3462v1524,2311,2286,6578,2286,12789c10363,22474,9601,26741,8077,29040l,32476,,26985,2692,25509v470,-1003,699,-3607,699,-7810l3391,14676v,-4039,-229,-6566,-724,-7607l,5514,,xe" fillcolor="#9c9b9b" stroked="f" strokeweight="0">
                <v:stroke miterlimit="83231f" joinstyle="miter"/>
                <v:path arrowok="t" textboxrect="0,0,10363,32476"/>
              </v:shape>
              <v:shape id="Shape 13791" o:spid="_x0000_s1136" style="position:absolute;left:8944;top:15049;width:74;height:72;visibility:visible;mso-wrap-style:square;v-text-anchor:top" coordsize="7341,7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" path="m826,l7341,,,7184,,1419,826,xe" fillcolor="#9c9b9b" stroked="f" strokeweight="0">
                <v:stroke miterlimit="83231f" joinstyle="miter"/>
                <v:path arrowok="t" textboxrect="0,0,7341,7184"/>
              </v:shape>
              <v:shape id="Shape 13792" o:spid="_x0000_s1137" style="position:absolute;left:9099;top:15149;width:194;height:317;visibility:visible;mso-wrap-style:square;v-text-anchor:top" coordsize="19418,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" path="m12814,v2134,,3759,648,4903,1931c18847,3200,19418,5042,19418,7442r,24232l12865,31674r,-20688c12865,9182,12636,7900,12205,7163,11760,6426,11024,6058,9995,6058v-1143,,-1956,457,-2451,1359c7061,8318,6807,9855,6807,12027r,19647l,31674,,826r6655,l6655,3950c7379,2654,8242,1676,9271,1003,10312,343,11493,,12814,xe" fillcolor="#9c9b9b" stroked="f" strokeweight="0">
                <v:stroke miterlimit="83231f" joinstyle="miter"/>
                <v:path arrowok="t" textboxrect="0,0,19418,31674"/>
              </v:shape>
              <v:shape id="Shape 15596" o:spid="_x0000_s1138" style="position:absolute;left:9481;top:15268;width:124;height:91;visibility:visible;mso-wrap-style:square;v-text-anchor:top" coordsize="12357,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" path="m,l12357,r,9144l,9144,,e" fillcolor="#9c9b9b" stroked="f" strokeweight="0">
                <v:stroke miterlimit="83231f" joinstyle="miter"/>
                <v:path arrowok="t" textboxrect="0,0,12357,9144"/>
              </v:shape>
              <v:shape id="Shape 13794" o:spid="_x0000_s1139" style="position:absolute;left:9783;top:15045;width:233;height:409;visibility:visible;mso-wrap-style:square;v-text-anchor:top" coordsize="23355,40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" path="m11430,v3607,,6388,990,8306,2959c21666,4940,22619,7772,22619,11468v,381,,661,-13,864c22593,12535,22593,12713,22568,12865r-6883,l15685,11824v,-2109,-356,-3620,-1042,-4534c13944,6388,12814,5918,11227,5918v-1169,,-2083,343,-2756,1029c7798,7633,7468,8585,7468,9804v,1626,1498,3455,4495,5436l12040,15304r3987,2705c18885,19888,20828,21679,21831,23355v1016,1689,1524,3836,1524,6427c23355,33325,22339,36068,20320,37998v-2032,1918,-4928,2883,-8700,2883c7709,40881,4800,39865,2883,37846,965,35814,,32728,,28575v,-445,38,-1169,102,-2185l102,26238r7277,l7379,28740v,2400,292,4039,901,4902c8877,34518,9906,34950,11379,34950v1537,,2705,-393,3505,-1168c15685,33007,16091,31864,16091,30340v,-1156,-280,-2159,-838,-2997c14694,26505,13487,25425,11620,24117l7912,21476c4699,19253,2654,17412,1791,15951,914,14503,483,12675,483,10477v,-3276,977,-5842,2920,-7696c5334,927,8014,,11430,xe" fillcolor="#9c9b9b" stroked="f" strokeweight="0">
                <v:stroke miterlimit="83231f" joinstyle="miter"/>
                <v:path arrowok="t" textboxrect="0,0,23355,40881"/>
              </v:shape>
              <v:shape id="Shape 13795" o:spid="_x0000_s1140" style="position:absolute;left:10075;top:15055;width:243;height:390;visibility:visible;mso-wrap-style:square;v-text-anchor:top" coordsize="24295,39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" path="m,l7468,,17628,27292,17437,r6858,l24295,39014r-7417,l6629,11684r216,27330l,39014,,xe" fillcolor="#9c9b9b" stroked="f" strokeweight="0">
                <v:stroke miterlimit="83231f" joinstyle="miter"/>
                <v:path arrowok="t" textboxrect="0,0,24295,39014"/>
              </v:shape>
              <v:shape id="Shape 15597" o:spid="_x0000_s1141" style="position:absolute;left:10385;top:15055;width:91;height:390;visibility:visible;mso-wrap-style:square;v-text-anchor:top" coordsize="9144,39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" path="m,l9144,r,39015l,39015,,e" fillcolor="#9c9b9b" stroked="f" strokeweight="0">
                <v:stroke miterlimit="83231f" joinstyle="miter"/>
                <v:path arrowok="t" textboxrect="0,0,9144,39015"/>
              </v:shape>
              <v:shape id="Shape 13797" o:spid="_x0000_s1142" style="position:absolute;left:10524;top:15055;width:203;height:390;visibility:visible;mso-wrap-style:square;v-text-anchor:top" coordsize="20345,39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" path="m,l20041,r,6490l7226,6490r,9017l19152,15507r,6185l7226,21692r,10731l20345,32423r,6591l,39014,,xe" fillcolor="#9c9b9b" stroked="f" strokeweight="0">
                <v:stroke miterlimit="83231f" joinstyle="miter"/>
                <v:path arrowok="t" textboxrect="0,0,20345,39014"/>
              </v:shape>
              <v:shape id="Shape 13798" o:spid="_x0000_s1143" style="position:absolute;left:10772;top:15045;width:234;height:409;visibility:visible;mso-wrap-style:square;v-text-anchor:top" coordsize="23355,40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" path="m11430,v3607,,6388,990,8306,2959c21666,4940,22619,7772,22619,11468v,381,,661,-13,864c22606,12535,22593,12713,22581,12865r-6896,l15685,11824v,-2109,-356,-3620,-1042,-4534c13944,6388,12814,5918,11227,5918v-1169,,-2083,343,-2756,1029c7810,7633,7468,8585,7468,9804v,1626,1498,3455,4495,5436l12040,15304r4000,2705c18885,19888,20828,21679,21831,23355v1029,1689,1524,3836,1524,6427c23355,33325,22339,36068,20320,37998v-2032,1918,-4928,2883,-8700,2883c7709,40881,4800,39865,2883,37846,965,35814,,32728,,28575v,-445,38,-1169,102,-2185l102,26238r7277,l7379,28740v,2400,292,4039,901,4902c8877,34518,9906,34950,11379,34950v1537,,2705,-393,3505,-1168c15685,33007,16091,31864,16091,30340v,-1156,-280,-2159,-838,-2997c14694,26505,13487,25425,11620,24117l7912,21476c4699,19253,2654,17412,1791,15951,914,14503,483,12675,483,10477v,-3276,977,-5842,2920,-7696c5347,927,8014,,11430,xe" fillcolor="#9c9b9b" stroked="f" strokeweight="0">
                <v:stroke miterlimit="83231f" joinstyle="miter"/>
                <v:path arrowok="t" textboxrect="0,0,23355,40881"/>
              </v:shape>
              <v:shape id="Shape 13799" o:spid="_x0000_s1144" style="position:absolute;left:11185;top:15052;width:154;height:393;visibility:visible;mso-wrap-style:square;v-text-anchor:top" coordsize="15456,39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" path="m10643,r4813,l15456,39256r-6845,l8611,11773,,11773,,7163c3200,7061,5690,6401,7468,5194,9271,3988,10325,2248,10643,xe" fillcolor="#9c9b9b" stroked="f" strokeweight="0">
                <v:stroke miterlimit="83231f" joinstyle="miter"/>
                <v:path arrowok="t" textboxrect="0,0,15456,39256"/>
              </v:shape>
              <v:shape id="Shape 13800" o:spid="_x0000_s1145" style="position:absolute;left:11444;top:15053;width:106;height:399;visibility:visible;mso-wrap-style:square;v-text-anchor:top" coordsize="10655,39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" path="m10655,r,5243l10528,5186v-1092,,-1879,393,-2349,1181c7709,7154,7468,8488,7468,10355v,1930,241,3276,724,4051c8674,15168,9487,15549,10630,15549r25,-12l10655,20706r-25,-14c9296,20692,8382,21188,7874,22178v-508,978,-762,2972,-762,5931c7112,30497,7366,32122,7899,32999v521,889,1436,1320,2731,1320l10655,34307r,5565l10592,39895v-3645,,-6312,-940,-8027,-2820c851,35209,,32288,,28325,,25214,457,22851,1359,21238v914,-1612,2362,-2666,4343,-3149c4077,17594,2845,16641,2019,15219,1194,13796,775,11942,775,9643v,-3149,850,-5549,2540,-7188l10655,xe" fillcolor="#9c9b9b" stroked="f" strokeweight="0">
                <v:stroke miterlimit="83231f" joinstyle="miter"/>
                <v:path arrowok="t" textboxrect="0,0,10655,39895"/>
              </v:shape>
              <v:shape id="Shape 13801" o:spid="_x0000_s1146" style="position:absolute;left:11550;top:15053;width:107;height:398;visibility:visible;mso-wrap-style:square;v-text-anchor:top" coordsize="10668,39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" path="m26,c3251,,5715,851,7404,2527,9081,4204,9932,6655,9932,9855v,2235,-420,4026,-1271,5385c7823,16599,6528,17551,4788,18097v2070,407,3556,1372,4483,2909c10198,22542,10668,24803,10668,27800v,4166,-864,7227,-2603,9182l,39881,,34315,2781,32931v508,-927,762,-2731,762,-5385c3543,24981,3289,23215,2743,22212l,20715,,15545,2451,14364v496,-800,737,-2121,737,-4001c3188,8458,2947,7125,2438,6350l,5251,,9,26,xe" fillcolor="#9c9b9b" stroked="f" strokeweight="0">
                <v:stroke miterlimit="83231f" joinstyle="miter"/>
                <v:path arrowok="t" textboxrect="0,0,10668,39881"/>
              </v:shape>
              <v:shape id="Shape 13802" o:spid="_x0000_s1147" style="position:absolute;left:11703;top:15052;width:155;height:393;visibility:visible;mso-wrap-style:square;v-text-anchor:top" coordsize="15456,39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" path="m10643,r4813,l15456,39256r-6845,l8611,11773,,11773,,7163c3200,7061,5690,6401,7468,5194,9271,3988,10325,2248,10643,xe" fillcolor="#9c9b9b" stroked="f" strokeweight="0">
                <v:stroke miterlimit="83231f" joinstyle="miter"/>
                <v:path arrowok="t" textboxrect="0,0,15456,39256"/>
              </v:shape>
              <v:shape id="Shape 13803" o:spid="_x0000_s1148" style="position:absolute;left:11957;top:15117;width:89;height:250;visibility:visible;mso-wrap-style:square;v-text-anchor:top" coordsize="8858,25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" path="m8858,r,11496l5220,19440r3638,l8858,25079,,25079,,18855,8858,xe" fillcolor="#9c9b9b" stroked="f" strokeweight="0">
                <v:stroke miterlimit="83231f" joinstyle="miter"/>
                <v:path arrowok="t" textboxrect="0,0,8858,25079"/>
              </v:shape>
              <v:shape id="Shape 13804" o:spid="_x0000_s1149" style="position:absolute;left:12046;top:15059;width:133;height:386;visibility:visible;mso-wrap-style:square;v-text-anchor:top" coordsize="13379,385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" path="m2699,r7416,l10115,24994r3264,l13379,30823r-3264,l10115,38557r-6642,l3473,30823,,30823,,25184r3639,l3639,9296,,17240,,5744,2699,xe" fillcolor="#9c9b9b" stroked="f" strokeweight="0">
                <v:stroke miterlimit="83231f" joinstyle="miter"/>
                <v:path arrowok="t" textboxrect="0,0,13379,38557"/>
              </v:shape>
              <w10:wrap type="square" anchorx="page" anchory="page"/>
            </v:group>
          </w:pict>
        </mc:Fallback>
      </mc:AlternateContent>
    </w:r>
    <w:r w:rsidRPr="00A25137">
      <w:rPr>
        <w:b/>
        <w:lang w:val="es-CO"/>
      </w:rPr>
      <w:t>Código: FT-INV-013</w:t>
    </w:r>
  </w:p>
  <w:p w:rsidR="00330277" w:rsidRPr="00A25137" w:rsidRDefault="00445851">
    <w:pPr>
      <w:spacing w:after="0" w:line="296" w:lineRule="auto"/>
      <w:ind w:left="1854" w:hanging="874"/>
      <w:jc w:val="both"/>
      <w:rPr>
        <w:lang w:val="es-CO"/>
      </w:rPr>
    </w:pPr>
    <w:r w:rsidRPr="00A25137">
      <w:rPr>
        <w:b/>
        <w:lang w:val="es-CO"/>
      </w:rPr>
      <w:t>FICHA TÉCNICA DEL Versión  4 PROYECTO Fecha: 12/05/2016</w:t>
    </w:r>
  </w:p>
  <w:p w:rsidR="00330277" w:rsidRDefault="00445851">
    <w:pPr>
      <w:spacing w:after="0" w:line="259" w:lineRule="auto"/>
      <w:ind w:left="980" w:right="1348" w:firstLine="0"/>
      <w:jc w:val="right"/>
    </w:pPr>
    <w:r>
      <w:rPr>
        <w:b/>
      </w:rPr>
      <w:t xml:space="preserve">Página </w:t>
    </w:r>
    <w:r>
      <w:fldChar w:fldCharType="begin"/>
    </w:r>
    <w:r>
      <w:instrText xml:space="preserve"> PAGE   \* MERGEFORMAT </w:instrText>
    </w:r>
    <w:r>
      <w:fldChar w:fldCharType="separate"/>
    </w:r>
    <w:r>
      <w:rPr>
        <w:b/>
      </w:rPr>
      <w:t>1</w:t>
    </w:r>
    <w:r>
      <w:rPr>
        <w:b/>
      </w:rPr>
      <w:fldChar w:fldCharType="end"/>
    </w:r>
    <w:r>
      <w:rPr>
        <w:b/>
      </w:rPr>
      <w:t xml:space="preserve"> de </w:t>
    </w:r>
    <w:r w:rsidR="0033031B">
      <w:fldChar w:fldCharType="begin"/>
    </w:r>
    <w:r w:rsidR="0033031B">
      <w:instrText xml:space="preserve"> NUMPAGES   \* MERGEFORMAT </w:instrText>
    </w:r>
    <w:r w:rsidR="0033031B">
      <w:fldChar w:fldCharType="separate"/>
    </w:r>
    <w:r>
      <w:rPr>
        <w:b/>
      </w:rPr>
      <w:t>8</w:t>
    </w:r>
    <w:r w:rsidR="0033031B">
      <w:rPr>
        <w:b/>
      </w:rPr>
      <w:fldChar w:fldCharType="end"/>
    </w:r>
  </w:p>
  <w:p w:rsidR="00330277" w:rsidRDefault="00445851">
    <w:r>
      <w:rPr>
        <w:rFonts w:ascii="Calibri" w:eastAsia="Calibri" w:hAnsi="Calibri" w:cs="Calibri"/>
        <w:noProof/>
        <w:sz w:val="22"/>
      </w:rPr>
      <mc:AlternateContent>
        <mc:Choice Requires="wpg">
          <w:drawing>
            <wp:anchor distT="0" distB="0" distL="114300" distR="114300" simplePos="0" relativeHeight="251666432" behindDoc="1" locked="0" layoutInCell="1" allowOverlap="1">
              <wp:simplePos x="0" y="0"/>
              <wp:positionH relativeFrom="page">
                <wp:posOffset>0</wp:posOffset>
              </wp:positionH>
              <wp:positionV relativeFrom="page">
                <wp:posOffset>660400</wp:posOffset>
              </wp:positionV>
              <wp:extent cx="11424450" cy="14977452"/>
              <wp:effectExtent l="0" t="0" r="0" b="0"/>
              <wp:wrapNone/>
              <wp:docPr id="13819" name="Group 13819"/>
              <wp:cNvGraphicFramePr/>
              <a:graphic xmlns:a="http://schemas.openxmlformats.org/drawingml/2006/main">
                <a:graphicData uri="http://schemas.microsoft.com/office/word/2010/wordprocessingGroup">
                  <wpg:wgp>
                    <wpg:cNvGrpSpPr/>
                    <wpg:grpSpPr>
                      <a:xfrm>
                        <a:off x="0" y="0"/>
                        <a:ext cx="11424450" cy="14977452"/>
                        <a:chOff x="0" y="0"/>
                        <a:chExt cx="11424450" cy="14977452"/>
                      </a:xfrm>
                    </wpg:grpSpPr>
                    <wps:wsp>
                      <wps:cNvPr id="13824" name="Shape 13824"/>
                      <wps:cNvSpPr/>
                      <wps:spPr>
                        <a:xfrm>
                          <a:off x="0" y="11646070"/>
                          <a:ext cx="5285415" cy="2933530"/>
                        </a:xfrm>
                        <a:custGeom>
                          <a:avLst/>
                          <a:gdLst/>
                          <a:ahLst/>
                          <a:cxnLst/>
                          <a:rect l="0" t="0" r="0" b="0"/>
                          <a:pathLst>
                            <a:path w="5285415" h="2933530">
                              <a:moveTo>
                                <a:pt x="0" y="0"/>
                              </a:moveTo>
                              <a:lnTo>
                                <a:pt x="44654" y="29783"/>
                              </a:lnTo>
                              <a:cubicBezTo>
                                <a:pt x="1075997" y="717334"/>
                                <a:pt x="3045671" y="2014693"/>
                                <a:pt x="5187422" y="2894843"/>
                              </a:cubicBezTo>
                              <a:lnTo>
                                <a:pt x="5285415" y="2933530"/>
                              </a:lnTo>
                              <a:lnTo>
                                <a:pt x="0" y="2933530"/>
                              </a:lnTo>
                              <a:lnTo>
                                <a:pt x="0" y="0"/>
                              </a:lnTo>
                              <a:close/>
                            </a:path>
                          </a:pathLst>
                        </a:custGeom>
                        <a:ln w="0" cap="flat">
                          <a:miter lim="127000"/>
                        </a:ln>
                      </wps:spPr>
                      <wps:style>
                        <a:lnRef idx="0">
                          <a:srgbClr val="000000">
                            <a:alpha val="0"/>
                          </a:srgbClr>
                        </a:lnRef>
                        <a:fillRef idx="1">
                          <a:srgbClr val="F3A62B"/>
                        </a:fillRef>
                        <a:effectRef idx="0">
                          <a:scrgbClr r="0" g="0" b="0"/>
                        </a:effectRef>
                        <a:fontRef idx="none"/>
                      </wps:style>
                      <wps:bodyPr/>
                    </wps:wsp>
                    <wps:wsp>
                      <wps:cNvPr id="13825" name="Shape 13825"/>
                      <wps:cNvSpPr/>
                      <wps:spPr>
                        <a:xfrm>
                          <a:off x="1654" y="11655729"/>
                          <a:ext cx="11422797" cy="3321723"/>
                        </a:xfrm>
                        <a:custGeom>
                          <a:avLst/>
                          <a:gdLst/>
                          <a:ahLst/>
                          <a:cxnLst/>
                          <a:rect l="0" t="0" r="0" b="0"/>
                          <a:pathLst>
                            <a:path w="11422797" h="3321723">
                              <a:moveTo>
                                <a:pt x="0" y="0"/>
                              </a:moveTo>
                              <a:cubicBezTo>
                                <a:pt x="1776019" y="917284"/>
                                <a:pt x="5858840" y="3321723"/>
                                <a:pt x="9040063" y="2541054"/>
                              </a:cubicBezTo>
                              <a:cubicBezTo>
                                <a:pt x="10359270" y="2182434"/>
                                <a:pt x="11064904" y="1613685"/>
                                <a:pt x="11416209" y="1231951"/>
                              </a:cubicBezTo>
                              <a:lnTo>
                                <a:pt x="11422797" y="1224617"/>
                              </a:lnTo>
                              <a:lnTo>
                                <a:pt x="11422797" y="2923871"/>
                              </a:lnTo>
                              <a:lnTo>
                                <a:pt x="5053443" y="2923871"/>
                              </a:lnTo>
                              <a:lnTo>
                                <a:pt x="4941015" y="2876136"/>
                              </a:lnTo>
                              <a:cubicBezTo>
                                <a:pt x="3348140" y="2183444"/>
                                <a:pt x="1641042" y="1165766"/>
                                <a:pt x="0" y="0"/>
                              </a:cubicBezTo>
                              <a:close/>
                            </a:path>
                          </a:pathLst>
                        </a:custGeom>
                        <a:ln w="0" cap="flat">
                          <a:miter lim="127000"/>
                        </a:ln>
                      </wps:spPr>
                      <wps:style>
                        <a:lnRef idx="0">
                          <a:srgbClr val="000000">
                            <a:alpha val="0"/>
                          </a:srgbClr>
                        </a:lnRef>
                        <a:fillRef idx="1">
                          <a:srgbClr val="DA2628"/>
                        </a:fillRef>
                        <a:effectRef idx="0">
                          <a:scrgbClr r="0" g="0" b="0"/>
                        </a:effectRef>
                        <a:fontRef idx="none"/>
                      </wps:style>
                      <wps:bodyPr/>
                    </wps:wsp>
                    <pic:pic xmlns:pic="http://schemas.openxmlformats.org/drawingml/2006/picture">
                      <pic:nvPicPr>
                        <pic:cNvPr id="13823" name="Picture 13823"/>
                        <pic:cNvPicPr/>
                      </pic:nvPicPr>
                      <pic:blipFill>
                        <a:blip r:embed="rId1"/>
                        <a:stretch>
                          <a:fillRect/>
                        </a:stretch>
                      </pic:blipFill>
                      <pic:spPr>
                        <a:xfrm>
                          <a:off x="0" y="11625072"/>
                          <a:ext cx="5138928" cy="2953513"/>
                        </a:xfrm>
                        <a:prstGeom prst="rect">
                          <a:avLst/>
                        </a:prstGeom>
                      </pic:spPr>
                    </pic:pic>
                    <wps:wsp>
                      <wps:cNvPr id="13820" name="Shape 13820"/>
                      <wps:cNvSpPr/>
                      <wps:spPr>
                        <a:xfrm>
                          <a:off x="205689" y="0"/>
                          <a:ext cx="10782300" cy="2095500"/>
                        </a:xfrm>
                        <a:custGeom>
                          <a:avLst/>
                          <a:gdLst/>
                          <a:ahLst/>
                          <a:cxnLst/>
                          <a:rect l="0" t="0" r="0" b="0"/>
                          <a:pathLst>
                            <a:path w="10782300" h="2095500">
                              <a:moveTo>
                                <a:pt x="0" y="2095500"/>
                              </a:moveTo>
                              <a:lnTo>
                                <a:pt x="10782300" y="2095500"/>
                              </a:lnTo>
                              <a:lnTo>
                                <a:pt x="10782300" y="0"/>
                              </a:lnTo>
                              <a:lnTo>
                                <a:pt x="0" y="0"/>
                              </a:lnTo>
                              <a:close/>
                            </a:path>
                          </a:pathLst>
                        </a:custGeom>
                        <a:ln w="38100" cap="flat">
                          <a:miter lim="127000"/>
                        </a:ln>
                      </wps:spPr>
                      <wps:style>
                        <a:lnRef idx="1">
                          <a:srgbClr val="575455"/>
                        </a:lnRef>
                        <a:fillRef idx="0">
                          <a:srgbClr val="000000">
                            <a:alpha val="0"/>
                          </a:srgbClr>
                        </a:fillRef>
                        <a:effectRef idx="0">
                          <a:scrgbClr r="0" g="0" b="0"/>
                        </a:effectRef>
                        <a:fontRef idx="none"/>
                      </wps:style>
                      <wps:bodyPr/>
                    </wps:wsp>
                    <wps:wsp>
                      <wps:cNvPr id="15609" name="Shape 15609"/>
                      <wps:cNvSpPr/>
                      <wps:spPr>
                        <a:xfrm>
                          <a:off x="3367990" y="0"/>
                          <a:ext cx="38100" cy="2133600"/>
                        </a:xfrm>
                        <a:custGeom>
                          <a:avLst/>
                          <a:gdLst/>
                          <a:ahLst/>
                          <a:cxnLst/>
                          <a:rect l="0" t="0" r="0" b="0"/>
                          <a:pathLst>
                            <a:path w="38100" h="2133600">
                              <a:moveTo>
                                <a:pt x="0" y="0"/>
                              </a:moveTo>
                              <a:lnTo>
                                <a:pt x="38100" y="0"/>
                              </a:lnTo>
                              <a:lnTo>
                                <a:pt x="38100" y="2133600"/>
                              </a:lnTo>
                              <a:lnTo>
                                <a:pt x="0" y="2133600"/>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s:wsp>
                      <wps:cNvPr id="15610" name="Shape 15610"/>
                      <wps:cNvSpPr/>
                      <wps:spPr>
                        <a:xfrm>
                          <a:off x="7444689" y="0"/>
                          <a:ext cx="38100" cy="2133600"/>
                        </a:xfrm>
                        <a:custGeom>
                          <a:avLst/>
                          <a:gdLst/>
                          <a:ahLst/>
                          <a:cxnLst/>
                          <a:rect l="0" t="0" r="0" b="0"/>
                          <a:pathLst>
                            <a:path w="38100" h="2133600">
                              <a:moveTo>
                                <a:pt x="0" y="0"/>
                              </a:moveTo>
                              <a:lnTo>
                                <a:pt x="38100" y="0"/>
                              </a:lnTo>
                              <a:lnTo>
                                <a:pt x="38100" y="2133600"/>
                              </a:lnTo>
                              <a:lnTo>
                                <a:pt x="0" y="2133600"/>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g:wgp>
                </a:graphicData>
              </a:graphic>
            </wp:anchor>
          </w:drawing>
        </mc:Choice>
        <mc:Fallback>
          <w:pict>
            <v:group w14:anchorId="12EA8C63" id="Group 13819" o:spid="_x0000_s1026" style="position:absolute;margin-left:0;margin-top:52pt;width:899.55pt;height:1179.35pt;z-index:-251650048;mso-position-horizontal-relative:page;mso-position-vertical-relative:page" coordsize="114244,1497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">
              <v:shape id="Shape 13824" o:spid="_x0000_s1027" style="position:absolute;top:116460;width:52854;height:29336;visibility:visible;mso-wrap-style:square;v-text-anchor:top" coordsize="5285415,2933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" path="m,l44654,29783c1075997,717334,3045671,2014693,5187422,2894843r97993,38687l,2933530,,xe" fillcolor="#f3a62b" stroked="f" strokeweight="0">
                <v:stroke miterlimit="83231f" joinstyle="miter"/>
                <v:path arrowok="t" textboxrect="0,0,5285415,2933530"/>
              </v:shape>
              <v:shape id="Shape 13825" o:spid="_x0000_s1028" style="position:absolute;left:16;top:116557;width:114228;height:33217;visibility:visible;mso-wrap-style:square;v-text-anchor:top" coordsize="11422797,3321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" path="m,c1776019,917284,5858840,3321723,9040063,2541054v1319207,-358620,2024841,-927369,2376146,-1309103l11422797,1224617r,1699254l5053443,2923871r-112428,-47735c3348140,2183444,1641042,1165766,,xe" fillcolor="#da2628" stroked="f" strokeweight="0">
                <v:stroke miterlimit="83231f" joinstyle="miter"/>
                <v:path arrowok="t" textboxrect="0,0,11422797,3321723"/>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823" o:spid="_x0000_s1029" type="#_x0000_t75" style="position:absolute;top:116250;width:51389;height:29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">
                <v:imagedata r:id="rId2" o:title=""/>
              </v:shape>
              <v:shape id="Shape 13820" o:spid="_x0000_s1030" style="position:absolute;left:2056;width:107823;height:20955;visibility:visible;mso-wrap-style:square;v-text-anchor:top" coordsize="10782300,2095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" path="m,2095500r10782300,l10782300,,,,,2095500xe" filled="f" strokecolor="#575455" strokeweight="3pt">
                <v:stroke miterlimit="83231f" joinstyle="miter"/>
                <v:path arrowok="t" textboxrect="0,0,10782300,2095500"/>
              </v:shape>
              <v:shape id="Shape 15609" o:spid="_x0000_s1031" style="position:absolute;left:33679;width:381;height:21336;visibility:visible;mso-wrap-style:square;v-text-anchor:top" coordsize="38100,2133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" path="m,l38100,r,2133600l,2133600,,e" fillcolor="#575455" stroked="f" strokeweight="0">
                <v:stroke miterlimit="83231f" joinstyle="miter"/>
                <v:path arrowok="t" textboxrect="0,0,38100,2133600"/>
              </v:shape>
              <v:shape id="Shape 15610" o:spid="_x0000_s1032" style="position:absolute;left:74446;width:381;height:21336;visibility:visible;mso-wrap-style:square;v-text-anchor:top" coordsize="38100,2133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" path="m,l38100,r,2133600l,2133600,,e" fillcolor="#575455" stroked="f" strokeweight="0">
                <v:stroke miterlimit="83231f" joinstyle="miter"/>
                <v:path arrowok="t" textboxrect="0,0,38100,2133600"/>
              </v:shape>
              <w10:wrap anchorx="page" anchory="page"/>
            </v:group>
          </w:pict>
        </mc:Fallback>
      </mc:AlternateConten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0277" w:rsidRPr="00A25137" w:rsidRDefault="00445851">
    <w:pPr>
      <w:spacing w:after="102" w:line="259" w:lineRule="auto"/>
      <w:ind w:left="980" w:right="638" w:firstLine="0"/>
      <w:jc w:val="right"/>
      <w:rPr>
        <w:lang w:val="es-CO"/>
      </w:rPr>
    </w:pPr>
    <w:r>
      <w:rPr>
        <w:rFonts w:ascii="Calibri" w:eastAsia="Calibri" w:hAnsi="Calibri" w:cs="Calibri"/>
        <w:noProof/>
        <w:sz w:val="22"/>
      </w:rPr>
      <mc:AlternateContent>
        <mc:Choice Requires="wpg">
          <w:drawing>
            <wp:anchor distT="0" distB="0" distL="114300" distR="114300" simplePos="0" relativeHeight="251670528" behindDoc="0" locked="0" layoutInCell="1" allowOverlap="1">
              <wp:simplePos x="0" y="0"/>
              <wp:positionH relativeFrom="page">
                <wp:posOffset>0</wp:posOffset>
              </wp:positionH>
              <wp:positionV relativeFrom="page">
                <wp:posOffset>0</wp:posOffset>
              </wp:positionV>
              <wp:extent cx="11430000" cy="381000"/>
              <wp:effectExtent l="0" t="0" r="0" b="0"/>
              <wp:wrapSquare wrapText="bothSides"/>
              <wp:docPr id="14835" name="Group 14835"/>
              <wp:cNvGraphicFramePr/>
              <a:graphic xmlns:a="http://schemas.openxmlformats.org/drawingml/2006/main">
                <a:graphicData uri="http://schemas.microsoft.com/office/word/2010/wordprocessingGroup">
                  <wpg:wgp>
                    <wpg:cNvGrpSpPr/>
                    <wpg:grpSpPr>
                      <a:xfrm>
                        <a:off x="0" y="0"/>
                        <a:ext cx="11430000" cy="381000"/>
                        <a:chOff x="0" y="0"/>
                        <a:chExt cx="11430000" cy="381000"/>
                      </a:xfrm>
                    </wpg:grpSpPr>
                    <wps:wsp>
                      <wps:cNvPr id="15725" name="Shape 15725"/>
                      <wps:cNvSpPr/>
                      <wps:spPr>
                        <a:xfrm>
                          <a:off x="0" y="0"/>
                          <a:ext cx="11430000" cy="381000"/>
                        </a:xfrm>
                        <a:custGeom>
                          <a:avLst/>
                          <a:gdLst/>
                          <a:ahLst/>
                          <a:cxnLst/>
                          <a:rect l="0" t="0" r="0" b="0"/>
                          <a:pathLst>
                            <a:path w="11430000" h="381000">
                              <a:moveTo>
                                <a:pt x="0" y="0"/>
                              </a:moveTo>
                              <a:lnTo>
                                <a:pt x="11430000" y="0"/>
                              </a:lnTo>
                              <a:lnTo>
                                <a:pt x="11430000" y="381000"/>
                              </a:lnTo>
                              <a:lnTo>
                                <a:pt x="0" y="381000"/>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g:wgp>
                </a:graphicData>
              </a:graphic>
            </wp:anchor>
          </w:drawing>
        </mc:Choice>
        <mc:Fallback>
          <w:pict>
            <v:group w14:anchorId="77B97046" id="Group 14835" o:spid="_x0000_s1026" style="position:absolute;margin-left:0;margin-top:0;width:900pt;height:30pt;z-index:251670528;mso-position-horizontal-relative:page;mso-position-vertical-relative:page" coordsize="114300,3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">
              <v:shape id="Shape 15725" o:spid="_x0000_s1027" style="position:absolute;width:114300;height:3810;visibility:visible;mso-wrap-style:square;v-text-anchor:top" coordsize="11430000,381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" path="m,l11430000,r,381000l,381000,,e" fillcolor="#575455" stroked="f" strokeweight="0">
                <v:stroke miterlimit="83231f" joinstyle="miter"/>
                <v:path arrowok="t" textboxrect="0,0,11430000,381000"/>
              </v:shape>
              <w10:wrap type="square" anchorx="page" anchory="page"/>
            </v:group>
          </w:pict>
        </mc:Fallback>
      </mc:AlternateContent>
    </w:r>
    <w:r>
      <w:rPr>
        <w:rFonts w:ascii="Calibri" w:eastAsia="Calibri" w:hAnsi="Calibri" w:cs="Calibri"/>
        <w:noProof/>
        <w:sz w:val="22"/>
      </w:rPr>
      <mc:AlternateContent>
        <mc:Choice Requires="wpg">
          <w:drawing>
            <wp:anchor distT="0" distB="0" distL="114300" distR="114300" simplePos="0" relativeHeight="251671552" behindDoc="0" locked="0" layoutInCell="1" allowOverlap="1">
              <wp:simplePos x="0" y="0"/>
              <wp:positionH relativeFrom="page">
                <wp:posOffset>903874</wp:posOffset>
              </wp:positionH>
              <wp:positionV relativeFrom="page">
                <wp:posOffset>942331</wp:posOffset>
              </wp:positionV>
              <wp:extent cx="1689405" cy="1557036"/>
              <wp:effectExtent l="0" t="0" r="0" b="0"/>
              <wp:wrapSquare wrapText="bothSides"/>
              <wp:docPr id="14837" name="Group 14837"/>
              <wp:cNvGraphicFramePr/>
              <a:graphic xmlns:a="http://schemas.openxmlformats.org/drawingml/2006/main">
                <a:graphicData uri="http://schemas.microsoft.com/office/word/2010/wordprocessingGroup">
                  <wpg:wgp>
                    <wpg:cNvGrpSpPr/>
                    <wpg:grpSpPr>
                      <a:xfrm>
                        <a:off x="0" y="0"/>
                        <a:ext cx="1689405" cy="1557036"/>
                        <a:chOff x="0" y="0"/>
                        <a:chExt cx="1689405" cy="1557036"/>
                      </a:xfrm>
                    </wpg:grpSpPr>
                    <wps:wsp>
                      <wps:cNvPr id="14838" name="Shape 14838"/>
                      <wps:cNvSpPr/>
                      <wps:spPr>
                        <a:xfrm>
                          <a:off x="355365" y="13998"/>
                          <a:ext cx="964032" cy="964286"/>
                        </a:xfrm>
                        <a:custGeom>
                          <a:avLst/>
                          <a:gdLst/>
                          <a:ahLst/>
                          <a:cxnLst/>
                          <a:rect l="0" t="0" r="0" b="0"/>
                          <a:pathLst>
                            <a:path w="964032" h="964286">
                              <a:moveTo>
                                <a:pt x="482041" y="0"/>
                              </a:moveTo>
                              <a:cubicBezTo>
                                <a:pt x="747484" y="0"/>
                                <a:pt x="964032" y="216586"/>
                                <a:pt x="964032" y="482143"/>
                              </a:cubicBezTo>
                              <a:cubicBezTo>
                                <a:pt x="964032" y="747700"/>
                                <a:pt x="747484" y="964286"/>
                                <a:pt x="482041" y="964286"/>
                              </a:cubicBezTo>
                              <a:cubicBezTo>
                                <a:pt x="216535" y="964286"/>
                                <a:pt x="0" y="747700"/>
                                <a:pt x="0" y="482143"/>
                              </a:cubicBezTo>
                              <a:cubicBezTo>
                                <a:pt x="0" y="216586"/>
                                <a:pt x="216535" y="0"/>
                                <a:pt x="482041" y="0"/>
                              </a:cubicBezTo>
                              <a:close/>
                            </a:path>
                          </a:pathLst>
                        </a:custGeom>
                        <a:ln w="0" cap="flat">
                          <a:miter lim="127000"/>
                        </a:ln>
                      </wps:spPr>
                      <wps:style>
                        <a:lnRef idx="0">
                          <a:srgbClr val="000000">
                            <a:alpha val="0"/>
                          </a:srgbClr>
                        </a:lnRef>
                        <a:fillRef idx="1">
                          <a:srgbClr val="F3A62A"/>
                        </a:fillRef>
                        <a:effectRef idx="0">
                          <a:scrgbClr r="0" g="0" b="0"/>
                        </a:effectRef>
                        <a:fontRef idx="none"/>
                      </wps:style>
                      <wps:bodyPr/>
                    </wps:wsp>
                    <wps:wsp>
                      <wps:cNvPr id="14839" name="Shape 14839"/>
                      <wps:cNvSpPr/>
                      <wps:spPr>
                        <a:xfrm>
                          <a:off x="341243" y="2"/>
                          <a:ext cx="496119" cy="992285"/>
                        </a:xfrm>
                        <a:custGeom>
                          <a:avLst/>
                          <a:gdLst/>
                          <a:ahLst/>
                          <a:cxnLst/>
                          <a:rect l="0" t="0" r="0" b="0"/>
                          <a:pathLst>
                            <a:path w="496119" h="992285">
                              <a:moveTo>
                                <a:pt x="496119" y="0"/>
                              </a:moveTo>
                              <a:lnTo>
                                <a:pt x="496119" y="28004"/>
                              </a:lnTo>
                              <a:lnTo>
                                <a:pt x="448389" y="30423"/>
                              </a:lnTo>
                              <a:cubicBezTo>
                                <a:pt x="212731" y="54440"/>
                                <a:pt x="28232" y="254141"/>
                                <a:pt x="28232" y="496136"/>
                              </a:cubicBezTo>
                              <a:cubicBezTo>
                                <a:pt x="28232" y="738142"/>
                                <a:pt x="212731" y="937856"/>
                                <a:pt x="448389" y="961875"/>
                              </a:cubicBezTo>
                              <a:lnTo>
                                <a:pt x="496119" y="964294"/>
                              </a:lnTo>
                              <a:lnTo>
                                <a:pt x="496119" y="992285"/>
                              </a:lnTo>
                              <a:lnTo>
                                <a:pt x="445504" y="989721"/>
                              </a:lnTo>
                              <a:cubicBezTo>
                                <a:pt x="195616" y="964265"/>
                                <a:pt x="0" y="752609"/>
                                <a:pt x="0" y="496136"/>
                              </a:cubicBezTo>
                              <a:cubicBezTo>
                                <a:pt x="0" y="239663"/>
                                <a:pt x="195616" y="28018"/>
                                <a:pt x="445504" y="2564"/>
                              </a:cubicBezTo>
                              <a:lnTo>
                                <a:pt x="496119"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840" name="Shape 14840"/>
                      <wps:cNvSpPr/>
                      <wps:spPr>
                        <a:xfrm>
                          <a:off x="837362" y="0"/>
                          <a:ext cx="496157" cy="992289"/>
                        </a:xfrm>
                        <a:custGeom>
                          <a:avLst/>
                          <a:gdLst/>
                          <a:ahLst/>
                          <a:cxnLst/>
                          <a:rect l="0" t="0" r="0" b="0"/>
                          <a:pathLst>
                            <a:path w="496157" h="992289">
                              <a:moveTo>
                                <a:pt x="45" y="0"/>
                              </a:moveTo>
                              <a:cubicBezTo>
                                <a:pt x="273590" y="0"/>
                                <a:pt x="496157" y="222568"/>
                                <a:pt x="496157" y="496138"/>
                              </a:cubicBezTo>
                              <a:cubicBezTo>
                                <a:pt x="496157" y="769709"/>
                                <a:pt x="273590" y="992289"/>
                                <a:pt x="45" y="992289"/>
                              </a:cubicBezTo>
                              <a:lnTo>
                                <a:pt x="0" y="992287"/>
                              </a:lnTo>
                              <a:lnTo>
                                <a:pt x="0" y="964296"/>
                              </a:lnTo>
                              <a:lnTo>
                                <a:pt x="45" y="964298"/>
                              </a:lnTo>
                              <a:cubicBezTo>
                                <a:pt x="258007" y="964298"/>
                                <a:pt x="467887" y="754278"/>
                                <a:pt x="467887" y="496138"/>
                              </a:cubicBezTo>
                              <a:cubicBezTo>
                                <a:pt x="467887" y="238011"/>
                                <a:pt x="258007" y="28004"/>
                                <a:pt x="45" y="28004"/>
                              </a:cubicBezTo>
                              <a:lnTo>
                                <a:pt x="0" y="28006"/>
                              </a:lnTo>
                              <a:lnTo>
                                <a:pt x="0" y="2"/>
                              </a:lnTo>
                              <a:lnTo>
                                <a:pt x="45"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841" name="Shape 14841"/>
                      <wps:cNvSpPr/>
                      <wps:spPr>
                        <a:xfrm>
                          <a:off x="669682" y="273821"/>
                          <a:ext cx="103702" cy="341744"/>
                        </a:xfrm>
                        <a:custGeom>
                          <a:avLst/>
                          <a:gdLst/>
                          <a:ahLst/>
                          <a:cxnLst/>
                          <a:rect l="0" t="0" r="0" b="0"/>
                          <a:pathLst>
                            <a:path w="103702" h="341744">
                              <a:moveTo>
                                <a:pt x="0" y="0"/>
                              </a:moveTo>
                              <a:lnTo>
                                <a:pt x="58268" y="0"/>
                              </a:lnTo>
                              <a:lnTo>
                                <a:pt x="58268" y="266916"/>
                              </a:lnTo>
                              <a:lnTo>
                                <a:pt x="103702" y="266916"/>
                              </a:lnTo>
                              <a:lnTo>
                                <a:pt x="103702" y="341744"/>
                              </a:lnTo>
                              <a:lnTo>
                                <a:pt x="13348" y="304229"/>
                              </a:lnTo>
                              <a:cubicBezTo>
                                <a:pt x="3670" y="293827"/>
                                <a:pt x="267" y="287553"/>
                                <a:pt x="0" y="269431"/>
                              </a:cubicBez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842" name="Shape 14842"/>
                      <wps:cNvSpPr/>
                      <wps:spPr>
                        <a:xfrm>
                          <a:off x="406538" y="70012"/>
                          <a:ext cx="366846" cy="852246"/>
                        </a:xfrm>
                        <a:custGeom>
                          <a:avLst/>
                          <a:gdLst/>
                          <a:ahLst/>
                          <a:cxnLst/>
                          <a:rect l="0" t="0" r="0" b="0"/>
                          <a:pathLst>
                            <a:path w="366846" h="852246">
                              <a:moveTo>
                                <a:pt x="366846" y="0"/>
                              </a:moveTo>
                              <a:lnTo>
                                <a:pt x="366846" y="19401"/>
                              </a:lnTo>
                              <a:lnTo>
                                <a:pt x="347904" y="22757"/>
                              </a:lnTo>
                              <a:lnTo>
                                <a:pt x="328016" y="27355"/>
                              </a:lnTo>
                              <a:lnTo>
                                <a:pt x="308458" y="32917"/>
                              </a:lnTo>
                              <a:lnTo>
                                <a:pt x="289357" y="39394"/>
                              </a:lnTo>
                              <a:lnTo>
                                <a:pt x="270701" y="46735"/>
                              </a:lnTo>
                              <a:lnTo>
                                <a:pt x="252451" y="54990"/>
                              </a:lnTo>
                              <a:lnTo>
                                <a:pt x="234747" y="64070"/>
                              </a:lnTo>
                              <a:lnTo>
                                <a:pt x="217488" y="74014"/>
                              </a:lnTo>
                              <a:lnTo>
                                <a:pt x="200800" y="84695"/>
                              </a:lnTo>
                              <a:lnTo>
                                <a:pt x="184683" y="96176"/>
                              </a:lnTo>
                              <a:lnTo>
                                <a:pt x="169101" y="108381"/>
                              </a:lnTo>
                              <a:lnTo>
                                <a:pt x="154178" y="121335"/>
                              </a:lnTo>
                              <a:lnTo>
                                <a:pt x="139865" y="134974"/>
                              </a:lnTo>
                              <a:lnTo>
                                <a:pt x="126276" y="149275"/>
                              </a:lnTo>
                              <a:lnTo>
                                <a:pt x="113335" y="164235"/>
                              </a:lnTo>
                              <a:lnTo>
                                <a:pt x="101092" y="179780"/>
                              </a:lnTo>
                              <a:lnTo>
                                <a:pt x="89624" y="195922"/>
                              </a:lnTo>
                              <a:lnTo>
                                <a:pt x="78905" y="212610"/>
                              </a:lnTo>
                              <a:lnTo>
                                <a:pt x="68999" y="229856"/>
                              </a:lnTo>
                              <a:lnTo>
                                <a:pt x="59931" y="247611"/>
                              </a:lnTo>
                              <a:lnTo>
                                <a:pt x="51664" y="265835"/>
                              </a:lnTo>
                              <a:lnTo>
                                <a:pt x="44285" y="284555"/>
                              </a:lnTo>
                              <a:lnTo>
                                <a:pt x="37833" y="303681"/>
                              </a:lnTo>
                              <a:lnTo>
                                <a:pt x="32283" y="323214"/>
                              </a:lnTo>
                              <a:lnTo>
                                <a:pt x="27648" y="343115"/>
                              </a:lnTo>
                              <a:lnTo>
                                <a:pt x="24067" y="363409"/>
                              </a:lnTo>
                              <a:lnTo>
                                <a:pt x="21438" y="383983"/>
                              </a:lnTo>
                              <a:lnTo>
                                <a:pt x="19825" y="404900"/>
                              </a:lnTo>
                              <a:lnTo>
                                <a:pt x="19291" y="426135"/>
                              </a:lnTo>
                              <a:lnTo>
                                <a:pt x="19825" y="447369"/>
                              </a:lnTo>
                              <a:lnTo>
                                <a:pt x="21438" y="468260"/>
                              </a:lnTo>
                              <a:lnTo>
                                <a:pt x="24067" y="488847"/>
                              </a:lnTo>
                              <a:lnTo>
                                <a:pt x="27648" y="509154"/>
                              </a:lnTo>
                              <a:lnTo>
                                <a:pt x="32283" y="529055"/>
                              </a:lnTo>
                              <a:lnTo>
                                <a:pt x="37833" y="548575"/>
                              </a:lnTo>
                              <a:lnTo>
                                <a:pt x="44285" y="567702"/>
                              </a:lnTo>
                              <a:lnTo>
                                <a:pt x="51587" y="586193"/>
                              </a:lnTo>
                              <a:lnTo>
                                <a:pt x="366846" y="586193"/>
                              </a:lnTo>
                              <a:lnTo>
                                <a:pt x="366846" y="637882"/>
                              </a:lnTo>
                              <a:lnTo>
                                <a:pt x="354571" y="637882"/>
                              </a:lnTo>
                              <a:lnTo>
                                <a:pt x="311976" y="746606"/>
                              </a:lnTo>
                              <a:lnTo>
                                <a:pt x="335382" y="746606"/>
                              </a:lnTo>
                              <a:lnTo>
                                <a:pt x="344411" y="721905"/>
                              </a:lnTo>
                              <a:lnTo>
                                <a:pt x="366846" y="721905"/>
                              </a:lnTo>
                              <a:lnTo>
                                <a:pt x="366846" y="852246"/>
                              </a:lnTo>
                              <a:lnTo>
                                <a:pt x="365227" y="852042"/>
                              </a:lnTo>
                              <a:lnTo>
                                <a:pt x="344043" y="848219"/>
                              </a:lnTo>
                              <a:lnTo>
                                <a:pt x="323164" y="843419"/>
                              </a:lnTo>
                              <a:lnTo>
                                <a:pt x="302743" y="837627"/>
                              </a:lnTo>
                              <a:lnTo>
                                <a:pt x="282727" y="830846"/>
                              </a:lnTo>
                              <a:lnTo>
                                <a:pt x="263144" y="823098"/>
                              </a:lnTo>
                              <a:lnTo>
                                <a:pt x="244043" y="814475"/>
                              </a:lnTo>
                              <a:lnTo>
                                <a:pt x="225450" y="804963"/>
                              </a:lnTo>
                              <a:lnTo>
                                <a:pt x="207442" y="794587"/>
                              </a:lnTo>
                              <a:lnTo>
                                <a:pt x="189916" y="783360"/>
                              </a:lnTo>
                              <a:lnTo>
                                <a:pt x="173038" y="771359"/>
                              </a:lnTo>
                              <a:lnTo>
                                <a:pt x="156794" y="758557"/>
                              </a:lnTo>
                              <a:lnTo>
                                <a:pt x="141122" y="745006"/>
                              </a:lnTo>
                              <a:lnTo>
                                <a:pt x="126200" y="730757"/>
                              </a:lnTo>
                              <a:lnTo>
                                <a:pt x="111900" y="715783"/>
                              </a:lnTo>
                              <a:lnTo>
                                <a:pt x="98362" y="700163"/>
                              </a:lnTo>
                              <a:lnTo>
                                <a:pt x="85585" y="683881"/>
                              </a:lnTo>
                              <a:lnTo>
                                <a:pt x="73597" y="666977"/>
                              </a:lnTo>
                              <a:lnTo>
                                <a:pt x="62370" y="649477"/>
                              </a:lnTo>
                              <a:lnTo>
                                <a:pt x="51994" y="631468"/>
                              </a:lnTo>
                              <a:lnTo>
                                <a:pt x="42456" y="612888"/>
                              </a:lnTo>
                              <a:lnTo>
                                <a:pt x="33833" y="593762"/>
                              </a:lnTo>
                              <a:lnTo>
                                <a:pt x="26124" y="574229"/>
                              </a:lnTo>
                              <a:lnTo>
                                <a:pt x="19368" y="554214"/>
                              </a:lnTo>
                              <a:lnTo>
                                <a:pt x="13538" y="533767"/>
                              </a:lnTo>
                              <a:lnTo>
                                <a:pt x="8763" y="512901"/>
                              </a:lnTo>
                              <a:lnTo>
                                <a:pt x="4953" y="491705"/>
                              </a:lnTo>
                              <a:lnTo>
                                <a:pt x="2235" y="470127"/>
                              </a:lnTo>
                              <a:lnTo>
                                <a:pt x="559" y="448258"/>
                              </a:lnTo>
                              <a:lnTo>
                                <a:pt x="0" y="426135"/>
                              </a:lnTo>
                              <a:lnTo>
                                <a:pt x="559" y="403999"/>
                              </a:lnTo>
                              <a:lnTo>
                                <a:pt x="2235" y="382116"/>
                              </a:lnTo>
                              <a:lnTo>
                                <a:pt x="4953" y="360552"/>
                              </a:lnTo>
                              <a:lnTo>
                                <a:pt x="8763" y="339368"/>
                              </a:lnTo>
                              <a:lnTo>
                                <a:pt x="13538" y="318502"/>
                              </a:lnTo>
                              <a:lnTo>
                                <a:pt x="19368" y="298055"/>
                              </a:lnTo>
                              <a:lnTo>
                                <a:pt x="26124" y="278027"/>
                              </a:lnTo>
                              <a:lnTo>
                                <a:pt x="33833" y="258482"/>
                              </a:lnTo>
                              <a:lnTo>
                                <a:pt x="42456" y="239381"/>
                              </a:lnTo>
                              <a:lnTo>
                                <a:pt x="51994" y="220801"/>
                              </a:lnTo>
                              <a:lnTo>
                                <a:pt x="62370" y="202780"/>
                              </a:lnTo>
                              <a:lnTo>
                                <a:pt x="73597" y="185279"/>
                              </a:lnTo>
                              <a:lnTo>
                                <a:pt x="85585" y="168388"/>
                              </a:lnTo>
                              <a:lnTo>
                                <a:pt x="98362" y="152094"/>
                              </a:lnTo>
                              <a:lnTo>
                                <a:pt x="111900" y="136473"/>
                              </a:lnTo>
                              <a:lnTo>
                                <a:pt x="126200" y="121512"/>
                              </a:lnTo>
                              <a:lnTo>
                                <a:pt x="141122" y="107250"/>
                              </a:lnTo>
                              <a:lnTo>
                                <a:pt x="156794" y="93712"/>
                              </a:lnTo>
                              <a:lnTo>
                                <a:pt x="173038" y="80898"/>
                              </a:lnTo>
                              <a:lnTo>
                                <a:pt x="189916" y="68896"/>
                              </a:lnTo>
                              <a:lnTo>
                                <a:pt x="207442" y="57670"/>
                              </a:lnTo>
                              <a:lnTo>
                                <a:pt x="225450" y="47294"/>
                              </a:lnTo>
                              <a:lnTo>
                                <a:pt x="244043" y="37756"/>
                              </a:lnTo>
                              <a:lnTo>
                                <a:pt x="263144" y="29145"/>
                              </a:lnTo>
                              <a:lnTo>
                                <a:pt x="282727" y="21411"/>
                              </a:lnTo>
                              <a:lnTo>
                                <a:pt x="302743" y="14629"/>
                              </a:lnTo>
                              <a:lnTo>
                                <a:pt x="323164" y="8863"/>
                              </a:lnTo>
                              <a:lnTo>
                                <a:pt x="344043" y="4025"/>
                              </a:lnTo>
                              <a:lnTo>
                                <a:pt x="365227" y="202"/>
                              </a:lnTo>
                              <a:lnTo>
                                <a:pt x="366846"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843" name="Shape 14843"/>
                      <wps:cNvSpPr/>
                      <wps:spPr>
                        <a:xfrm>
                          <a:off x="773384" y="198992"/>
                          <a:ext cx="143510" cy="728053"/>
                        </a:xfrm>
                        <a:custGeom>
                          <a:avLst/>
                          <a:gdLst/>
                          <a:ahLst/>
                          <a:cxnLst/>
                          <a:rect l="0" t="0" r="0" b="0"/>
                          <a:pathLst>
                            <a:path w="143510" h="728053">
                              <a:moveTo>
                                <a:pt x="36582" y="0"/>
                              </a:moveTo>
                              <a:lnTo>
                                <a:pt x="94875" y="0"/>
                              </a:lnTo>
                              <a:lnTo>
                                <a:pt x="94875" y="341744"/>
                              </a:lnTo>
                              <a:lnTo>
                                <a:pt x="143510" y="341744"/>
                              </a:lnTo>
                              <a:lnTo>
                                <a:pt x="143510" y="415267"/>
                              </a:lnTo>
                              <a:lnTo>
                                <a:pt x="94875" y="433641"/>
                              </a:lnTo>
                              <a:lnTo>
                                <a:pt x="94875" y="457213"/>
                              </a:lnTo>
                              <a:lnTo>
                                <a:pt x="143510" y="457213"/>
                              </a:lnTo>
                              <a:lnTo>
                                <a:pt x="143510" y="599300"/>
                              </a:lnTo>
                              <a:lnTo>
                                <a:pt x="127070" y="599300"/>
                              </a:lnTo>
                              <a:lnTo>
                                <a:pt x="127070" y="509791"/>
                              </a:lnTo>
                              <a:lnTo>
                                <a:pt x="105010" y="509791"/>
                              </a:lnTo>
                              <a:lnTo>
                                <a:pt x="105010" y="617626"/>
                              </a:lnTo>
                              <a:lnTo>
                                <a:pt x="143510" y="617626"/>
                              </a:lnTo>
                              <a:lnTo>
                                <a:pt x="143510" y="720553"/>
                              </a:lnTo>
                              <a:lnTo>
                                <a:pt x="129597" y="723062"/>
                              </a:lnTo>
                              <a:lnTo>
                                <a:pt x="108045" y="725780"/>
                              </a:lnTo>
                              <a:lnTo>
                                <a:pt x="86163" y="727456"/>
                              </a:lnTo>
                              <a:lnTo>
                                <a:pt x="64002" y="728053"/>
                              </a:lnTo>
                              <a:lnTo>
                                <a:pt x="41840" y="727456"/>
                              </a:lnTo>
                              <a:lnTo>
                                <a:pt x="19958" y="725780"/>
                              </a:lnTo>
                              <a:lnTo>
                                <a:pt x="0" y="723266"/>
                              </a:lnTo>
                              <a:lnTo>
                                <a:pt x="0" y="592925"/>
                              </a:lnTo>
                              <a:lnTo>
                                <a:pt x="21279" y="592925"/>
                              </a:lnTo>
                              <a:lnTo>
                                <a:pt x="30817" y="617626"/>
                              </a:lnTo>
                              <a:lnTo>
                                <a:pt x="54870" y="617626"/>
                              </a:lnTo>
                              <a:lnTo>
                                <a:pt x="11081" y="508902"/>
                              </a:lnTo>
                              <a:lnTo>
                                <a:pt x="0" y="508902"/>
                              </a:lnTo>
                              <a:lnTo>
                                <a:pt x="0" y="457213"/>
                              </a:lnTo>
                              <a:lnTo>
                                <a:pt x="36582" y="457213"/>
                              </a:lnTo>
                              <a:lnTo>
                                <a:pt x="36582" y="431762"/>
                              </a:lnTo>
                              <a:lnTo>
                                <a:pt x="0" y="416573"/>
                              </a:lnTo>
                              <a:lnTo>
                                <a:pt x="0" y="341744"/>
                              </a:lnTo>
                              <a:lnTo>
                                <a:pt x="36582" y="341744"/>
                              </a:lnTo>
                              <a:lnTo>
                                <a:pt x="36582"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844" name="Shape 14844"/>
                      <wps:cNvSpPr/>
                      <wps:spPr>
                        <a:xfrm>
                          <a:off x="773384" y="65261"/>
                          <a:ext cx="143510" cy="26898"/>
                        </a:xfrm>
                        <a:custGeom>
                          <a:avLst/>
                          <a:gdLst/>
                          <a:ahLst/>
                          <a:cxnLst/>
                          <a:rect l="0" t="0" r="0" b="0"/>
                          <a:pathLst>
                            <a:path w="143510" h="26898">
                              <a:moveTo>
                                <a:pt x="64002" y="0"/>
                              </a:moveTo>
                              <a:lnTo>
                                <a:pt x="86163" y="584"/>
                              </a:lnTo>
                              <a:lnTo>
                                <a:pt x="108045" y="2261"/>
                              </a:lnTo>
                              <a:lnTo>
                                <a:pt x="129597" y="4953"/>
                              </a:lnTo>
                              <a:lnTo>
                                <a:pt x="143510" y="7462"/>
                              </a:lnTo>
                              <a:lnTo>
                                <a:pt x="143510" y="26898"/>
                              </a:lnTo>
                              <a:lnTo>
                                <a:pt x="126638" y="23914"/>
                              </a:lnTo>
                              <a:lnTo>
                                <a:pt x="106077" y="21272"/>
                              </a:lnTo>
                              <a:lnTo>
                                <a:pt x="85198" y="19672"/>
                              </a:lnTo>
                              <a:lnTo>
                                <a:pt x="64002" y="19164"/>
                              </a:lnTo>
                              <a:lnTo>
                                <a:pt x="42805" y="19672"/>
                              </a:lnTo>
                              <a:lnTo>
                                <a:pt x="21914" y="21272"/>
                              </a:lnTo>
                              <a:lnTo>
                                <a:pt x="1340" y="23914"/>
                              </a:lnTo>
                              <a:lnTo>
                                <a:pt x="0" y="24152"/>
                              </a:lnTo>
                              <a:lnTo>
                                <a:pt x="0" y="4751"/>
                              </a:lnTo>
                              <a:lnTo>
                                <a:pt x="19958" y="2261"/>
                              </a:lnTo>
                              <a:lnTo>
                                <a:pt x="41840" y="584"/>
                              </a:lnTo>
                              <a:lnTo>
                                <a:pt x="64002"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845" name="Shape 14845"/>
                      <wps:cNvSpPr/>
                      <wps:spPr>
                        <a:xfrm>
                          <a:off x="916894" y="273821"/>
                          <a:ext cx="91662" cy="340438"/>
                        </a:xfrm>
                        <a:custGeom>
                          <a:avLst/>
                          <a:gdLst/>
                          <a:ahLst/>
                          <a:cxnLst/>
                          <a:rect l="0" t="0" r="0" b="0"/>
                          <a:pathLst>
                            <a:path w="91662" h="340438">
                              <a:moveTo>
                                <a:pt x="33369" y="0"/>
                              </a:moveTo>
                              <a:lnTo>
                                <a:pt x="91662" y="0"/>
                              </a:lnTo>
                              <a:lnTo>
                                <a:pt x="91662" y="269431"/>
                              </a:lnTo>
                              <a:lnTo>
                                <a:pt x="91586" y="269431"/>
                              </a:lnTo>
                              <a:cubicBezTo>
                                <a:pt x="91078" y="288379"/>
                                <a:pt x="88449" y="301828"/>
                                <a:pt x="75102" y="312064"/>
                              </a:cubicBezTo>
                              <a:lnTo>
                                <a:pt x="0" y="340438"/>
                              </a:lnTo>
                              <a:lnTo>
                                <a:pt x="0" y="266916"/>
                              </a:lnTo>
                              <a:lnTo>
                                <a:pt x="33369" y="266916"/>
                              </a:lnTo>
                              <a:lnTo>
                                <a:pt x="33369"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846" name="Shape 14846"/>
                      <wps:cNvSpPr/>
                      <wps:spPr>
                        <a:xfrm>
                          <a:off x="916894" y="72724"/>
                          <a:ext cx="351301" cy="846822"/>
                        </a:xfrm>
                        <a:custGeom>
                          <a:avLst/>
                          <a:gdLst/>
                          <a:ahLst/>
                          <a:cxnLst/>
                          <a:rect l="0" t="0" r="0" b="0"/>
                          <a:pathLst>
                            <a:path w="351301" h="846822">
                              <a:moveTo>
                                <a:pt x="0" y="0"/>
                              </a:moveTo>
                              <a:lnTo>
                                <a:pt x="7284" y="1314"/>
                              </a:lnTo>
                              <a:lnTo>
                                <a:pt x="28162" y="6152"/>
                              </a:lnTo>
                              <a:lnTo>
                                <a:pt x="48597" y="11918"/>
                              </a:lnTo>
                              <a:lnTo>
                                <a:pt x="68612" y="18700"/>
                              </a:lnTo>
                              <a:lnTo>
                                <a:pt x="88183" y="26434"/>
                              </a:lnTo>
                              <a:lnTo>
                                <a:pt x="107258" y="35045"/>
                              </a:lnTo>
                              <a:lnTo>
                                <a:pt x="125876" y="44582"/>
                              </a:lnTo>
                              <a:lnTo>
                                <a:pt x="143885" y="54958"/>
                              </a:lnTo>
                              <a:lnTo>
                                <a:pt x="161385" y="66185"/>
                              </a:lnTo>
                              <a:lnTo>
                                <a:pt x="178276" y="78187"/>
                              </a:lnTo>
                              <a:lnTo>
                                <a:pt x="194545" y="91001"/>
                              </a:lnTo>
                              <a:lnTo>
                                <a:pt x="210204" y="104539"/>
                              </a:lnTo>
                              <a:lnTo>
                                <a:pt x="225127" y="118801"/>
                              </a:lnTo>
                              <a:lnTo>
                                <a:pt x="239414" y="133762"/>
                              </a:lnTo>
                              <a:lnTo>
                                <a:pt x="252965" y="149383"/>
                              </a:lnTo>
                              <a:lnTo>
                                <a:pt x="265729" y="165677"/>
                              </a:lnTo>
                              <a:lnTo>
                                <a:pt x="277743" y="182568"/>
                              </a:lnTo>
                              <a:lnTo>
                                <a:pt x="288957" y="200069"/>
                              </a:lnTo>
                              <a:lnTo>
                                <a:pt x="299320" y="218090"/>
                              </a:lnTo>
                              <a:lnTo>
                                <a:pt x="308858" y="236670"/>
                              </a:lnTo>
                              <a:lnTo>
                                <a:pt x="317468" y="255771"/>
                              </a:lnTo>
                              <a:lnTo>
                                <a:pt x="325177" y="275316"/>
                              </a:lnTo>
                              <a:lnTo>
                                <a:pt x="331959" y="295344"/>
                              </a:lnTo>
                              <a:lnTo>
                                <a:pt x="337776" y="315791"/>
                              </a:lnTo>
                              <a:lnTo>
                                <a:pt x="342551" y="336657"/>
                              </a:lnTo>
                              <a:lnTo>
                                <a:pt x="346399" y="357841"/>
                              </a:lnTo>
                              <a:lnTo>
                                <a:pt x="349104" y="379405"/>
                              </a:lnTo>
                              <a:lnTo>
                                <a:pt x="350768" y="401287"/>
                              </a:lnTo>
                              <a:lnTo>
                                <a:pt x="351301" y="423423"/>
                              </a:lnTo>
                              <a:lnTo>
                                <a:pt x="350768" y="445547"/>
                              </a:lnTo>
                              <a:lnTo>
                                <a:pt x="349104" y="467416"/>
                              </a:lnTo>
                              <a:lnTo>
                                <a:pt x="346399" y="488994"/>
                              </a:lnTo>
                              <a:lnTo>
                                <a:pt x="342551" y="510190"/>
                              </a:lnTo>
                              <a:lnTo>
                                <a:pt x="337776" y="531056"/>
                              </a:lnTo>
                              <a:lnTo>
                                <a:pt x="331959" y="551503"/>
                              </a:lnTo>
                              <a:lnTo>
                                <a:pt x="325177" y="571518"/>
                              </a:lnTo>
                              <a:lnTo>
                                <a:pt x="317468" y="591051"/>
                              </a:lnTo>
                              <a:lnTo>
                                <a:pt x="308858" y="610177"/>
                              </a:lnTo>
                              <a:lnTo>
                                <a:pt x="299320" y="628757"/>
                              </a:lnTo>
                              <a:lnTo>
                                <a:pt x="288957" y="646766"/>
                              </a:lnTo>
                              <a:lnTo>
                                <a:pt x="277743" y="664266"/>
                              </a:lnTo>
                              <a:lnTo>
                                <a:pt x="265729" y="681170"/>
                              </a:lnTo>
                              <a:lnTo>
                                <a:pt x="252965" y="697451"/>
                              </a:lnTo>
                              <a:lnTo>
                                <a:pt x="239414" y="713072"/>
                              </a:lnTo>
                              <a:lnTo>
                                <a:pt x="225127" y="728046"/>
                              </a:lnTo>
                              <a:lnTo>
                                <a:pt x="210204" y="742295"/>
                              </a:lnTo>
                              <a:lnTo>
                                <a:pt x="194545" y="755846"/>
                              </a:lnTo>
                              <a:lnTo>
                                <a:pt x="178276" y="768648"/>
                              </a:lnTo>
                              <a:lnTo>
                                <a:pt x="161385" y="780649"/>
                              </a:lnTo>
                              <a:lnTo>
                                <a:pt x="143885" y="791876"/>
                              </a:lnTo>
                              <a:lnTo>
                                <a:pt x="125876" y="802252"/>
                              </a:lnTo>
                              <a:lnTo>
                                <a:pt x="107258" y="811764"/>
                              </a:lnTo>
                              <a:lnTo>
                                <a:pt x="88183" y="820387"/>
                              </a:lnTo>
                              <a:lnTo>
                                <a:pt x="68612" y="828134"/>
                              </a:lnTo>
                              <a:lnTo>
                                <a:pt x="48597" y="834916"/>
                              </a:lnTo>
                              <a:lnTo>
                                <a:pt x="28162" y="840707"/>
                              </a:lnTo>
                              <a:lnTo>
                                <a:pt x="7284" y="845508"/>
                              </a:lnTo>
                              <a:lnTo>
                                <a:pt x="0" y="846822"/>
                              </a:lnTo>
                              <a:lnTo>
                                <a:pt x="0" y="743895"/>
                              </a:lnTo>
                              <a:lnTo>
                                <a:pt x="38500" y="743895"/>
                              </a:lnTo>
                              <a:lnTo>
                                <a:pt x="38500" y="725569"/>
                              </a:lnTo>
                              <a:lnTo>
                                <a:pt x="0" y="725569"/>
                              </a:lnTo>
                              <a:lnTo>
                                <a:pt x="0" y="583482"/>
                              </a:lnTo>
                              <a:lnTo>
                                <a:pt x="299726" y="583482"/>
                              </a:lnTo>
                              <a:lnTo>
                                <a:pt x="307042" y="564990"/>
                              </a:lnTo>
                              <a:lnTo>
                                <a:pt x="313493" y="545864"/>
                              </a:lnTo>
                              <a:lnTo>
                                <a:pt x="319018" y="526344"/>
                              </a:lnTo>
                              <a:lnTo>
                                <a:pt x="323653" y="506443"/>
                              </a:lnTo>
                              <a:lnTo>
                                <a:pt x="327247" y="486136"/>
                              </a:lnTo>
                              <a:lnTo>
                                <a:pt x="329889" y="465549"/>
                              </a:lnTo>
                              <a:lnTo>
                                <a:pt x="331476" y="444658"/>
                              </a:lnTo>
                              <a:lnTo>
                                <a:pt x="332010" y="423423"/>
                              </a:lnTo>
                              <a:lnTo>
                                <a:pt x="331476" y="402189"/>
                              </a:lnTo>
                              <a:lnTo>
                                <a:pt x="329889" y="381272"/>
                              </a:lnTo>
                              <a:lnTo>
                                <a:pt x="327247" y="360698"/>
                              </a:lnTo>
                              <a:lnTo>
                                <a:pt x="323653" y="340404"/>
                              </a:lnTo>
                              <a:lnTo>
                                <a:pt x="319018" y="320503"/>
                              </a:lnTo>
                              <a:lnTo>
                                <a:pt x="313493" y="300970"/>
                              </a:lnTo>
                              <a:lnTo>
                                <a:pt x="307042" y="281844"/>
                              </a:lnTo>
                              <a:lnTo>
                                <a:pt x="299625" y="263124"/>
                              </a:lnTo>
                              <a:lnTo>
                                <a:pt x="291383" y="244899"/>
                              </a:lnTo>
                              <a:lnTo>
                                <a:pt x="282328" y="227145"/>
                              </a:lnTo>
                              <a:lnTo>
                                <a:pt x="272409" y="209898"/>
                              </a:lnTo>
                              <a:lnTo>
                                <a:pt x="261703" y="193211"/>
                              </a:lnTo>
                              <a:lnTo>
                                <a:pt x="250247" y="177069"/>
                              </a:lnTo>
                              <a:lnTo>
                                <a:pt x="238004" y="161524"/>
                              </a:lnTo>
                              <a:lnTo>
                                <a:pt x="225050" y="146563"/>
                              </a:lnTo>
                              <a:lnTo>
                                <a:pt x="211436" y="132263"/>
                              </a:lnTo>
                              <a:lnTo>
                                <a:pt x="197123" y="118623"/>
                              </a:lnTo>
                              <a:lnTo>
                                <a:pt x="182226" y="105669"/>
                              </a:lnTo>
                              <a:lnTo>
                                <a:pt x="166643" y="93465"/>
                              </a:lnTo>
                              <a:lnTo>
                                <a:pt x="150501" y="81984"/>
                              </a:lnTo>
                              <a:lnTo>
                                <a:pt x="133865" y="71303"/>
                              </a:lnTo>
                              <a:lnTo>
                                <a:pt x="116580" y="61359"/>
                              </a:lnTo>
                              <a:lnTo>
                                <a:pt x="98863" y="52279"/>
                              </a:lnTo>
                              <a:lnTo>
                                <a:pt x="80626" y="44024"/>
                              </a:lnTo>
                              <a:lnTo>
                                <a:pt x="61957" y="36683"/>
                              </a:lnTo>
                              <a:lnTo>
                                <a:pt x="42844" y="30206"/>
                              </a:lnTo>
                              <a:lnTo>
                                <a:pt x="23311" y="24643"/>
                              </a:lnTo>
                              <a:lnTo>
                                <a:pt x="3448" y="20046"/>
                              </a:lnTo>
                              <a:lnTo>
                                <a:pt x="0" y="19436"/>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847" name="Shape 14847"/>
                      <wps:cNvSpPr/>
                      <wps:spPr>
                        <a:xfrm>
                          <a:off x="757758" y="733278"/>
                          <a:ext cx="29845" cy="40348"/>
                        </a:xfrm>
                        <a:custGeom>
                          <a:avLst/>
                          <a:gdLst/>
                          <a:ahLst/>
                          <a:cxnLst/>
                          <a:rect l="0" t="0" r="0" b="0"/>
                          <a:pathLst>
                            <a:path w="29845" h="40348">
                              <a:moveTo>
                                <a:pt x="14770" y="0"/>
                              </a:moveTo>
                              <a:lnTo>
                                <a:pt x="29845" y="40348"/>
                              </a:lnTo>
                              <a:lnTo>
                                <a:pt x="0" y="40348"/>
                              </a:lnTo>
                              <a:lnTo>
                                <a:pt x="1477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848" name="Shape 14848"/>
                      <wps:cNvSpPr/>
                      <wps:spPr>
                        <a:xfrm>
                          <a:off x="1651495" y="1049290"/>
                          <a:ext cx="10954" cy="27610"/>
                        </a:xfrm>
                        <a:custGeom>
                          <a:avLst/>
                          <a:gdLst/>
                          <a:ahLst/>
                          <a:cxnLst/>
                          <a:rect l="0" t="0" r="0" b="0"/>
                          <a:pathLst>
                            <a:path w="10954" h="27610">
                              <a:moveTo>
                                <a:pt x="10300" y="0"/>
                              </a:moveTo>
                              <a:lnTo>
                                <a:pt x="10954" y="152"/>
                              </a:lnTo>
                              <a:lnTo>
                                <a:pt x="10954" y="5400"/>
                              </a:lnTo>
                              <a:lnTo>
                                <a:pt x="9804" y="4585"/>
                              </a:lnTo>
                              <a:cubicBezTo>
                                <a:pt x="8166" y="4585"/>
                                <a:pt x="7023" y="4737"/>
                                <a:pt x="6375" y="4902"/>
                              </a:cubicBezTo>
                              <a:lnTo>
                                <a:pt x="6375" y="12573"/>
                              </a:lnTo>
                              <a:lnTo>
                                <a:pt x="9296" y="12573"/>
                              </a:lnTo>
                              <a:lnTo>
                                <a:pt x="10954" y="11530"/>
                              </a:lnTo>
                              <a:lnTo>
                                <a:pt x="10954" y="18317"/>
                              </a:lnTo>
                              <a:lnTo>
                                <a:pt x="9144" y="16980"/>
                              </a:lnTo>
                              <a:lnTo>
                                <a:pt x="6210" y="16980"/>
                              </a:lnTo>
                              <a:lnTo>
                                <a:pt x="6210" y="27610"/>
                              </a:lnTo>
                              <a:lnTo>
                                <a:pt x="0" y="27610"/>
                              </a:lnTo>
                              <a:lnTo>
                                <a:pt x="0" y="813"/>
                              </a:lnTo>
                              <a:cubicBezTo>
                                <a:pt x="2438" y="483"/>
                                <a:pt x="5880" y="0"/>
                                <a:pt x="10300" y="0"/>
                              </a:cubicBez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849" name="Shape 14849"/>
                      <wps:cNvSpPr/>
                      <wps:spPr>
                        <a:xfrm>
                          <a:off x="1634338" y="1036209"/>
                          <a:ext cx="28111" cy="53759"/>
                        </a:xfrm>
                        <a:custGeom>
                          <a:avLst/>
                          <a:gdLst/>
                          <a:ahLst/>
                          <a:cxnLst/>
                          <a:rect l="0" t="0" r="0" b="0"/>
                          <a:pathLst>
                            <a:path w="28111" h="53759">
                              <a:moveTo>
                                <a:pt x="27775" y="0"/>
                              </a:moveTo>
                              <a:lnTo>
                                <a:pt x="28111" y="135"/>
                              </a:lnTo>
                              <a:lnTo>
                                <a:pt x="28111" y="5676"/>
                              </a:lnTo>
                              <a:lnTo>
                                <a:pt x="27457" y="5398"/>
                              </a:lnTo>
                              <a:cubicBezTo>
                                <a:pt x="15862" y="5398"/>
                                <a:pt x="6871" y="15037"/>
                                <a:pt x="6871" y="26797"/>
                              </a:cubicBezTo>
                              <a:cubicBezTo>
                                <a:pt x="6871" y="38735"/>
                                <a:pt x="15862" y="48209"/>
                                <a:pt x="27775" y="48209"/>
                              </a:cubicBezTo>
                              <a:lnTo>
                                <a:pt x="28111" y="48067"/>
                              </a:lnTo>
                              <a:lnTo>
                                <a:pt x="28111" y="53562"/>
                              </a:lnTo>
                              <a:lnTo>
                                <a:pt x="27623" y="53759"/>
                              </a:lnTo>
                              <a:cubicBezTo>
                                <a:pt x="12268" y="53759"/>
                                <a:pt x="0" y="41846"/>
                                <a:pt x="0" y="26797"/>
                              </a:cubicBezTo>
                              <a:cubicBezTo>
                                <a:pt x="0" y="11760"/>
                                <a:pt x="12268" y="0"/>
                                <a:pt x="27775" y="0"/>
                              </a:cubicBez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850" name="Shape 14850"/>
                      <wps:cNvSpPr/>
                      <wps:spPr>
                        <a:xfrm>
                          <a:off x="1662449" y="1049442"/>
                          <a:ext cx="12427" cy="27458"/>
                        </a:xfrm>
                        <a:custGeom>
                          <a:avLst/>
                          <a:gdLst/>
                          <a:ahLst/>
                          <a:cxnLst/>
                          <a:rect l="0" t="0" r="0" b="0"/>
                          <a:pathLst>
                            <a:path w="12427" h="27458">
                              <a:moveTo>
                                <a:pt x="0" y="0"/>
                              </a:moveTo>
                              <a:lnTo>
                                <a:pt x="8490" y="1969"/>
                              </a:lnTo>
                              <a:cubicBezTo>
                                <a:pt x="10128" y="3112"/>
                                <a:pt x="11259" y="5068"/>
                                <a:pt x="11259" y="7697"/>
                              </a:cubicBezTo>
                              <a:cubicBezTo>
                                <a:pt x="11259" y="10948"/>
                                <a:pt x="8820" y="13069"/>
                                <a:pt x="5722" y="14072"/>
                              </a:cubicBezTo>
                              <a:lnTo>
                                <a:pt x="5722" y="14377"/>
                              </a:lnTo>
                              <a:cubicBezTo>
                                <a:pt x="8325" y="15203"/>
                                <a:pt x="9633" y="17336"/>
                                <a:pt x="10459" y="20930"/>
                              </a:cubicBezTo>
                              <a:cubicBezTo>
                                <a:pt x="11259" y="24994"/>
                                <a:pt x="11919" y="26480"/>
                                <a:pt x="12427" y="27458"/>
                              </a:cubicBezTo>
                              <a:lnTo>
                                <a:pt x="5861" y="27458"/>
                              </a:lnTo>
                              <a:cubicBezTo>
                                <a:pt x="5074" y="26480"/>
                                <a:pt x="4578" y="24194"/>
                                <a:pt x="3740" y="20930"/>
                              </a:cubicBezTo>
                              <a:lnTo>
                                <a:pt x="0" y="18166"/>
                              </a:lnTo>
                              <a:lnTo>
                                <a:pt x="0" y="11378"/>
                              </a:lnTo>
                              <a:lnTo>
                                <a:pt x="4578" y="8497"/>
                              </a:lnTo>
                              <a:lnTo>
                                <a:pt x="0" y="5249"/>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851" name="Shape 14851"/>
                      <wps:cNvSpPr/>
                      <wps:spPr>
                        <a:xfrm>
                          <a:off x="1662449" y="1036344"/>
                          <a:ext cx="26956" cy="53428"/>
                        </a:xfrm>
                        <a:custGeom>
                          <a:avLst/>
                          <a:gdLst/>
                          <a:ahLst/>
                          <a:cxnLst/>
                          <a:rect l="0" t="0" r="0" b="0"/>
                          <a:pathLst>
                            <a:path w="26956" h="53428">
                              <a:moveTo>
                                <a:pt x="0" y="0"/>
                              </a:moveTo>
                              <a:lnTo>
                                <a:pt x="19010" y="7625"/>
                              </a:lnTo>
                              <a:cubicBezTo>
                                <a:pt x="23933" y="12445"/>
                                <a:pt x="26956" y="19144"/>
                                <a:pt x="26956" y="26662"/>
                              </a:cubicBezTo>
                              <a:cubicBezTo>
                                <a:pt x="26956" y="34187"/>
                                <a:pt x="23933" y="40927"/>
                                <a:pt x="18991" y="45787"/>
                              </a:cubicBezTo>
                              <a:lnTo>
                                <a:pt x="0" y="53428"/>
                              </a:lnTo>
                              <a:lnTo>
                                <a:pt x="0" y="47932"/>
                              </a:lnTo>
                              <a:lnTo>
                                <a:pt x="14223" y="41924"/>
                              </a:lnTo>
                              <a:cubicBezTo>
                                <a:pt x="17879" y="38067"/>
                                <a:pt x="20085" y="32720"/>
                                <a:pt x="20085" y="26840"/>
                              </a:cubicBezTo>
                              <a:cubicBezTo>
                                <a:pt x="20085" y="20871"/>
                                <a:pt x="17879" y="15477"/>
                                <a:pt x="14183" y="11575"/>
                              </a:cubicBezTo>
                              <a:lnTo>
                                <a:pt x="0" y="5541"/>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852" name="Shape 14852"/>
                      <wps:cNvSpPr/>
                      <wps:spPr>
                        <a:xfrm>
                          <a:off x="50" y="1042596"/>
                          <a:ext cx="231737" cy="295631"/>
                        </a:xfrm>
                        <a:custGeom>
                          <a:avLst/>
                          <a:gdLst/>
                          <a:ahLst/>
                          <a:cxnLst/>
                          <a:rect l="0" t="0" r="0" b="0"/>
                          <a:pathLst>
                            <a:path w="231737" h="295631">
                              <a:moveTo>
                                <a:pt x="0" y="0"/>
                              </a:moveTo>
                              <a:lnTo>
                                <a:pt x="58661" y="0"/>
                              </a:lnTo>
                              <a:lnTo>
                                <a:pt x="58661" y="157429"/>
                              </a:lnTo>
                              <a:cubicBezTo>
                                <a:pt x="58661" y="182397"/>
                                <a:pt x="59411" y="198653"/>
                                <a:pt x="60820" y="206019"/>
                              </a:cubicBezTo>
                              <a:cubicBezTo>
                                <a:pt x="63348" y="217945"/>
                                <a:pt x="69355" y="227470"/>
                                <a:pt x="78778" y="234645"/>
                              </a:cubicBezTo>
                              <a:cubicBezTo>
                                <a:pt x="88240" y="241884"/>
                                <a:pt x="101181" y="245491"/>
                                <a:pt x="117551" y="245491"/>
                              </a:cubicBezTo>
                              <a:cubicBezTo>
                                <a:pt x="134176" y="245491"/>
                                <a:pt x="146787" y="242100"/>
                                <a:pt x="155270" y="235255"/>
                              </a:cubicBezTo>
                              <a:cubicBezTo>
                                <a:pt x="163716" y="228498"/>
                                <a:pt x="168770" y="220116"/>
                                <a:pt x="170485" y="210223"/>
                              </a:cubicBezTo>
                              <a:cubicBezTo>
                                <a:pt x="172237" y="200292"/>
                                <a:pt x="173050" y="183820"/>
                                <a:pt x="173050" y="160820"/>
                              </a:cubicBezTo>
                              <a:lnTo>
                                <a:pt x="173050" y="0"/>
                              </a:lnTo>
                              <a:lnTo>
                                <a:pt x="231737" y="0"/>
                              </a:lnTo>
                              <a:lnTo>
                                <a:pt x="231737" y="152692"/>
                              </a:lnTo>
                              <a:cubicBezTo>
                                <a:pt x="231737" y="187604"/>
                                <a:pt x="230149" y="212255"/>
                                <a:pt x="226987" y="226670"/>
                              </a:cubicBezTo>
                              <a:cubicBezTo>
                                <a:pt x="223799" y="241084"/>
                                <a:pt x="217983" y="253200"/>
                                <a:pt x="209436" y="263144"/>
                              </a:cubicBezTo>
                              <a:cubicBezTo>
                                <a:pt x="200914" y="273037"/>
                                <a:pt x="189497" y="280937"/>
                                <a:pt x="175285" y="286842"/>
                              </a:cubicBezTo>
                              <a:cubicBezTo>
                                <a:pt x="160998" y="292710"/>
                                <a:pt x="142316" y="295631"/>
                                <a:pt x="119329" y="295631"/>
                              </a:cubicBezTo>
                              <a:cubicBezTo>
                                <a:pt x="91554" y="295631"/>
                                <a:pt x="70498" y="292443"/>
                                <a:pt x="56172" y="286004"/>
                              </a:cubicBezTo>
                              <a:cubicBezTo>
                                <a:pt x="41821" y="279591"/>
                                <a:pt x="30531" y="271259"/>
                                <a:pt x="22200" y="261048"/>
                              </a:cubicBezTo>
                              <a:cubicBezTo>
                                <a:pt x="13881" y="250838"/>
                                <a:pt x="8369" y="240068"/>
                                <a:pt x="5740" y="228841"/>
                              </a:cubicBezTo>
                              <a:cubicBezTo>
                                <a:pt x="1892" y="212192"/>
                                <a:pt x="0" y="187604"/>
                                <a:pt x="0" y="155054"/>
                              </a:cubicBez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853" name="Shape 14853"/>
                      <wps:cNvSpPr/>
                      <wps:spPr>
                        <a:xfrm>
                          <a:off x="294245" y="1042591"/>
                          <a:ext cx="230645" cy="290703"/>
                        </a:xfrm>
                        <a:custGeom>
                          <a:avLst/>
                          <a:gdLst/>
                          <a:ahLst/>
                          <a:cxnLst/>
                          <a:rect l="0" t="0" r="0" b="0"/>
                          <a:pathLst>
                            <a:path w="230645" h="290703">
                              <a:moveTo>
                                <a:pt x="0" y="0"/>
                              </a:moveTo>
                              <a:lnTo>
                                <a:pt x="57112" y="0"/>
                              </a:lnTo>
                              <a:lnTo>
                                <a:pt x="176098" y="194120"/>
                              </a:lnTo>
                              <a:lnTo>
                                <a:pt x="176098" y="0"/>
                              </a:lnTo>
                              <a:lnTo>
                                <a:pt x="230645" y="0"/>
                              </a:lnTo>
                              <a:lnTo>
                                <a:pt x="230645" y="290703"/>
                              </a:lnTo>
                              <a:lnTo>
                                <a:pt x="171691" y="290703"/>
                              </a:lnTo>
                              <a:lnTo>
                                <a:pt x="54546" y="101143"/>
                              </a:lnTo>
                              <a:lnTo>
                                <a:pt x="54546" y="290703"/>
                              </a:lnTo>
                              <a:lnTo>
                                <a:pt x="0" y="290703"/>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854" name="Shape 14854"/>
                      <wps:cNvSpPr/>
                      <wps:spPr>
                        <a:xfrm>
                          <a:off x="553950" y="1042595"/>
                          <a:ext cx="143936" cy="290703"/>
                        </a:xfrm>
                        <a:custGeom>
                          <a:avLst/>
                          <a:gdLst/>
                          <a:ahLst/>
                          <a:cxnLst/>
                          <a:rect l="0" t="0" r="0" b="0"/>
                          <a:pathLst>
                            <a:path w="143936" h="290703">
                              <a:moveTo>
                                <a:pt x="113233" y="0"/>
                              </a:moveTo>
                              <a:lnTo>
                                <a:pt x="143936" y="0"/>
                              </a:lnTo>
                              <a:lnTo>
                                <a:pt x="143936" y="68883"/>
                              </a:lnTo>
                              <a:lnTo>
                                <a:pt x="143535" y="67805"/>
                              </a:lnTo>
                              <a:lnTo>
                                <a:pt x="104280" y="175717"/>
                              </a:lnTo>
                              <a:lnTo>
                                <a:pt x="143936" y="175717"/>
                              </a:lnTo>
                              <a:lnTo>
                                <a:pt x="143936" y="224638"/>
                              </a:lnTo>
                              <a:lnTo>
                                <a:pt x="86208" y="224638"/>
                              </a:lnTo>
                              <a:lnTo>
                                <a:pt x="62268" y="290703"/>
                              </a:lnTo>
                              <a:lnTo>
                                <a:pt x="0" y="290703"/>
                              </a:lnTo>
                              <a:lnTo>
                                <a:pt x="113233"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855" name="Shape 14855"/>
                      <wps:cNvSpPr/>
                      <wps:spPr>
                        <a:xfrm>
                          <a:off x="697885" y="1042595"/>
                          <a:ext cx="147758" cy="290703"/>
                        </a:xfrm>
                        <a:custGeom>
                          <a:avLst/>
                          <a:gdLst/>
                          <a:ahLst/>
                          <a:cxnLst/>
                          <a:rect l="0" t="0" r="0" b="0"/>
                          <a:pathLst>
                            <a:path w="147758" h="290703">
                              <a:moveTo>
                                <a:pt x="0" y="0"/>
                              </a:moveTo>
                              <a:lnTo>
                                <a:pt x="31350" y="0"/>
                              </a:lnTo>
                              <a:lnTo>
                                <a:pt x="147758" y="290703"/>
                              </a:lnTo>
                              <a:lnTo>
                                <a:pt x="83877" y="290703"/>
                              </a:lnTo>
                              <a:lnTo>
                                <a:pt x="58490" y="224638"/>
                              </a:lnTo>
                              <a:lnTo>
                                <a:pt x="0" y="224638"/>
                              </a:lnTo>
                              <a:lnTo>
                                <a:pt x="0" y="175717"/>
                              </a:lnTo>
                              <a:lnTo>
                                <a:pt x="39656" y="175717"/>
                              </a:lnTo>
                              <a:lnTo>
                                <a:pt x="0" y="68883"/>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856" name="Shape 14856"/>
                      <wps:cNvSpPr/>
                      <wps:spPr>
                        <a:xfrm>
                          <a:off x="872976" y="1042596"/>
                          <a:ext cx="231750" cy="295631"/>
                        </a:xfrm>
                        <a:custGeom>
                          <a:avLst/>
                          <a:gdLst/>
                          <a:ahLst/>
                          <a:cxnLst/>
                          <a:rect l="0" t="0" r="0" b="0"/>
                          <a:pathLst>
                            <a:path w="231750" h="295631">
                              <a:moveTo>
                                <a:pt x="0" y="0"/>
                              </a:moveTo>
                              <a:lnTo>
                                <a:pt x="58687" y="0"/>
                              </a:lnTo>
                              <a:lnTo>
                                <a:pt x="58687" y="157429"/>
                              </a:lnTo>
                              <a:cubicBezTo>
                                <a:pt x="58687" y="182397"/>
                                <a:pt x="59436" y="198653"/>
                                <a:pt x="60858" y="206019"/>
                              </a:cubicBezTo>
                              <a:cubicBezTo>
                                <a:pt x="63373" y="217945"/>
                                <a:pt x="69380" y="227470"/>
                                <a:pt x="78791" y="234645"/>
                              </a:cubicBezTo>
                              <a:cubicBezTo>
                                <a:pt x="88265" y="241884"/>
                                <a:pt x="101181" y="245491"/>
                                <a:pt x="117551" y="245491"/>
                              </a:cubicBezTo>
                              <a:cubicBezTo>
                                <a:pt x="134214" y="245491"/>
                                <a:pt x="146799" y="242100"/>
                                <a:pt x="155270" y="235255"/>
                              </a:cubicBezTo>
                              <a:cubicBezTo>
                                <a:pt x="163716" y="228498"/>
                                <a:pt x="168809" y="220116"/>
                                <a:pt x="170485" y="210223"/>
                              </a:cubicBezTo>
                              <a:cubicBezTo>
                                <a:pt x="172250" y="200292"/>
                                <a:pt x="173050" y="183820"/>
                                <a:pt x="173050" y="160820"/>
                              </a:cubicBezTo>
                              <a:lnTo>
                                <a:pt x="173050" y="0"/>
                              </a:lnTo>
                              <a:lnTo>
                                <a:pt x="231750" y="0"/>
                              </a:lnTo>
                              <a:lnTo>
                                <a:pt x="231750" y="152692"/>
                              </a:lnTo>
                              <a:cubicBezTo>
                                <a:pt x="231750" y="187604"/>
                                <a:pt x="230188" y="212255"/>
                                <a:pt x="226987" y="226670"/>
                              </a:cubicBezTo>
                              <a:cubicBezTo>
                                <a:pt x="223825" y="241084"/>
                                <a:pt x="217983" y="253200"/>
                                <a:pt x="209461" y="263144"/>
                              </a:cubicBezTo>
                              <a:cubicBezTo>
                                <a:pt x="200939" y="273037"/>
                                <a:pt x="189497" y="280937"/>
                                <a:pt x="175311" y="286842"/>
                              </a:cubicBezTo>
                              <a:cubicBezTo>
                                <a:pt x="161036" y="292710"/>
                                <a:pt x="142354" y="295631"/>
                                <a:pt x="119329" y="295631"/>
                              </a:cubicBezTo>
                              <a:cubicBezTo>
                                <a:pt x="91580" y="295631"/>
                                <a:pt x="70561" y="292443"/>
                                <a:pt x="56172" y="286004"/>
                              </a:cubicBezTo>
                              <a:cubicBezTo>
                                <a:pt x="41821" y="279591"/>
                                <a:pt x="30531" y="271259"/>
                                <a:pt x="22212" y="261048"/>
                              </a:cubicBezTo>
                              <a:cubicBezTo>
                                <a:pt x="13881" y="250838"/>
                                <a:pt x="8407" y="240068"/>
                                <a:pt x="5766" y="228841"/>
                              </a:cubicBezTo>
                              <a:cubicBezTo>
                                <a:pt x="1892" y="212192"/>
                                <a:pt x="0" y="187604"/>
                                <a:pt x="0" y="155054"/>
                              </a:cubicBez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857" name="Shape 14857"/>
                      <wps:cNvSpPr/>
                      <wps:spPr>
                        <a:xfrm>
                          <a:off x="1175036" y="1044966"/>
                          <a:ext cx="204559" cy="288328"/>
                        </a:xfrm>
                        <a:custGeom>
                          <a:avLst/>
                          <a:gdLst/>
                          <a:ahLst/>
                          <a:cxnLst/>
                          <a:rect l="0" t="0" r="0" b="0"/>
                          <a:pathLst>
                            <a:path w="204559" h="288328">
                              <a:moveTo>
                                <a:pt x="0" y="0"/>
                              </a:moveTo>
                              <a:lnTo>
                                <a:pt x="58661" y="0"/>
                              </a:lnTo>
                              <a:lnTo>
                                <a:pt x="58661" y="239332"/>
                              </a:lnTo>
                              <a:lnTo>
                                <a:pt x="204559" y="239332"/>
                              </a:lnTo>
                              <a:lnTo>
                                <a:pt x="204559" y="288328"/>
                              </a:lnTo>
                              <a:lnTo>
                                <a:pt x="0" y="288328"/>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858" name="Shape 14858"/>
                      <wps:cNvSpPr/>
                      <wps:spPr>
                        <a:xfrm>
                          <a:off x="1390786" y="1042595"/>
                          <a:ext cx="143948" cy="290703"/>
                        </a:xfrm>
                        <a:custGeom>
                          <a:avLst/>
                          <a:gdLst/>
                          <a:ahLst/>
                          <a:cxnLst/>
                          <a:rect l="0" t="0" r="0" b="0"/>
                          <a:pathLst>
                            <a:path w="143948" h="290703">
                              <a:moveTo>
                                <a:pt x="113233" y="0"/>
                              </a:moveTo>
                              <a:lnTo>
                                <a:pt x="143948" y="0"/>
                              </a:lnTo>
                              <a:lnTo>
                                <a:pt x="143948" y="68883"/>
                              </a:lnTo>
                              <a:lnTo>
                                <a:pt x="143548" y="67805"/>
                              </a:lnTo>
                              <a:lnTo>
                                <a:pt x="104280" y="175717"/>
                              </a:lnTo>
                              <a:lnTo>
                                <a:pt x="143948" y="175717"/>
                              </a:lnTo>
                              <a:lnTo>
                                <a:pt x="143948" y="224638"/>
                              </a:lnTo>
                              <a:lnTo>
                                <a:pt x="86220" y="224638"/>
                              </a:lnTo>
                              <a:lnTo>
                                <a:pt x="62268" y="290703"/>
                              </a:lnTo>
                              <a:lnTo>
                                <a:pt x="0" y="290703"/>
                              </a:lnTo>
                              <a:lnTo>
                                <a:pt x="113233"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859" name="Shape 14859"/>
                      <wps:cNvSpPr/>
                      <wps:spPr>
                        <a:xfrm>
                          <a:off x="1534734" y="1042595"/>
                          <a:ext cx="147733" cy="290703"/>
                        </a:xfrm>
                        <a:custGeom>
                          <a:avLst/>
                          <a:gdLst/>
                          <a:ahLst/>
                          <a:cxnLst/>
                          <a:rect l="0" t="0" r="0" b="0"/>
                          <a:pathLst>
                            <a:path w="147733" h="290703">
                              <a:moveTo>
                                <a:pt x="0" y="0"/>
                              </a:moveTo>
                              <a:lnTo>
                                <a:pt x="31337" y="0"/>
                              </a:lnTo>
                              <a:lnTo>
                                <a:pt x="147733" y="290703"/>
                              </a:lnTo>
                              <a:lnTo>
                                <a:pt x="83865" y="290703"/>
                              </a:lnTo>
                              <a:lnTo>
                                <a:pt x="58490" y="224638"/>
                              </a:lnTo>
                              <a:lnTo>
                                <a:pt x="0" y="224638"/>
                              </a:lnTo>
                              <a:lnTo>
                                <a:pt x="0" y="175717"/>
                              </a:lnTo>
                              <a:lnTo>
                                <a:pt x="39669" y="175717"/>
                              </a:lnTo>
                              <a:lnTo>
                                <a:pt x="0" y="68883"/>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860" name="Shape 14860"/>
                      <wps:cNvSpPr/>
                      <wps:spPr>
                        <a:xfrm>
                          <a:off x="0" y="1393445"/>
                          <a:ext cx="41910" cy="53442"/>
                        </a:xfrm>
                        <a:custGeom>
                          <a:avLst/>
                          <a:gdLst/>
                          <a:ahLst/>
                          <a:cxnLst/>
                          <a:rect l="0" t="0" r="0" b="0"/>
                          <a:pathLst>
                            <a:path w="41910" h="53442">
                              <a:moveTo>
                                <a:pt x="0" y="0"/>
                              </a:moveTo>
                              <a:lnTo>
                                <a:pt x="10630" y="0"/>
                              </a:lnTo>
                              <a:lnTo>
                                <a:pt x="10630" y="28461"/>
                              </a:lnTo>
                              <a:cubicBezTo>
                                <a:pt x="10630" y="32982"/>
                                <a:pt x="10757" y="35903"/>
                                <a:pt x="11011" y="37236"/>
                              </a:cubicBezTo>
                              <a:cubicBezTo>
                                <a:pt x="11468" y="39395"/>
                                <a:pt x="12548" y="41123"/>
                                <a:pt x="14249" y="42418"/>
                              </a:cubicBezTo>
                              <a:cubicBezTo>
                                <a:pt x="15964" y="43726"/>
                                <a:pt x="18301" y="44374"/>
                                <a:pt x="21260" y="44374"/>
                              </a:cubicBezTo>
                              <a:cubicBezTo>
                                <a:pt x="24282" y="44374"/>
                                <a:pt x="26556" y="43752"/>
                                <a:pt x="28080" y="42520"/>
                              </a:cubicBezTo>
                              <a:cubicBezTo>
                                <a:pt x="29604" y="41300"/>
                                <a:pt x="30518" y="39789"/>
                                <a:pt x="30836" y="37998"/>
                              </a:cubicBezTo>
                              <a:cubicBezTo>
                                <a:pt x="31140" y="36195"/>
                                <a:pt x="31305" y="33223"/>
                                <a:pt x="31305" y="29070"/>
                              </a:cubicBezTo>
                              <a:lnTo>
                                <a:pt x="31305" y="0"/>
                              </a:lnTo>
                              <a:lnTo>
                                <a:pt x="41910" y="0"/>
                              </a:lnTo>
                              <a:lnTo>
                                <a:pt x="41910" y="27597"/>
                              </a:lnTo>
                              <a:cubicBezTo>
                                <a:pt x="41910" y="33909"/>
                                <a:pt x="41618" y="38367"/>
                                <a:pt x="41046" y="40970"/>
                              </a:cubicBezTo>
                              <a:cubicBezTo>
                                <a:pt x="40475" y="43574"/>
                                <a:pt x="39421" y="45771"/>
                                <a:pt x="37871" y="47561"/>
                              </a:cubicBezTo>
                              <a:cubicBezTo>
                                <a:pt x="36335" y="49352"/>
                                <a:pt x="34277" y="50787"/>
                                <a:pt x="31699" y="51841"/>
                              </a:cubicBezTo>
                              <a:cubicBezTo>
                                <a:pt x="29108" y="52921"/>
                                <a:pt x="25743" y="53442"/>
                                <a:pt x="21590" y="53442"/>
                              </a:cubicBezTo>
                              <a:cubicBezTo>
                                <a:pt x="16574" y="53442"/>
                                <a:pt x="12763" y="52857"/>
                                <a:pt x="10173" y="51702"/>
                              </a:cubicBezTo>
                              <a:cubicBezTo>
                                <a:pt x="7582" y="50546"/>
                                <a:pt x="5537" y="49047"/>
                                <a:pt x="4026" y="47180"/>
                              </a:cubicBezTo>
                              <a:cubicBezTo>
                                <a:pt x="2515" y="45339"/>
                                <a:pt x="1524" y="43396"/>
                                <a:pt x="1041" y="41364"/>
                              </a:cubicBezTo>
                              <a:cubicBezTo>
                                <a:pt x="343" y="38354"/>
                                <a:pt x="0" y="33909"/>
                                <a:pt x="0" y="28029"/>
                              </a:cubicBez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61" name="Shape 14861"/>
                      <wps:cNvSpPr/>
                      <wps:spPr>
                        <a:xfrm>
                          <a:off x="53194" y="1393448"/>
                          <a:ext cx="41694" cy="52540"/>
                        </a:xfrm>
                        <a:custGeom>
                          <a:avLst/>
                          <a:gdLst/>
                          <a:ahLst/>
                          <a:cxnLst/>
                          <a:rect l="0" t="0" r="0" b="0"/>
                          <a:pathLst>
                            <a:path w="41694" h="52540">
                              <a:moveTo>
                                <a:pt x="0" y="0"/>
                              </a:moveTo>
                              <a:lnTo>
                                <a:pt x="10325" y="0"/>
                              </a:lnTo>
                              <a:lnTo>
                                <a:pt x="31839" y="35077"/>
                              </a:lnTo>
                              <a:lnTo>
                                <a:pt x="31839" y="0"/>
                              </a:lnTo>
                              <a:lnTo>
                                <a:pt x="41694" y="0"/>
                              </a:lnTo>
                              <a:lnTo>
                                <a:pt x="41694" y="52540"/>
                              </a:lnTo>
                              <a:lnTo>
                                <a:pt x="31039"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727" name="Shape 15727"/>
                      <wps:cNvSpPr/>
                      <wps:spPr>
                        <a:xfrm>
                          <a:off x="105776" y="1393440"/>
                          <a:ext cx="10604" cy="52540"/>
                        </a:xfrm>
                        <a:custGeom>
                          <a:avLst/>
                          <a:gdLst/>
                          <a:ahLst/>
                          <a:cxnLst/>
                          <a:rect l="0" t="0" r="0" b="0"/>
                          <a:pathLst>
                            <a:path w="10604" h="52540">
                              <a:moveTo>
                                <a:pt x="0" y="0"/>
                              </a:moveTo>
                              <a:lnTo>
                                <a:pt x="10604" y="0"/>
                              </a:lnTo>
                              <a:lnTo>
                                <a:pt x="10604"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63" name="Shape 14863"/>
                      <wps:cNvSpPr/>
                      <wps:spPr>
                        <a:xfrm>
                          <a:off x="121115" y="1393448"/>
                          <a:ext cx="48920" cy="52540"/>
                        </a:xfrm>
                        <a:custGeom>
                          <a:avLst/>
                          <a:gdLst/>
                          <a:ahLst/>
                          <a:cxnLst/>
                          <a:rect l="0" t="0" r="0" b="0"/>
                          <a:pathLst>
                            <a:path w="48920" h="52540">
                              <a:moveTo>
                                <a:pt x="0" y="0"/>
                              </a:moveTo>
                              <a:lnTo>
                                <a:pt x="11506" y="0"/>
                              </a:lnTo>
                              <a:lnTo>
                                <a:pt x="24816" y="38887"/>
                              </a:lnTo>
                              <a:lnTo>
                                <a:pt x="37668" y="0"/>
                              </a:lnTo>
                              <a:lnTo>
                                <a:pt x="48920" y="0"/>
                              </a:lnTo>
                              <a:lnTo>
                                <a:pt x="30124" y="52540"/>
                              </a:lnTo>
                              <a:lnTo>
                                <a:pt x="18783"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64" name="Shape 14864"/>
                      <wps:cNvSpPr/>
                      <wps:spPr>
                        <a:xfrm>
                          <a:off x="175456" y="1393448"/>
                          <a:ext cx="39967" cy="52540"/>
                        </a:xfrm>
                        <a:custGeom>
                          <a:avLst/>
                          <a:gdLst/>
                          <a:ahLst/>
                          <a:cxnLst/>
                          <a:rect l="0" t="0" r="0" b="0"/>
                          <a:pathLst>
                            <a:path w="39967" h="52540">
                              <a:moveTo>
                                <a:pt x="0" y="0"/>
                              </a:moveTo>
                              <a:lnTo>
                                <a:pt x="38964" y="0"/>
                              </a:lnTo>
                              <a:lnTo>
                                <a:pt x="38964" y="8877"/>
                              </a:lnTo>
                              <a:lnTo>
                                <a:pt x="10604" y="8877"/>
                              </a:lnTo>
                              <a:lnTo>
                                <a:pt x="10604" y="20523"/>
                              </a:lnTo>
                              <a:lnTo>
                                <a:pt x="36982" y="20523"/>
                              </a:lnTo>
                              <a:lnTo>
                                <a:pt x="36982" y="29388"/>
                              </a:lnTo>
                              <a:lnTo>
                                <a:pt x="10604" y="29388"/>
                              </a:lnTo>
                              <a:lnTo>
                                <a:pt x="10604" y="43688"/>
                              </a:lnTo>
                              <a:lnTo>
                                <a:pt x="39967" y="43688"/>
                              </a:lnTo>
                              <a:lnTo>
                                <a:pt x="39967"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65" name="Shape 14865"/>
                      <wps:cNvSpPr/>
                      <wps:spPr>
                        <a:xfrm>
                          <a:off x="224457" y="1393439"/>
                          <a:ext cx="21330" cy="52553"/>
                        </a:xfrm>
                        <a:custGeom>
                          <a:avLst/>
                          <a:gdLst/>
                          <a:ahLst/>
                          <a:cxnLst/>
                          <a:rect l="0" t="0" r="0" b="0"/>
                          <a:pathLst>
                            <a:path w="21330" h="52553">
                              <a:moveTo>
                                <a:pt x="0" y="0"/>
                              </a:moveTo>
                              <a:lnTo>
                                <a:pt x="21330" y="0"/>
                              </a:lnTo>
                              <a:lnTo>
                                <a:pt x="21330" y="8950"/>
                              </a:lnTo>
                              <a:lnTo>
                                <a:pt x="18885" y="8890"/>
                              </a:lnTo>
                              <a:lnTo>
                                <a:pt x="10617" y="8890"/>
                              </a:lnTo>
                              <a:lnTo>
                                <a:pt x="10617" y="22225"/>
                              </a:lnTo>
                              <a:lnTo>
                                <a:pt x="18466" y="22225"/>
                              </a:lnTo>
                              <a:lnTo>
                                <a:pt x="21330" y="22034"/>
                              </a:lnTo>
                              <a:lnTo>
                                <a:pt x="21330" y="33432"/>
                              </a:lnTo>
                              <a:lnTo>
                                <a:pt x="21298" y="33388"/>
                              </a:lnTo>
                              <a:cubicBezTo>
                                <a:pt x="20295" y="32334"/>
                                <a:pt x="19228" y="31598"/>
                                <a:pt x="18110" y="31217"/>
                              </a:cubicBezTo>
                              <a:cubicBezTo>
                                <a:pt x="16980" y="30810"/>
                                <a:pt x="15202" y="30620"/>
                                <a:pt x="12763" y="30620"/>
                              </a:cubicBezTo>
                              <a:lnTo>
                                <a:pt x="10617" y="30620"/>
                              </a:lnTo>
                              <a:lnTo>
                                <a:pt x="10617"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66" name="Shape 14866"/>
                      <wps:cNvSpPr/>
                      <wps:spPr>
                        <a:xfrm>
                          <a:off x="245787" y="1393439"/>
                          <a:ext cx="25914" cy="52553"/>
                        </a:xfrm>
                        <a:custGeom>
                          <a:avLst/>
                          <a:gdLst/>
                          <a:ahLst/>
                          <a:cxnLst/>
                          <a:rect l="0" t="0" r="0" b="0"/>
                          <a:pathLst>
                            <a:path w="25914" h="52553">
                              <a:moveTo>
                                <a:pt x="0" y="0"/>
                              </a:moveTo>
                              <a:lnTo>
                                <a:pt x="1010" y="0"/>
                              </a:lnTo>
                              <a:cubicBezTo>
                                <a:pt x="6610" y="0"/>
                                <a:pt x="10700" y="470"/>
                                <a:pt x="13252" y="1422"/>
                              </a:cubicBezTo>
                              <a:cubicBezTo>
                                <a:pt x="15792" y="2362"/>
                                <a:pt x="17824" y="4039"/>
                                <a:pt x="19348" y="6464"/>
                              </a:cubicBezTo>
                              <a:cubicBezTo>
                                <a:pt x="20885" y="8877"/>
                                <a:pt x="21647" y="11633"/>
                                <a:pt x="21647" y="14732"/>
                              </a:cubicBezTo>
                              <a:cubicBezTo>
                                <a:pt x="21647" y="18682"/>
                                <a:pt x="20491" y="21933"/>
                                <a:pt x="18167" y="24511"/>
                              </a:cubicBezTo>
                              <a:cubicBezTo>
                                <a:pt x="15856" y="27064"/>
                                <a:pt x="12389" y="28689"/>
                                <a:pt x="7779" y="29362"/>
                              </a:cubicBezTo>
                              <a:cubicBezTo>
                                <a:pt x="10065" y="30696"/>
                                <a:pt x="11970" y="32169"/>
                                <a:pt x="13456" y="33769"/>
                              </a:cubicBezTo>
                              <a:cubicBezTo>
                                <a:pt x="14954" y="35370"/>
                                <a:pt x="16974" y="38214"/>
                                <a:pt x="19501" y="42304"/>
                              </a:cubicBezTo>
                              <a:lnTo>
                                <a:pt x="25914" y="52553"/>
                              </a:lnTo>
                              <a:lnTo>
                                <a:pt x="13227" y="52553"/>
                              </a:lnTo>
                              <a:lnTo>
                                <a:pt x="5556" y="41110"/>
                              </a:lnTo>
                              <a:lnTo>
                                <a:pt x="0" y="33432"/>
                              </a:lnTo>
                              <a:lnTo>
                                <a:pt x="0" y="22034"/>
                              </a:lnTo>
                              <a:lnTo>
                                <a:pt x="6674" y="21590"/>
                              </a:lnTo>
                              <a:cubicBezTo>
                                <a:pt x="7944" y="21158"/>
                                <a:pt x="8922" y="20409"/>
                                <a:pt x="9646" y="19355"/>
                              </a:cubicBezTo>
                              <a:cubicBezTo>
                                <a:pt x="10357" y="18313"/>
                                <a:pt x="10712" y="16993"/>
                                <a:pt x="10712" y="15405"/>
                              </a:cubicBezTo>
                              <a:cubicBezTo>
                                <a:pt x="10712" y="13652"/>
                                <a:pt x="10230" y="12217"/>
                                <a:pt x="9303" y="11125"/>
                              </a:cubicBezTo>
                              <a:cubicBezTo>
                                <a:pt x="8363" y="10058"/>
                                <a:pt x="7030" y="9360"/>
                                <a:pt x="5315" y="9080"/>
                              </a:cubicBezTo>
                              <a:lnTo>
                                <a:pt x="0" y="895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67" name="Shape 14867"/>
                      <wps:cNvSpPr/>
                      <wps:spPr>
                        <a:xfrm>
                          <a:off x="274737" y="1392550"/>
                          <a:ext cx="42735" cy="54369"/>
                        </a:xfrm>
                        <a:custGeom>
                          <a:avLst/>
                          <a:gdLst/>
                          <a:ahLst/>
                          <a:cxnLst/>
                          <a:rect l="0" t="0" r="0" b="0"/>
                          <a:pathLst>
                            <a:path w="42735" h="54369">
                              <a:moveTo>
                                <a:pt x="21082" y="0"/>
                              </a:moveTo>
                              <a:cubicBezTo>
                                <a:pt x="27686" y="0"/>
                                <a:pt x="32639" y="1448"/>
                                <a:pt x="35979" y="4331"/>
                              </a:cubicBezTo>
                              <a:cubicBezTo>
                                <a:pt x="39319" y="7239"/>
                                <a:pt x="41046" y="11087"/>
                                <a:pt x="41224" y="15913"/>
                              </a:cubicBezTo>
                              <a:lnTo>
                                <a:pt x="30620" y="16383"/>
                              </a:lnTo>
                              <a:cubicBezTo>
                                <a:pt x="30175" y="13678"/>
                                <a:pt x="29185" y="11748"/>
                                <a:pt x="27699" y="10554"/>
                              </a:cubicBezTo>
                              <a:cubicBezTo>
                                <a:pt x="26200" y="9373"/>
                                <a:pt x="23965" y="8776"/>
                                <a:pt x="20980" y="8776"/>
                              </a:cubicBezTo>
                              <a:cubicBezTo>
                                <a:pt x="17894" y="8776"/>
                                <a:pt x="15481" y="9411"/>
                                <a:pt x="13741" y="10681"/>
                              </a:cubicBezTo>
                              <a:cubicBezTo>
                                <a:pt x="12611" y="11493"/>
                                <a:pt x="12052" y="12586"/>
                                <a:pt x="12052" y="13944"/>
                              </a:cubicBezTo>
                              <a:cubicBezTo>
                                <a:pt x="12052" y="15189"/>
                                <a:pt x="12573" y="16243"/>
                                <a:pt x="13627" y="17132"/>
                              </a:cubicBezTo>
                              <a:cubicBezTo>
                                <a:pt x="14973" y="18263"/>
                                <a:pt x="18212" y="19418"/>
                                <a:pt x="23381" y="20650"/>
                              </a:cubicBezTo>
                              <a:cubicBezTo>
                                <a:pt x="28537" y="21857"/>
                                <a:pt x="32360" y="23127"/>
                                <a:pt x="34823" y="24422"/>
                              </a:cubicBezTo>
                              <a:cubicBezTo>
                                <a:pt x="37313" y="25730"/>
                                <a:pt x="39243" y="27508"/>
                                <a:pt x="40627" y="29756"/>
                              </a:cubicBezTo>
                              <a:cubicBezTo>
                                <a:pt x="42037" y="32029"/>
                                <a:pt x="42735" y="34811"/>
                                <a:pt x="42735" y="38138"/>
                              </a:cubicBezTo>
                              <a:cubicBezTo>
                                <a:pt x="42735" y="41148"/>
                                <a:pt x="41897" y="43967"/>
                                <a:pt x="40221" y="46596"/>
                              </a:cubicBezTo>
                              <a:cubicBezTo>
                                <a:pt x="38545" y="49225"/>
                                <a:pt x="36195" y="51181"/>
                                <a:pt x="33122" y="52464"/>
                              </a:cubicBezTo>
                              <a:cubicBezTo>
                                <a:pt x="30074" y="53734"/>
                                <a:pt x="26251" y="54369"/>
                                <a:pt x="21692" y="54369"/>
                              </a:cubicBezTo>
                              <a:cubicBezTo>
                                <a:pt x="15062" y="54369"/>
                                <a:pt x="9944" y="52832"/>
                                <a:pt x="6388" y="49771"/>
                              </a:cubicBezTo>
                              <a:cubicBezTo>
                                <a:pt x="2832" y="46698"/>
                                <a:pt x="699" y="42215"/>
                                <a:pt x="0" y="36347"/>
                              </a:cubicBezTo>
                              <a:lnTo>
                                <a:pt x="10325" y="35344"/>
                              </a:lnTo>
                              <a:cubicBezTo>
                                <a:pt x="10947" y="38798"/>
                                <a:pt x="12217" y="41351"/>
                                <a:pt x="14110" y="42977"/>
                              </a:cubicBezTo>
                              <a:cubicBezTo>
                                <a:pt x="16027" y="44590"/>
                                <a:pt x="18580" y="45402"/>
                                <a:pt x="21806" y="45402"/>
                              </a:cubicBezTo>
                              <a:cubicBezTo>
                                <a:pt x="25210" y="45402"/>
                                <a:pt x="27788" y="44691"/>
                                <a:pt x="29515" y="43243"/>
                              </a:cubicBezTo>
                              <a:cubicBezTo>
                                <a:pt x="31267" y="41796"/>
                                <a:pt x="32118" y="40107"/>
                                <a:pt x="32118" y="38176"/>
                              </a:cubicBezTo>
                              <a:cubicBezTo>
                                <a:pt x="32118" y="36932"/>
                                <a:pt x="31763" y="35865"/>
                                <a:pt x="31026" y="35001"/>
                              </a:cubicBezTo>
                              <a:cubicBezTo>
                                <a:pt x="30302" y="34138"/>
                                <a:pt x="29032" y="33363"/>
                                <a:pt x="27229" y="32728"/>
                              </a:cubicBezTo>
                              <a:cubicBezTo>
                                <a:pt x="25971" y="32296"/>
                                <a:pt x="23139" y="31521"/>
                                <a:pt x="18720" y="30429"/>
                              </a:cubicBezTo>
                              <a:cubicBezTo>
                                <a:pt x="13030" y="29020"/>
                                <a:pt x="9042" y="27292"/>
                                <a:pt x="6744" y="25235"/>
                              </a:cubicBezTo>
                              <a:cubicBezTo>
                                <a:pt x="3518" y="22327"/>
                                <a:pt x="1905" y="18809"/>
                                <a:pt x="1905" y="14656"/>
                              </a:cubicBezTo>
                              <a:cubicBezTo>
                                <a:pt x="1905" y="11976"/>
                                <a:pt x="2667" y="9474"/>
                                <a:pt x="4191" y="7150"/>
                              </a:cubicBezTo>
                              <a:cubicBezTo>
                                <a:pt x="5702" y="4826"/>
                                <a:pt x="7887" y="3048"/>
                                <a:pt x="10744" y="1829"/>
                              </a:cubicBezTo>
                              <a:cubicBezTo>
                                <a:pt x="13589" y="610"/>
                                <a:pt x="17043" y="0"/>
                                <a:pt x="21082"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728" name="Shape 15728"/>
                      <wps:cNvSpPr/>
                      <wps:spPr>
                        <a:xfrm>
                          <a:off x="326070" y="1393440"/>
                          <a:ext cx="10617" cy="52540"/>
                        </a:xfrm>
                        <a:custGeom>
                          <a:avLst/>
                          <a:gdLst/>
                          <a:ahLst/>
                          <a:cxnLst/>
                          <a:rect l="0" t="0" r="0" b="0"/>
                          <a:pathLst>
                            <a:path w="10617" h="52540">
                              <a:moveTo>
                                <a:pt x="0" y="0"/>
                              </a:moveTo>
                              <a:lnTo>
                                <a:pt x="10617" y="0"/>
                              </a:lnTo>
                              <a:lnTo>
                                <a:pt x="10617"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69" name="Shape 14869"/>
                      <wps:cNvSpPr/>
                      <wps:spPr>
                        <a:xfrm>
                          <a:off x="346757" y="1393441"/>
                          <a:ext cx="21850" cy="52553"/>
                        </a:xfrm>
                        <a:custGeom>
                          <a:avLst/>
                          <a:gdLst/>
                          <a:ahLst/>
                          <a:cxnLst/>
                          <a:rect l="0" t="0" r="0" b="0"/>
                          <a:pathLst>
                            <a:path w="21850" h="52553">
                              <a:moveTo>
                                <a:pt x="0" y="0"/>
                              </a:moveTo>
                              <a:lnTo>
                                <a:pt x="19380" y="0"/>
                              </a:lnTo>
                              <a:lnTo>
                                <a:pt x="21850" y="248"/>
                              </a:lnTo>
                              <a:lnTo>
                                <a:pt x="21850" y="9258"/>
                              </a:lnTo>
                              <a:lnTo>
                                <a:pt x="15380" y="8890"/>
                              </a:lnTo>
                              <a:lnTo>
                                <a:pt x="10604" y="8890"/>
                              </a:lnTo>
                              <a:lnTo>
                                <a:pt x="10604" y="43688"/>
                              </a:lnTo>
                              <a:lnTo>
                                <a:pt x="18529" y="43688"/>
                              </a:lnTo>
                              <a:lnTo>
                                <a:pt x="21850" y="43431"/>
                              </a:lnTo>
                              <a:lnTo>
                                <a:pt x="21850" y="52327"/>
                              </a:lnTo>
                              <a:lnTo>
                                <a:pt x="19952"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70" name="Shape 14870"/>
                      <wps:cNvSpPr/>
                      <wps:spPr>
                        <a:xfrm>
                          <a:off x="368607" y="1393689"/>
                          <a:ext cx="22206" cy="52079"/>
                        </a:xfrm>
                        <a:custGeom>
                          <a:avLst/>
                          <a:gdLst/>
                          <a:ahLst/>
                          <a:cxnLst/>
                          <a:rect l="0" t="0" r="0" b="0"/>
                          <a:pathLst>
                            <a:path w="22206" h="52079">
                              <a:moveTo>
                                <a:pt x="0" y="0"/>
                              </a:moveTo>
                              <a:lnTo>
                                <a:pt x="7537" y="756"/>
                              </a:lnTo>
                              <a:cubicBezTo>
                                <a:pt x="10623" y="1670"/>
                                <a:pt x="13265" y="3283"/>
                                <a:pt x="15475" y="5594"/>
                              </a:cubicBezTo>
                              <a:cubicBezTo>
                                <a:pt x="17647" y="7918"/>
                                <a:pt x="19336" y="10751"/>
                                <a:pt x="20479" y="14116"/>
                              </a:cubicBezTo>
                              <a:cubicBezTo>
                                <a:pt x="21622" y="17469"/>
                                <a:pt x="22206" y="21609"/>
                                <a:pt x="22206" y="26524"/>
                              </a:cubicBezTo>
                              <a:cubicBezTo>
                                <a:pt x="22206" y="30855"/>
                                <a:pt x="21660" y="34576"/>
                                <a:pt x="20593" y="37725"/>
                              </a:cubicBezTo>
                              <a:cubicBezTo>
                                <a:pt x="19259" y="41535"/>
                                <a:pt x="17405" y="44634"/>
                                <a:pt x="14954" y="46996"/>
                              </a:cubicBezTo>
                              <a:cubicBezTo>
                                <a:pt x="13113" y="48787"/>
                                <a:pt x="10636" y="50184"/>
                                <a:pt x="7512" y="51187"/>
                              </a:cubicBezTo>
                              <a:lnTo>
                                <a:pt x="0" y="52079"/>
                              </a:lnTo>
                              <a:lnTo>
                                <a:pt x="0" y="43184"/>
                              </a:lnTo>
                              <a:lnTo>
                                <a:pt x="3092" y="42945"/>
                              </a:lnTo>
                              <a:cubicBezTo>
                                <a:pt x="4820" y="42513"/>
                                <a:pt x="6242" y="41789"/>
                                <a:pt x="7372" y="40748"/>
                              </a:cubicBezTo>
                              <a:cubicBezTo>
                                <a:pt x="8515" y="39732"/>
                                <a:pt x="9442" y="38043"/>
                                <a:pt x="10166" y="35681"/>
                              </a:cubicBezTo>
                              <a:cubicBezTo>
                                <a:pt x="10877" y="33331"/>
                                <a:pt x="11246" y="30131"/>
                                <a:pt x="11246" y="26067"/>
                              </a:cubicBezTo>
                              <a:cubicBezTo>
                                <a:pt x="11246" y="22003"/>
                                <a:pt x="10877" y="18878"/>
                                <a:pt x="10166" y="16707"/>
                              </a:cubicBezTo>
                              <a:cubicBezTo>
                                <a:pt x="9442" y="14535"/>
                                <a:pt x="8439" y="12846"/>
                                <a:pt x="7144" y="11614"/>
                              </a:cubicBezTo>
                              <a:cubicBezTo>
                                <a:pt x="5861" y="10395"/>
                                <a:pt x="4223" y="9569"/>
                                <a:pt x="2241" y="9138"/>
                              </a:cubicBezTo>
                              <a:lnTo>
                                <a:pt x="0" y="901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71" name="Shape 14871"/>
                      <wps:cNvSpPr/>
                      <wps:spPr>
                        <a:xfrm>
                          <a:off x="394459" y="1393452"/>
                          <a:ext cx="26029" cy="52540"/>
                        </a:xfrm>
                        <a:custGeom>
                          <a:avLst/>
                          <a:gdLst/>
                          <a:ahLst/>
                          <a:cxnLst/>
                          <a:rect l="0" t="0" r="0" b="0"/>
                          <a:pathLst>
                            <a:path w="26029" h="52540">
                              <a:moveTo>
                                <a:pt x="20472" y="0"/>
                              </a:moveTo>
                              <a:lnTo>
                                <a:pt x="26029" y="0"/>
                              </a:lnTo>
                              <a:lnTo>
                                <a:pt x="26029" y="12477"/>
                              </a:lnTo>
                              <a:lnTo>
                                <a:pt x="25946" y="12255"/>
                              </a:lnTo>
                              <a:lnTo>
                                <a:pt x="18860" y="31750"/>
                              </a:lnTo>
                              <a:lnTo>
                                <a:pt x="26029" y="31750"/>
                              </a:lnTo>
                              <a:lnTo>
                                <a:pt x="26029" y="40602"/>
                              </a:lnTo>
                              <a:lnTo>
                                <a:pt x="15583" y="40602"/>
                              </a:lnTo>
                              <a:lnTo>
                                <a:pt x="11252"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72" name="Shape 14872"/>
                      <wps:cNvSpPr/>
                      <wps:spPr>
                        <a:xfrm>
                          <a:off x="420488" y="1393452"/>
                          <a:ext cx="26702" cy="52540"/>
                        </a:xfrm>
                        <a:custGeom>
                          <a:avLst/>
                          <a:gdLst/>
                          <a:ahLst/>
                          <a:cxnLst/>
                          <a:rect l="0" t="0" r="0" b="0"/>
                          <a:pathLst>
                            <a:path w="26702" h="52540">
                              <a:moveTo>
                                <a:pt x="0" y="0"/>
                              </a:moveTo>
                              <a:lnTo>
                                <a:pt x="5658" y="0"/>
                              </a:lnTo>
                              <a:lnTo>
                                <a:pt x="26702" y="52540"/>
                              </a:lnTo>
                              <a:lnTo>
                                <a:pt x="15157" y="52540"/>
                              </a:lnTo>
                              <a:lnTo>
                                <a:pt x="10573" y="40602"/>
                              </a:lnTo>
                              <a:lnTo>
                                <a:pt x="0" y="40602"/>
                              </a:lnTo>
                              <a:lnTo>
                                <a:pt x="0" y="31750"/>
                              </a:lnTo>
                              <a:lnTo>
                                <a:pt x="7169" y="31750"/>
                              </a:lnTo>
                              <a:lnTo>
                                <a:pt x="0" y="124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73" name="Shape 14873"/>
                      <wps:cNvSpPr/>
                      <wps:spPr>
                        <a:xfrm>
                          <a:off x="452772" y="1393441"/>
                          <a:ext cx="21857" cy="52553"/>
                        </a:xfrm>
                        <a:custGeom>
                          <a:avLst/>
                          <a:gdLst/>
                          <a:ahLst/>
                          <a:cxnLst/>
                          <a:rect l="0" t="0" r="0" b="0"/>
                          <a:pathLst>
                            <a:path w="21857" h="52553">
                              <a:moveTo>
                                <a:pt x="0" y="0"/>
                              </a:moveTo>
                              <a:lnTo>
                                <a:pt x="19393" y="0"/>
                              </a:lnTo>
                              <a:lnTo>
                                <a:pt x="21857" y="247"/>
                              </a:lnTo>
                              <a:lnTo>
                                <a:pt x="21857" y="9258"/>
                              </a:lnTo>
                              <a:lnTo>
                                <a:pt x="15380" y="8890"/>
                              </a:lnTo>
                              <a:lnTo>
                                <a:pt x="10617" y="8890"/>
                              </a:lnTo>
                              <a:lnTo>
                                <a:pt x="10617" y="43688"/>
                              </a:lnTo>
                              <a:lnTo>
                                <a:pt x="18542" y="43688"/>
                              </a:lnTo>
                              <a:lnTo>
                                <a:pt x="21857" y="43432"/>
                              </a:lnTo>
                              <a:lnTo>
                                <a:pt x="21857" y="52328"/>
                              </a:lnTo>
                              <a:lnTo>
                                <a:pt x="19964"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74" name="Shape 14874"/>
                      <wps:cNvSpPr/>
                      <wps:spPr>
                        <a:xfrm>
                          <a:off x="474628" y="1393688"/>
                          <a:ext cx="22200" cy="52081"/>
                        </a:xfrm>
                        <a:custGeom>
                          <a:avLst/>
                          <a:gdLst/>
                          <a:ahLst/>
                          <a:cxnLst/>
                          <a:rect l="0" t="0" r="0" b="0"/>
                          <a:pathLst>
                            <a:path w="22200" h="52081">
                              <a:moveTo>
                                <a:pt x="0" y="0"/>
                              </a:moveTo>
                              <a:lnTo>
                                <a:pt x="7544" y="756"/>
                              </a:lnTo>
                              <a:cubicBezTo>
                                <a:pt x="10617" y="1671"/>
                                <a:pt x="13259" y="3284"/>
                                <a:pt x="15469" y="5595"/>
                              </a:cubicBezTo>
                              <a:cubicBezTo>
                                <a:pt x="17653" y="7919"/>
                                <a:pt x="19329" y="10751"/>
                                <a:pt x="20472" y="14117"/>
                              </a:cubicBezTo>
                              <a:cubicBezTo>
                                <a:pt x="21628" y="17469"/>
                                <a:pt x="22200" y="21610"/>
                                <a:pt x="22200" y="26525"/>
                              </a:cubicBezTo>
                              <a:cubicBezTo>
                                <a:pt x="22200" y="30855"/>
                                <a:pt x="21653" y="34576"/>
                                <a:pt x="20587" y="37726"/>
                              </a:cubicBezTo>
                              <a:cubicBezTo>
                                <a:pt x="19266" y="41536"/>
                                <a:pt x="17399" y="44635"/>
                                <a:pt x="14961" y="46997"/>
                              </a:cubicBezTo>
                              <a:cubicBezTo>
                                <a:pt x="13119" y="48788"/>
                                <a:pt x="10630" y="50185"/>
                                <a:pt x="7506" y="51188"/>
                              </a:cubicBezTo>
                              <a:lnTo>
                                <a:pt x="0" y="52081"/>
                              </a:lnTo>
                              <a:lnTo>
                                <a:pt x="0" y="43185"/>
                              </a:lnTo>
                              <a:lnTo>
                                <a:pt x="3099" y="42946"/>
                              </a:lnTo>
                              <a:cubicBezTo>
                                <a:pt x="4813" y="42514"/>
                                <a:pt x="6236" y="41790"/>
                                <a:pt x="7379" y="40748"/>
                              </a:cubicBezTo>
                              <a:cubicBezTo>
                                <a:pt x="8509" y="39732"/>
                                <a:pt x="9436" y="38043"/>
                                <a:pt x="10160" y="35681"/>
                              </a:cubicBezTo>
                              <a:cubicBezTo>
                                <a:pt x="10871" y="33332"/>
                                <a:pt x="11239" y="30131"/>
                                <a:pt x="11239" y="26067"/>
                              </a:cubicBezTo>
                              <a:cubicBezTo>
                                <a:pt x="11239" y="22003"/>
                                <a:pt x="10871" y="18879"/>
                                <a:pt x="10160" y="16707"/>
                              </a:cubicBezTo>
                              <a:cubicBezTo>
                                <a:pt x="9436" y="14536"/>
                                <a:pt x="8433" y="12847"/>
                                <a:pt x="7150" y="11615"/>
                              </a:cubicBezTo>
                              <a:cubicBezTo>
                                <a:pt x="5855" y="10395"/>
                                <a:pt x="4216" y="9570"/>
                                <a:pt x="2248" y="9138"/>
                              </a:cubicBezTo>
                              <a:lnTo>
                                <a:pt x="0" y="901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75" name="Shape 14875"/>
                      <wps:cNvSpPr/>
                      <wps:spPr>
                        <a:xfrm>
                          <a:off x="518149" y="1393452"/>
                          <a:ext cx="26016" cy="52540"/>
                        </a:xfrm>
                        <a:custGeom>
                          <a:avLst/>
                          <a:gdLst/>
                          <a:ahLst/>
                          <a:cxnLst/>
                          <a:rect l="0" t="0" r="0" b="0"/>
                          <a:pathLst>
                            <a:path w="26016" h="52540">
                              <a:moveTo>
                                <a:pt x="20460" y="0"/>
                              </a:moveTo>
                              <a:lnTo>
                                <a:pt x="26016" y="0"/>
                              </a:lnTo>
                              <a:lnTo>
                                <a:pt x="26016" y="12444"/>
                              </a:lnTo>
                              <a:lnTo>
                                <a:pt x="25946" y="12255"/>
                              </a:lnTo>
                              <a:lnTo>
                                <a:pt x="18847" y="31750"/>
                              </a:lnTo>
                              <a:lnTo>
                                <a:pt x="26016" y="31750"/>
                              </a:lnTo>
                              <a:lnTo>
                                <a:pt x="26016" y="40602"/>
                              </a:lnTo>
                              <a:lnTo>
                                <a:pt x="15583" y="40602"/>
                              </a:lnTo>
                              <a:lnTo>
                                <a:pt x="11252" y="52540"/>
                              </a:lnTo>
                              <a:lnTo>
                                <a:pt x="0" y="52540"/>
                              </a:lnTo>
                              <a:lnTo>
                                <a:pt x="2046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76" name="Shape 14876"/>
                      <wps:cNvSpPr/>
                      <wps:spPr>
                        <a:xfrm>
                          <a:off x="544164" y="1393452"/>
                          <a:ext cx="26714" cy="52540"/>
                        </a:xfrm>
                        <a:custGeom>
                          <a:avLst/>
                          <a:gdLst/>
                          <a:ahLst/>
                          <a:cxnLst/>
                          <a:rect l="0" t="0" r="0" b="0"/>
                          <a:pathLst>
                            <a:path w="26714" h="52540">
                              <a:moveTo>
                                <a:pt x="0" y="0"/>
                              </a:moveTo>
                              <a:lnTo>
                                <a:pt x="5671" y="0"/>
                              </a:lnTo>
                              <a:lnTo>
                                <a:pt x="26714" y="52540"/>
                              </a:lnTo>
                              <a:lnTo>
                                <a:pt x="15157" y="52540"/>
                              </a:lnTo>
                              <a:lnTo>
                                <a:pt x="10585"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77" name="Shape 14877"/>
                      <wps:cNvSpPr/>
                      <wps:spPr>
                        <a:xfrm>
                          <a:off x="576424" y="1393445"/>
                          <a:ext cx="41910" cy="53442"/>
                        </a:xfrm>
                        <a:custGeom>
                          <a:avLst/>
                          <a:gdLst/>
                          <a:ahLst/>
                          <a:cxnLst/>
                          <a:rect l="0" t="0" r="0" b="0"/>
                          <a:pathLst>
                            <a:path w="41910" h="53442">
                              <a:moveTo>
                                <a:pt x="0" y="0"/>
                              </a:moveTo>
                              <a:lnTo>
                                <a:pt x="10617" y="0"/>
                              </a:lnTo>
                              <a:lnTo>
                                <a:pt x="10617" y="28461"/>
                              </a:lnTo>
                              <a:cubicBezTo>
                                <a:pt x="10617" y="32982"/>
                                <a:pt x="10744" y="35903"/>
                                <a:pt x="10998" y="37236"/>
                              </a:cubicBezTo>
                              <a:cubicBezTo>
                                <a:pt x="11455" y="39395"/>
                                <a:pt x="12535" y="41123"/>
                                <a:pt x="14249" y="42418"/>
                              </a:cubicBezTo>
                              <a:cubicBezTo>
                                <a:pt x="15951" y="43726"/>
                                <a:pt x="18288" y="44374"/>
                                <a:pt x="21260" y="44374"/>
                              </a:cubicBezTo>
                              <a:cubicBezTo>
                                <a:pt x="24270" y="44374"/>
                                <a:pt x="26543" y="43752"/>
                                <a:pt x="28067" y="42520"/>
                              </a:cubicBezTo>
                              <a:cubicBezTo>
                                <a:pt x="29604" y="41300"/>
                                <a:pt x="30518" y="39789"/>
                                <a:pt x="30823" y="37998"/>
                              </a:cubicBezTo>
                              <a:cubicBezTo>
                                <a:pt x="31128" y="36195"/>
                                <a:pt x="31293" y="33223"/>
                                <a:pt x="31293" y="29070"/>
                              </a:cubicBezTo>
                              <a:lnTo>
                                <a:pt x="31293" y="0"/>
                              </a:lnTo>
                              <a:lnTo>
                                <a:pt x="41910" y="0"/>
                              </a:lnTo>
                              <a:lnTo>
                                <a:pt x="41910" y="27597"/>
                              </a:lnTo>
                              <a:cubicBezTo>
                                <a:pt x="41910" y="33909"/>
                                <a:pt x="41605" y="38367"/>
                                <a:pt x="41034" y="40970"/>
                              </a:cubicBezTo>
                              <a:cubicBezTo>
                                <a:pt x="40475" y="43574"/>
                                <a:pt x="39408" y="45771"/>
                                <a:pt x="37859" y="47561"/>
                              </a:cubicBezTo>
                              <a:cubicBezTo>
                                <a:pt x="36322" y="49352"/>
                                <a:pt x="34265" y="50787"/>
                                <a:pt x="31687" y="51841"/>
                              </a:cubicBezTo>
                              <a:cubicBezTo>
                                <a:pt x="29096" y="52921"/>
                                <a:pt x="25730" y="53442"/>
                                <a:pt x="21577" y="53442"/>
                              </a:cubicBezTo>
                              <a:cubicBezTo>
                                <a:pt x="16561" y="53442"/>
                                <a:pt x="12751" y="52857"/>
                                <a:pt x="10160" y="51702"/>
                              </a:cubicBezTo>
                              <a:cubicBezTo>
                                <a:pt x="7569" y="50546"/>
                                <a:pt x="5524" y="49047"/>
                                <a:pt x="4013" y="47180"/>
                              </a:cubicBezTo>
                              <a:cubicBezTo>
                                <a:pt x="2502" y="45339"/>
                                <a:pt x="1524" y="43396"/>
                                <a:pt x="1029" y="41364"/>
                              </a:cubicBezTo>
                              <a:cubicBezTo>
                                <a:pt x="343" y="38354"/>
                                <a:pt x="0" y="33909"/>
                                <a:pt x="0" y="28029"/>
                              </a:cubicBez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78" name="Shape 14878"/>
                      <wps:cNvSpPr/>
                      <wps:spPr>
                        <a:xfrm>
                          <a:off x="625742" y="1393448"/>
                          <a:ext cx="41758" cy="52540"/>
                        </a:xfrm>
                        <a:custGeom>
                          <a:avLst/>
                          <a:gdLst/>
                          <a:ahLst/>
                          <a:cxnLst/>
                          <a:rect l="0" t="0" r="0" b="0"/>
                          <a:pathLst>
                            <a:path w="41758" h="52540">
                              <a:moveTo>
                                <a:pt x="0" y="0"/>
                              </a:moveTo>
                              <a:lnTo>
                                <a:pt x="41758" y="0"/>
                              </a:lnTo>
                              <a:lnTo>
                                <a:pt x="41758" y="8877"/>
                              </a:lnTo>
                              <a:lnTo>
                                <a:pt x="26200" y="8877"/>
                              </a:lnTo>
                              <a:lnTo>
                                <a:pt x="26200" y="52540"/>
                              </a:lnTo>
                              <a:lnTo>
                                <a:pt x="15596" y="52540"/>
                              </a:lnTo>
                              <a:lnTo>
                                <a:pt x="15596" y="8877"/>
                              </a:lnTo>
                              <a:lnTo>
                                <a:pt x="0" y="88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79" name="Shape 14879"/>
                      <wps:cNvSpPr/>
                      <wps:spPr>
                        <a:xfrm>
                          <a:off x="672197" y="1392553"/>
                          <a:ext cx="25457" cy="54289"/>
                        </a:xfrm>
                        <a:custGeom>
                          <a:avLst/>
                          <a:gdLst/>
                          <a:ahLst/>
                          <a:cxnLst/>
                          <a:rect l="0" t="0" r="0" b="0"/>
                          <a:pathLst>
                            <a:path w="25457" h="54289">
                              <a:moveTo>
                                <a:pt x="25413" y="0"/>
                              </a:moveTo>
                              <a:lnTo>
                                <a:pt x="25457" y="17"/>
                              </a:lnTo>
                              <a:lnTo>
                                <a:pt x="25457" y="9097"/>
                              </a:lnTo>
                              <a:lnTo>
                                <a:pt x="14948" y="13564"/>
                              </a:lnTo>
                              <a:cubicBezTo>
                                <a:pt x="12268" y="16561"/>
                                <a:pt x="10922" y="21082"/>
                                <a:pt x="10922" y="27140"/>
                              </a:cubicBezTo>
                              <a:cubicBezTo>
                                <a:pt x="10922" y="33083"/>
                                <a:pt x="12306" y="37592"/>
                                <a:pt x="15037" y="40665"/>
                              </a:cubicBezTo>
                              <a:lnTo>
                                <a:pt x="25457" y="45232"/>
                              </a:lnTo>
                              <a:lnTo>
                                <a:pt x="25457" y="54289"/>
                              </a:lnTo>
                              <a:lnTo>
                                <a:pt x="6922" y="47180"/>
                              </a:lnTo>
                              <a:cubicBezTo>
                                <a:pt x="2299" y="42418"/>
                                <a:pt x="0" y="35852"/>
                                <a:pt x="0" y="27495"/>
                              </a:cubicBezTo>
                              <a:cubicBezTo>
                                <a:pt x="0" y="22136"/>
                                <a:pt x="787" y="17640"/>
                                <a:pt x="2388" y="14008"/>
                              </a:cubicBezTo>
                              <a:cubicBezTo>
                                <a:pt x="3594" y="11341"/>
                                <a:pt x="5232" y="8941"/>
                                <a:pt x="7290" y="6807"/>
                              </a:cubicBezTo>
                              <a:cubicBezTo>
                                <a:pt x="9360" y="4674"/>
                                <a:pt x="11621" y="3099"/>
                                <a:pt x="14084" y="2070"/>
                              </a:cubicBezTo>
                              <a:cubicBezTo>
                                <a:pt x="17361" y="686"/>
                                <a:pt x="21133" y="0"/>
                                <a:pt x="25413"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80" name="Shape 14880"/>
                      <wps:cNvSpPr/>
                      <wps:spPr>
                        <a:xfrm>
                          <a:off x="691158" y="1379713"/>
                          <a:ext cx="6496" cy="10719"/>
                        </a:xfrm>
                        <a:custGeom>
                          <a:avLst/>
                          <a:gdLst/>
                          <a:ahLst/>
                          <a:cxnLst/>
                          <a:rect l="0" t="0" r="0" b="0"/>
                          <a:pathLst>
                            <a:path w="6496" h="10719">
                              <a:moveTo>
                                <a:pt x="4940" y="0"/>
                              </a:moveTo>
                              <a:lnTo>
                                <a:pt x="6496" y="0"/>
                              </a:lnTo>
                              <a:lnTo>
                                <a:pt x="6496" y="10588"/>
                              </a:lnTo>
                              <a:lnTo>
                                <a:pt x="6375" y="10719"/>
                              </a:lnTo>
                              <a:lnTo>
                                <a:pt x="0" y="10719"/>
                              </a:lnTo>
                              <a:lnTo>
                                <a:pt x="494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81" name="Shape 14881"/>
                      <wps:cNvSpPr/>
                      <wps:spPr>
                        <a:xfrm>
                          <a:off x="697654" y="1392570"/>
                          <a:ext cx="25508" cy="54313"/>
                        </a:xfrm>
                        <a:custGeom>
                          <a:avLst/>
                          <a:gdLst/>
                          <a:ahLst/>
                          <a:cxnLst/>
                          <a:rect l="0" t="0" r="0" b="0"/>
                          <a:pathLst>
                            <a:path w="25508" h="54313">
                              <a:moveTo>
                                <a:pt x="0" y="0"/>
                              </a:moveTo>
                              <a:lnTo>
                                <a:pt x="18548" y="7183"/>
                              </a:lnTo>
                              <a:cubicBezTo>
                                <a:pt x="23184" y="11984"/>
                                <a:pt x="25508" y="18664"/>
                                <a:pt x="25508" y="27224"/>
                              </a:cubicBezTo>
                              <a:cubicBezTo>
                                <a:pt x="25508" y="35695"/>
                                <a:pt x="23197" y="42337"/>
                                <a:pt x="18599" y="47125"/>
                              </a:cubicBezTo>
                              <a:cubicBezTo>
                                <a:pt x="13976" y="51913"/>
                                <a:pt x="7817" y="54313"/>
                                <a:pt x="108" y="54313"/>
                              </a:cubicBezTo>
                              <a:lnTo>
                                <a:pt x="0" y="54272"/>
                              </a:lnTo>
                              <a:lnTo>
                                <a:pt x="0" y="45215"/>
                              </a:lnTo>
                              <a:lnTo>
                                <a:pt x="70" y="45245"/>
                              </a:lnTo>
                              <a:cubicBezTo>
                                <a:pt x="4299" y="45245"/>
                                <a:pt x="7766" y="43721"/>
                                <a:pt x="10471" y="40673"/>
                              </a:cubicBezTo>
                              <a:cubicBezTo>
                                <a:pt x="13176" y="37638"/>
                                <a:pt x="14535" y="33066"/>
                                <a:pt x="14535" y="26970"/>
                              </a:cubicBezTo>
                              <a:cubicBezTo>
                                <a:pt x="14535" y="20938"/>
                                <a:pt x="13227" y="16455"/>
                                <a:pt x="10585" y="13495"/>
                              </a:cubicBezTo>
                              <a:cubicBezTo>
                                <a:pt x="7944" y="10536"/>
                                <a:pt x="4426" y="9050"/>
                                <a:pt x="70" y="9050"/>
                              </a:cubicBezTo>
                              <a:lnTo>
                                <a:pt x="0" y="908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82" name="Shape 14882"/>
                      <wps:cNvSpPr/>
                      <wps:spPr>
                        <a:xfrm>
                          <a:off x="697654" y="1379713"/>
                          <a:ext cx="9735" cy="10588"/>
                        </a:xfrm>
                        <a:custGeom>
                          <a:avLst/>
                          <a:gdLst/>
                          <a:ahLst/>
                          <a:cxnLst/>
                          <a:rect l="0" t="0" r="0" b="0"/>
                          <a:pathLst>
                            <a:path w="9735" h="10588">
                              <a:moveTo>
                                <a:pt x="0" y="0"/>
                              </a:moveTo>
                              <a:lnTo>
                                <a:pt x="9735" y="0"/>
                              </a:lnTo>
                              <a:lnTo>
                                <a:pt x="0" y="10588"/>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83" name="Shape 14883"/>
                      <wps:cNvSpPr/>
                      <wps:spPr>
                        <a:xfrm>
                          <a:off x="731552" y="1393448"/>
                          <a:ext cx="41681" cy="52540"/>
                        </a:xfrm>
                        <a:custGeom>
                          <a:avLst/>
                          <a:gdLst/>
                          <a:ahLst/>
                          <a:cxnLst/>
                          <a:rect l="0" t="0" r="0" b="0"/>
                          <a:pathLst>
                            <a:path w="41681" h="52540">
                              <a:moveTo>
                                <a:pt x="0" y="0"/>
                              </a:moveTo>
                              <a:lnTo>
                                <a:pt x="10312" y="0"/>
                              </a:lnTo>
                              <a:lnTo>
                                <a:pt x="31826" y="35077"/>
                              </a:lnTo>
                              <a:lnTo>
                                <a:pt x="31826" y="0"/>
                              </a:lnTo>
                              <a:lnTo>
                                <a:pt x="41681" y="0"/>
                              </a:lnTo>
                              <a:lnTo>
                                <a:pt x="41681" y="52540"/>
                              </a:lnTo>
                              <a:lnTo>
                                <a:pt x="31026"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84" name="Shape 14884"/>
                      <wps:cNvSpPr/>
                      <wps:spPr>
                        <a:xfrm>
                          <a:off x="782307" y="1392549"/>
                          <a:ext cx="25457" cy="54311"/>
                        </a:xfrm>
                        <a:custGeom>
                          <a:avLst/>
                          <a:gdLst/>
                          <a:ahLst/>
                          <a:cxnLst/>
                          <a:rect l="0" t="0" r="0" b="0"/>
                          <a:pathLst>
                            <a:path w="25457" h="54311">
                              <a:moveTo>
                                <a:pt x="25413" y="0"/>
                              </a:moveTo>
                              <a:lnTo>
                                <a:pt x="25457" y="17"/>
                              </a:lnTo>
                              <a:lnTo>
                                <a:pt x="25457" y="9092"/>
                              </a:lnTo>
                              <a:lnTo>
                                <a:pt x="14935" y="13576"/>
                              </a:lnTo>
                              <a:cubicBezTo>
                                <a:pt x="12255" y="16561"/>
                                <a:pt x="10922" y="21082"/>
                                <a:pt x="10922" y="27140"/>
                              </a:cubicBezTo>
                              <a:cubicBezTo>
                                <a:pt x="10922" y="33083"/>
                                <a:pt x="12294" y="37592"/>
                                <a:pt x="15037" y="40665"/>
                              </a:cubicBezTo>
                              <a:lnTo>
                                <a:pt x="25457" y="45238"/>
                              </a:lnTo>
                              <a:lnTo>
                                <a:pt x="25457" y="54311"/>
                              </a:lnTo>
                              <a:lnTo>
                                <a:pt x="6909" y="47180"/>
                              </a:lnTo>
                              <a:cubicBezTo>
                                <a:pt x="2286" y="42431"/>
                                <a:pt x="0" y="35852"/>
                                <a:pt x="0" y="27495"/>
                              </a:cubicBezTo>
                              <a:cubicBezTo>
                                <a:pt x="0" y="22136"/>
                                <a:pt x="787" y="17640"/>
                                <a:pt x="2388" y="14008"/>
                              </a:cubicBezTo>
                              <a:cubicBezTo>
                                <a:pt x="3594" y="11341"/>
                                <a:pt x="5220" y="8941"/>
                                <a:pt x="7290" y="6807"/>
                              </a:cubicBezTo>
                              <a:cubicBezTo>
                                <a:pt x="9347" y="4674"/>
                                <a:pt x="11620" y="3099"/>
                                <a:pt x="14072" y="2070"/>
                              </a:cubicBezTo>
                              <a:cubicBezTo>
                                <a:pt x="17361" y="686"/>
                                <a:pt x="21133" y="0"/>
                                <a:pt x="25413"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85" name="Shape 14885"/>
                      <wps:cNvSpPr/>
                      <wps:spPr>
                        <a:xfrm>
                          <a:off x="807764" y="1392566"/>
                          <a:ext cx="25495" cy="54326"/>
                        </a:xfrm>
                        <a:custGeom>
                          <a:avLst/>
                          <a:gdLst/>
                          <a:ahLst/>
                          <a:cxnLst/>
                          <a:rect l="0" t="0" r="0" b="0"/>
                          <a:pathLst>
                            <a:path w="25495" h="54326">
                              <a:moveTo>
                                <a:pt x="0" y="0"/>
                              </a:moveTo>
                              <a:lnTo>
                                <a:pt x="18536" y="7183"/>
                              </a:lnTo>
                              <a:cubicBezTo>
                                <a:pt x="23171" y="11997"/>
                                <a:pt x="25495" y="18664"/>
                                <a:pt x="25495" y="27224"/>
                              </a:cubicBezTo>
                              <a:cubicBezTo>
                                <a:pt x="25495" y="35708"/>
                                <a:pt x="23196" y="42337"/>
                                <a:pt x="18586" y="47138"/>
                              </a:cubicBezTo>
                              <a:cubicBezTo>
                                <a:pt x="13976" y="51926"/>
                                <a:pt x="7817" y="54326"/>
                                <a:pt x="83" y="54326"/>
                              </a:cubicBezTo>
                              <a:lnTo>
                                <a:pt x="0" y="54294"/>
                              </a:lnTo>
                              <a:lnTo>
                                <a:pt x="0" y="45220"/>
                              </a:lnTo>
                              <a:lnTo>
                                <a:pt x="57" y="45245"/>
                              </a:lnTo>
                              <a:cubicBezTo>
                                <a:pt x="4286" y="45245"/>
                                <a:pt x="7753" y="43734"/>
                                <a:pt x="10471" y="40673"/>
                              </a:cubicBezTo>
                              <a:cubicBezTo>
                                <a:pt x="13176" y="37638"/>
                                <a:pt x="14535" y="33066"/>
                                <a:pt x="14535" y="26970"/>
                              </a:cubicBezTo>
                              <a:cubicBezTo>
                                <a:pt x="14535" y="20950"/>
                                <a:pt x="13227" y="16467"/>
                                <a:pt x="10585" y="13495"/>
                              </a:cubicBezTo>
                              <a:cubicBezTo>
                                <a:pt x="7931" y="10536"/>
                                <a:pt x="4426" y="9050"/>
                                <a:pt x="57" y="9050"/>
                              </a:cubicBezTo>
                              <a:lnTo>
                                <a:pt x="0" y="9075"/>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86" name="Shape 14886"/>
                      <wps:cNvSpPr/>
                      <wps:spPr>
                        <a:xfrm>
                          <a:off x="841400" y="1393448"/>
                          <a:ext cx="50749" cy="52540"/>
                        </a:xfrm>
                        <a:custGeom>
                          <a:avLst/>
                          <a:gdLst/>
                          <a:ahLst/>
                          <a:cxnLst/>
                          <a:rect l="0" t="0" r="0" b="0"/>
                          <a:pathLst>
                            <a:path w="50749" h="52540">
                              <a:moveTo>
                                <a:pt x="0" y="0"/>
                              </a:moveTo>
                              <a:lnTo>
                                <a:pt x="15875" y="0"/>
                              </a:lnTo>
                              <a:lnTo>
                                <a:pt x="25413" y="35839"/>
                              </a:lnTo>
                              <a:lnTo>
                                <a:pt x="34836" y="0"/>
                              </a:lnTo>
                              <a:lnTo>
                                <a:pt x="50749" y="0"/>
                              </a:lnTo>
                              <a:lnTo>
                                <a:pt x="50749" y="52540"/>
                              </a:lnTo>
                              <a:lnTo>
                                <a:pt x="40894" y="52540"/>
                              </a:lnTo>
                              <a:lnTo>
                                <a:pt x="40894" y="11176"/>
                              </a:lnTo>
                              <a:lnTo>
                                <a:pt x="30467" y="52540"/>
                              </a:lnTo>
                              <a:lnTo>
                                <a:pt x="20257" y="52540"/>
                              </a:lnTo>
                              <a:lnTo>
                                <a:pt x="9855" y="11176"/>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87" name="Shape 14887"/>
                      <wps:cNvSpPr/>
                      <wps:spPr>
                        <a:xfrm>
                          <a:off x="897363" y="1393452"/>
                          <a:ext cx="26016" cy="52540"/>
                        </a:xfrm>
                        <a:custGeom>
                          <a:avLst/>
                          <a:gdLst/>
                          <a:ahLst/>
                          <a:cxnLst/>
                          <a:rect l="0" t="0" r="0" b="0"/>
                          <a:pathLst>
                            <a:path w="26016" h="52540">
                              <a:moveTo>
                                <a:pt x="20460" y="0"/>
                              </a:moveTo>
                              <a:lnTo>
                                <a:pt x="26016" y="0"/>
                              </a:lnTo>
                              <a:lnTo>
                                <a:pt x="26016" y="12444"/>
                              </a:lnTo>
                              <a:lnTo>
                                <a:pt x="25946" y="12255"/>
                              </a:lnTo>
                              <a:lnTo>
                                <a:pt x="18847" y="31750"/>
                              </a:lnTo>
                              <a:lnTo>
                                <a:pt x="26016" y="31750"/>
                              </a:lnTo>
                              <a:lnTo>
                                <a:pt x="26016" y="40602"/>
                              </a:lnTo>
                              <a:lnTo>
                                <a:pt x="15583" y="40602"/>
                              </a:lnTo>
                              <a:lnTo>
                                <a:pt x="11240" y="52540"/>
                              </a:lnTo>
                              <a:lnTo>
                                <a:pt x="0" y="52540"/>
                              </a:lnTo>
                              <a:lnTo>
                                <a:pt x="2046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88" name="Shape 14888"/>
                      <wps:cNvSpPr/>
                      <wps:spPr>
                        <a:xfrm>
                          <a:off x="923379"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89" name="Shape 14889"/>
                      <wps:cNvSpPr/>
                      <wps:spPr>
                        <a:xfrm>
                          <a:off x="973658" y="1393880"/>
                          <a:ext cx="36995" cy="52108"/>
                        </a:xfrm>
                        <a:custGeom>
                          <a:avLst/>
                          <a:gdLst/>
                          <a:ahLst/>
                          <a:cxnLst/>
                          <a:rect l="0" t="0" r="0" b="0"/>
                          <a:pathLst>
                            <a:path w="36995" h="52108">
                              <a:moveTo>
                                <a:pt x="0" y="0"/>
                              </a:moveTo>
                              <a:lnTo>
                                <a:pt x="10617" y="0"/>
                              </a:lnTo>
                              <a:lnTo>
                                <a:pt x="10617" y="43256"/>
                              </a:lnTo>
                              <a:lnTo>
                                <a:pt x="36995" y="43256"/>
                              </a:lnTo>
                              <a:lnTo>
                                <a:pt x="36995" y="52108"/>
                              </a:lnTo>
                              <a:lnTo>
                                <a:pt x="0" y="52108"/>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90" name="Shape 14890"/>
                      <wps:cNvSpPr/>
                      <wps:spPr>
                        <a:xfrm>
                          <a:off x="1012866" y="1393452"/>
                          <a:ext cx="26029" cy="52540"/>
                        </a:xfrm>
                        <a:custGeom>
                          <a:avLst/>
                          <a:gdLst/>
                          <a:ahLst/>
                          <a:cxnLst/>
                          <a:rect l="0" t="0" r="0" b="0"/>
                          <a:pathLst>
                            <a:path w="26029" h="52540">
                              <a:moveTo>
                                <a:pt x="20472" y="0"/>
                              </a:moveTo>
                              <a:lnTo>
                                <a:pt x="26029" y="0"/>
                              </a:lnTo>
                              <a:lnTo>
                                <a:pt x="26029" y="12444"/>
                              </a:lnTo>
                              <a:lnTo>
                                <a:pt x="25959" y="12255"/>
                              </a:lnTo>
                              <a:lnTo>
                                <a:pt x="18860" y="31750"/>
                              </a:lnTo>
                              <a:lnTo>
                                <a:pt x="26029" y="31750"/>
                              </a:lnTo>
                              <a:lnTo>
                                <a:pt x="26029" y="40602"/>
                              </a:lnTo>
                              <a:lnTo>
                                <a:pt x="15583" y="40602"/>
                              </a:lnTo>
                              <a:lnTo>
                                <a:pt x="11252"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91" name="Shape 14891"/>
                      <wps:cNvSpPr/>
                      <wps:spPr>
                        <a:xfrm>
                          <a:off x="1038894" y="1393452"/>
                          <a:ext cx="26702" cy="52540"/>
                        </a:xfrm>
                        <a:custGeom>
                          <a:avLst/>
                          <a:gdLst/>
                          <a:ahLst/>
                          <a:cxnLst/>
                          <a:rect l="0" t="0" r="0" b="0"/>
                          <a:pathLst>
                            <a:path w="26702" h="52540">
                              <a:moveTo>
                                <a:pt x="0" y="0"/>
                              </a:moveTo>
                              <a:lnTo>
                                <a:pt x="5658" y="0"/>
                              </a:lnTo>
                              <a:lnTo>
                                <a:pt x="26702" y="52540"/>
                              </a:lnTo>
                              <a:lnTo>
                                <a:pt x="15157" y="52540"/>
                              </a:lnTo>
                              <a:lnTo>
                                <a:pt x="10573"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92" name="Shape 14892"/>
                      <wps:cNvSpPr/>
                      <wps:spPr>
                        <a:xfrm>
                          <a:off x="1061994" y="1393448"/>
                          <a:ext cx="41770" cy="52540"/>
                        </a:xfrm>
                        <a:custGeom>
                          <a:avLst/>
                          <a:gdLst/>
                          <a:ahLst/>
                          <a:cxnLst/>
                          <a:rect l="0" t="0" r="0" b="0"/>
                          <a:pathLst>
                            <a:path w="41770" h="52540">
                              <a:moveTo>
                                <a:pt x="0" y="0"/>
                              </a:moveTo>
                              <a:lnTo>
                                <a:pt x="41770" y="0"/>
                              </a:lnTo>
                              <a:lnTo>
                                <a:pt x="41770" y="8877"/>
                              </a:lnTo>
                              <a:lnTo>
                                <a:pt x="26213" y="8877"/>
                              </a:lnTo>
                              <a:lnTo>
                                <a:pt x="26213" y="52540"/>
                              </a:lnTo>
                              <a:lnTo>
                                <a:pt x="15596" y="52540"/>
                              </a:lnTo>
                              <a:lnTo>
                                <a:pt x="15596" y="8877"/>
                              </a:lnTo>
                              <a:lnTo>
                                <a:pt x="0" y="88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729" name="Shape 15729"/>
                      <wps:cNvSpPr/>
                      <wps:spPr>
                        <a:xfrm>
                          <a:off x="1110282" y="1393440"/>
                          <a:ext cx="10605" cy="52540"/>
                        </a:xfrm>
                        <a:custGeom>
                          <a:avLst/>
                          <a:gdLst/>
                          <a:ahLst/>
                          <a:cxnLst/>
                          <a:rect l="0" t="0" r="0" b="0"/>
                          <a:pathLst>
                            <a:path w="10605" h="52540">
                              <a:moveTo>
                                <a:pt x="0" y="0"/>
                              </a:moveTo>
                              <a:lnTo>
                                <a:pt x="10605" y="0"/>
                              </a:lnTo>
                              <a:lnTo>
                                <a:pt x="10605"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94" name="Shape 14894"/>
                      <wps:cNvSpPr/>
                      <wps:spPr>
                        <a:xfrm>
                          <a:off x="1131106" y="1393448"/>
                          <a:ext cx="41681" cy="52540"/>
                        </a:xfrm>
                        <a:custGeom>
                          <a:avLst/>
                          <a:gdLst/>
                          <a:ahLst/>
                          <a:cxnLst/>
                          <a:rect l="0" t="0" r="0" b="0"/>
                          <a:pathLst>
                            <a:path w="41681" h="52540">
                              <a:moveTo>
                                <a:pt x="0" y="0"/>
                              </a:moveTo>
                              <a:lnTo>
                                <a:pt x="10312" y="0"/>
                              </a:lnTo>
                              <a:lnTo>
                                <a:pt x="31826" y="35077"/>
                              </a:lnTo>
                              <a:lnTo>
                                <a:pt x="31826" y="0"/>
                              </a:lnTo>
                              <a:lnTo>
                                <a:pt x="41681" y="0"/>
                              </a:lnTo>
                              <a:lnTo>
                                <a:pt x="41681" y="52540"/>
                              </a:lnTo>
                              <a:lnTo>
                                <a:pt x="31039"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95" name="Shape 14895"/>
                      <wps:cNvSpPr/>
                      <wps:spPr>
                        <a:xfrm>
                          <a:off x="1181861" y="1392549"/>
                          <a:ext cx="25457" cy="54307"/>
                        </a:xfrm>
                        <a:custGeom>
                          <a:avLst/>
                          <a:gdLst/>
                          <a:ahLst/>
                          <a:cxnLst/>
                          <a:rect l="0" t="0" r="0" b="0"/>
                          <a:pathLst>
                            <a:path w="25457" h="54307">
                              <a:moveTo>
                                <a:pt x="25413" y="0"/>
                              </a:moveTo>
                              <a:lnTo>
                                <a:pt x="25457" y="17"/>
                              </a:lnTo>
                              <a:lnTo>
                                <a:pt x="25457" y="9092"/>
                              </a:lnTo>
                              <a:lnTo>
                                <a:pt x="14935" y="13576"/>
                              </a:lnTo>
                              <a:cubicBezTo>
                                <a:pt x="12255" y="16561"/>
                                <a:pt x="10922" y="21082"/>
                                <a:pt x="10922" y="27140"/>
                              </a:cubicBezTo>
                              <a:cubicBezTo>
                                <a:pt x="10922" y="33083"/>
                                <a:pt x="12294" y="37592"/>
                                <a:pt x="15037" y="40665"/>
                              </a:cubicBezTo>
                              <a:lnTo>
                                <a:pt x="25457" y="45238"/>
                              </a:lnTo>
                              <a:lnTo>
                                <a:pt x="25457" y="54307"/>
                              </a:lnTo>
                              <a:lnTo>
                                <a:pt x="6921" y="47180"/>
                              </a:lnTo>
                              <a:cubicBezTo>
                                <a:pt x="2286" y="42431"/>
                                <a:pt x="0" y="35852"/>
                                <a:pt x="0" y="27495"/>
                              </a:cubicBezTo>
                              <a:cubicBezTo>
                                <a:pt x="0" y="22136"/>
                                <a:pt x="787" y="17640"/>
                                <a:pt x="2388" y="14008"/>
                              </a:cubicBezTo>
                              <a:cubicBezTo>
                                <a:pt x="3594" y="11341"/>
                                <a:pt x="5232" y="8941"/>
                                <a:pt x="7290" y="6807"/>
                              </a:cubicBezTo>
                              <a:cubicBezTo>
                                <a:pt x="9360" y="4674"/>
                                <a:pt x="11620" y="3099"/>
                                <a:pt x="14084" y="2070"/>
                              </a:cubicBezTo>
                              <a:cubicBezTo>
                                <a:pt x="17361" y="686"/>
                                <a:pt x="21133" y="0"/>
                                <a:pt x="25413"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96" name="Shape 14896"/>
                      <wps:cNvSpPr/>
                      <wps:spPr>
                        <a:xfrm>
                          <a:off x="1207318" y="1392566"/>
                          <a:ext cx="25495" cy="54326"/>
                        </a:xfrm>
                        <a:custGeom>
                          <a:avLst/>
                          <a:gdLst/>
                          <a:ahLst/>
                          <a:cxnLst/>
                          <a:rect l="0" t="0" r="0" b="0"/>
                          <a:pathLst>
                            <a:path w="25495" h="54326">
                              <a:moveTo>
                                <a:pt x="0" y="0"/>
                              </a:moveTo>
                              <a:lnTo>
                                <a:pt x="18536" y="7183"/>
                              </a:lnTo>
                              <a:cubicBezTo>
                                <a:pt x="23184" y="11997"/>
                                <a:pt x="25495" y="18664"/>
                                <a:pt x="25495" y="27224"/>
                              </a:cubicBezTo>
                              <a:cubicBezTo>
                                <a:pt x="25495" y="35708"/>
                                <a:pt x="23196" y="42337"/>
                                <a:pt x="18586" y="47138"/>
                              </a:cubicBezTo>
                              <a:cubicBezTo>
                                <a:pt x="13976" y="51926"/>
                                <a:pt x="7817" y="54326"/>
                                <a:pt x="95" y="54326"/>
                              </a:cubicBezTo>
                              <a:lnTo>
                                <a:pt x="0" y="54289"/>
                              </a:lnTo>
                              <a:lnTo>
                                <a:pt x="0" y="45220"/>
                              </a:lnTo>
                              <a:lnTo>
                                <a:pt x="57" y="45245"/>
                              </a:lnTo>
                              <a:cubicBezTo>
                                <a:pt x="4286" y="45245"/>
                                <a:pt x="7766" y="43734"/>
                                <a:pt x="10471" y="40673"/>
                              </a:cubicBezTo>
                              <a:cubicBezTo>
                                <a:pt x="13176" y="37638"/>
                                <a:pt x="14535" y="33066"/>
                                <a:pt x="14535" y="26970"/>
                              </a:cubicBezTo>
                              <a:cubicBezTo>
                                <a:pt x="14535" y="20950"/>
                                <a:pt x="13227" y="16467"/>
                                <a:pt x="10585" y="13495"/>
                              </a:cubicBezTo>
                              <a:cubicBezTo>
                                <a:pt x="7944" y="10536"/>
                                <a:pt x="4426" y="9050"/>
                                <a:pt x="57" y="9050"/>
                              </a:cubicBezTo>
                              <a:lnTo>
                                <a:pt x="0" y="9075"/>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97" name="Shape 14897"/>
                      <wps:cNvSpPr/>
                      <wps:spPr>
                        <a:xfrm>
                          <a:off x="1235761" y="1393452"/>
                          <a:ext cx="26029" cy="52540"/>
                        </a:xfrm>
                        <a:custGeom>
                          <a:avLst/>
                          <a:gdLst/>
                          <a:ahLst/>
                          <a:cxnLst/>
                          <a:rect l="0" t="0" r="0" b="0"/>
                          <a:pathLst>
                            <a:path w="26029" h="52540">
                              <a:moveTo>
                                <a:pt x="20472" y="0"/>
                              </a:moveTo>
                              <a:lnTo>
                                <a:pt x="26029" y="0"/>
                              </a:lnTo>
                              <a:lnTo>
                                <a:pt x="26029" y="12477"/>
                              </a:lnTo>
                              <a:lnTo>
                                <a:pt x="25946" y="12255"/>
                              </a:lnTo>
                              <a:lnTo>
                                <a:pt x="18860" y="31750"/>
                              </a:lnTo>
                              <a:lnTo>
                                <a:pt x="26029" y="31750"/>
                              </a:lnTo>
                              <a:lnTo>
                                <a:pt x="26029" y="40602"/>
                              </a:lnTo>
                              <a:lnTo>
                                <a:pt x="15583" y="40602"/>
                              </a:lnTo>
                              <a:lnTo>
                                <a:pt x="11252"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98" name="Shape 14898"/>
                      <wps:cNvSpPr/>
                      <wps:spPr>
                        <a:xfrm>
                          <a:off x="1261790" y="1393452"/>
                          <a:ext cx="26702" cy="52540"/>
                        </a:xfrm>
                        <a:custGeom>
                          <a:avLst/>
                          <a:gdLst/>
                          <a:ahLst/>
                          <a:cxnLst/>
                          <a:rect l="0" t="0" r="0" b="0"/>
                          <a:pathLst>
                            <a:path w="26702" h="52540">
                              <a:moveTo>
                                <a:pt x="0" y="0"/>
                              </a:moveTo>
                              <a:lnTo>
                                <a:pt x="5658" y="0"/>
                              </a:lnTo>
                              <a:lnTo>
                                <a:pt x="26702" y="52540"/>
                              </a:lnTo>
                              <a:lnTo>
                                <a:pt x="15157" y="52540"/>
                              </a:lnTo>
                              <a:lnTo>
                                <a:pt x="10573" y="40602"/>
                              </a:lnTo>
                              <a:lnTo>
                                <a:pt x="0" y="40602"/>
                              </a:lnTo>
                              <a:lnTo>
                                <a:pt x="0" y="31750"/>
                              </a:lnTo>
                              <a:lnTo>
                                <a:pt x="7169" y="31750"/>
                              </a:lnTo>
                              <a:lnTo>
                                <a:pt x="0" y="124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99" name="Shape 14899"/>
                      <wps:cNvSpPr/>
                      <wps:spPr>
                        <a:xfrm>
                          <a:off x="1293974" y="1393448"/>
                          <a:ext cx="50749" cy="52540"/>
                        </a:xfrm>
                        <a:custGeom>
                          <a:avLst/>
                          <a:gdLst/>
                          <a:ahLst/>
                          <a:cxnLst/>
                          <a:rect l="0" t="0" r="0" b="0"/>
                          <a:pathLst>
                            <a:path w="50749" h="52540">
                              <a:moveTo>
                                <a:pt x="0" y="0"/>
                              </a:moveTo>
                              <a:lnTo>
                                <a:pt x="15875" y="0"/>
                              </a:lnTo>
                              <a:lnTo>
                                <a:pt x="25400" y="35839"/>
                              </a:lnTo>
                              <a:lnTo>
                                <a:pt x="34836" y="0"/>
                              </a:lnTo>
                              <a:lnTo>
                                <a:pt x="50749" y="0"/>
                              </a:lnTo>
                              <a:lnTo>
                                <a:pt x="50749" y="52540"/>
                              </a:lnTo>
                              <a:lnTo>
                                <a:pt x="40894" y="52540"/>
                              </a:lnTo>
                              <a:lnTo>
                                <a:pt x="40894" y="11176"/>
                              </a:lnTo>
                              <a:lnTo>
                                <a:pt x="30455" y="52540"/>
                              </a:lnTo>
                              <a:lnTo>
                                <a:pt x="20257" y="52540"/>
                              </a:lnTo>
                              <a:lnTo>
                                <a:pt x="9842" y="11176"/>
                              </a:lnTo>
                              <a:lnTo>
                                <a:pt x="9842"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900" name="Shape 14900"/>
                      <wps:cNvSpPr/>
                      <wps:spPr>
                        <a:xfrm>
                          <a:off x="1355267" y="1393448"/>
                          <a:ext cx="39967" cy="52540"/>
                        </a:xfrm>
                        <a:custGeom>
                          <a:avLst/>
                          <a:gdLst/>
                          <a:ahLst/>
                          <a:cxnLst/>
                          <a:rect l="0" t="0" r="0" b="0"/>
                          <a:pathLst>
                            <a:path w="39967" h="52540">
                              <a:moveTo>
                                <a:pt x="0" y="0"/>
                              </a:moveTo>
                              <a:lnTo>
                                <a:pt x="38964" y="0"/>
                              </a:lnTo>
                              <a:lnTo>
                                <a:pt x="38964" y="8877"/>
                              </a:lnTo>
                              <a:lnTo>
                                <a:pt x="10605" y="8877"/>
                              </a:lnTo>
                              <a:lnTo>
                                <a:pt x="10605" y="20523"/>
                              </a:lnTo>
                              <a:lnTo>
                                <a:pt x="36982" y="20523"/>
                              </a:lnTo>
                              <a:lnTo>
                                <a:pt x="36982" y="29388"/>
                              </a:lnTo>
                              <a:lnTo>
                                <a:pt x="10605" y="29388"/>
                              </a:lnTo>
                              <a:lnTo>
                                <a:pt x="10605" y="43688"/>
                              </a:lnTo>
                              <a:lnTo>
                                <a:pt x="39967" y="43688"/>
                              </a:lnTo>
                              <a:lnTo>
                                <a:pt x="39967"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901" name="Shape 14901"/>
                      <wps:cNvSpPr/>
                      <wps:spPr>
                        <a:xfrm>
                          <a:off x="1404254" y="1393439"/>
                          <a:ext cx="21342" cy="52553"/>
                        </a:xfrm>
                        <a:custGeom>
                          <a:avLst/>
                          <a:gdLst/>
                          <a:ahLst/>
                          <a:cxnLst/>
                          <a:rect l="0" t="0" r="0" b="0"/>
                          <a:pathLst>
                            <a:path w="21342" h="52553">
                              <a:moveTo>
                                <a:pt x="0" y="0"/>
                              </a:moveTo>
                              <a:lnTo>
                                <a:pt x="21342" y="0"/>
                              </a:lnTo>
                              <a:lnTo>
                                <a:pt x="21342" y="8950"/>
                              </a:lnTo>
                              <a:lnTo>
                                <a:pt x="18885" y="8890"/>
                              </a:lnTo>
                              <a:lnTo>
                                <a:pt x="10630" y="8890"/>
                              </a:lnTo>
                              <a:lnTo>
                                <a:pt x="10630" y="22225"/>
                              </a:lnTo>
                              <a:lnTo>
                                <a:pt x="18466" y="22225"/>
                              </a:lnTo>
                              <a:lnTo>
                                <a:pt x="21342" y="22034"/>
                              </a:lnTo>
                              <a:lnTo>
                                <a:pt x="21342" y="33432"/>
                              </a:lnTo>
                              <a:lnTo>
                                <a:pt x="21311" y="33388"/>
                              </a:lnTo>
                              <a:cubicBezTo>
                                <a:pt x="20307" y="32334"/>
                                <a:pt x="19228" y="31598"/>
                                <a:pt x="18123" y="31217"/>
                              </a:cubicBezTo>
                              <a:cubicBezTo>
                                <a:pt x="16993" y="30810"/>
                                <a:pt x="15202" y="30620"/>
                                <a:pt x="12776" y="30620"/>
                              </a:cubicBezTo>
                              <a:lnTo>
                                <a:pt x="10630" y="30620"/>
                              </a:lnTo>
                              <a:lnTo>
                                <a:pt x="10630"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902" name="Shape 14902"/>
                      <wps:cNvSpPr/>
                      <wps:spPr>
                        <a:xfrm>
                          <a:off x="1425597" y="1393439"/>
                          <a:ext cx="25914" cy="52553"/>
                        </a:xfrm>
                        <a:custGeom>
                          <a:avLst/>
                          <a:gdLst/>
                          <a:ahLst/>
                          <a:cxnLst/>
                          <a:rect l="0" t="0" r="0" b="0"/>
                          <a:pathLst>
                            <a:path w="25914" h="52553">
                              <a:moveTo>
                                <a:pt x="0" y="0"/>
                              </a:moveTo>
                              <a:lnTo>
                                <a:pt x="997" y="0"/>
                              </a:lnTo>
                              <a:cubicBezTo>
                                <a:pt x="6610" y="0"/>
                                <a:pt x="10700" y="470"/>
                                <a:pt x="13240" y="1422"/>
                              </a:cubicBezTo>
                              <a:cubicBezTo>
                                <a:pt x="15780" y="2362"/>
                                <a:pt x="17824" y="4039"/>
                                <a:pt x="19348" y="6464"/>
                              </a:cubicBezTo>
                              <a:cubicBezTo>
                                <a:pt x="20885" y="8877"/>
                                <a:pt x="21647" y="11633"/>
                                <a:pt x="21647" y="14732"/>
                              </a:cubicBezTo>
                              <a:cubicBezTo>
                                <a:pt x="21647" y="18682"/>
                                <a:pt x="20479" y="21933"/>
                                <a:pt x="18167" y="24511"/>
                              </a:cubicBezTo>
                              <a:cubicBezTo>
                                <a:pt x="15843" y="27064"/>
                                <a:pt x="12376" y="28689"/>
                                <a:pt x="7766" y="29362"/>
                              </a:cubicBezTo>
                              <a:cubicBezTo>
                                <a:pt x="10065" y="30696"/>
                                <a:pt x="11957" y="32169"/>
                                <a:pt x="13456" y="33769"/>
                              </a:cubicBezTo>
                              <a:cubicBezTo>
                                <a:pt x="14954" y="35370"/>
                                <a:pt x="16961" y="38214"/>
                                <a:pt x="19488" y="42304"/>
                              </a:cubicBezTo>
                              <a:lnTo>
                                <a:pt x="25914" y="52553"/>
                              </a:lnTo>
                              <a:lnTo>
                                <a:pt x="13227" y="52553"/>
                              </a:lnTo>
                              <a:lnTo>
                                <a:pt x="5543" y="41110"/>
                              </a:lnTo>
                              <a:lnTo>
                                <a:pt x="0" y="33432"/>
                              </a:lnTo>
                              <a:lnTo>
                                <a:pt x="0" y="22034"/>
                              </a:lnTo>
                              <a:lnTo>
                                <a:pt x="6661" y="21590"/>
                              </a:lnTo>
                              <a:cubicBezTo>
                                <a:pt x="7931" y="21158"/>
                                <a:pt x="8922" y="20409"/>
                                <a:pt x="9646" y="19355"/>
                              </a:cubicBezTo>
                              <a:cubicBezTo>
                                <a:pt x="10357" y="18313"/>
                                <a:pt x="10712" y="16993"/>
                                <a:pt x="10712" y="15405"/>
                              </a:cubicBezTo>
                              <a:cubicBezTo>
                                <a:pt x="10712" y="13652"/>
                                <a:pt x="10230" y="12217"/>
                                <a:pt x="9290" y="11125"/>
                              </a:cubicBezTo>
                              <a:cubicBezTo>
                                <a:pt x="8350" y="10058"/>
                                <a:pt x="7017" y="9360"/>
                                <a:pt x="5302" y="9080"/>
                              </a:cubicBezTo>
                              <a:lnTo>
                                <a:pt x="0" y="895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730" name="Shape 15730"/>
                      <wps:cNvSpPr/>
                      <wps:spPr>
                        <a:xfrm>
                          <a:off x="1456916" y="1393440"/>
                          <a:ext cx="10605" cy="52540"/>
                        </a:xfrm>
                        <a:custGeom>
                          <a:avLst/>
                          <a:gdLst/>
                          <a:ahLst/>
                          <a:cxnLst/>
                          <a:rect l="0" t="0" r="0" b="0"/>
                          <a:pathLst>
                            <a:path w="10605" h="52540">
                              <a:moveTo>
                                <a:pt x="0" y="0"/>
                              </a:moveTo>
                              <a:lnTo>
                                <a:pt x="10605" y="0"/>
                              </a:lnTo>
                              <a:lnTo>
                                <a:pt x="10605"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904" name="Shape 14904"/>
                      <wps:cNvSpPr/>
                      <wps:spPr>
                        <a:xfrm>
                          <a:off x="1475767" y="1392546"/>
                          <a:ext cx="45771" cy="54343"/>
                        </a:xfrm>
                        <a:custGeom>
                          <a:avLst/>
                          <a:gdLst/>
                          <a:ahLst/>
                          <a:cxnLst/>
                          <a:rect l="0" t="0" r="0" b="0"/>
                          <a:pathLst>
                            <a:path w="45771" h="54343">
                              <a:moveTo>
                                <a:pt x="24600" y="0"/>
                              </a:moveTo>
                              <a:cubicBezTo>
                                <a:pt x="31001" y="0"/>
                                <a:pt x="36233" y="1905"/>
                                <a:pt x="40259" y="5702"/>
                              </a:cubicBezTo>
                              <a:cubicBezTo>
                                <a:pt x="42634" y="7950"/>
                                <a:pt x="44425" y="11163"/>
                                <a:pt x="45631" y="15380"/>
                              </a:cubicBezTo>
                              <a:lnTo>
                                <a:pt x="35128" y="17881"/>
                              </a:lnTo>
                              <a:cubicBezTo>
                                <a:pt x="34506" y="15164"/>
                                <a:pt x="33198" y="13005"/>
                                <a:pt x="31242" y="11430"/>
                              </a:cubicBezTo>
                              <a:cubicBezTo>
                                <a:pt x="29274" y="9855"/>
                                <a:pt x="26861" y="9068"/>
                                <a:pt x="24054" y="9068"/>
                              </a:cubicBezTo>
                              <a:cubicBezTo>
                                <a:pt x="20155" y="9068"/>
                                <a:pt x="17005" y="10465"/>
                                <a:pt x="14567" y="13271"/>
                              </a:cubicBezTo>
                              <a:cubicBezTo>
                                <a:pt x="12141" y="16053"/>
                                <a:pt x="10935" y="20587"/>
                                <a:pt x="10935" y="26848"/>
                              </a:cubicBezTo>
                              <a:cubicBezTo>
                                <a:pt x="10935" y="33503"/>
                                <a:pt x="12116" y="38227"/>
                                <a:pt x="14516" y="41046"/>
                              </a:cubicBezTo>
                              <a:cubicBezTo>
                                <a:pt x="16904" y="43866"/>
                                <a:pt x="20015" y="45263"/>
                                <a:pt x="23825" y="45263"/>
                              </a:cubicBezTo>
                              <a:cubicBezTo>
                                <a:pt x="26657" y="45263"/>
                                <a:pt x="29070" y="44374"/>
                                <a:pt x="31102" y="42583"/>
                              </a:cubicBezTo>
                              <a:cubicBezTo>
                                <a:pt x="33134" y="40792"/>
                                <a:pt x="34608" y="37973"/>
                                <a:pt x="35484" y="34125"/>
                              </a:cubicBezTo>
                              <a:lnTo>
                                <a:pt x="45771" y="37389"/>
                              </a:lnTo>
                              <a:cubicBezTo>
                                <a:pt x="44196" y="43116"/>
                                <a:pt x="41567" y="47371"/>
                                <a:pt x="37897" y="50165"/>
                              </a:cubicBezTo>
                              <a:cubicBezTo>
                                <a:pt x="34227" y="52946"/>
                                <a:pt x="29578" y="54343"/>
                                <a:pt x="23940" y="54343"/>
                              </a:cubicBezTo>
                              <a:cubicBezTo>
                                <a:pt x="16967" y="54343"/>
                                <a:pt x="11227" y="51956"/>
                                <a:pt x="6731" y="47180"/>
                              </a:cubicBezTo>
                              <a:cubicBezTo>
                                <a:pt x="2248" y="42431"/>
                                <a:pt x="0" y="35916"/>
                                <a:pt x="0" y="27635"/>
                              </a:cubicBezTo>
                              <a:cubicBezTo>
                                <a:pt x="0" y="18885"/>
                                <a:pt x="2248" y="12103"/>
                                <a:pt x="6769" y="7252"/>
                              </a:cubicBezTo>
                              <a:cubicBezTo>
                                <a:pt x="11290" y="2426"/>
                                <a:pt x="17234" y="0"/>
                                <a:pt x="24600"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905" name="Shape 14905"/>
                      <wps:cNvSpPr/>
                      <wps:spPr>
                        <a:xfrm>
                          <a:off x="1525305" y="1393452"/>
                          <a:ext cx="26016" cy="52540"/>
                        </a:xfrm>
                        <a:custGeom>
                          <a:avLst/>
                          <a:gdLst/>
                          <a:ahLst/>
                          <a:cxnLst/>
                          <a:rect l="0" t="0" r="0" b="0"/>
                          <a:pathLst>
                            <a:path w="26016" h="52540">
                              <a:moveTo>
                                <a:pt x="20460" y="0"/>
                              </a:moveTo>
                              <a:lnTo>
                                <a:pt x="26016" y="0"/>
                              </a:lnTo>
                              <a:lnTo>
                                <a:pt x="26016" y="12444"/>
                              </a:lnTo>
                              <a:lnTo>
                                <a:pt x="25946" y="12255"/>
                              </a:lnTo>
                              <a:lnTo>
                                <a:pt x="18847" y="31750"/>
                              </a:lnTo>
                              <a:lnTo>
                                <a:pt x="26016" y="31750"/>
                              </a:lnTo>
                              <a:lnTo>
                                <a:pt x="26016" y="40602"/>
                              </a:lnTo>
                              <a:lnTo>
                                <a:pt x="15583" y="40602"/>
                              </a:lnTo>
                              <a:lnTo>
                                <a:pt x="11240" y="52540"/>
                              </a:lnTo>
                              <a:lnTo>
                                <a:pt x="0" y="52540"/>
                              </a:lnTo>
                              <a:lnTo>
                                <a:pt x="2046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906" name="Shape 14906"/>
                      <wps:cNvSpPr/>
                      <wps:spPr>
                        <a:xfrm>
                          <a:off x="1551321" y="1393452"/>
                          <a:ext cx="26702" cy="52540"/>
                        </a:xfrm>
                        <a:custGeom>
                          <a:avLst/>
                          <a:gdLst/>
                          <a:ahLst/>
                          <a:cxnLst/>
                          <a:rect l="0" t="0" r="0" b="0"/>
                          <a:pathLst>
                            <a:path w="26702" h="52540">
                              <a:moveTo>
                                <a:pt x="0" y="0"/>
                              </a:moveTo>
                              <a:lnTo>
                                <a:pt x="5671" y="0"/>
                              </a:lnTo>
                              <a:lnTo>
                                <a:pt x="26702" y="52540"/>
                              </a:lnTo>
                              <a:lnTo>
                                <a:pt x="15157" y="52540"/>
                              </a:lnTo>
                              <a:lnTo>
                                <a:pt x="10585"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907" name="Shape 14907"/>
                      <wps:cNvSpPr/>
                      <wps:spPr>
                        <a:xfrm>
                          <a:off x="1583755" y="1393448"/>
                          <a:ext cx="41694" cy="52540"/>
                        </a:xfrm>
                        <a:custGeom>
                          <a:avLst/>
                          <a:gdLst/>
                          <a:ahLst/>
                          <a:cxnLst/>
                          <a:rect l="0" t="0" r="0" b="0"/>
                          <a:pathLst>
                            <a:path w="41694" h="52540">
                              <a:moveTo>
                                <a:pt x="0" y="0"/>
                              </a:moveTo>
                              <a:lnTo>
                                <a:pt x="10325" y="0"/>
                              </a:lnTo>
                              <a:lnTo>
                                <a:pt x="31839" y="35077"/>
                              </a:lnTo>
                              <a:lnTo>
                                <a:pt x="31839" y="0"/>
                              </a:lnTo>
                              <a:lnTo>
                                <a:pt x="41694" y="0"/>
                              </a:lnTo>
                              <a:lnTo>
                                <a:pt x="41694" y="52540"/>
                              </a:lnTo>
                              <a:lnTo>
                                <a:pt x="31039"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908" name="Shape 14908"/>
                      <wps:cNvSpPr/>
                      <wps:spPr>
                        <a:xfrm>
                          <a:off x="1631321" y="1393452"/>
                          <a:ext cx="26016" cy="52540"/>
                        </a:xfrm>
                        <a:custGeom>
                          <a:avLst/>
                          <a:gdLst/>
                          <a:ahLst/>
                          <a:cxnLst/>
                          <a:rect l="0" t="0" r="0" b="0"/>
                          <a:pathLst>
                            <a:path w="26016" h="52540">
                              <a:moveTo>
                                <a:pt x="20460" y="0"/>
                              </a:moveTo>
                              <a:lnTo>
                                <a:pt x="26016" y="0"/>
                              </a:lnTo>
                              <a:lnTo>
                                <a:pt x="26016" y="12444"/>
                              </a:lnTo>
                              <a:lnTo>
                                <a:pt x="25946" y="12255"/>
                              </a:lnTo>
                              <a:lnTo>
                                <a:pt x="18847" y="31750"/>
                              </a:lnTo>
                              <a:lnTo>
                                <a:pt x="26016" y="31750"/>
                              </a:lnTo>
                              <a:lnTo>
                                <a:pt x="26016" y="40602"/>
                              </a:lnTo>
                              <a:lnTo>
                                <a:pt x="15583" y="40602"/>
                              </a:lnTo>
                              <a:lnTo>
                                <a:pt x="11240" y="52540"/>
                              </a:lnTo>
                              <a:lnTo>
                                <a:pt x="0" y="52540"/>
                              </a:lnTo>
                              <a:lnTo>
                                <a:pt x="2046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909" name="Shape 14909"/>
                      <wps:cNvSpPr/>
                      <wps:spPr>
                        <a:xfrm>
                          <a:off x="1657337" y="1393452"/>
                          <a:ext cx="26714" cy="52540"/>
                        </a:xfrm>
                        <a:custGeom>
                          <a:avLst/>
                          <a:gdLst/>
                          <a:ahLst/>
                          <a:cxnLst/>
                          <a:rect l="0" t="0" r="0" b="0"/>
                          <a:pathLst>
                            <a:path w="26714" h="52540">
                              <a:moveTo>
                                <a:pt x="0" y="0"/>
                              </a:moveTo>
                              <a:lnTo>
                                <a:pt x="5671" y="0"/>
                              </a:lnTo>
                              <a:lnTo>
                                <a:pt x="26714" y="52540"/>
                              </a:lnTo>
                              <a:lnTo>
                                <a:pt x="15157" y="52540"/>
                              </a:lnTo>
                              <a:lnTo>
                                <a:pt x="10585"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910" name="Shape 14910"/>
                      <wps:cNvSpPr/>
                      <wps:spPr>
                        <a:xfrm>
                          <a:off x="464820" y="1505624"/>
                          <a:ext cx="26568" cy="41046"/>
                        </a:xfrm>
                        <a:custGeom>
                          <a:avLst/>
                          <a:gdLst/>
                          <a:ahLst/>
                          <a:cxnLst/>
                          <a:rect l="0" t="0" r="0" b="0"/>
                          <a:pathLst>
                            <a:path w="26568" h="41046">
                              <a:moveTo>
                                <a:pt x="0" y="0"/>
                              </a:moveTo>
                              <a:lnTo>
                                <a:pt x="7798" y="0"/>
                              </a:lnTo>
                              <a:lnTo>
                                <a:pt x="13614" y="32753"/>
                              </a:lnTo>
                              <a:lnTo>
                                <a:pt x="18885" y="0"/>
                              </a:lnTo>
                              <a:lnTo>
                                <a:pt x="26568" y="0"/>
                              </a:lnTo>
                              <a:lnTo>
                                <a:pt x="18364" y="41046"/>
                              </a:lnTo>
                              <a:lnTo>
                                <a:pt x="8788" y="41046"/>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11" name="Shape 14911"/>
                      <wps:cNvSpPr/>
                      <wps:spPr>
                        <a:xfrm>
                          <a:off x="495513" y="1515831"/>
                          <a:ext cx="6769" cy="30849"/>
                        </a:xfrm>
                        <a:custGeom>
                          <a:avLst/>
                          <a:gdLst/>
                          <a:ahLst/>
                          <a:cxnLst/>
                          <a:rect l="0" t="0" r="0" b="0"/>
                          <a:pathLst>
                            <a:path w="6769" h="30849">
                              <a:moveTo>
                                <a:pt x="0" y="0"/>
                              </a:moveTo>
                              <a:lnTo>
                                <a:pt x="6769" y="0"/>
                              </a:lnTo>
                              <a:lnTo>
                                <a:pt x="6769"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731" name="Shape 15731"/>
                      <wps:cNvSpPr/>
                      <wps:spPr>
                        <a:xfrm>
                          <a:off x="495513"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13" name="Shape 14913"/>
                      <wps:cNvSpPr/>
                      <wps:spPr>
                        <a:xfrm>
                          <a:off x="507966" y="1550052"/>
                          <a:ext cx="9614" cy="6985"/>
                        </a:xfrm>
                        <a:custGeom>
                          <a:avLst/>
                          <a:gdLst/>
                          <a:ahLst/>
                          <a:cxnLst/>
                          <a:rect l="0" t="0" r="0" b="0"/>
                          <a:pathLst>
                            <a:path w="9614" h="6985">
                              <a:moveTo>
                                <a:pt x="0" y="0"/>
                              </a:moveTo>
                              <a:lnTo>
                                <a:pt x="6744" y="0"/>
                              </a:lnTo>
                              <a:cubicBezTo>
                                <a:pt x="6794" y="609"/>
                                <a:pt x="7036" y="1079"/>
                                <a:pt x="7468" y="1422"/>
                              </a:cubicBezTo>
                              <a:cubicBezTo>
                                <a:pt x="7899" y="1753"/>
                                <a:pt x="8496" y="1930"/>
                                <a:pt x="9258" y="1930"/>
                              </a:cubicBezTo>
                              <a:lnTo>
                                <a:pt x="9614" y="1767"/>
                              </a:lnTo>
                              <a:lnTo>
                                <a:pt x="9614" y="6890"/>
                              </a:lnTo>
                              <a:lnTo>
                                <a:pt x="9055" y="6985"/>
                              </a:lnTo>
                              <a:cubicBezTo>
                                <a:pt x="6134" y="6985"/>
                                <a:pt x="3899" y="6388"/>
                                <a:pt x="2362" y="5207"/>
                              </a:cubicBezTo>
                              <a:cubicBezTo>
                                <a:pt x="825" y="4013"/>
                                <a:pt x="38" y="2286"/>
                                <a:pt x="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14" name="Shape 14914"/>
                      <wps:cNvSpPr/>
                      <wps:spPr>
                        <a:xfrm>
                          <a:off x="507331" y="1514999"/>
                          <a:ext cx="10249" cy="32499"/>
                        </a:xfrm>
                        <a:custGeom>
                          <a:avLst/>
                          <a:gdLst/>
                          <a:ahLst/>
                          <a:cxnLst/>
                          <a:rect l="0" t="0" r="0" b="0"/>
                          <a:pathLst>
                            <a:path w="10249" h="32499">
                              <a:moveTo>
                                <a:pt x="7747" y="0"/>
                              </a:moveTo>
                              <a:lnTo>
                                <a:pt x="10249" y="695"/>
                              </a:lnTo>
                              <a:lnTo>
                                <a:pt x="10249" y="6012"/>
                              </a:lnTo>
                              <a:lnTo>
                                <a:pt x="10046" y="5893"/>
                              </a:lnTo>
                              <a:cubicBezTo>
                                <a:pt x="8839" y="5893"/>
                                <a:pt x="8026" y="6515"/>
                                <a:pt x="7582" y="7747"/>
                              </a:cubicBezTo>
                              <a:cubicBezTo>
                                <a:pt x="7137" y="8979"/>
                                <a:pt x="6921" y="11989"/>
                                <a:pt x="6921" y="16764"/>
                              </a:cubicBezTo>
                              <a:cubicBezTo>
                                <a:pt x="6921" y="20955"/>
                                <a:pt x="7137" y="23609"/>
                                <a:pt x="7595" y="24752"/>
                              </a:cubicBezTo>
                              <a:cubicBezTo>
                                <a:pt x="8039" y="25895"/>
                                <a:pt x="8852" y="26480"/>
                                <a:pt x="10046" y="26480"/>
                              </a:cubicBezTo>
                              <a:lnTo>
                                <a:pt x="10249" y="26332"/>
                              </a:lnTo>
                              <a:lnTo>
                                <a:pt x="10249" y="31872"/>
                              </a:lnTo>
                              <a:lnTo>
                                <a:pt x="7798" y="32499"/>
                              </a:lnTo>
                              <a:cubicBezTo>
                                <a:pt x="4915" y="32499"/>
                                <a:pt x="2896" y="31344"/>
                                <a:pt x="1740" y="29045"/>
                              </a:cubicBezTo>
                              <a:cubicBezTo>
                                <a:pt x="584" y="26746"/>
                                <a:pt x="0" y="22428"/>
                                <a:pt x="0" y="16104"/>
                              </a:cubicBezTo>
                              <a:cubicBezTo>
                                <a:pt x="0" y="10096"/>
                                <a:pt x="584" y="5906"/>
                                <a:pt x="1765" y="3543"/>
                              </a:cubicBezTo>
                              <a:cubicBezTo>
                                <a:pt x="2921" y="1181"/>
                                <a:pt x="4928" y="0"/>
                                <a:pt x="7747"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15" name="Shape 14915"/>
                      <wps:cNvSpPr/>
                      <wps:spPr>
                        <a:xfrm>
                          <a:off x="517580" y="1515694"/>
                          <a:ext cx="9970" cy="41247"/>
                        </a:xfrm>
                        <a:custGeom>
                          <a:avLst/>
                          <a:gdLst/>
                          <a:ahLst/>
                          <a:cxnLst/>
                          <a:rect l="0" t="0" r="0" b="0"/>
                          <a:pathLst>
                            <a:path w="9970" h="41247">
                              <a:moveTo>
                                <a:pt x="0" y="0"/>
                              </a:moveTo>
                              <a:lnTo>
                                <a:pt x="1156" y="321"/>
                              </a:lnTo>
                              <a:cubicBezTo>
                                <a:pt x="2172" y="994"/>
                                <a:pt x="2946" y="2010"/>
                                <a:pt x="3505" y="3356"/>
                              </a:cubicBezTo>
                              <a:lnTo>
                                <a:pt x="3505" y="131"/>
                              </a:lnTo>
                              <a:lnTo>
                                <a:pt x="9970" y="131"/>
                              </a:lnTo>
                              <a:lnTo>
                                <a:pt x="9970" y="28528"/>
                              </a:lnTo>
                              <a:cubicBezTo>
                                <a:pt x="9970" y="31246"/>
                                <a:pt x="9843" y="33227"/>
                                <a:pt x="9589" y="34484"/>
                              </a:cubicBezTo>
                              <a:cubicBezTo>
                                <a:pt x="9347" y="35729"/>
                                <a:pt x="8928" y="36808"/>
                                <a:pt x="8331" y="37697"/>
                              </a:cubicBezTo>
                              <a:cubicBezTo>
                                <a:pt x="7569" y="38891"/>
                                <a:pt x="6426" y="39793"/>
                                <a:pt x="4915" y="40415"/>
                              </a:cubicBezTo>
                              <a:lnTo>
                                <a:pt x="0" y="41247"/>
                              </a:lnTo>
                              <a:lnTo>
                                <a:pt x="0" y="36124"/>
                              </a:lnTo>
                              <a:lnTo>
                                <a:pt x="2349" y="35043"/>
                              </a:lnTo>
                              <a:cubicBezTo>
                                <a:pt x="2857" y="34217"/>
                                <a:pt x="3124" y="32706"/>
                                <a:pt x="3124" y="30496"/>
                              </a:cubicBezTo>
                              <a:lnTo>
                                <a:pt x="3124" y="28363"/>
                              </a:lnTo>
                              <a:cubicBezTo>
                                <a:pt x="2553" y="29518"/>
                                <a:pt x="1791" y="30382"/>
                                <a:pt x="876" y="30954"/>
                              </a:cubicBezTo>
                              <a:lnTo>
                                <a:pt x="0" y="31178"/>
                              </a:lnTo>
                              <a:lnTo>
                                <a:pt x="0" y="25637"/>
                              </a:lnTo>
                              <a:lnTo>
                                <a:pt x="2578" y="23765"/>
                              </a:lnTo>
                              <a:cubicBezTo>
                                <a:pt x="3086" y="22419"/>
                                <a:pt x="3327" y="19028"/>
                                <a:pt x="3327" y="13567"/>
                              </a:cubicBezTo>
                              <a:cubicBezTo>
                                <a:pt x="3327" y="10164"/>
                                <a:pt x="3086" y="7903"/>
                                <a:pt x="2578" y="6824"/>
                              </a:cubicBezTo>
                              <a:lnTo>
                                <a:pt x="0" y="5317"/>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16" name="Shape 14916"/>
                      <wps:cNvSpPr/>
                      <wps:spPr>
                        <a:xfrm>
                          <a:off x="533410" y="1515831"/>
                          <a:ext cx="6756" cy="30849"/>
                        </a:xfrm>
                        <a:custGeom>
                          <a:avLst/>
                          <a:gdLst/>
                          <a:ahLst/>
                          <a:cxnLst/>
                          <a:rect l="0" t="0" r="0" b="0"/>
                          <a:pathLst>
                            <a:path w="6756" h="30849">
                              <a:moveTo>
                                <a:pt x="0" y="0"/>
                              </a:moveTo>
                              <a:lnTo>
                                <a:pt x="6756" y="0"/>
                              </a:lnTo>
                              <a:lnTo>
                                <a:pt x="6756"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732" name="Shape 15732"/>
                      <wps:cNvSpPr/>
                      <wps:spPr>
                        <a:xfrm>
                          <a:off x="533410"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733" name="Shape 15733"/>
                      <wps:cNvSpPr/>
                      <wps:spPr>
                        <a:xfrm>
                          <a:off x="546021" y="1505620"/>
                          <a:ext cx="9144" cy="41046"/>
                        </a:xfrm>
                        <a:custGeom>
                          <a:avLst/>
                          <a:gdLst/>
                          <a:ahLst/>
                          <a:cxnLst/>
                          <a:rect l="0" t="0" r="0" b="0"/>
                          <a:pathLst>
                            <a:path w="9144" h="41046">
                              <a:moveTo>
                                <a:pt x="0" y="0"/>
                              </a:moveTo>
                              <a:lnTo>
                                <a:pt x="9144" y="0"/>
                              </a:lnTo>
                              <a:lnTo>
                                <a:pt x="9144" y="41046"/>
                              </a:lnTo>
                              <a:lnTo>
                                <a:pt x="0" y="41046"/>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19" name="Shape 14919"/>
                      <wps:cNvSpPr/>
                      <wps:spPr>
                        <a:xfrm>
                          <a:off x="558047" y="1526469"/>
                          <a:ext cx="10306" cy="21028"/>
                        </a:xfrm>
                        <a:custGeom>
                          <a:avLst/>
                          <a:gdLst/>
                          <a:ahLst/>
                          <a:cxnLst/>
                          <a:rect l="0" t="0" r="0" b="0"/>
                          <a:pathLst>
                            <a:path w="10306" h="21028">
                              <a:moveTo>
                                <a:pt x="10306" y="0"/>
                              </a:moveTo>
                              <a:lnTo>
                                <a:pt x="10306" y="6344"/>
                              </a:lnTo>
                              <a:lnTo>
                                <a:pt x="8395" y="7680"/>
                              </a:lnTo>
                              <a:cubicBezTo>
                                <a:pt x="7493" y="8747"/>
                                <a:pt x="7023" y="10004"/>
                                <a:pt x="7023" y="11452"/>
                              </a:cubicBezTo>
                              <a:cubicBezTo>
                                <a:pt x="7023" y="12824"/>
                                <a:pt x="7277" y="13840"/>
                                <a:pt x="7760" y="14487"/>
                              </a:cubicBezTo>
                              <a:cubicBezTo>
                                <a:pt x="8242" y="15135"/>
                                <a:pt x="9004" y="15453"/>
                                <a:pt x="10033" y="15453"/>
                              </a:cubicBezTo>
                              <a:lnTo>
                                <a:pt x="10306" y="15287"/>
                              </a:lnTo>
                              <a:lnTo>
                                <a:pt x="10306" y="20230"/>
                              </a:lnTo>
                              <a:lnTo>
                                <a:pt x="7074" y="21028"/>
                              </a:lnTo>
                              <a:cubicBezTo>
                                <a:pt x="4851" y="21028"/>
                                <a:pt x="3112" y="20240"/>
                                <a:pt x="1854" y="18653"/>
                              </a:cubicBezTo>
                              <a:cubicBezTo>
                                <a:pt x="622" y="17078"/>
                                <a:pt x="0" y="14881"/>
                                <a:pt x="0" y="12074"/>
                              </a:cubicBezTo>
                              <a:cubicBezTo>
                                <a:pt x="0" y="9534"/>
                                <a:pt x="546" y="7502"/>
                                <a:pt x="1638" y="6004"/>
                              </a:cubicBezTo>
                              <a:cubicBezTo>
                                <a:pt x="2730" y="4505"/>
                                <a:pt x="4877" y="2994"/>
                                <a:pt x="8115" y="1483"/>
                              </a:cubicBezTo>
                              <a:cubicBezTo>
                                <a:pt x="8446" y="1330"/>
                                <a:pt x="8903" y="1114"/>
                                <a:pt x="9500" y="848"/>
                              </a:cubicBezTo>
                              <a:lnTo>
                                <a:pt x="10306"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20" name="Shape 14920"/>
                      <wps:cNvSpPr/>
                      <wps:spPr>
                        <a:xfrm>
                          <a:off x="558288" y="1515109"/>
                          <a:ext cx="10065" cy="9883"/>
                        </a:xfrm>
                        <a:custGeom>
                          <a:avLst/>
                          <a:gdLst/>
                          <a:ahLst/>
                          <a:cxnLst/>
                          <a:rect l="0" t="0" r="0" b="0"/>
                          <a:pathLst>
                            <a:path w="10065" h="9883">
                              <a:moveTo>
                                <a:pt x="10065" y="0"/>
                              </a:moveTo>
                              <a:lnTo>
                                <a:pt x="10065" y="5042"/>
                              </a:lnTo>
                              <a:lnTo>
                                <a:pt x="7493" y="6023"/>
                              </a:lnTo>
                              <a:cubicBezTo>
                                <a:pt x="6909" y="6721"/>
                                <a:pt x="6617" y="7800"/>
                                <a:pt x="6617" y="9274"/>
                              </a:cubicBezTo>
                              <a:lnTo>
                                <a:pt x="6617" y="9883"/>
                              </a:lnTo>
                              <a:lnTo>
                                <a:pt x="0" y="9883"/>
                              </a:lnTo>
                              <a:cubicBezTo>
                                <a:pt x="0" y="6416"/>
                                <a:pt x="813" y="3902"/>
                                <a:pt x="2438" y="2314"/>
                              </a:cubicBezTo>
                              <a:lnTo>
                                <a:pt x="10065"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21" name="Shape 14921"/>
                      <wps:cNvSpPr/>
                      <wps:spPr>
                        <a:xfrm>
                          <a:off x="568353" y="1515061"/>
                          <a:ext cx="10839" cy="31638"/>
                        </a:xfrm>
                        <a:custGeom>
                          <a:avLst/>
                          <a:gdLst/>
                          <a:ahLst/>
                          <a:cxnLst/>
                          <a:rect l="0" t="0" r="0" b="0"/>
                          <a:pathLst>
                            <a:path w="10839" h="31638">
                              <a:moveTo>
                                <a:pt x="159" y="0"/>
                              </a:moveTo>
                              <a:cubicBezTo>
                                <a:pt x="3727" y="0"/>
                                <a:pt x="6242" y="724"/>
                                <a:pt x="7690" y="2172"/>
                              </a:cubicBezTo>
                              <a:cubicBezTo>
                                <a:pt x="9125" y="3619"/>
                                <a:pt x="9849" y="6160"/>
                                <a:pt x="9849" y="9779"/>
                              </a:cubicBezTo>
                              <a:lnTo>
                                <a:pt x="9849" y="27178"/>
                              </a:lnTo>
                              <a:cubicBezTo>
                                <a:pt x="9849" y="28042"/>
                                <a:pt x="9912" y="28816"/>
                                <a:pt x="10065" y="29515"/>
                              </a:cubicBezTo>
                              <a:cubicBezTo>
                                <a:pt x="10217" y="30226"/>
                                <a:pt x="10471" y="30912"/>
                                <a:pt x="10839" y="31610"/>
                              </a:cubicBezTo>
                              <a:lnTo>
                                <a:pt x="4223" y="31610"/>
                              </a:lnTo>
                              <a:cubicBezTo>
                                <a:pt x="4070" y="31382"/>
                                <a:pt x="3943" y="31039"/>
                                <a:pt x="3829" y="30569"/>
                              </a:cubicBezTo>
                              <a:cubicBezTo>
                                <a:pt x="3715" y="30112"/>
                                <a:pt x="3600" y="29464"/>
                                <a:pt x="3499" y="28626"/>
                              </a:cubicBezTo>
                              <a:cubicBezTo>
                                <a:pt x="2775" y="29870"/>
                                <a:pt x="1861" y="30810"/>
                                <a:pt x="730" y="31458"/>
                              </a:cubicBezTo>
                              <a:lnTo>
                                <a:pt x="0" y="31638"/>
                              </a:lnTo>
                              <a:lnTo>
                                <a:pt x="0" y="26695"/>
                              </a:lnTo>
                              <a:lnTo>
                                <a:pt x="2394" y="25247"/>
                              </a:lnTo>
                              <a:cubicBezTo>
                                <a:pt x="2991" y="24155"/>
                                <a:pt x="3283" y="22530"/>
                                <a:pt x="3283" y="20358"/>
                              </a:cubicBezTo>
                              <a:lnTo>
                                <a:pt x="3283" y="15456"/>
                              </a:lnTo>
                              <a:lnTo>
                                <a:pt x="0" y="17751"/>
                              </a:lnTo>
                              <a:lnTo>
                                <a:pt x="0" y="11408"/>
                              </a:lnTo>
                              <a:lnTo>
                                <a:pt x="3181" y="8064"/>
                              </a:lnTo>
                              <a:cubicBezTo>
                                <a:pt x="3181" y="7099"/>
                                <a:pt x="2927" y="6350"/>
                                <a:pt x="2407" y="5817"/>
                              </a:cubicBezTo>
                              <a:cubicBezTo>
                                <a:pt x="1899" y="5296"/>
                                <a:pt x="1137" y="5029"/>
                                <a:pt x="159" y="5029"/>
                              </a:cubicBezTo>
                              <a:lnTo>
                                <a:pt x="0" y="5090"/>
                              </a:lnTo>
                              <a:lnTo>
                                <a:pt x="0" y="48"/>
                              </a:lnTo>
                              <a:lnTo>
                                <a:pt x="159"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22" name="Shape 14922"/>
                      <wps:cNvSpPr/>
                      <wps:spPr>
                        <a:xfrm>
                          <a:off x="583071" y="1514997"/>
                          <a:ext cx="10249" cy="32499"/>
                        </a:xfrm>
                        <a:custGeom>
                          <a:avLst/>
                          <a:gdLst/>
                          <a:ahLst/>
                          <a:cxnLst/>
                          <a:rect l="0" t="0" r="0" b="0"/>
                          <a:pathLst>
                            <a:path w="10249" h="32499">
                              <a:moveTo>
                                <a:pt x="7607" y="0"/>
                              </a:moveTo>
                              <a:lnTo>
                                <a:pt x="10249" y="651"/>
                              </a:lnTo>
                              <a:lnTo>
                                <a:pt x="10249" y="6143"/>
                              </a:lnTo>
                              <a:lnTo>
                                <a:pt x="10046" y="5994"/>
                              </a:lnTo>
                              <a:cubicBezTo>
                                <a:pt x="8852" y="5994"/>
                                <a:pt x="8039" y="6578"/>
                                <a:pt x="7595" y="7747"/>
                              </a:cubicBezTo>
                              <a:cubicBezTo>
                                <a:pt x="7150" y="8915"/>
                                <a:pt x="6921" y="11595"/>
                                <a:pt x="6921" y="15786"/>
                              </a:cubicBezTo>
                              <a:cubicBezTo>
                                <a:pt x="6921" y="20549"/>
                                <a:pt x="7150" y="23546"/>
                                <a:pt x="7582" y="24778"/>
                              </a:cubicBezTo>
                              <a:cubicBezTo>
                                <a:pt x="8026" y="25997"/>
                                <a:pt x="8839" y="26607"/>
                                <a:pt x="10046" y="26607"/>
                              </a:cubicBezTo>
                              <a:lnTo>
                                <a:pt x="10249" y="26487"/>
                              </a:lnTo>
                              <a:lnTo>
                                <a:pt x="10249" y="31798"/>
                              </a:lnTo>
                              <a:lnTo>
                                <a:pt x="7747" y="32499"/>
                              </a:lnTo>
                              <a:cubicBezTo>
                                <a:pt x="4928" y="32499"/>
                                <a:pt x="2934" y="31318"/>
                                <a:pt x="1765" y="28956"/>
                              </a:cubicBezTo>
                              <a:cubicBezTo>
                                <a:pt x="584" y="26594"/>
                                <a:pt x="0" y="22403"/>
                                <a:pt x="0" y="16396"/>
                              </a:cubicBezTo>
                              <a:cubicBezTo>
                                <a:pt x="0" y="10185"/>
                                <a:pt x="571" y="5893"/>
                                <a:pt x="1714" y="3543"/>
                              </a:cubicBezTo>
                              <a:cubicBezTo>
                                <a:pt x="2845" y="1181"/>
                                <a:pt x="4813" y="0"/>
                                <a:pt x="7607"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23" name="Shape 14923"/>
                      <wps:cNvSpPr/>
                      <wps:spPr>
                        <a:xfrm>
                          <a:off x="593320" y="1505624"/>
                          <a:ext cx="9969" cy="41171"/>
                        </a:xfrm>
                        <a:custGeom>
                          <a:avLst/>
                          <a:gdLst/>
                          <a:ahLst/>
                          <a:cxnLst/>
                          <a:rect l="0" t="0" r="0" b="0"/>
                          <a:pathLst>
                            <a:path w="9969" h="41171">
                              <a:moveTo>
                                <a:pt x="3124" y="0"/>
                              </a:moveTo>
                              <a:lnTo>
                                <a:pt x="9969" y="0"/>
                              </a:lnTo>
                              <a:lnTo>
                                <a:pt x="9969" y="41047"/>
                              </a:lnTo>
                              <a:lnTo>
                                <a:pt x="3505" y="41047"/>
                              </a:lnTo>
                              <a:lnTo>
                                <a:pt x="3505" y="37821"/>
                              </a:lnTo>
                              <a:cubicBezTo>
                                <a:pt x="2946" y="39154"/>
                                <a:pt x="2172" y="40157"/>
                                <a:pt x="1168" y="40843"/>
                              </a:cubicBezTo>
                              <a:lnTo>
                                <a:pt x="0" y="41171"/>
                              </a:lnTo>
                              <a:lnTo>
                                <a:pt x="0" y="35859"/>
                              </a:lnTo>
                              <a:lnTo>
                                <a:pt x="2578" y="34341"/>
                              </a:lnTo>
                              <a:cubicBezTo>
                                <a:pt x="3086" y="33249"/>
                                <a:pt x="3327" y="31001"/>
                                <a:pt x="3327" y="27610"/>
                              </a:cubicBezTo>
                              <a:cubicBezTo>
                                <a:pt x="3327" y="22162"/>
                                <a:pt x="3086" y="18758"/>
                                <a:pt x="2578" y="17399"/>
                              </a:cubicBezTo>
                              <a:lnTo>
                                <a:pt x="0" y="15516"/>
                              </a:lnTo>
                              <a:lnTo>
                                <a:pt x="0" y="10023"/>
                              </a:lnTo>
                              <a:lnTo>
                                <a:pt x="864" y="10236"/>
                              </a:lnTo>
                              <a:cubicBezTo>
                                <a:pt x="1816" y="10795"/>
                                <a:pt x="2565" y="11671"/>
                                <a:pt x="3124" y="12814"/>
                              </a:cubicBezTo>
                              <a:lnTo>
                                <a:pt x="3124"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24" name="Shape 14924"/>
                      <wps:cNvSpPr/>
                      <wps:spPr>
                        <a:xfrm>
                          <a:off x="608575" y="1526469"/>
                          <a:ext cx="10306" cy="21028"/>
                        </a:xfrm>
                        <a:custGeom>
                          <a:avLst/>
                          <a:gdLst/>
                          <a:ahLst/>
                          <a:cxnLst/>
                          <a:rect l="0" t="0" r="0" b="0"/>
                          <a:pathLst>
                            <a:path w="10306" h="21028">
                              <a:moveTo>
                                <a:pt x="10306" y="0"/>
                              </a:moveTo>
                              <a:lnTo>
                                <a:pt x="10306" y="6344"/>
                              </a:lnTo>
                              <a:lnTo>
                                <a:pt x="8395" y="7680"/>
                              </a:lnTo>
                              <a:cubicBezTo>
                                <a:pt x="7493" y="8747"/>
                                <a:pt x="7023" y="10004"/>
                                <a:pt x="7023" y="11452"/>
                              </a:cubicBezTo>
                              <a:cubicBezTo>
                                <a:pt x="7023" y="12824"/>
                                <a:pt x="7277" y="13840"/>
                                <a:pt x="7760" y="14487"/>
                              </a:cubicBezTo>
                              <a:cubicBezTo>
                                <a:pt x="8242" y="15135"/>
                                <a:pt x="9004" y="15453"/>
                                <a:pt x="10033" y="15453"/>
                              </a:cubicBezTo>
                              <a:lnTo>
                                <a:pt x="10306" y="15288"/>
                              </a:lnTo>
                              <a:lnTo>
                                <a:pt x="10306" y="20231"/>
                              </a:lnTo>
                              <a:lnTo>
                                <a:pt x="7087" y="21028"/>
                              </a:lnTo>
                              <a:cubicBezTo>
                                <a:pt x="4851" y="21028"/>
                                <a:pt x="3112" y="20240"/>
                                <a:pt x="1854" y="18653"/>
                              </a:cubicBezTo>
                              <a:cubicBezTo>
                                <a:pt x="622" y="17078"/>
                                <a:pt x="0" y="14881"/>
                                <a:pt x="0" y="12074"/>
                              </a:cubicBezTo>
                              <a:cubicBezTo>
                                <a:pt x="0" y="9534"/>
                                <a:pt x="546" y="7502"/>
                                <a:pt x="1638" y="6004"/>
                              </a:cubicBezTo>
                              <a:cubicBezTo>
                                <a:pt x="2730" y="4505"/>
                                <a:pt x="4890" y="2994"/>
                                <a:pt x="8128" y="1483"/>
                              </a:cubicBezTo>
                              <a:cubicBezTo>
                                <a:pt x="8458" y="1330"/>
                                <a:pt x="8915" y="1114"/>
                                <a:pt x="9500" y="848"/>
                              </a:cubicBezTo>
                              <a:lnTo>
                                <a:pt x="10306"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25" name="Shape 14925"/>
                      <wps:cNvSpPr/>
                      <wps:spPr>
                        <a:xfrm>
                          <a:off x="608816" y="1515109"/>
                          <a:ext cx="10065" cy="9883"/>
                        </a:xfrm>
                        <a:custGeom>
                          <a:avLst/>
                          <a:gdLst/>
                          <a:ahLst/>
                          <a:cxnLst/>
                          <a:rect l="0" t="0" r="0" b="0"/>
                          <a:pathLst>
                            <a:path w="10065" h="9883">
                              <a:moveTo>
                                <a:pt x="10065" y="0"/>
                              </a:moveTo>
                              <a:lnTo>
                                <a:pt x="10065" y="5042"/>
                              </a:lnTo>
                              <a:lnTo>
                                <a:pt x="7493" y="6023"/>
                              </a:lnTo>
                              <a:cubicBezTo>
                                <a:pt x="6909" y="6721"/>
                                <a:pt x="6617" y="7800"/>
                                <a:pt x="6617" y="9274"/>
                              </a:cubicBezTo>
                              <a:lnTo>
                                <a:pt x="6617" y="9883"/>
                              </a:lnTo>
                              <a:lnTo>
                                <a:pt x="0" y="9883"/>
                              </a:lnTo>
                              <a:cubicBezTo>
                                <a:pt x="0" y="6416"/>
                                <a:pt x="826" y="3902"/>
                                <a:pt x="2438" y="2314"/>
                              </a:cubicBezTo>
                              <a:lnTo>
                                <a:pt x="10065"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26" name="Shape 14926"/>
                      <wps:cNvSpPr/>
                      <wps:spPr>
                        <a:xfrm>
                          <a:off x="618881" y="1515061"/>
                          <a:ext cx="10839" cy="31639"/>
                        </a:xfrm>
                        <a:custGeom>
                          <a:avLst/>
                          <a:gdLst/>
                          <a:ahLst/>
                          <a:cxnLst/>
                          <a:rect l="0" t="0" r="0" b="0"/>
                          <a:pathLst>
                            <a:path w="10839" h="31639">
                              <a:moveTo>
                                <a:pt x="159" y="0"/>
                              </a:moveTo>
                              <a:cubicBezTo>
                                <a:pt x="3740" y="0"/>
                                <a:pt x="6242" y="724"/>
                                <a:pt x="7690" y="2172"/>
                              </a:cubicBezTo>
                              <a:cubicBezTo>
                                <a:pt x="9125" y="3619"/>
                                <a:pt x="9849" y="6160"/>
                                <a:pt x="9849" y="9779"/>
                              </a:cubicBezTo>
                              <a:lnTo>
                                <a:pt x="9849" y="27178"/>
                              </a:lnTo>
                              <a:cubicBezTo>
                                <a:pt x="9849" y="28042"/>
                                <a:pt x="9912" y="28816"/>
                                <a:pt x="10065" y="29515"/>
                              </a:cubicBezTo>
                              <a:cubicBezTo>
                                <a:pt x="10230" y="30226"/>
                                <a:pt x="10471" y="30912"/>
                                <a:pt x="10839" y="31610"/>
                              </a:cubicBezTo>
                              <a:lnTo>
                                <a:pt x="4223" y="31610"/>
                              </a:lnTo>
                              <a:cubicBezTo>
                                <a:pt x="4070" y="31382"/>
                                <a:pt x="3943" y="31039"/>
                                <a:pt x="3829" y="30569"/>
                              </a:cubicBezTo>
                              <a:cubicBezTo>
                                <a:pt x="3715" y="30112"/>
                                <a:pt x="3600" y="29464"/>
                                <a:pt x="3499" y="28626"/>
                              </a:cubicBezTo>
                              <a:cubicBezTo>
                                <a:pt x="2775" y="29870"/>
                                <a:pt x="1861" y="30810"/>
                                <a:pt x="730" y="31458"/>
                              </a:cubicBezTo>
                              <a:lnTo>
                                <a:pt x="0" y="31639"/>
                              </a:lnTo>
                              <a:lnTo>
                                <a:pt x="0" y="26696"/>
                              </a:lnTo>
                              <a:lnTo>
                                <a:pt x="2407" y="25247"/>
                              </a:lnTo>
                              <a:cubicBezTo>
                                <a:pt x="2991" y="24155"/>
                                <a:pt x="3283" y="22530"/>
                                <a:pt x="3283" y="20358"/>
                              </a:cubicBezTo>
                              <a:lnTo>
                                <a:pt x="3283" y="15456"/>
                              </a:lnTo>
                              <a:lnTo>
                                <a:pt x="0" y="17751"/>
                              </a:lnTo>
                              <a:lnTo>
                                <a:pt x="0" y="11408"/>
                              </a:lnTo>
                              <a:lnTo>
                                <a:pt x="3181" y="8064"/>
                              </a:lnTo>
                              <a:cubicBezTo>
                                <a:pt x="3181" y="7099"/>
                                <a:pt x="2927" y="6350"/>
                                <a:pt x="2407" y="5817"/>
                              </a:cubicBezTo>
                              <a:cubicBezTo>
                                <a:pt x="1899" y="5296"/>
                                <a:pt x="1137" y="5029"/>
                                <a:pt x="159" y="5029"/>
                              </a:cubicBezTo>
                              <a:lnTo>
                                <a:pt x="0" y="5090"/>
                              </a:lnTo>
                              <a:lnTo>
                                <a:pt x="0" y="48"/>
                              </a:lnTo>
                              <a:lnTo>
                                <a:pt x="159"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27" name="Shape 14927"/>
                      <wps:cNvSpPr/>
                      <wps:spPr>
                        <a:xfrm>
                          <a:off x="647812" y="1505624"/>
                          <a:ext cx="32690" cy="41046"/>
                        </a:xfrm>
                        <a:custGeom>
                          <a:avLst/>
                          <a:gdLst/>
                          <a:ahLst/>
                          <a:cxnLst/>
                          <a:rect l="0" t="0" r="0" b="0"/>
                          <a:pathLst>
                            <a:path w="32690" h="41046">
                              <a:moveTo>
                                <a:pt x="0" y="0"/>
                              </a:moveTo>
                              <a:lnTo>
                                <a:pt x="10973" y="0"/>
                              </a:lnTo>
                              <a:lnTo>
                                <a:pt x="16345" y="26568"/>
                              </a:lnTo>
                              <a:lnTo>
                                <a:pt x="21704" y="0"/>
                              </a:lnTo>
                              <a:lnTo>
                                <a:pt x="32690" y="0"/>
                              </a:lnTo>
                              <a:lnTo>
                                <a:pt x="32690" y="41046"/>
                              </a:lnTo>
                              <a:lnTo>
                                <a:pt x="25718" y="41046"/>
                              </a:lnTo>
                              <a:lnTo>
                                <a:pt x="25870" y="4635"/>
                              </a:lnTo>
                              <a:lnTo>
                                <a:pt x="18580" y="41046"/>
                              </a:lnTo>
                              <a:lnTo>
                                <a:pt x="14110" y="41046"/>
                              </a:lnTo>
                              <a:lnTo>
                                <a:pt x="6807" y="4635"/>
                              </a:lnTo>
                              <a:lnTo>
                                <a:pt x="6998" y="41046"/>
                              </a:lnTo>
                              <a:lnTo>
                                <a:pt x="0" y="41046"/>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28" name="Shape 14928"/>
                      <wps:cNvSpPr/>
                      <wps:spPr>
                        <a:xfrm>
                          <a:off x="686750" y="1515831"/>
                          <a:ext cx="6756" cy="30849"/>
                        </a:xfrm>
                        <a:custGeom>
                          <a:avLst/>
                          <a:gdLst/>
                          <a:ahLst/>
                          <a:cxnLst/>
                          <a:rect l="0" t="0" r="0" b="0"/>
                          <a:pathLst>
                            <a:path w="6756" h="30849">
                              <a:moveTo>
                                <a:pt x="0" y="0"/>
                              </a:moveTo>
                              <a:lnTo>
                                <a:pt x="6756" y="0"/>
                              </a:lnTo>
                              <a:lnTo>
                                <a:pt x="6756"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734" name="Shape 15734"/>
                      <wps:cNvSpPr/>
                      <wps:spPr>
                        <a:xfrm>
                          <a:off x="686750"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30" name="Shape 14930"/>
                      <wps:cNvSpPr/>
                      <wps:spPr>
                        <a:xfrm>
                          <a:off x="699405" y="1514997"/>
                          <a:ext cx="19418" cy="31674"/>
                        </a:xfrm>
                        <a:custGeom>
                          <a:avLst/>
                          <a:gdLst/>
                          <a:ahLst/>
                          <a:cxnLst/>
                          <a:rect l="0" t="0" r="0" b="0"/>
                          <a:pathLst>
                            <a:path w="19418" h="31674">
                              <a:moveTo>
                                <a:pt x="12814" y="0"/>
                              </a:moveTo>
                              <a:cubicBezTo>
                                <a:pt x="14948" y="0"/>
                                <a:pt x="16586" y="648"/>
                                <a:pt x="17729" y="1931"/>
                              </a:cubicBezTo>
                              <a:cubicBezTo>
                                <a:pt x="18847" y="3200"/>
                                <a:pt x="19418" y="5042"/>
                                <a:pt x="19418" y="7442"/>
                              </a:cubicBezTo>
                              <a:lnTo>
                                <a:pt x="19418" y="31674"/>
                              </a:lnTo>
                              <a:lnTo>
                                <a:pt x="12865" y="31674"/>
                              </a:lnTo>
                              <a:lnTo>
                                <a:pt x="12865" y="10986"/>
                              </a:lnTo>
                              <a:cubicBezTo>
                                <a:pt x="12865" y="9182"/>
                                <a:pt x="12649" y="7900"/>
                                <a:pt x="12205" y="7163"/>
                              </a:cubicBezTo>
                              <a:cubicBezTo>
                                <a:pt x="11773" y="6426"/>
                                <a:pt x="11024" y="6058"/>
                                <a:pt x="9995" y="6058"/>
                              </a:cubicBezTo>
                              <a:cubicBezTo>
                                <a:pt x="8852" y="6058"/>
                                <a:pt x="8052" y="6515"/>
                                <a:pt x="7557" y="7417"/>
                              </a:cubicBezTo>
                              <a:cubicBezTo>
                                <a:pt x="7061" y="8318"/>
                                <a:pt x="6820" y="9855"/>
                                <a:pt x="6820" y="12027"/>
                              </a:cubicBezTo>
                              <a:lnTo>
                                <a:pt x="6820" y="31674"/>
                              </a:lnTo>
                              <a:lnTo>
                                <a:pt x="0" y="31674"/>
                              </a:lnTo>
                              <a:lnTo>
                                <a:pt x="0" y="826"/>
                              </a:lnTo>
                              <a:lnTo>
                                <a:pt x="6655" y="826"/>
                              </a:lnTo>
                              <a:lnTo>
                                <a:pt x="6655" y="3950"/>
                              </a:lnTo>
                              <a:cubicBezTo>
                                <a:pt x="7379" y="2654"/>
                                <a:pt x="8242" y="1676"/>
                                <a:pt x="9271" y="1003"/>
                              </a:cubicBezTo>
                              <a:cubicBezTo>
                                <a:pt x="10312" y="343"/>
                                <a:pt x="11493" y="0"/>
                                <a:pt x="12814"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31" name="Shape 14931"/>
                      <wps:cNvSpPr/>
                      <wps:spPr>
                        <a:xfrm>
                          <a:off x="723811" y="1515026"/>
                          <a:ext cx="10243" cy="32470"/>
                        </a:xfrm>
                        <a:custGeom>
                          <a:avLst/>
                          <a:gdLst/>
                          <a:ahLst/>
                          <a:cxnLst/>
                          <a:rect l="0" t="0" r="0" b="0"/>
                          <a:pathLst>
                            <a:path w="10243" h="32470">
                              <a:moveTo>
                                <a:pt x="10243" y="0"/>
                              </a:moveTo>
                              <a:lnTo>
                                <a:pt x="10243" y="5435"/>
                              </a:lnTo>
                              <a:lnTo>
                                <a:pt x="7684" y="6677"/>
                              </a:lnTo>
                              <a:cubicBezTo>
                                <a:pt x="7176" y="7515"/>
                                <a:pt x="6909" y="8950"/>
                                <a:pt x="6909" y="11008"/>
                              </a:cubicBezTo>
                              <a:cubicBezTo>
                                <a:pt x="6947" y="11592"/>
                                <a:pt x="6960" y="12036"/>
                                <a:pt x="6960" y="12316"/>
                              </a:cubicBezTo>
                              <a:lnTo>
                                <a:pt x="10243" y="12316"/>
                              </a:lnTo>
                              <a:lnTo>
                                <a:pt x="10243" y="17218"/>
                              </a:lnTo>
                              <a:lnTo>
                                <a:pt x="7036" y="17218"/>
                              </a:lnTo>
                              <a:cubicBezTo>
                                <a:pt x="7010" y="17459"/>
                                <a:pt x="6985" y="17700"/>
                                <a:pt x="6972" y="17955"/>
                              </a:cubicBezTo>
                              <a:cubicBezTo>
                                <a:pt x="6972" y="18209"/>
                                <a:pt x="6960" y="18628"/>
                                <a:pt x="6960" y="19199"/>
                              </a:cubicBezTo>
                              <a:cubicBezTo>
                                <a:pt x="6960" y="22120"/>
                                <a:pt x="7226" y="24178"/>
                                <a:pt x="7747" y="25359"/>
                              </a:cubicBezTo>
                              <a:lnTo>
                                <a:pt x="10243" y="27022"/>
                              </a:lnTo>
                              <a:lnTo>
                                <a:pt x="10243" y="32470"/>
                              </a:lnTo>
                              <a:lnTo>
                                <a:pt x="5639" y="31747"/>
                              </a:lnTo>
                              <a:cubicBezTo>
                                <a:pt x="4407" y="31277"/>
                                <a:pt x="3391" y="30528"/>
                                <a:pt x="2591" y="29512"/>
                              </a:cubicBezTo>
                              <a:cubicBezTo>
                                <a:pt x="1638" y="28318"/>
                                <a:pt x="965" y="26819"/>
                                <a:pt x="584" y="25016"/>
                              </a:cubicBezTo>
                              <a:cubicBezTo>
                                <a:pt x="190" y="23187"/>
                                <a:pt x="0" y="19936"/>
                                <a:pt x="0" y="15224"/>
                              </a:cubicBezTo>
                              <a:cubicBezTo>
                                <a:pt x="0" y="11478"/>
                                <a:pt x="165" y="8798"/>
                                <a:pt x="508" y="7172"/>
                              </a:cubicBezTo>
                              <a:cubicBezTo>
                                <a:pt x="851" y="5559"/>
                                <a:pt x="1410" y="4239"/>
                                <a:pt x="2235" y="3197"/>
                              </a:cubicBezTo>
                              <a:cubicBezTo>
                                <a:pt x="3073" y="2130"/>
                                <a:pt x="4191" y="1330"/>
                                <a:pt x="5550" y="784"/>
                              </a:cubicBezTo>
                              <a:lnTo>
                                <a:pt x="10243"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32" name="Shape 14932"/>
                      <wps:cNvSpPr/>
                      <wps:spPr>
                        <a:xfrm>
                          <a:off x="734054" y="1536092"/>
                          <a:ext cx="10014" cy="11405"/>
                        </a:xfrm>
                        <a:custGeom>
                          <a:avLst/>
                          <a:gdLst/>
                          <a:ahLst/>
                          <a:cxnLst/>
                          <a:rect l="0" t="0" r="0" b="0"/>
                          <a:pathLst>
                            <a:path w="10014" h="11405">
                              <a:moveTo>
                                <a:pt x="3550" y="0"/>
                              </a:moveTo>
                              <a:lnTo>
                                <a:pt x="9963" y="0"/>
                              </a:lnTo>
                              <a:cubicBezTo>
                                <a:pt x="9963" y="140"/>
                                <a:pt x="9976" y="343"/>
                                <a:pt x="9989" y="610"/>
                              </a:cubicBezTo>
                              <a:cubicBezTo>
                                <a:pt x="10001" y="876"/>
                                <a:pt x="10014" y="1067"/>
                                <a:pt x="10014" y="1194"/>
                              </a:cubicBezTo>
                              <a:cubicBezTo>
                                <a:pt x="10014" y="4712"/>
                                <a:pt x="9214" y="7303"/>
                                <a:pt x="7601" y="8941"/>
                              </a:cubicBezTo>
                              <a:cubicBezTo>
                                <a:pt x="6001" y="10579"/>
                                <a:pt x="3473" y="11405"/>
                                <a:pt x="6" y="11405"/>
                              </a:cubicBezTo>
                              <a:lnTo>
                                <a:pt x="0" y="11404"/>
                              </a:lnTo>
                              <a:lnTo>
                                <a:pt x="0" y="5956"/>
                              </a:lnTo>
                              <a:lnTo>
                                <a:pt x="133" y="6045"/>
                              </a:lnTo>
                              <a:cubicBezTo>
                                <a:pt x="1327" y="6045"/>
                                <a:pt x="2204" y="5575"/>
                                <a:pt x="2750" y="4623"/>
                              </a:cubicBezTo>
                              <a:cubicBezTo>
                                <a:pt x="3296" y="3670"/>
                                <a:pt x="3550" y="2121"/>
                                <a:pt x="355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33" name="Shape 14933"/>
                      <wps:cNvSpPr/>
                      <wps:spPr>
                        <a:xfrm>
                          <a:off x="734054" y="1514997"/>
                          <a:ext cx="10166" cy="17247"/>
                        </a:xfrm>
                        <a:custGeom>
                          <a:avLst/>
                          <a:gdLst/>
                          <a:ahLst/>
                          <a:cxnLst/>
                          <a:rect l="0" t="0" r="0" b="0"/>
                          <a:pathLst>
                            <a:path w="10166" h="17247">
                              <a:moveTo>
                                <a:pt x="172" y="0"/>
                              </a:moveTo>
                              <a:cubicBezTo>
                                <a:pt x="1987" y="0"/>
                                <a:pt x="3550" y="292"/>
                                <a:pt x="4870" y="876"/>
                              </a:cubicBezTo>
                              <a:cubicBezTo>
                                <a:pt x="6178" y="1448"/>
                                <a:pt x="7271" y="2324"/>
                                <a:pt x="8134" y="3492"/>
                              </a:cubicBezTo>
                              <a:cubicBezTo>
                                <a:pt x="8858" y="4534"/>
                                <a:pt x="9379" y="5817"/>
                                <a:pt x="9684" y="7379"/>
                              </a:cubicBezTo>
                              <a:cubicBezTo>
                                <a:pt x="10014" y="8928"/>
                                <a:pt x="10166" y="11443"/>
                                <a:pt x="10166" y="14910"/>
                              </a:cubicBezTo>
                              <a:lnTo>
                                <a:pt x="10166" y="17247"/>
                              </a:lnTo>
                              <a:lnTo>
                                <a:pt x="0" y="17247"/>
                              </a:lnTo>
                              <a:lnTo>
                                <a:pt x="0" y="12344"/>
                              </a:lnTo>
                              <a:lnTo>
                                <a:pt x="3334" y="12344"/>
                              </a:lnTo>
                              <a:lnTo>
                                <a:pt x="3334" y="11036"/>
                              </a:lnTo>
                              <a:cubicBezTo>
                                <a:pt x="3334" y="8928"/>
                                <a:pt x="3080" y="7468"/>
                                <a:pt x="2597" y="6667"/>
                              </a:cubicBezTo>
                              <a:cubicBezTo>
                                <a:pt x="2102" y="5867"/>
                                <a:pt x="1226" y="5461"/>
                                <a:pt x="6" y="5461"/>
                              </a:cubicBezTo>
                              <a:lnTo>
                                <a:pt x="0" y="5464"/>
                              </a:lnTo>
                              <a:lnTo>
                                <a:pt x="0" y="29"/>
                              </a:lnTo>
                              <a:lnTo>
                                <a:pt x="172"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34" name="Shape 14934"/>
                      <wps:cNvSpPr/>
                      <wps:spPr>
                        <a:xfrm>
                          <a:off x="748593" y="1514997"/>
                          <a:ext cx="10236" cy="32499"/>
                        </a:xfrm>
                        <a:custGeom>
                          <a:avLst/>
                          <a:gdLst/>
                          <a:ahLst/>
                          <a:cxnLst/>
                          <a:rect l="0" t="0" r="0" b="0"/>
                          <a:pathLst>
                            <a:path w="10236" h="32499">
                              <a:moveTo>
                                <a:pt x="7607" y="0"/>
                              </a:moveTo>
                              <a:lnTo>
                                <a:pt x="10236" y="648"/>
                              </a:lnTo>
                              <a:lnTo>
                                <a:pt x="10236" y="6142"/>
                              </a:lnTo>
                              <a:lnTo>
                                <a:pt x="10033" y="5994"/>
                              </a:lnTo>
                              <a:cubicBezTo>
                                <a:pt x="8852" y="5994"/>
                                <a:pt x="8039" y="6578"/>
                                <a:pt x="7595" y="7747"/>
                              </a:cubicBezTo>
                              <a:cubicBezTo>
                                <a:pt x="7150" y="8915"/>
                                <a:pt x="6909" y="11595"/>
                                <a:pt x="6909" y="15786"/>
                              </a:cubicBezTo>
                              <a:cubicBezTo>
                                <a:pt x="6909" y="20549"/>
                                <a:pt x="7138" y="23546"/>
                                <a:pt x="7582" y="24778"/>
                              </a:cubicBezTo>
                              <a:cubicBezTo>
                                <a:pt x="8014" y="25997"/>
                                <a:pt x="8839" y="26607"/>
                                <a:pt x="10033" y="26607"/>
                              </a:cubicBezTo>
                              <a:lnTo>
                                <a:pt x="10236" y="26487"/>
                              </a:lnTo>
                              <a:lnTo>
                                <a:pt x="10236" y="31799"/>
                              </a:lnTo>
                              <a:lnTo>
                                <a:pt x="7747" y="32499"/>
                              </a:lnTo>
                              <a:cubicBezTo>
                                <a:pt x="4928" y="32499"/>
                                <a:pt x="2934" y="31318"/>
                                <a:pt x="1753" y="28956"/>
                              </a:cubicBezTo>
                              <a:cubicBezTo>
                                <a:pt x="584" y="26594"/>
                                <a:pt x="0" y="22403"/>
                                <a:pt x="0" y="16396"/>
                              </a:cubicBezTo>
                              <a:cubicBezTo>
                                <a:pt x="0" y="10185"/>
                                <a:pt x="572" y="5893"/>
                                <a:pt x="1702" y="3543"/>
                              </a:cubicBezTo>
                              <a:cubicBezTo>
                                <a:pt x="2845" y="1181"/>
                                <a:pt x="4801" y="0"/>
                                <a:pt x="7607"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35" name="Shape 14935"/>
                      <wps:cNvSpPr/>
                      <wps:spPr>
                        <a:xfrm>
                          <a:off x="758829" y="1505624"/>
                          <a:ext cx="9969" cy="41172"/>
                        </a:xfrm>
                        <a:custGeom>
                          <a:avLst/>
                          <a:gdLst/>
                          <a:ahLst/>
                          <a:cxnLst/>
                          <a:rect l="0" t="0" r="0" b="0"/>
                          <a:pathLst>
                            <a:path w="9969" h="41172">
                              <a:moveTo>
                                <a:pt x="3137" y="0"/>
                              </a:moveTo>
                              <a:lnTo>
                                <a:pt x="9969" y="0"/>
                              </a:lnTo>
                              <a:lnTo>
                                <a:pt x="9969" y="41047"/>
                              </a:lnTo>
                              <a:lnTo>
                                <a:pt x="3518" y="41047"/>
                              </a:lnTo>
                              <a:lnTo>
                                <a:pt x="3518" y="37821"/>
                              </a:lnTo>
                              <a:cubicBezTo>
                                <a:pt x="2959" y="39154"/>
                                <a:pt x="2184" y="40157"/>
                                <a:pt x="1168" y="40843"/>
                              </a:cubicBezTo>
                              <a:lnTo>
                                <a:pt x="0" y="41172"/>
                              </a:lnTo>
                              <a:lnTo>
                                <a:pt x="0" y="35860"/>
                              </a:lnTo>
                              <a:lnTo>
                                <a:pt x="2591" y="34341"/>
                              </a:lnTo>
                              <a:cubicBezTo>
                                <a:pt x="3086" y="33249"/>
                                <a:pt x="3327" y="31001"/>
                                <a:pt x="3327" y="27610"/>
                              </a:cubicBezTo>
                              <a:cubicBezTo>
                                <a:pt x="3327" y="22162"/>
                                <a:pt x="3086" y="18758"/>
                                <a:pt x="2591" y="17399"/>
                              </a:cubicBezTo>
                              <a:lnTo>
                                <a:pt x="0" y="15515"/>
                              </a:lnTo>
                              <a:lnTo>
                                <a:pt x="0" y="10020"/>
                              </a:lnTo>
                              <a:lnTo>
                                <a:pt x="876" y="10236"/>
                              </a:lnTo>
                              <a:cubicBezTo>
                                <a:pt x="1816" y="10795"/>
                                <a:pt x="2578" y="11671"/>
                                <a:pt x="3137" y="12814"/>
                              </a:cubicBezTo>
                              <a:lnTo>
                                <a:pt x="3137"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36" name="Shape 14936"/>
                      <wps:cNvSpPr/>
                      <wps:spPr>
                        <a:xfrm>
                          <a:off x="774617" y="1515827"/>
                          <a:ext cx="19418" cy="31674"/>
                        </a:xfrm>
                        <a:custGeom>
                          <a:avLst/>
                          <a:gdLst/>
                          <a:ahLst/>
                          <a:cxnLst/>
                          <a:rect l="0" t="0" r="0" b="0"/>
                          <a:pathLst>
                            <a:path w="19418" h="31674">
                              <a:moveTo>
                                <a:pt x="0" y="0"/>
                              </a:moveTo>
                              <a:lnTo>
                                <a:pt x="6553" y="0"/>
                              </a:lnTo>
                              <a:lnTo>
                                <a:pt x="6553" y="20155"/>
                              </a:lnTo>
                              <a:cubicBezTo>
                                <a:pt x="6553" y="22200"/>
                                <a:pt x="6782" y="23609"/>
                                <a:pt x="7226" y="24384"/>
                              </a:cubicBezTo>
                              <a:cubicBezTo>
                                <a:pt x="7658" y="25146"/>
                                <a:pt x="8407" y="25540"/>
                                <a:pt x="9462" y="25540"/>
                              </a:cubicBezTo>
                              <a:cubicBezTo>
                                <a:pt x="10617" y="25540"/>
                                <a:pt x="11417" y="25121"/>
                                <a:pt x="11887" y="24257"/>
                              </a:cubicBezTo>
                              <a:cubicBezTo>
                                <a:pt x="12344" y="23406"/>
                                <a:pt x="12586" y="21895"/>
                                <a:pt x="12586" y="19698"/>
                              </a:cubicBezTo>
                              <a:lnTo>
                                <a:pt x="12586" y="0"/>
                              </a:lnTo>
                              <a:lnTo>
                                <a:pt x="19418" y="0"/>
                              </a:lnTo>
                              <a:lnTo>
                                <a:pt x="19418" y="30848"/>
                              </a:lnTo>
                              <a:lnTo>
                                <a:pt x="12738" y="30848"/>
                              </a:lnTo>
                              <a:lnTo>
                                <a:pt x="12738" y="27788"/>
                              </a:lnTo>
                              <a:cubicBezTo>
                                <a:pt x="12040" y="29058"/>
                                <a:pt x="11176" y="30023"/>
                                <a:pt x="10135" y="30683"/>
                              </a:cubicBezTo>
                              <a:cubicBezTo>
                                <a:pt x="9093" y="31344"/>
                                <a:pt x="7900" y="31674"/>
                                <a:pt x="6553" y="31674"/>
                              </a:cubicBezTo>
                              <a:cubicBezTo>
                                <a:pt x="4420" y="31674"/>
                                <a:pt x="2794" y="31039"/>
                                <a:pt x="1689" y="29769"/>
                              </a:cubicBezTo>
                              <a:cubicBezTo>
                                <a:pt x="572" y="28499"/>
                                <a:pt x="0" y="26657"/>
                                <a:pt x="0" y="24232"/>
                              </a:cubicBez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37" name="Shape 14937"/>
                      <wps:cNvSpPr/>
                      <wps:spPr>
                        <a:xfrm>
                          <a:off x="799024" y="1514996"/>
                          <a:ext cx="19469" cy="32499"/>
                        </a:xfrm>
                        <a:custGeom>
                          <a:avLst/>
                          <a:gdLst/>
                          <a:ahLst/>
                          <a:cxnLst/>
                          <a:rect l="0" t="0" r="0" b="0"/>
                          <a:pathLst>
                            <a:path w="19469" h="32499">
                              <a:moveTo>
                                <a:pt x="9932" y="0"/>
                              </a:moveTo>
                              <a:cubicBezTo>
                                <a:pt x="13170" y="0"/>
                                <a:pt x="15558" y="851"/>
                                <a:pt x="17094" y="2540"/>
                              </a:cubicBezTo>
                              <a:cubicBezTo>
                                <a:pt x="18631" y="4229"/>
                                <a:pt x="19418" y="6845"/>
                                <a:pt x="19418" y="10376"/>
                              </a:cubicBezTo>
                              <a:lnTo>
                                <a:pt x="19418" y="11468"/>
                              </a:lnTo>
                              <a:lnTo>
                                <a:pt x="12903" y="11468"/>
                              </a:lnTo>
                              <a:lnTo>
                                <a:pt x="12903" y="10782"/>
                              </a:lnTo>
                              <a:cubicBezTo>
                                <a:pt x="12903" y="8915"/>
                                <a:pt x="12687" y="7569"/>
                                <a:pt x="12230" y="6756"/>
                              </a:cubicBezTo>
                              <a:cubicBezTo>
                                <a:pt x="11760" y="5931"/>
                                <a:pt x="11024" y="5524"/>
                                <a:pt x="9982" y="5524"/>
                              </a:cubicBezTo>
                              <a:cubicBezTo>
                                <a:pt x="8941" y="5524"/>
                                <a:pt x="8166" y="5931"/>
                                <a:pt x="7709" y="6718"/>
                              </a:cubicBezTo>
                              <a:cubicBezTo>
                                <a:pt x="7239" y="7518"/>
                                <a:pt x="6998" y="8852"/>
                                <a:pt x="6998" y="10719"/>
                              </a:cubicBezTo>
                              <a:lnTo>
                                <a:pt x="6998" y="21361"/>
                              </a:lnTo>
                              <a:cubicBezTo>
                                <a:pt x="6998" y="23470"/>
                                <a:pt x="7226" y="24955"/>
                                <a:pt x="7671" y="25781"/>
                              </a:cubicBezTo>
                              <a:cubicBezTo>
                                <a:pt x="8103" y="26619"/>
                                <a:pt x="8865" y="27038"/>
                                <a:pt x="9932" y="27038"/>
                              </a:cubicBezTo>
                              <a:cubicBezTo>
                                <a:pt x="11087" y="27038"/>
                                <a:pt x="11887" y="26556"/>
                                <a:pt x="12332" y="25603"/>
                              </a:cubicBezTo>
                              <a:cubicBezTo>
                                <a:pt x="12789" y="24638"/>
                                <a:pt x="13005" y="22847"/>
                                <a:pt x="13005" y="20218"/>
                              </a:cubicBezTo>
                              <a:lnTo>
                                <a:pt x="13005" y="19545"/>
                              </a:lnTo>
                              <a:lnTo>
                                <a:pt x="19418" y="19571"/>
                              </a:lnTo>
                              <a:cubicBezTo>
                                <a:pt x="19431" y="19787"/>
                                <a:pt x="19444" y="20015"/>
                                <a:pt x="19457" y="20257"/>
                              </a:cubicBezTo>
                              <a:cubicBezTo>
                                <a:pt x="19457" y="20498"/>
                                <a:pt x="19469" y="20841"/>
                                <a:pt x="19469" y="21311"/>
                              </a:cubicBezTo>
                              <a:cubicBezTo>
                                <a:pt x="19469" y="25121"/>
                                <a:pt x="18682" y="27953"/>
                                <a:pt x="17132" y="29769"/>
                              </a:cubicBezTo>
                              <a:cubicBezTo>
                                <a:pt x="15583" y="31585"/>
                                <a:pt x="13183" y="32499"/>
                                <a:pt x="9932" y="32499"/>
                              </a:cubicBezTo>
                              <a:cubicBezTo>
                                <a:pt x="6236" y="32499"/>
                                <a:pt x="3658" y="31356"/>
                                <a:pt x="2197" y="29070"/>
                              </a:cubicBezTo>
                              <a:cubicBezTo>
                                <a:pt x="724" y="26772"/>
                                <a:pt x="0" y="22504"/>
                                <a:pt x="0" y="16269"/>
                              </a:cubicBezTo>
                              <a:cubicBezTo>
                                <a:pt x="0" y="10046"/>
                                <a:pt x="724" y="5791"/>
                                <a:pt x="2197" y="3467"/>
                              </a:cubicBezTo>
                              <a:cubicBezTo>
                                <a:pt x="3658" y="1156"/>
                                <a:pt x="6236" y="0"/>
                                <a:pt x="9932"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38" name="Shape 14938"/>
                      <wps:cNvSpPr/>
                      <wps:spPr>
                        <a:xfrm>
                          <a:off x="822912" y="1526466"/>
                          <a:ext cx="10319" cy="21031"/>
                        </a:xfrm>
                        <a:custGeom>
                          <a:avLst/>
                          <a:gdLst/>
                          <a:ahLst/>
                          <a:cxnLst/>
                          <a:rect l="0" t="0" r="0" b="0"/>
                          <a:pathLst>
                            <a:path w="10319" h="21031">
                              <a:moveTo>
                                <a:pt x="10319" y="0"/>
                              </a:moveTo>
                              <a:lnTo>
                                <a:pt x="10319" y="6346"/>
                              </a:lnTo>
                              <a:lnTo>
                                <a:pt x="8407" y="7683"/>
                              </a:lnTo>
                              <a:cubicBezTo>
                                <a:pt x="7493" y="8750"/>
                                <a:pt x="7036" y="10007"/>
                                <a:pt x="7036" y="11455"/>
                              </a:cubicBezTo>
                              <a:cubicBezTo>
                                <a:pt x="7036" y="12826"/>
                                <a:pt x="7277" y="13842"/>
                                <a:pt x="7760" y="14490"/>
                              </a:cubicBezTo>
                              <a:cubicBezTo>
                                <a:pt x="8242" y="15138"/>
                                <a:pt x="9017" y="15455"/>
                                <a:pt x="10046" y="15455"/>
                              </a:cubicBezTo>
                              <a:lnTo>
                                <a:pt x="10319" y="15290"/>
                              </a:lnTo>
                              <a:lnTo>
                                <a:pt x="10319" y="20233"/>
                              </a:lnTo>
                              <a:lnTo>
                                <a:pt x="7087" y="21031"/>
                              </a:lnTo>
                              <a:cubicBezTo>
                                <a:pt x="4864" y="21031"/>
                                <a:pt x="3111" y="20243"/>
                                <a:pt x="1867" y="18656"/>
                              </a:cubicBezTo>
                              <a:cubicBezTo>
                                <a:pt x="635" y="17081"/>
                                <a:pt x="0" y="14884"/>
                                <a:pt x="0" y="12077"/>
                              </a:cubicBezTo>
                              <a:cubicBezTo>
                                <a:pt x="0" y="9537"/>
                                <a:pt x="546" y="7505"/>
                                <a:pt x="1638" y="6007"/>
                              </a:cubicBezTo>
                              <a:cubicBezTo>
                                <a:pt x="2743" y="4508"/>
                                <a:pt x="4889" y="2997"/>
                                <a:pt x="8128" y="1485"/>
                              </a:cubicBezTo>
                              <a:cubicBezTo>
                                <a:pt x="8458" y="1333"/>
                                <a:pt x="8915" y="1117"/>
                                <a:pt x="9512" y="850"/>
                              </a:cubicBezTo>
                              <a:lnTo>
                                <a:pt x="10319"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39" name="Shape 14939"/>
                      <wps:cNvSpPr/>
                      <wps:spPr>
                        <a:xfrm>
                          <a:off x="823166" y="1515109"/>
                          <a:ext cx="10065" cy="9883"/>
                        </a:xfrm>
                        <a:custGeom>
                          <a:avLst/>
                          <a:gdLst/>
                          <a:ahLst/>
                          <a:cxnLst/>
                          <a:rect l="0" t="0" r="0" b="0"/>
                          <a:pathLst>
                            <a:path w="10065" h="9883">
                              <a:moveTo>
                                <a:pt x="10065" y="0"/>
                              </a:moveTo>
                              <a:lnTo>
                                <a:pt x="10065" y="5041"/>
                              </a:lnTo>
                              <a:lnTo>
                                <a:pt x="7480" y="6023"/>
                              </a:lnTo>
                              <a:cubicBezTo>
                                <a:pt x="6896" y="6721"/>
                                <a:pt x="6617" y="7800"/>
                                <a:pt x="6617" y="9274"/>
                              </a:cubicBezTo>
                              <a:lnTo>
                                <a:pt x="6617" y="9883"/>
                              </a:lnTo>
                              <a:lnTo>
                                <a:pt x="0" y="9883"/>
                              </a:lnTo>
                              <a:cubicBezTo>
                                <a:pt x="0" y="6416"/>
                                <a:pt x="813" y="3902"/>
                                <a:pt x="2426" y="2314"/>
                              </a:cubicBezTo>
                              <a:lnTo>
                                <a:pt x="10065"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40" name="Shape 14940"/>
                      <wps:cNvSpPr/>
                      <wps:spPr>
                        <a:xfrm>
                          <a:off x="833231" y="1515061"/>
                          <a:ext cx="10827" cy="31638"/>
                        </a:xfrm>
                        <a:custGeom>
                          <a:avLst/>
                          <a:gdLst/>
                          <a:ahLst/>
                          <a:cxnLst/>
                          <a:rect l="0" t="0" r="0" b="0"/>
                          <a:pathLst>
                            <a:path w="10827" h="31638">
                              <a:moveTo>
                                <a:pt x="159" y="0"/>
                              </a:moveTo>
                              <a:cubicBezTo>
                                <a:pt x="3727" y="0"/>
                                <a:pt x="6229" y="724"/>
                                <a:pt x="7677" y="2172"/>
                              </a:cubicBezTo>
                              <a:cubicBezTo>
                                <a:pt x="9112" y="3619"/>
                                <a:pt x="9836" y="6160"/>
                                <a:pt x="9836" y="9779"/>
                              </a:cubicBezTo>
                              <a:lnTo>
                                <a:pt x="9836" y="27178"/>
                              </a:lnTo>
                              <a:cubicBezTo>
                                <a:pt x="9836" y="28042"/>
                                <a:pt x="9912" y="28816"/>
                                <a:pt x="10065" y="29515"/>
                              </a:cubicBezTo>
                              <a:cubicBezTo>
                                <a:pt x="10217" y="30226"/>
                                <a:pt x="10471" y="30912"/>
                                <a:pt x="10827" y="31610"/>
                              </a:cubicBezTo>
                              <a:lnTo>
                                <a:pt x="4210" y="31610"/>
                              </a:lnTo>
                              <a:cubicBezTo>
                                <a:pt x="4070" y="31382"/>
                                <a:pt x="3943" y="31039"/>
                                <a:pt x="3829" y="30569"/>
                              </a:cubicBezTo>
                              <a:cubicBezTo>
                                <a:pt x="3715" y="30112"/>
                                <a:pt x="3600" y="29464"/>
                                <a:pt x="3486" y="28626"/>
                              </a:cubicBezTo>
                              <a:cubicBezTo>
                                <a:pt x="2775" y="29870"/>
                                <a:pt x="1861" y="30810"/>
                                <a:pt x="730" y="31458"/>
                              </a:cubicBezTo>
                              <a:lnTo>
                                <a:pt x="0" y="31638"/>
                              </a:lnTo>
                              <a:lnTo>
                                <a:pt x="0" y="26695"/>
                              </a:lnTo>
                              <a:lnTo>
                                <a:pt x="2394" y="25247"/>
                              </a:lnTo>
                              <a:cubicBezTo>
                                <a:pt x="2991" y="24155"/>
                                <a:pt x="3283" y="22530"/>
                                <a:pt x="3283" y="20358"/>
                              </a:cubicBezTo>
                              <a:lnTo>
                                <a:pt x="3283" y="15456"/>
                              </a:lnTo>
                              <a:lnTo>
                                <a:pt x="0" y="17751"/>
                              </a:lnTo>
                              <a:lnTo>
                                <a:pt x="0" y="11405"/>
                              </a:lnTo>
                              <a:lnTo>
                                <a:pt x="3169" y="8064"/>
                              </a:lnTo>
                              <a:cubicBezTo>
                                <a:pt x="3169" y="7099"/>
                                <a:pt x="2927" y="6350"/>
                                <a:pt x="2407" y="5817"/>
                              </a:cubicBezTo>
                              <a:cubicBezTo>
                                <a:pt x="1886" y="5296"/>
                                <a:pt x="1137" y="5029"/>
                                <a:pt x="159" y="5029"/>
                              </a:cubicBezTo>
                              <a:lnTo>
                                <a:pt x="0" y="5089"/>
                              </a:lnTo>
                              <a:lnTo>
                                <a:pt x="0" y="48"/>
                              </a:lnTo>
                              <a:lnTo>
                                <a:pt x="159"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41" name="Shape 14941"/>
                      <wps:cNvSpPr/>
                      <wps:spPr>
                        <a:xfrm>
                          <a:off x="847903" y="1514996"/>
                          <a:ext cx="19469" cy="32499"/>
                        </a:xfrm>
                        <a:custGeom>
                          <a:avLst/>
                          <a:gdLst/>
                          <a:ahLst/>
                          <a:cxnLst/>
                          <a:rect l="0" t="0" r="0" b="0"/>
                          <a:pathLst>
                            <a:path w="19469" h="32499">
                              <a:moveTo>
                                <a:pt x="9932" y="0"/>
                              </a:moveTo>
                              <a:cubicBezTo>
                                <a:pt x="13170" y="0"/>
                                <a:pt x="15558" y="851"/>
                                <a:pt x="17094" y="2540"/>
                              </a:cubicBezTo>
                              <a:cubicBezTo>
                                <a:pt x="18631" y="4229"/>
                                <a:pt x="19418" y="6845"/>
                                <a:pt x="19418" y="10376"/>
                              </a:cubicBezTo>
                              <a:lnTo>
                                <a:pt x="19418" y="11468"/>
                              </a:lnTo>
                              <a:lnTo>
                                <a:pt x="12903" y="11468"/>
                              </a:lnTo>
                              <a:lnTo>
                                <a:pt x="12903" y="10782"/>
                              </a:lnTo>
                              <a:cubicBezTo>
                                <a:pt x="12903" y="8915"/>
                                <a:pt x="12687" y="7569"/>
                                <a:pt x="12230" y="6756"/>
                              </a:cubicBezTo>
                              <a:cubicBezTo>
                                <a:pt x="11760" y="5931"/>
                                <a:pt x="11024" y="5524"/>
                                <a:pt x="9982" y="5524"/>
                              </a:cubicBezTo>
                              <a:cubicBezTo>
                                <a:pt x="8941" y="5524"/>
                                <a:pt x="8166" y="5931"/>
                                <a:pt x="7709" y="6718"/>
                              </a:cubicBezTo>
                              <a:cubicBezTo>
                                <a:pt x="7239" y="7518"/>
                                <a:pt x="6998" y="8852"/>
                                <a:pt x="6998" y="10719"/>
                              </a:cubicBezTo>
                              <a:lnTo>
                                <a:pt x="6998" y="21361"/>
                              </a:lnTo>
                              <a:cubicBezTo>
                                <a:pt x="6998" y="23470"/>
                                <a:pt x="7226" y="24955"/>
                                <a:pt x="7671" y="25781"/>
                              </a:cubicBezTo>
                              <a:cubicBezTo>
                                <a:pt x="8103" y="26619"/>
                                <a:pt x="8865" y="27038"/>
                                <a:pt x="9932" y="27038"/>
                              </a:cubicBezTo>
                              <a:cubicBezTo>
                                <a:pt x="11087" y="27038"/>
                                <a:pt x="11887" y="26556"/>
                                <a:pt x="12332" y="25603"/>
                              </a:cubicBezTo>
                              <a:cubicBezTo>
                                <a:pt x="12789" y="24638"/>
                                <a:pt x="13005" y="22847"/>
                                <a:pt x="13005" y="20218"/>
                              </a:cubicBezTo>
                              <a:lnTo>
                                <a:pt x="13005" y="19545"/>
                              </a:lnTo>
                              <a:lnTo>
                                <a:pt x="19418" y="19571"/>
                              </a:lnTo>
                              <a:cubicBezTo>
                                <a:pt x="19431" y="19787"/>
                                <a:pt x="19444" y="20015"/>
                                <a:pt x="19457" y="20257"/>
                              </a:cubicBezTo>
                              <a:cubicBezTo>
                                <a:pt x="19457" y="20498"/>
                                <a:pt x="19469" y="20841"/>
                                <a:pt x="19469" y="21311"/>
                              </a:cubicBezTo>
                              <a:cubicBezTo>
                                <a:pt x="19469" y="25121"/>
                                <a:pt x="18682" y="27953"/>
                                <a:pt x="17132" y="29769"/>
                              </a:cubicBezTo>
                              <a:cubicBezTo>
                                <a:pt x="15583" y="31585"/>
                                <a:pt x="13183" y="32499"/>
                                <a:pt x="9932" y="32499"/>
                              </a:cubicBezTo>
                              <a:cubicBezTo>
                                <a:pt x="6236" y="32499"/>
                                <a:pt x="3658" y="31356"/>
                                <a:pt x="2197" y="29070"/>
                              </a:cubicBezTo>
                              <a:cubicBezTo>
                                <a:pt x="724" y="26772"/>
                                <a:pt x="0" y="22504"/>
                                <a:pt x="0" y="16269"/>
                              </a:cubicBezTo>
                              <a:cubicBezTo>
                                <a:pt x="0" y="10046"/>
                                <a:pt x="724" y="5791"/>
                                <a:pt x="2197" y="3467"/>
                              </a:cubicBezTo>
                              <a:cubicBezTo>
                                <a:pt x="3658" y="1156"/>
                                <a:pt x="6236" y="0"/>
                                <a:pt x="9932"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42" name="Shape 14942"/>
                      <wps:cNvSpPr/>
                      <wps:spPr>
                        <a:xfrm>
                          <a:off x="872373" y="1515831"/>
                          <a:ext cx="6756" cy="30849"/>
                        </a:xfrm>
                        <a:custGeom>
                          <a:avLst/>
                          <a:gdLst/>
                          <a:ahLst/>
                          <a:cxnLst/>
                          <a:rect l="0" t="0" r="0" b="0"/>
                          <a:pathLst>
                            <a:path w="6756" h="30849">
                              <a:moveTo>
                                <a:pt x="0" y="0"/>
                              </a:moveTo>
                              <a:lnTo>
                                <a:pt x="6756" y="0"/>
                              </a:lnTo>
                              <a:lnTo>
                                <a:pt x="6756"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735" name="Shape 15735"/>
                      <wps:cNvSpPr/>
                      <wps:spPr>
                        <a:xfrm>
                          <a:off x="872373"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44" name="Shape 14944"/>
                      <wps:cNvSpPr/>
                      <wps:spPr>
                        <a:xfrm>
                          <a:off x="884136" y="1515006"/>
                          <a:ext cx="10363" cy="32487"/>
                        </a:xfrm>
                        <a:custGeom>
                          <a:avLst/>
                          <a:gdLst/>
                          <a:ahLst/>
                          <a:cxnLst/>
                          <a:rect l="0" t="0" r="0" b="0"/>
                          <a:pathLst>
                            <a:path w="10363" h="32487">
                              <a:moveTo>
                                <a:pt x="10351" y="0"/>
                              </a:moveTo>
                              <a:lnTo>
                                <a:pt x="10363" y="5"/>
                              </a:lnTo>
                              <a:lnTo>
                                <a:pt x="10363" y="5519"/>
                              </a:lnTo>
                              <a:lnTo>
                                <a:pt x="10351" y="5512"/>
                              </a:lnTo>
                              <a:cubicBezTo>
                                <a:pt x="9055" y="5512"/>
                                <a:pt x="8179" y="5994"/>
                                <a:pt x="7696" y="6947"/>
                              </a:cubicBezTo>
                              <a:cubicBezTo>
                                <a:pt x="7214" y="7887"/>
                                <a:pt x="6972" y="10173"/>
                                <a:pt x="6972" y="13805"/>
                              </a:cubicBezTo>
                              <a:lnTo>
                                <a:pt x="6972" y="16663"/>
                              </a:lnTo>
                              <a:cubicBezTo>
                                <a:pt x="6972" y="21438"/>
                                <a:pt x="7201" y="24359"/>
                                <a:pt x="7658" y="25425"/>
                              </a:cubicBezTo>
                              <a:cubicBezTo>
                                <a:pt x="8115" y="26492"/>
                                <a:pt x="8992" y="27026"/>
                                <a:pt x="10300" y="27026"/>
                              </a:cubicBezTo>
                              <a:lnTo>
                                <a:pt x="10363" y="26991"/>
                              </a:lnTo>
                              <a:lnTo>
                                <a:pt x="10363" y="32481"/>
                              </a:lnTo>
                              <a:lnTo>
                                <a:pt x="10351" y="32487"/>
                              </a:lnTo>
                              <a:cubicBezTo>
                                <a:pt x="6502" y="32487"/>
                                <a:pt x="3823" y="31344"/>
                                <a:pt x="2299" y="29045"/>
                              </a:cubicBezTo>
                              <a:cubicBezTo>
                                <a:pt x="775" y="26746"/>
                                <a:pt x="0" y="22479"/>
                                <a:pt x="0" y="16256"/>
                              </a:cubicBezTo>
                              <a:cubicBezTo>
                                <a:pt x="0" y="10046"/>
                                <a:pt x="775" y="5779"/>
                                <a:pt x="2299" y="3467"/>
                              </a:cubicBezTo>
                              <a:cubicBezTo>
                                <a:pt x="3823" y="1143"/>
                                <a:pt x="6502" y="0"/>
                                <a:pt x="10351"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45" name="Shape 14945"/>
                      <wps:cNvSpPr/>
                      <wps:spPr>
                        <a:xfrm>
                          <a:off x="890892" y="1506375"/>
                          <a:ext cx="3607" cy="6180"/>
                        </a:xfrm>
                        <a:custGeom>
                          <a:avLst/>
                          <a:gdLst/>
                          <a:ahLst/>
                          <a:cxnLst/>
                          <a:rect l="0" t="0" r="0" b="0"/>
                          <a:pathLst>
                            <a:path w="3607" h="6180">
                              <a:moveTo>
                                <a:pt x="3607" y="0"/>
                              </a:moveTo>
                              <a:lnTo>
                                <a:pt x="3607" y="5758"/>
                              </a:lnTo>
                              <a:lnTo>
                                <a:pt x="3175" y="6180"/>
                              </a:lnTo>
                              <a:lnTo>
                                <a:pt x="0" y="6180"/>
                              </a:lnTo>
                              <a:lnTo>
                                <a:pt x="3607"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46" name="Shape 14946"/>
                      <wps:cNvSpPr/>
                      <wps:spPr>
                        <a:xfrm>
                          <a:off x="894499" y="1515011"/>
                          <a:ext cx="10351" cy="32476"/>
                        </a:xfrm>
                        <a:custGeom>
                          <a:avLst/>
                          <a:gdLst/>
                          <a:ahLst/>
                          <a:cxnLst/>
                          <a:rect l="0" t="0" r="0" b="0"/>
                          <a:pathLst>
                            <a:path w="10351" h="32476">
                              <a:moveTo>
                                <a:pt x="0" y="0"/>
                              </a:moveTo>
                              <a:lnTo>
                                <a:pt x="8064" y="3462"/>
                              </a:lnTo>
                              <a:cubicBezTo>
                                <a:pt x="9589" y="5773"/>
                                <a:pt x="10351" y="10040"/>
                                <a:pt x="10351" y="16251"/>
                              </a:cubicBezTo>
                              <a:cubicBezTo>
                                <a:pt x="10351" y="22474"/>
                                <a:pt x="9589" y="26741"/>
                                <a:pt x="8064" y="29040"/>
                              </a:cubicBezTo>
                              <a:lnTo>
                                <a:pt x="0" y="32476"/>
                              </a:lnTo>
                              <a:lnTo>
                                <a:pt x="0" y="26985"/>
                              </a:lnTo>
                              <a:lnTo>
                                <a:pt x="2680" y="25509"/>
                              </a:lnTo>
                              <a:cubicBezTo>
                                <a:pt x="3162" y="24506"/>
                                <a:pt x="3391" y="21902"/>
                                <a:pt x="3391" y="17699"/>
                              </a:cubicBezTo>
                              <a:lnTo>
                                <a:pt x="3391" y="14676"/>
                              </a:lnTo>
                              <a:cubicBezTo>
                                <a:pt x="3391" y="10637"/>
                                <a:pt x="3150" y="8110"/>
                                <a:pt x="2667" y="7069"/>
                              </a:cubicBezTo>
                              <a:lnTo>
                                <a:pt x="0" y="5514"/>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47" name="Shape 14947"/>
                      <wps:cNvSpPr/>
                      <wps:spPr>
                        <a:xfrm>
                          <a:off x="894499" y="1504960"/>
                          <a:ext cx="7328" cy="7172"/>
                        </a:xfrm>
                        <a:custGeom>
                          <a:avLst/>
                          <a:gdLst/>
                          <a:ahLst/>
                          <a:cxnLst/>
                          <a:rect l="0" t="0" r="0" b="0"/>
                          <a:pathLst>
                            <a:path w="7328" h="7172">
                              <a:moveTo>
                                <a:pt x="826" y="0"/>
                              </a:moveTo>
                              <a:lnTo>
                                <a:pt x="7328" y="0"/>
                              </a:lnTo>
                              <a:lnTo>
                                <a:pt x="0" y="7172"/>
                              </a:lnTo>
                              <a:lnTo>
                                <a:pt x="0" y="1414"/>
                              </a:lnTo>
                              <a:lnTo>
                                <a:pt x="826"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48" name="Shape 14948"/>
                      <wps:cNvSpPr/>
                      <wps:spPr>
                        <a:xfrm>
                          <a:off x="909911" y="1514997"/>
                          <a:ext cx="19418" cy="31674"/>
                        </a:xfrm>
                        <a:custGeom>
                          <a:avLst/>
                          <a:gdLst/>
                          <a:ahLst/>
                          <a:cxnLst/>
                          <a:rect l="0" t="0" r="0" b="0"/>
                          <a:pathLst>
                            <a:path w="19418" h="31674">
                              <a:moveTo>
                                <a:pt x="12814" y="0"/>
                              </a:moveTo>
                              <a:cubicBezTo>
                                <a:pt x="14948" y="0"/>
                                <a:pt x="16586" y="648"/>
                                <a:pt x="17729" y="1931"/>
                              </a:cubicBezTo>
                              <a:cubicBezTo>
                                <a:pt x="18847" y="3200"/>
                                <a:pt x="19418" y="5042"/>
                                <a:pt x="19418" y="7442"/>
                              </a:cubicBezTo>
                              <a:lnTo>
                                <a:pt x="19418" y="31674"/>
                              </a:lnTo>
                              <a:lnTo>
                                <a:pt x="12865" y="31674"/>
                              </a:lnTo>
                              <a:lnTo>
                                <a:pt x="12865" y="10986"/>
                              </a:lnTo>
                              <a:cubicBezTo>
                                <a:pt x="12865" y="9182"/>
                                <a:pt x="12649" y="7900"/>
                                <a:pt x="12205" y="7163"/>
                              </a:cubicBezTo>
                              <a:cubicBezTo>
                                <a:pt x="11760" y="6426"/>
                                <a:pt x="11024" y="6058"/>
                                <a:pt x="9995" y="6058"/>
                              </a:cubicBezTo>
                              <a:cubicBezTo>
                                <a:pt x="8852" y="6058"/>
                                <a:pt x="8052" y="6515"/>
                                <a:pt x="7557" y="7417"/>
                              </a:cubicBezTo>
                              <a:cubicBezTo>
                                <a:pt x="7061" y="8318"/>
                                <a:pt x="6820" y="9855"/>
                                <a:pt x="6820" y="12027"/>
                              </a:cubicBezTo>
                              <a:lnTo>
                                <a:pt x="6820" y="31674"/>
                              </a:lnTo>
                              <a:lnTo>
                                <a:pt x="0" y="31674"/>
                              </a:lnTo>
                              <a:lnTo>
                                <a:pt x="0" y="826"/>
                              </a:lnTo>
                              <a:lnTo>
                                <a:pt x="6655" y="826"/>
                              </a:lnTo>
                              <a:lnTo>
                                <a:pt x="6655" y="3950"/>
                              </a:lnTo>
                              <a:cubicBezTo>
                                <a:pt x="7379" y="2654"/>
                                <a:pt x="8242" y="1676"/>
                                <a:pt x="9271" y="1003"/>
                              </a:cubicBezTo>
                              <a:cubicBezTo>
                                <a:pt x="10312" y="343"/>
                                <a:pt x="11493" y="0"/>
                                <a:pt x="12814"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736" name="Shape 15736"/>
                      <wps:cNvSpPr/>
                      <wps:spPr>
                        <a:xfrm>
                          <a:off x="948179" y="1526841"/>
                          <a:ext cx="12370" cy="9144"/>
                        </a:xfrm>
                        <a:custGeom>
                          <a:avLst/>
                          <a:gdLst/>
                          <a:ahLst/>
                          <a:cxnLst/>
                          <a:rect l="0" t="0" r="0" b="0"/>
                          <a:pathLst>
                            <a:path w="12370" h="9144">
                              <a:moveTo>
                                <a:pt x="0" y="0"/>
                              </a:moveTo>
                              <a:lnTo>
                                <a:pt x="12370" y="0"/>
                              </a:lnTo>
                              <a:lnTo>
                                <a:pt x="12370"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50" name="Shape 14950"/>
                      <wps:cNvSpPr/>
                      <wps:spPr>
                        <a:xfrm>
                          <a:off x="978319" y="1504582"/>
                          <a:ext cx="23368" cy="40881"/>
                        </a:xfrm>
                        <a:custGeom>
                          <a:avLst/>
                          <a:gdLst/>
                          <a:ahLst/>
                          <a:cxnLst/>
                          <a:rect l="0" t="0" r="0" b="0"/>
                          <a:pathLst>
                            <a:path w="23368" h="40881">
                              <a:moveTo>
                                <a:pt x="11443" y="0"/>
                              </a:moveTo>
                              <a:cubicBezTo>
                                <a:pt x="15049" y="0"/>
                                <a:pt x="17831" y="990"/>
                                <a:pt x="19749" y="2959"/>
                              </a:cubicBezTo>
                              <a:cubicBezTo>
                                <a:pt x="21666" y="4940"/>
                                <a:pt x="22619" y="7772"/>
                                <a:pt x="22619" y="11468"/>
                              </a:cubicBezTo>
                              <a:cubicBezTo>
                                <a:pt x="22619" y="11849"/>
                                <a:pt x="22619" y="12129"/>
                                <a:pt x="22606" y="12332"/>
                              </a:cubicBezTo>
                              <a:cubicBezTo>
                                <a:pt x="22606" y="12535"/>
                                <a:pt x="22606" y="12713"/>
                                <a:pt x="22593" y="12865"/>
                              </a:cubicBezTo>
                              <a:lnTo>
                                <a:pt x="15697" y="12865"/>
                              </a:lnTo>
                              <a:lnTo>
                                <a:pt x="15697" y="11824"/>
                              </a:lnTo>
                              <a:cubicBezTo>
                                <a:pt x="15697" y="9715"/>
                                <a:pt x="15342" y="8204"/>
                                <a:pt x="14656" y="7290"/>
                              </a:cubicBezTo>
                              <a:cubicBezTo>
                                <a:pt x="13957" y="6388"/>
                                <a:pt x="12827" y="5918"/>
                                <a:pt x="11240" y="5918"/>
                              </a:cubicBezTo>
                              <a:cubicBezTo>
                                <a:pt x="10071" y="5918"/>
                                <a:pt x="9157" y="6261"/>
                                <a:pt x="8484" y="6947"/>
                              </a:cubicBezTo>
                              <a:cubicBezTo>
                                <a:pt x="7811" y="7633"/>
                                <a:pt x="7480" y="8585"/>
                                <a:pt x="7480" y="9804"/>
                              </a:cubicBezTo>
                              <a:cubicBezTo>
                                <a:pt x="7480" y="11430"/>
                                <a:pt x="8979" y="13259"/>
                                <a:pt x="11976" y="15240"/>
                              </a:cubicBezTo>
                              <a:lnTo>
                                <a:pt x="12040" y="15304"/>
                              </a:lnTo>
                              <a:lnTo>
                                <a:pt x="16040" y="18009"/>
                              </a:lnTo>
                              <a:cubicBezTo>
                                <a:pt x="18898" y="19888"/>
                                <a:pt x="20828" y="21679"/>
                                <a:pt x="21844" y="23355"/>
                              </a:cubicBezTo>
                              <a:cubicBezTo>
                                <a:pt x="22860" y="25044"/>
                                <a:pt x="23368" y="27191"/>
                                <a:pt x="23368" y="29782"/>
                              </a:cubicBezTo>
                              <a:cubicBezTo>
                                <a:pt x="23368" y="33325"/>
                                <a:pt x="22352" y="36068"/>
                                <a:pt x="20333" y="37998"/>
                              </a:cubicBezTo>
                              <a:cubicBezTo>
                                <a:pt x="18301" y="39916"/>
                                <a:pt x="15405" y="40881"/>
                                <a:pt x="11633" y="40881"/>
                              </a:cubicBezTo>
                              <a:cubicBezTo>
                                <a:pt x="7722" y="40881"/>
                                <a:pt x="4801" y="39865"/>
                                <a:pt x="2896" y="37846"/>
                              </a:cubicBezTo>
                              <a:cubicBezTo>
                                <a:pt x="965" y="35814"/>
                                <a:pt x="0" y="32728"/>
                                <a:pt x="0" y="28575"/>
                              </a:cubicBezTo>
                              <a:cubicBezTo>
                                <a:pt x="0" y="28130"/>
                                <a:pt x="38" y="27406"/>
                                <a:pt x="114" y="26390"/>
                              </a:cubicBezTo>
                              <a:lnTo>
                                <a:pt x="114" y="26238"/>
                              </a:lnTo>
                              <a:lnTo>
                                <a:pt x="7379" y="26238"/>
                              </a:lnTo>
                              <a:lnTo>
                                <a:pt x="7379" y="28740"/>
                              </a:lnTo>
                              <a:cubicBezTo>
                                <a:pt x="7379" y="31140"/>
                                <a:pt x="7683" y="32779"/>
                                <a:pt x="8293" y="33642"/>
                              </a:cubicBezTo>
                              <a:cubicBezTo>
                                <a:pt x="8877" y="34518"/>
                                <a:pt x="9906" y="34950"/>
                                <a:pt x="11392" y="34950"/>
                              </a:cubicBezTo>
                              <a:cubicBezTo>
                                <a:pt x="12929" y="34950"/>
                                <a:pt x="14097" y="34557"/>
                                <a:pt x="14897" y="33782"/>
                              </a:cubicBezTo>
                              <a:cubicBezTo>
                                <a:pt x="15697" y="33007"/>
                                <a:pt x="16104" y="31864"/>
                                <a:pt x="16104" y="30340"/>
                              </a:cubicBezTo>
                              <a:cubicBezTo>
                                <a:pt x="16104" y="29184"/>
                                <a:pt x="15811" y="28181"/>
                                <a:pt x="15253" y="27343"/>
                              </a:cubicBezTo>
                              <a:cubicBezTo>
                                <a:pt x="14694" y="26505"/>
                                <a:pt x="13500" y="25425"/>
                                <a:pt x="11633" y="24117"/>
                              </a:cubicBezTo>
                              <a:lnTo>
                                <a:pt x="7912" y="21476"/>
                              </a:lnTo>
                              <a:cubicBezTo>
                                <a:pt x="4699" y="19253"/>
                                <a:pt x="2667" y="17412"/>
                                <a:pt x="1803" y="15951"/>
                              </a:cubicBezTo>
                              <a:cubicBezTo>
                                <a:pt x="927" y="14503"/>
                                <a:pt x="483" y="12675"/>
                                <a:pt x="483" y="10477"/>
                              </a:cubicBezTo>
                              <a:cubicBezTo>
                                <a:pt x="483" y="7201"/>
                                <a:pt x="1461" y="4635"/>
                                <a:pt x="3416" y="2781"/>
                              </a:cubicBezTo>
                              <a:cubicBezTo>
                                <a:pt x="5347" y="927"/>
                                <a:pt x="8026" y="0"/>
                                <a:pt x="11443"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51" name="Shape 14951"/>
                      <wps:cNvSpPr/>
                      <wps:spPr>
                        <a:xfrm>
                          <a:off x="1007579" y="1505510"/>
                          <a:ext cx="24295" cy="39014"/>
                        </a:xfrm>
                        <a:custGeom>
                          <a:avLst/>
                          <a:gdLst/>
                          <a:ahLst/>
                          <a:cxnLst/>
                          <a:rect l="0" t="0" r="0" b="0"/>
                          <a:pathLst>
                            <a:path w="24295" h="39014">
                              <a:moveTo>
                                <a:pt x="0" y="0"/>
                              </a:moveTo>
                              <a:lnTo>
                                <a:pt x="7480" y="0"/>
                              </a:lnTo>
                              <a:lnTo>
                                <a:pt x="17640" y="27292"/>
                              </a:lnTo>
                              <a:lnTo>
                                <a:pt x="17437" y="0"/>
                              </a:lnTo>
                              <a:lnTo>
                                <a:pt x="24295" y="0"/>
                              </a:lnTo>
                              <a:lnTo>
                                <a:pt x="24295" y="39014"/>
                              </a:lnTo>
                              <a:lnTo>
                                <a:pt x="16878" y="39014"/>
                              </a:lnTo>
                              <a:lnTo>
                                <a:pt x="6629" y="11684"/>
                              </a:lnTo>
                              <a:lnTo>
                                <a:pt x="6845" y="39014"/>
                              </a:lnTo>
                              <a:lnTo>
                                <a:pt x="0" y="39014"/>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737" name="Shape 15737"/>
                      <wps:cNvSpPr/>
                      <wps:spPr>
                        <a:xfrm>
                          <a:off x="1038515" y="1505518"/>
                          <a:ext cx="9144" cy="39015"/>
                        </a:xfrm>
                        <a:custGeom>
                          <a:avLst/>
                          <a:gdLst/>
                          <a:ahLst/>
                          <a:cxnLst/>
                          <a:rect l="0" t="0" r="0" b="0"/>
                          <a:pathLst>
                            <a:path w="9144" h="39015">
                              <a:moveTo>
                                <a:pt x="0" y="0"/>
                              </a:moveTo>
                              <a:lnTo>
                                <a:pt x="9144" y="0"/>
                              </a:lnTo>
                              <a:lnTo>
                                <a:pt x="9144" y="39015"/>
                              </a:lnTo>
                              <a:lnTo>
                                <a:pt x="0" y="39015"/>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53" name="Shape 14953"/>
                      <wps:cNvSpPr/>
                      <wps:spPr>
                        <a:xfrm>
                          <a:off x="1052414" y="1505510"/>
                          <a:ext cx="20345" cy="39014"/>
                        </a:xfrm>
                        <a:custGeom>
                          <a:avLst/>
                          <a:gdLst/>
                          <a:ahLst/>
                          <a:cxnLst/>
                          <a:rect l="0" t="0" r="0" b="0"/>
                          <a:pathLst>
                            <a:path w="20345" h="39014">
                              <a:moveTo>
                                <a:pt x="0" y="0"/>
                              </a:moveTo>
                              <a:lnTo>
                                <a:pt x="20041" y="0"/>
                              </a:lnTo>
                              <a:lnTo>
                                <a:pt x="20041" y="6490"/>
                              </a:lnTo>
                              <a:lnTo>
                                <a:pt x="7214" y="6490"/>
                              </a:lnTo>
                              <a:lnTo>
                                <a:pt x="7214" y="15507"/>
                              </a:lnTo>
                              <a:lnTo>
                                <a:pt x="19152" y="15507"/>
                              </a:lnTo>
                              <a:lnTo>
                                <a:pt x="19152" y="21692"/>
                              </a:lnTo>
                              <a:lnTo>
                                <a:pt x="7214" y="21692"/>
                              </a:lnTo>
                              <a:lnTo>
                                <a:pt x="7214" y="32423"/>
                              </a:lnTo>
                              <a:lnTo>
                                <a:pt x="20345" y="32423"/>
                              </a:lnTo>
                              <a:lnTo>
                                <a:pt x="20345" y="39014"/>
                              </a:lnTo>
                              <a:lnTo>
                                <a:pt x="0" y="39014"/>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54" name="Shape 14954"/>
                      <wps:cNvSpPr/>
                      <wps:spPr>
                        <a:xfrm>
                          <a:off x="1077265" y="1504582"/>
                          <a:ext cx="23355" cy="40881"/>
                        </a:xfrm>
                        <a:custGeom>
                          <a:avLst/>
                          <a:gdLst/>
                          <a:ahLst/>
                          <a:cxnLst/>
                          <a:rect l="0" t="0" r="0" b="0"/>
                          <a:pathLst>
                            <a:path w="23355" h="40881">
                              <a:moveTo>
                                <a:pt x="11430" y="0"/>
                              </a:moveTo>
                              <a:cubicBezTo>
                                <a:pt x="15037" y="0"/>
                                <a:pt x="17818" y="990"/>
                                <a:pt x="19736" y="2959"/>
                              </a:cubicBezTo>
                              <a:cubicBezTo>
                                <a:pt x="21654" y="4940"/>
                                <a:pt x="22619" y="7772"/>
                                <a:pt x="22619" y="11468"/>
                              </a:cubicBezTo>
                              <a:cubicBezTo>
                                <a:pt x="22619" y="11849"/>
                                <a:pt x="22619" y="12129"/>
                                <a:pt x="22606" y="12332"/>
                              </a:cubicBezTo>
                              <a:cubicBezTo>
                                <a:pt x="22593" y="12535"/>
                                <a:pt x="22593" y="12713"/>
                                <a:pt x="22581" y="12865"/>
                              </a:cubicBezTo>
                              <a:lnTo>
                                <a:pt x="15685" y="12865"/>
                              </a:lnTo>
                              <a:lnTo>
                                <a:pt x="15685" y="11824"/>
                              </a:lnTo>
                              <a:cubicBezTo>
                                <a:pt x="15685" y="9715"/>
                                <a:pt x="15329" y="8204"/>
                                <a:pt x="14656" y="7290"/>
                              </a:cubicBezTo>
                              <a:cubicBezTo>
                                <a:pt x="13957" y="6388"/>
                                <a:pt x="12814" y="5918"/>
                                <a:pt x="11227" y="5918"/>
                              </a:cubicBezTo>
                              <a:cubicBezTo>
                                <a:pt x="10058" y="5918"/>
                                <a:pt x="9144" y="6261"/>
                                <a:pt x="8471" y="6947"/>
                              </a:cubicBezTo>
                              <a:cubicBezTo>
                                <a:pt x="7798" y="7633"/>
                                <a:pt x="7468" y="8585"/>
                                <a:pt x="7468" y="9804"/>
                              </a:cubicBezTo>
                              <a:cubicBezTo>
                                <a:pt x="7468" y="11430"/>
                                <a:pt x="8966" y="13259"/>
                                <a:pt x="11963" y="15240"/>
                              </a:cubicBezTo>
                              <a:lnTo>
                                <a:pt x="12027" y="15304"/>
                              </a:lnTo>
                              <a:lnTo>
                                <a:pt x="16040" y="18009"/>
                              </a:lnTo>
                              <a:cubicBezTo>
                                <a:pt x="18885" y="19888"/>
                                <a:pt x="20828" y="21679"/>
                                <a:pt x="21844" y="23355"/>
                              </a:cubicBezTo>
                              <a:cubicBezTo>
                                <a:pt x="22847" y="25044"/>
                                <a:pt x="23355" y="27191"/>
                                <a:pt x="23355" y="29782"/>
                              </a:cubicBezTo>
                              <a:cubicBezTo>
                                <a:pt x="23355" y="33325"/>
                                <a:pt x="22339" y="36068"/>
                                <a:pt x="20320" y="37998"/>
                              </a:cubicBezTo>
                              <a:cubicBezTo>
                                <a:pt x="18288" y="39916"/>
                                <a:pt x="15392" y="40881"/>
                                <a:pt x="11620" y="40881"/>
                              </a:cubicBezTo>
                              <a:cubicBezTo>
                                <a:pt x="7722" y="40881"/>
                                <a:pt x="4788" y="39865"/>
                                <a:pt x="2883" y="37846"/>
                              </a:cubicBezTo>
                              <a:cubicBezTo>
                                <a:pt x="952" y="35814"/>
                                <a:pt x="0" y="32728"/>
                                <a:pt x="0" y="28575"/>
                              </a:cubicBezTo>
                              <a:cubicBezTo>
                                <a:pt x="0" y="28130"/>
                                <a:pt x="38" y="27406"/>
                                <a:pt x="102" y="26390"/>
                              </a:cubicBezTo>
                              <a:lnTo>
                                <a:pt x="102" y="26238"/>
                              </a:lnTo>
                              <a:lnTo>
                                <a:pt x="7379" y="26238"/>
                              </a:lnTo>
                              <a:lnTo>
                                <a:pt x="7379" y="28740"/>
                              </a:lnTo>
                              <a:cubicBezTo>
                                <a:pt x="7379" y="31140"/>
                                <a:pt x="7683" y="32779"/>
                                <a:pt x="8280" y="33642"/>
                              </a:cubicBezTo>
                              <a:cubicBezTo>
                                <a:pt x="8865" y="34518"/>
                                <a:pt x="9893" y="34950"/>
                                <a:pt x="11379" y="34950"/>
                              </a:cubicBezTo>
                              <a:cubicBezTo>
                                <a:pt x="12916" y="34950"/>
                                <a:pt x="14084" y="34557"/>
                                <a:pt x="14884" y="33782"/>
                              </a:cubicBezTo>
                              <a:cubicBezTo>
                                <a:pt x="15697" y="33007"/>
                                <a:pt x="16091" y="31864"/>
                                <a:pt x="16091" y="30340"/>
                              </a:cubicBezTo>
                              <a:cubicBezTo>
                                <a:pt x="16091" y="29184"/>
                                <a:pt x="15811" y="28181"/>
                                <a:pt x="15253" y="27343"/>
                              </a:cubicBezTo>
                              <a:cubicBezTo>
                                <a:pt x="14681" y="26505"/>
                                <a:pt x="13487" y="25425"/>
                                <a:pt x="11620" y="24117"/>
                              </a:cubicBezTo>
                              <a:lnTo>
                                <a:pt x="7899" y="21476"/>
                              </a:lnTo>
                              <a:cubicBezTo>
                                <a:pt x="4699" y="19253"/>
                                <a:pt x="2654" y="17412"/>
                                <a:pt x="1791" y="15951"/>
                              </a:cubicBezTo>
                              <a:cubicBezTo>
                                <a:pt x="914" y="14503"/>
                                <a:pt x="483" y="12675"/>
                                <a:pt x="483" y="10477"/>
                              </a:cubicBezTo>
                              <a:cubicBezTo>
                                <a:pt x="483" y="7201"/>
                                <a:pt x="1448" y="4635"/>
                                <a:pt x="3403" y="2781"/>
                              </a:cubicBezTo>
                              <a:cubicBezTo>
                                <a:pt x="5334" y="927"/>
                                <a:pt x="8014" y="0"/>
                                <a:pt x="1143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55" name="Shape 14955"/>
                      <wps:cNvSpPr/>
                      <wps:spPr>
                        <a:xfrm>
                          <a:off x="1118502" y="1505269"/>
                          <a:ext cx="15456" cy="39256"/>
                        </a:xfrm>
                        <a:custGeom>
                          <a:avLst/>
                          <a:gdLst/>
                          <a:ahLst/>
                          <a:cxnLst/>
                          <a:rect l="0" t="0" r="0" b="0"/>
                          <a:pathLst>
                            <a:path w="15456" h="39256">
                              <a:moveTo>
                                <a:pt x="10643" y="0"/>
                              </a:moveTo>
                              <a:lnTo>
                                <a:pt x="15456" y="0"/>
                              </a:lnTo>
                              <a:lnTo>
                                <a:pt x="15456" y="39256"/>
                              </a:lnTo>
                              <a:lnTo>
                                <a:pt x="8623" y="39256"/>
                              </a:lnTo>
                              <a:lnTo>
                                <a:pt x="8623" y="11773"/>
                              </a:lnTo>
                              <a:lnTo>
                                <a:pt x="0" y="11773"/>
                              </a:lnTo>
                              <a:lnTo>
                                <a:pt x="0" y="7163"/>
                              </a:lnTo>
                              <a:cubicBezTo>
                                <a:pt x="3200" y="7061"/>
                                <a:pt x="5690" y="6401"/>
                                <a:pt x="7480" y="5194"/>
                              </a:cubicBezTo>
                              <a:cubicBezTo>
                                <a:pt x="9271" y="3988"/>
                                <a:pt x="10325" y="2248"/>
                                <a:pt x="10643"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56" name="Shape 14956"/>
                      <wps:cNvSpPr/>
                      <wps:spPr>
                        <a:xfrm>
                          <a:off x="1144438" y="1505317"/>
                          <a:ext cx="10668" cy="39895"/>
                        </a:xfrm>
                        <a:custGeom>
                          <a:avLst/>
                          <a:gdLst/>
                          <a:ahLst/>
                          <a:cxnLst/>
                          <a:rect l="0" t="0" r="0" b="0"/>
                          <a:pathLst>
                            <a:path w="10668" h="39895">
                              <a:moveTo>
                                <a:pt x="10668" y="0"/>
                              </a:moveTo>
                              <a:lnTo>
                                <a:pt x="10668" y="5243"/>
                              </a:lnTo>
                              <a:lnTo>
                                <a:pt x="10541" y="5186"/>
                              </a:lnTo>
                              <a:cubicBezTo>
                                <a:pt x="9436" y="5186"/>
                                <a:pt x="8661" y="5579"/>
                                <a:pt x="8192" y="6367"/>
                              </a:cubicBezTo>
                              <a:cubicBezTo>
                                <a:pt x="7722" y="7154"/>
                                <a:pt x="7480" y="8488"/>
                                <a:pt x="7480" y="10355"/>
                              </a:cubicBezTo>
                              <a:cubicBezTo>
                                <a:pt x="7480" y="12285"/>
                                <a:pt x="7722" y="13631"/>
                                <a:pt x="8204" y="14406"/>
                              </a:cubicBezTo>
                              <a:cubicBezTo>
                                <a:pt x="8687" y="15168"/>
                                <a:pt x="9487" y="15549"/>
                                <a:pt x="10643" y="15549"/>
                              </a:cubicBezTo>
                              <a:lnTo>
                                <a:pt x="10668" y="15537"/>
                              </a:lnTo>
                              <a:lnTo>
                                <a:pt x="10668" y="20706"/>
                              </a:lnTo>
                              <a:lnTo>
                                <a:pt x="10643" y="20692"/>
                              </a:lnTo>
                              <a:cubicBezTo>
                                <a:pt x="9309" y="20692"/>
                                <a:pt x="8382" y="21188"/>
                                <a:pt x="7887" y="22178"/>
                              </a:cubicBezTo>
                              <a:cubicBezTo>
                                <a:pt x="7366" y="23156"/>
                                <a:pt x="7125" y="25150"/>
                                <a:pt x="7125" y="28109"/>
                              </a:cubicBezTo>
                              <a:cubicBezTo>
                                <a:pt x="7125" y="30497"/>
                                <a:pt x="7379" y="32122"/>
                                <a:pt x="7900" y="32999"/>
                              </a:cubicBezTo>
                              <a:cubicBezTo>
                                <a:pt x="8433" y="33888"/>
                                <a:pt x="9335" y="34319"/>
                                <a:pt x="10643" y="34319"/>
                              </a:cubicBezTo>
                              <a:lnTo>
                                <a:pt x="10668" y="34307"/>
                              </a:lnTo>
                              <a:lnTo>
                                <a:pt x="10668" y="39868"/>
                              </a:lnTo>
                              <a:lnTo>
                                <a:pt x="10592" y="39895"/>
                              </a:lnTo>
                              <a:cubicBezTo>
                                <a:pt x="6960" y="39895"/>
                                <a:pt x="4293" y="38955"/>
                                <a:pt x="2578" y="37075"/>
                              </a:cubicBezTo>
                              <a:cubicBezTo>
                                <a:pt x="864" y="35209"/>
                                <a:pt x="0" y="32288"/>
                                <a:pt x="0" y="28325"/>
                              </a:cubicBezTo>
                              <a:cubicBezTo>
                                <a:pt x="0" y="25214"/>
                                <a:pt x="457" y="22851"/>
                                <a:pt x="1384" y="21238"/>
                              </a:cubicBezTo>
                              <a:cubicBezTo>
                                <a:pt x="2286" y="19626"/>
                                <a:pt x="3734" y="18572"/>
                                <a:pt x="5702" y="18089"/>
                              </a:cubicBezTo>
                              <a:cubicBezTo>
                                <a:pt x="4077" y="17594"/>
                                <a:pt x="2858" y="16641"/>
                                <a:pt x="2032" y="15219"/>
                              </a:cubicBezTo>
                              <a:cubicBezTo>
                                <a:pt x="1207" y="13796"/>
                                <a:pt x="788" y="11942"/>
                                <a:pt x="788" y="9643"/>
                              </a:cubicBezTo>
                              <a:cubicBezTo>
                                <a:pt x="788" y="6494"/>
                                <a:pt x="1626" y="4094"/>
                                <a:pt x="3328" y="2455"/>
                              </a:cubicBezTo>
                              <a:lnTo>
                                <a:pt x="10668"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57" name="Shape 14957"/>
                      <wps:cNvSpPr/>
                      <wps:spPr>
                        <a:xfrm>
                          <a:off x="1155106" y="1505309"/>
                          <a:ext cx="10668" cy="39876"/>
                        </a:xfrm>
                        <a:custGeom>
                          <a:avLst/>
                          <a:gdLst/>
                          <a:ahLst/>
                          <a:cxnLst/>
                          <a:rect l="0" t="0" r="0" b="0"/>
                          <a:pathLst>
                            <a:path w="10668" h="39876">
                              <a:moveTo>
                                <a:pt x="26" y="0"/>
                              </a:moveTo>
                              <a:cubicBezTo>
                                <a:pt x="3251" y="0"/>
                                <a:pt x="5702" y="851"/>
                                <a:pt x="7404" y="2527"/>
                              </a:cubicBezTo>
                              <a:cubicBezTo>
                                <a:pt x="9081" y="4204"/>
                                <a:pt x="9919" y="6655"/>
                                <a:pt x="9919" y="9855"/>
                              </a:cubicBezTo>
                              <a:cubicBezTo>
                                <a:pt x="9919" y="12090"/>
                                <a:pt x="9500" y="13881"/>
                                <a:pt x="8661" y="15240"/>
                              </a:cubicBezTo>
                              <a:cubicBezTo>
                                <a:pt x="7811" y="16599"/>
                                <a:pt x="6528" y="17551"/>
                                <a:pt x="4788" y="18097"/>
                              </a:cubicBezTo>
                              <a:cubicBezTo>
                                <a:pt x="6845" y="18504"/>
                                <a:pt x="8331" y="19469"/>
                                <a:pt x="9271" y="21006"/>
                              </a:cubicBezTo>
                              <a:cubicBezTo>
                                <a:pt x="10198" y="22542"/>
                                <a:pt x="10668" y="24803"/>
                                <a:pt x="10668" y="27800"/>
                              </a:cubicBezTo>
                              <a:cubicBezTo>
                                <a:pt x="10668" y="31966"/>
                                <a:pt x="9792" y="35027"/>
                                <a:pt x="8077" y="36982"/>
                              </a:cubicBezTo>
                              <a:lnTo>
                                <a:pt x="0" y="39876"/>
                              </a:lnTo>
                              <a:lnTo>
                                <a:pt x="0" y="34315"/>
                              </a:lnTo>
                              <a:lnTo>
                                <a:pt x="2781" y="32931"/>
                              </a:lnTo>
                              <a:cubicBezTo>
                                <a:pt x="3289" y="32004"/>
                                <a:pt x="3543" y="30200"/>
                                <a:pt x="3543" y="27546"/>
                              </a:cubicBezTo>
                              <a:cubicBezTo>
                                <a:pt x="3543" y="24981"/>
                                <a:pt x="3277" y="23215"/>
                                <a:pt x="2731" y="22212"/>
                              </a:cubicBezTo>
                              <a:lnTo>
                                <a:pt x="0" y="20715"/>
                              </a:lnTo>
                              <a:lnTo>
                                <a:pt x="0" y="15545"/>
                              </a:lnTo>
                              <a:lnTo>
                                <a:pt x="2438" y="14364"/>
                              </a:lnTo>
                              <a:cubicBezTo>
                                <a:pt x="2947" y="13564"/>
                                <a:pt x="3188" y="12243"/>
                                <a:pt x="3188" y="10363"/>
                              </a:cubicBezTo>
                              <a:cubicBezTo>
                                <a:pt x="3188" y="8458"/>
                                <a:pt x="2934" y="7125"/>
                                <a:pt x="2426" y="6350"/>
                              </a:cubicBezTo>
                              <a:lnTo>
                                <a:pt x="0" y="5252"/>
                              </a:lnTo>
                              <a:lnTo>
                                <a:pt x="0" y="9"/>
                              </a:lnTo>
                              <a:lnTo>
                                <a:pt x="26"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58" name="Shape 14958"/>
                      <wps:cNvSpPr/>
                      <wps:spPr>
                        <a:xfrm>
                          <a:off x="1170381" y="1505269"/>
                          <a:ext cx="15456" cy="39256"/>
                        </a:xfrm>
                        <a:custGeom>
                          <a:avLst/>
                          <a:gdLst/>
                          <a:ahLst/>
                          <a:cxnLst/>
                          <a:rect l="0" t="0" r="0" b="0"/>
                          <a:pathLst>
                            <a:path w="15456" h="39256">
                              <a:moveTo>
                                <a:pt x="10630" y="0"/>
                              </a:moveTo>
                              <a:lnTo>
                                <a:pt x="15456" y="0"/>
                              </a:lnTo>
                              <a:lnTo>
                                <a:pt x="15456" y="39256"/>
                              </a:lnTo>
                              <a:lnTo>
                                <a:pt x="8611" y="39256"/>
                              </a:lnTo>
                              <a:lnTo>
                                <a:pt x="8611" y="11773"/>
                              </a:lnTo>
                              <a:lnTo>
                                <a:pt x="0" y="11773"/>
                              </a:lnTo>
                              <a:lnTo>
                                <a:pt x="0" y="7163"/>
                              </a:lnTo>
                              <a:cubicBezTo>
                                <a:pt x="3188" y="7061"/>
                                <a:pt x="5690" y="6401"/>
                                <a:pt x="7468" y="5194"/>
                              </a:cubicBezTo>
                              <a:cubicBezTo>
                                <a:pt x="9271" y="3988"/>
                                <a:pt x="10325" y="2248"/>
                                <a:pt x="1063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59" name="Shape 14959"/>
                      <wps:cNvSpPr/>
                      <wps:spPr>
                        <a:xfrm>
                          <a:off x="1195761" y="1511708"/>
                          <a:ext cx="8852" cy="25086"/>
                        </a:xfrm>
                        <a:custGeom>
                          <a:avLst/>
                          <a:gdLst/>
                          <a:ahLst/>
                          <a:cxnLst/>
                          <a:rect l="0" t="0" r="0" b="0"/>
                          <a:pathLst>
                            <a:path w="8852" h="25086">
                              <a:moveTo>
                                <a:pt x="8852" y="0"/>
                              </a:moveTo>
                              <a:lnTo>
                                <a:pt x="8852" y="11503"/>
                              </a:lnTo>
                              <a:lnTo>
                                <a:pt x="5220" y="19447"/>
                              </a:lnTo>
                              <a:lnTo>
                                <a:pt x="8852" y="19447"/>
                              </a:lnTo>
                              <a:lnTo>
                                <a:pt x="8852" y="25086"/>
                              </a:lnTo>
                              <a:lnTo>
                                <a:pt x="0" y="25086"/>
                              </a:lnTo>
                              <a:lnTo>
                                <a:pt x="0" y="18863"/>
                              </a:lnTo>
                              <a:lnTo>
                                <a:pt x="8852"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60" name="Shape 14960"/>
                      <wps:cNvSpPr/>
                      <wps:spPr>
                        <a:xfrm>
                          <a:off x="1204613" y="1505971"/>
                          <a:ext cx="13386" cy="38557"/>
                        </a:xfrm>
                        <a:custGeom>
                          <a:avLst/>
                          <a:gdLst/>
                          <a:ahLst/>
                          <a:cxnLst/>
                          <a:rect l="0" t="0" r="0" b="0"/>
                          <a:pathLst>
                            <a:path w="13386" h="38557">
                              <a:moveTo>
                                <a:pt x="2692" y="0"/>
                              </a:moveTo>
                              <a:lnTo>
                                <a:pt x="10122" y="0"/>
                              </a:lnTo>
                              <a:lnTo>
                                <a:pt x="10122" y="24994"/>
                              </a:lnTo>
                              <a:lnTo>
                                <a:pt x="13386" y="24994"/>
                              </a:lnTo>
                              <a:lnTo>
                                <a:pt x="13386" y="30823"/>
                              </a:lnTo>
                              <a:lnTo>
                                <a:pt x="10122" y="30823"/>
                              </a:lnTo>
                              <a:lnTo>
                                <a:pt x="10122" y="38557"/>
                              </a:lnTo>
                              <a:lnTo>
                                <a:pt x="3492" y="38557"/>
                              </a:lnTo>
                              <a:lnTo>
                                <a:pt x="3492" y="30823"/>
                              </a:lnTo>
                              <a:lnTo>
                                <a:pt x="0" y="30823"/>
                              </a:lnTo>
                              <a:lnTo>
                                <a:pt x="0" y="25184"/>
                              </a:lnTo>
                              <a:lnTo>
                                <a:pt x="3632" y="25184"/>
                              </a:lnTo>
                              <a:lnTo>
                                <a:pt x="3632" y="9296"/>
                              </a:lnTo>
                              <a:lnTo>
                                <a:pt x="0" y="17240"/>
                              </a:lnTo>
                              <a:lnTo>
                                <a:pt x="0" y="5737"/>
                              </a:lnTo>
                              <a:lnTo>
                                <a:pt x="2692"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g:wgp>
                </a:graphicData>
              </a:graphic>
            </wp:anchor>
          </w:drawing>
        </mc:Choice>
        <mc:Fallback>
          <w:pict>
            <v:group w14:anchorId="4A418E72" id="Group 14837" o:spid="_x0000_s1026" style="position:absolute;margin-left:71.15pt;margin-top:74.2pt;width:133pt;height:122.6pt;z-index:251671552;mso-position-horizontal-relative:page;mso-position-vertical-relative:page" coordsize="16894,155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">
              <v:shape id="Shape 14838" o:spid="_x0000_s1027" style="position:absolute;left:3553;top:139;width:9640;height:9643;visibility:visible;mso-wrap-style:square;v-text-anchor:top" coordsize="964032,964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" path="m482041,c747484,,964032,216586,964032,482143v,265557,-216548,482143,-481991,482143c216535,964286,,747700,,482143,,216586,216535,,482041,xe" fillcolor="#f3a62a" stroked="f" strokeweight="0">
                <v:stroke miterlimit="83231f" joinstyle="miter"/>
                <v:path arrowok="t" textboxrect="0,0,964032,964286"/>
              </v:shape>
              <v:shape id="Shape 14839" o:spid="_x0000_s1028" style="position:absolute;left:3412;width:4961;height:9922;visibility:visible;mso-wrap-style:square;v-text-anchor:top" coordsize="496119,9922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" path="m496119,r,28004l448389,30423c212731,54440,28232,254141,28232,496136v,242006,184499,441720,420157,465739l496119,964294r,27991l445504,989721c195616,964265,,752609,,496136,,239663,195616,28018,445504,2564l496119,xe" fillcolor="#da2528" stroked="f" strokeweight="0">
                <v:stroke miterlimit="83231f" joinstyle="miter"/>
                <v:path arrowok="t" textboxrect="0,0,496119,992285"/>
              </v:shape>
              <v:shape id="Shape 14840" o:spid="_x0000_s1029" style="position:absolute;left:8373;width:4962;height:9922;visibility:visible;mso-wrap-style:square;v-text-anchor:top" coordsize="496157,99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" path="m45,c273590,,496157,222568,496157,496138,496157,769709,273590,992289,45,992289r-45,-2l,964296r45,2c258007,964298,467887,754278,467887,496138,467887,238011,258007,28004,45,28004r-45,2l,2,45,xe" fillcolor="#da2528" stroked="f" strokeweight="0">
                <v:stroke miterlimit="83231f" joinstyle="miter"/>
                <v:path arrowok="t" textboxrect="0,0,496157,992289"/>
              </v:shape>
              <v:shape id="Shape 14841" o:spid="_x0000_s1030" style="position:absolute;left:6696;top:2738;width:1037;height:3417;visibility:visible;mso-wrap-style:square;v-text-anchor:top" coordsize="103702,3417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" path="m,l58268,r,266916l103702,266916r,74828l13348,304229c3670,293827,267,287553,,269431l,xe" fillcolor="#da2528" stroked="f" strokeweight="0">
                <v:stroke miterlimit="83231f" joinstyle="miter"/>
                <v:path arrowok="t" textboxrect="0,0,103702,341744"/>
              </v:shape>
              <v:shape id="Shape 14842" o:spid="_x0000_s1031" style="position:absolute;left:4065;top:700;width:3668;height:8522;visibility:visible;mso-wrap-style:square;v-text-anchor:top" coordsize="366846,8522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" path="m366846,r,19401l347904,22757r-19888,4598l308458,32917r-19101,6477l270701,46735r-18250,8255l234747,64070r-17259,9944l200800,84695,184683,96176r-15582,12205l154178,121335r-14313,13639l126276,149275r-12941,14960l101092,179780,89624,195922,78905,212610r-9906,17246l59931,247611r-8267,18224l44285,284555r-6452,19126l32283,323214r-4635,19901l24067,363409r-2629,20574l19825,404900r-534,21235l19825,447369r1613,20891l24067,488847r3581,20307l32283,529055r5550,19520l44285,567702r7302,18491l366846,586193r,51689l354571,637882,311976,746606r23406,l344411,721905r22435,l366846,852246r-1619,-204l344043,848219r-20879,-4800l302743,837627r-20016,-6781l263144,823098r-19101,-8623l225450,804963,207442,794587,189916,783360,173038,771359,156794,758557,141122,745006,126200,730757,111900,715783,98362,700163,85585,683881,73597,666977,62370,649477,51994,631468,42456,612888,33833,593762,26124,574229,19368,554214,13538,533767,8763,512901,4953,491705,2235,470127,559,448258,,426135,559,403999,2235,382116,4953,360552,8763,339368r4775,-20866l19368,298055r6756,-20028l33833,258482r8623,-19101l51994,220801,62370,202780,73597,185279,85585,168388,98362,152094r13538,-15621l126200,121512r14922,-14262l156794,93712,173038,80898,189916,68896,207442,57670,225450,47294r18593,-9538l263144,29145r19583,-7734l302743,14629,323164,8863,344043,4025,365227,202,366846,xe" fillcolor="#da2528" stroked="f" strokeweight="0">
                <v:stroke miterlimit="83231f" joinstyle="miter"/>
                <v:path arrowok="t" textboxrect="0,0,366846,852246"/>
              </v:shape>
              <v:shape id="Shape 14843" o:spid="_x0000_s1032" style="position:absolute;left:7733;top:1989;width:1435;height:7281;visibility:visible;mso-wrap-style:square;v-text-anchor:top" coordsize="143510,728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" path="m36582,l94875,r,341744l143510,341744r,73523l94875,433641r,23572l143510,457213r,142087l127070,599300r,-89509l105010,509791r,107835l143510,617626r,102927l129597,723062r-21552,2718l86163,727456r-22161,597l41840,727456,19958,725780,,723266,,592925r21279,l30817,617626r24053,l11081,508902,,508902,,457213r36582,l36582,431762,,416573,,341744r36582,l36582,xe" fillcolor="#da2528" stroked="f" strokeweight="0">
                <v:stroke miterlimit="83231f" joinstyle="miter"/>
                <v:path arrowok="t" textboxrect="0,0,143510,728053"/>
              </v:shape>
              <v:shape id="Shape 14844" o:spid="_x0000_s1033" style="position:absolute;left:7733;top:652;width:1435;height:269;visibility:visible;mso-wrap-style:square;v-text-anchor:top" coordsize="143510,26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" path="m64002,l86163,584r21882,1677l129597,4953r13913,2509l143510,26898,126638,23914,106077,21272,85198,19672,64002,19164r-21197,508l21914,21272,1340,23914,,24152,,4751,19958,2261,41840,584,64002,xe" fillcolor="#da2528" stroked="f" strokeweight="0">
                <v:stroke miterlimit="83231f" joinstyle="miter"/>
                <v:path arrowok="t" textboxrect="0,0,143510,26898"/>
              </v:shape>
              <v:shape id="Shape 14845" o:spid="_x0000_s1034" style="position:absolute;left:9168;top:2738;width:917;height:3404;visibility:visible;mso-wrap-style:square;v-text-anchor:top" coordsize="91662,340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" path="m33369,l91662,r,269431l91586,269431v-508,18948,-3137,32397,-16484,42633l,340438,,266916r33369,l33369,xe" fillcolor="#da2528" stroked="f" strokeweight="0">
                <v:stroke miterlimit="83231f" joinstyle="miter"/>
                <v:path arrowok="t" textboxrect="0,0,91662,340438"/>
              </v:shape>
              <v:shape id="Shape 14846" o:spid="_x0000_s1035" style="position:absolute;left:9168;top:727;width:3513;height:8468;visibility:visible;mso-wrap-style:square;v-text-anchor:top" coordsize="351301,8468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" path="m,l7284,1314,28162,6152r20435,5766l68612,18700r19571,7734l107258,35045r18618,9537l143885,54958r17500,11227l178276,78187r16269,12814l210204,104539r14923,14262l239414,133762r13551,15621l265729,165677r12014,16891l288957,200069r10363,18021l308858,236670r8610,19101l325177,275316r6782,20028l337776,315791r4775,20866l346399,357841r2705,21564l350768,401287r533,22136l350768,445547r-1664,21869l346399,488994r-3848,21196l337776,531056r-5817,20447l325177,571518r-7709,19533l308858,610177r-9538,18580l288957,646766r-11214,17500l265729,681170r-12764,16281l239414,713072r-14287,14974l210204,742295r-15659,13551l178276,768648r-16891,12001l143885,791876r-18009,10376l107258,811764r-19075,8623l68612,828134r-20015,6782l28162,840707,7284,845508,,846822,,743895r38500,l38500,725569,,725569,,583482r299726,l307042,564990r6451,-19126l319018,526344r4635,-19901l327247,486136r2642,-20587l331476,444658r534,-21235l331476,402189r-1587,-20917l327247,360698r-3594,-20294l319018,320503r-5525,-19533l307042,281844r-7417,-18720l291383,244899r-9055,-17754l272409,209898,261703,193211,250247,177069,238004,161524,225050,146563,211436,132263,197123,118623,182226,105669,166643,93465,150501,81984,133865,71303,116580,61359,98863,52279,80626,44024,61957,36683,42844,30206,23311,24643,3448,20046,,19436,,xe" fillcolor="#da2528" stroked="f" strokeweight="0">
                <v:stroke miterlimit="83231f" joinstyle="miter"/>
                <v:path arrowok="t" textboxrect="0,0,351301,846822"/>
              </v:shape>
              <v:shape id="Shape 14847" o:spid="_x0000_s1036" style="position:absolute;left:7577;top:7332;width:299;height:404;visibility:visible;mso-wrap-style:square;v-text-anchor:top" coordsize="29845,403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" path="m14770,l29845,40348,,40348,14770,xe" fillcolor="#da2528" stroked="f" strokeweight="0">
                <v:stroke miterlimit="83231f" joinstyle="miter"/>
                <v:path arrowok="t" textboxrect="0,0,29845,40348"/>
              </v:shape>
              <v:shape id="Shape 14848" o:spid="_x0000_s1037" style="position:absolute;left:16514;top:10492;width:110;height:277;visibility:visible;mso-wrap-style:square;v-text-anchor:top" coordsize="10954,27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" path="m10300,r654,152l10954,5400,9804,4585v-1638,,-2781,152,-3429,317l6375,12573r2921,l10954,11530r,6787l9144,16980r-2934,l6210,27610,,27610,,813c2438,483,5880,,10300,xe" fillcolor="#da2528" stroked="f" strokeweight="0">
                <v:stroke miterlimit="83231f" joinstyle="miter"/>
                <v:path arrowok="t" textboxrect="0,0,10954,27610"/>
              </v:shape>
              <v:shape id="Shape 14849" o:spid="_x0000_s1038" style="position:absolute;left:16343;top:10362;width:281;height:537;visibility:visible;mso-wrap-style:square;v-text-anchor:top" coordsize="28111,537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" path="m27775,r336,135l28111,5676r-654,-278c15862,5398,6871,15037,6871,26797v,11938,8991,21412,20904,21412l28111,48067r,5495l27623,53759c12268,53759,,41846,,26797,,11760,12268,,27775,xe" fillcolor="#da2528" stroked="f" strokeweight="0">
                <v:stroke miterlimit="83231f" joinstyle="miter"/>
                <v:path arrowok="t" textboxrect="0,0,28111,53759"/>
              </v:shape>
              <v:shape id="Shape 14850" o:spid="_x0000_s1039" style="position:absolute;left:16624;top:10494;width:124;height:275;visibility:visible;mso-wrap-style:square;v-text-anchor:top" coordsize="12427,274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" path="m,l8490,1969v1638,1143,2769,3099,2769,5728c11259,10948,8820,13069,5722,14072r,305c8325,15203,9633,17336,10459,20930v800,4064,1460,5550,1968,6528l5861,27458c5074,26480,4578,24194,3740,20930l,18166,,11378,4578,8497,,5249,,xe" fillcolor="#da2528" stroked="f" strokeweight="0">
                <v:stroke miterlimit="83231f" joinstyle="miter"/>
                <v:path arrowok="t" textboxrect="0,0,12427,27458"/>
              </v:shape>
              <v:shape id="Shape 14851" o:spid="_x0000_s1040" style="position:absolute;left:16624;top:10363;width:270;height:534;visibility:visible;mso-wrap-style:square;v-text-anchor:top" coordsize="26956,534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" path="m,l19010,7625v4923,4820,7946,11519,7946,19037c26956,34187,23933,40927,18991,45787l,53428,,47932,14223,41924v3656,-3857,5862,-9204,5862,-15084c20085,20871,17879,15477,14183,11575l,5541,,xe" fillcolor="#da2528" stroked="f" strokeweight="0">
                <v:stroke miterlimit="83231f" joinstyle="miter"/>
                <v:path arrowok="t" textboxrect="0,0,26956,53428"/>
              </v:shape>
              <v:shape id="Shape 14852" o:spid="_x0000_s1041" style="position:absolute;top:10425;width:2317;height:2957;visibility:visible;mso-wrap-style:square;v-text-anchor:top" coordsize="231737,295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" path="m,l58661,r,157429c58661,182397,59411,198653,60820,206019v2528,11926,8535,21451,17958,28626c88240,241884,101181,245491,117551,245491v16625,,29236,-3391,37719,-10236c163716,228498,168770,220116,170485,210223v1752,-9931,2565,-26403,2565,-49403l173050,r58687,l231737,152692v,34912,-1588,59563,-4750,73978c223799,241084,217983,253200,209436,263144v-8522,9893,-19939,17793,-34151,23698c160998,292710,142316,295631,119329,295631v-27775,,-48831,-3188,-63157,-9627c41821,279591,30531,271259,22200,261048,13881,250838,8369,240068,5740,228841,1892,212192,,187604,,155054l,xe" fillcolor="#da2528" stroked="f" strokeweight="0">
                <v:stroke miterlimit="83231f" joinstyle="miter"/>
                <v:path arrowok="t" textboxrect="0,0,231737,295631"/>
              </v:shape>
              <v:shape id="Shape 14853" o:spid="_x0000_s1042" style="position:absolute;left:2942;top:10425;width:2306;height:2907;visibility:visible;mso-wrap-style:square;v-text-anchor:top" coordsize="230645,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" path="m,l57112,,176098,194120,176098,r54547,l230645,290703r-58954,l54546,101143r,189560l,290703,,xe" fillcolor="#da2528" stroked="f" strokeweight="0">
                <v:stroke miterlimit="83231f" joinstyle="miter"/>
                <v:path arrowok="t" textboxrect="0,0,230645,290703"/>
              </v:shape>
              <v:shape id="Shape 14854" o:spid="_x0000_s1043" style="position:absolute;left:5539;top:10425;width:1439;height:2907;visibility:visible;mso-wrap-style:square;v-text-anchor:top" coordsize="143936,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" path="m113233,r30703,l143936,68883r-401,-1078l104280,175717r39656,l143936,224638r-57728,l62268,290703,,290703,113233,xe" fillcolor="#da2528" stroked="f" strokeweight="0">
                <v:stroke miterlimit="83231f" joinstyle="miter"/>
                <v:path arrowok="t" textboxrect="0,0,143936,290703"/>
              </v:shape>
              <v:shape id="Shape 14855" o:spid="_x0000_s1044" style="position:absolute;left:6978;top:10425;width:1478;height:2907;visibility:visible;mso-wrap-style:square;v-text-anchor:top" coordsize="147758,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" path="m,l31350,,147758,290703r-63881,l58490,224638,,224638,,175717r39656,l,68883,,xe" fillcolor="#da2528" stroked="f" strokeweight="0">
                <v:stroke miterlimit="83231f" joinstyle="miter"/>
                <v:path arrowok="t" textboxrect="0,0,147758,290703"/>
              </v:shape>
              <v:shape id="Shape 14856" o:spid="_x0000_s1045" style="position:absolute;left:8729;top:10425;width:2318;height:2957;visibility:visible;mso-wrap-style:square;v-text-anchor:top" coordsize="231750,295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" path="m,l58687,r,157429c58687,182397,59436,198653,60858,206019v2515,11926,8522,21451,17933,28626c88265,241884,101181,245491,117551,245491v16663,,29248,-3391,37719,-10236c163716,228498,168809,220116,170485,210223v1765,-9931,2565,-26403,2565,-49403l173050,r58700,l231750,152692v,34912,-1562,59563,-4763,73978c223825,241084,217983,253200,209461,263144v-8522,9893,-19964,17793,-34150,23698c161036,292710,142354,295631,119329,295631v-27749,,-48768,-3188,-63157,-9627c41821,279591,30531,271259,22212,261048,13881,250838,8407,240068,5766,228841,1892,212192,,187604,,155054l,xe" fillcolor="#da2528" stroked="f" strokeweight="0">
                <v:stroke miterlimit="83231f" joinstyle="miter"/>
                <v:path arrowok="t" textboxrect="0,0,231750,295631"/>
              </v:shape>
              <v:shape id="Shape 14857" o:spid="_x0000_s1046" style="position:absolute;left:11750;top:10449;width:2045;height:2883;visibility:visible;mso-wrap-style:square;v-text-anchor:top" coordsize="204559,288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" path="m,l58661,r,239332l204559,239332r,48996l,288328,,xe" fillcolor="#da2528" stroked="f" strokeweight="0">
                <v:stroke miterlimit="83231f" joinstyle="miter"/>
                <v:path arrowok="t" textboxrect="0,0,204559,288328"/>
              </v:shape>
              <v:shape id="Shape 14858" o:spid="_x0000_s1047" style="position:absolute;left:13907;top:10425;width:1440;height:2907;visibility:visible;mso-wrap-style:square;v-text-anchor:top" coordsize="143948,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" path="m113233,r30715,l143948,68883r-400,-1078l104280,175717r39668,l143948,224638r-57728,l62268,290703,,290703,113233,xe" fillcolor="#da2528" stroked="f" strokeweight="0">
                <v:stroke miterlimit="83231f" joinstyle="miter"/>
                <v:path arrowok="t" textboxrect="0,0,143948,290703"/>
              </v:shape>
              <v:shape id="Shape 14859" o:spid="_x0000_s1048" style="position:absolute;left:15347;top:10425;width:1477;height:2907;visibility:visible;mso-wrap-style:square;v-text-anchor:top" coordsize="147733,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" path="m,l31337,,147733,290703r-63868,l58490,224638,,224638,,175717r39669,l,68883,,xe" fillcolor="#da2528" stroked="f" strokeweight="0">
                <v:stroke miterlimit="83231f" joinstyle="miter"/>
                <v:path arrowok="t" textboxrect="0,0,147733,290703"/>
              </v:shape>
              <v:shape id="Shape 14860" o:spid="_x0000_s1049" style="position:absolute;top:13934;width:419;height:534;visibility:visible;mso-wrap-style:square;v-text-anchor:top" coordsize="41910,53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" path="m,l10630,r,28461c10630,32982,10757,35903,11011,37236v457,2159,1537,3887,3238,5182c15964,43726,18301,44374,21260,44374v3022,,5296,-622,6820,-1854c29604,41300,30518,39789,30836,37998v304,-1803,469,-4775,469,-8928l31305,,41910,r,27597c41910,33909,41618,38367,41046,40970v-571,2604,-1625,4801,-3175,6591c36335,49352,34277,50787,31699,51841v-2591,1080,-5956,1601,-10109,1601c16574,53442,12763,52857,10173,51702,7582,50546,5537,49047,4026,47180,2515,45339,1524,43396,1041,41364,343,38354,,33909,,28029l,xe" fillcolor="#1d1d1b" stroked="f" strokeweight="0">
                <v:stroke miterlimit="83231f" joinstyle="miter"/>
                <v:path arrowok="t" textboxrect="0,0,41910,53442"/>
              </v:shape>
              <v:shape id="Shape 14861" o:spid="_x0000_s1050" style="position:absolute;left:531;top:13934;width:417;height:525;visibility:visible;mso-wrap-style:square;v-text-anchor:top" coordsize="4169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" path="m,l10325,,31839,35077,31839,r9855,l41694,52540r-10655,l9855,18275r,34265l,52540,,xe" fillcolor="#1d1d1b" stroked="f" strokeweight="0">
                <v:stroke miterlimit="83231f" joinstyle="miter"/>
                <v:path arrowok="t" textboxrect="0,0,41694,52540"/>
              </v:shape>
              <v:shape id="Shape 15727" o:spid="_x0000_s1051" style="position:absolute;left:1057;top:13934;width:106;height:525;visibility:visible;mso-wrap-style:square;v-text-anchor:top" coordsize="1060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" path="m,l10604,r,52540l,52540,,e" fillcolor="#1d1d1b" stroked="f" strokeweight="0">
                <v:stroke miterlimit="83231f" joinstyle="miter"/>
                <v:path arrowok="t" textboxrect="0,0,10604,52540"/>
              </v:shape>
              <v:shape id="Shape 14863" o:spid="_x0000_s1052" style="position:absolute;left:1211;top:13934;width:489;height:525;visibility:visible;mso-wrap-style:square;v-text-anchor:top" coordsize="48920,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" path="m,l11506,,24816,38887,37668,,48920,,30124,52540r-11341,l,xe" fillcolor="#1d1d1b" stroked="f" strokeweight="0">
                <v:stroke miterlimit="83231f" joinstyle="miter"/>
                <v:path arrowok="t" textboxrect="0,0,48920,52540"/>
              </v:shape>
              <v:shape id="Shape 14864" o:spid="_x0000_s1053" style="position:absolute;left:1754;top:13934;width:400;height:525;visibility:visible;mso-wrap-style:square;v-text-anchor:top" coordsize="39967,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" path="m,l38964,r,8877l10604,8877r,11646l36982,20523r,8865l10604,29388r,14300l39967,43688r,8852l,52540,,xe" fillcolor="#1d1d1b" stroked="f" strokeweight="0">
                <v:stroke miterlimit="83231f" joinstyle="miter"/>
                <v:path arrowok="t" textboxrect="0,0,39967,52540"/>
              </v:shape>
              <v:shape id="Shape 14865" o:spid="_x0000_s1054" style="position:absolute;left:2244;top:13934;width:213;height:525;visibility:visible;mso-wrap-style:square;v-text-anchor:top" coordsize="21330,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" path="m,l21330,r,8950l18885,8890r-8268,l10617,22225r7849,l21330,22034r,11398l21298,33388c20295,32334,19228,31598,18110,31217v-1130,-407,-2908,-597,-5347,-597l10617,30620r,21933l,52553,,xe" fillcolor="#1d1d1b" stroked="f" strokeweight="0">
                <v:stroke miterlimit="83231f" joinstyle="miter"/>
                <v:path arrowok="t" textboxrect="0,0,21330,52553"/>
              </v:shape>
              <v:shape id="Shape 14866" o:spid="_x0000_s1055" style="position:absolute;left:2457;top:13934;width:260;height:525;visibility:visible;mso-wrap-style:square;v-text-anchor:top" coordsize="25914,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" path="m,l1010,v5600,,9690,470,12242,1422c15792,2362,17824,4039,19348,6464v1537,2413,2299,5169,2299,8268c21647,18682,20491,21933,18167,24511v-2311,2553,-5778,4178,-10388,4851c10065,30696,11970,32169,13456,33769v1498,1601,3518,4445,6045,8535l25914,52553r-12687,l5556,41110,,33432,,22034r6674,-444c7944,21158,8922,20409,9646,19355v711,-1042,1066,-2362,1066,-3950c10712,13652,10230,12217,9303,11125,8363,10058,7030,9360,5315,9080l,8950,,xe" fillcolor="#1d1d1b" stroked="f" strokeweight="0">
                <v:stroke miterlimit="83231f" joinstyle="miter"/>
                <v:path arrowok="t" textboxrect="0,0,25914,52553"/>
              </v:shape>
              <v:shape id="Shape 14867" o:spid="_x0000_s1056" style="position:absolute;left:2747;top:13925;width:427;height:544;visibility:visible;mso-wrap-style:square;v-text-anchor:top" coordsize="42735,54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" path="m21082,v6604,,11557,1448,14897,4331c39319,7239,41046,11087,41224,15913r-10604,470c30175,13678,29185,11748,27699,10554,26200,9373,23965,8776,20980,8776v-3086,,-5499,635,-7239,1905c12611,11493,12052,12586,12052,13944v,1245,521,2299,1575,3188c14973,18263,18212,19418,23381,20650v5156,1207,8979,2477,11442,3772c37313,25730,39243,27508,40627,29756v1410,2273,2108,5055,2108,8382c42735,41148,41897,43967,40221,46596v-1676,2629,-4026,4585,-7099,5868c30074,53734,26251,54369,21692,54369v-6630,,-11748,-1537,-15304,-4598c2832,46698,699,42215,,36347l10325,35344v622,3454,1892,6007,3785,7633c16027,44590,18580,45402,21806,45402v3404,,5982,-711,7709,-2159c31267,41796,32118,40107,32118,38176v,-1244,-355,-2311,-1092,-3175c30302,34138,29032,33363,27229,32728v-1258,-432,-4090,-1207,-8509,-2299c13030,29020,9042,27292,6744,25235,3518,22327,1905,18809,1905,14656v,-2680,762,-5182,2286,-7506c5702,4826,7887,3048,10744,1829,13589,610,17043,,21082,xe" fillcolor="#1d1d1b" stroked="f" strokeweight="0">
                <v:stroke miterlimit="83231f" joinstyle="miter"/>
                <v:path arrowok="t" textboxrect="0,0,42735,54369"/>
              </v:shape>
              <v:shape id="Shape 15728" o:spid="_x0000_s1057" style="position:absolute;left:3260;top:13934;width:106;height:525;visibility:visible;mso-wrap-style:square;v-text-anchor:top" coordsize="10617,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" path="m,l10617,r,52540l,52540,,e" fillcolor="#1d1d1b" stroked="f" strokeweight="0">
                <v:stroke miterlimit="83231f" joinstyle="miter"/>
                <v:path arrowok="t" textboxrect="0,0,10617,52540"/>
              </v:shape>
              <v:shape id="Shape 14869" o:spid="_x0000_s1058" style="position:absolute;left:3467;top:13934;width:219;height:525;visibility:visible;mso-wrap-style:square;v-text-anchor:top" coordsize="21850,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" path="m,l19380,r2470,248l21850,9258,15380,8890r-4776,l10604,43688r7925,l21850,43431r,8896l19952,52553,,52553,,xe" fillcolor="#1d1d1b" stroked="f" strokeweight="0">
                <v:stroke miterlimit="83231f" joinstyle="miter"/>
                <v:path arrowok="t" textboxrect="0,0,21850,52553"/>
              </v:shape>
              <v:shape id="Shape 14870" o:spid="_x0000_s1059" style="position:absolute;left:3686;top:13936;width:222;height:521;visibility:visible;mso-wrap-style:square;v-text-anchor:top" coordsize="22206,52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" path="m,l7537,756v3086,914,5728,2527,7938,4838c17647,7918,19336,10751,20479,14116v1143,3353,1727,7493,1727,12408c22206,30855,21660,34576,20593,37725v-1334,3810,-3188,6909,-5639,9271c13113,48787,10636,50184,7512,51187l,52079,,43184r3092,-239c4820,42513,6242,41789,7372,40748v1143,-1016,2070,-2705,2794,-5067c10877,33331,11246,30131,11246,26067v,-4064,-369,-7189,-1080,-9360c9442,14535,8439,12846,7144,11614,5861,10395,4223,9569,2241,9138l,9010,,xe" fillcolor="#1d1d1b" stroked="f" strokeweight="0">
                <v:stroke miterlimit="83231f" joinstyle="miter"/>
                <v:path arrowok="t" textboxrect="0,0,22206,52079"/>
              </v:shape>
              <v:shape id="Shape 14871" o:spid="_x0000_s1060" style="position:absolute;left:3944;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" path="m20472,r5557,l26029,12477r-83,-222l18860,31750r7169,l26029,40602r-10446,l11252,52540,,52540,20472,xe" fillcolor="#1d1d1b" stroked="f" strokeweight="0">
                <v:stroke miterlimit="83231f" joinstyle="miter"/>
                <v:path arrowok="t" textboxrect="0,0,26029,52540"/>
              </v:shape>
              <v:shape id="Shape 14872" o:spid="_x0000_s1061" style="position:absolute;left:4204;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" path="m,l5658,,26702,52540r-11545,l10573,40602,,40602,,31750r7169,l,12477,,xe" fillcolor="#1d1d1b" stroked="f" strokeweight="0">
                <v:stroke miterlimit="83231f" joinstyle="miter"/>
                <v:path arrowok="t" textboxrect="0,0,26702,52540"/>
              </v:shape>
              <v:shape id="Shape 14873" o:spid="_x0000_s1062" style="position:absolute;left:4527;top:13934;width:219;height:525;visibility:visible;mso-wrap-style:square;v-text-anchor:top" coordsize="21857,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" path="m,l19393,r2464,247l21857,9258,15380,8890r-4763,l10617,43688r7925,l21857,43432r,8896l19964,52553,,52553,,xe" fillcolor="#1d1d1b" stroked="f" strokeweight="0">
                <v:stroke miterlimit="83231f" joinstyle="miter"/>
                <v:path arrowok="t" textboxrect="0,0,21857,52553"/>
              </v:shape>
              <v:shape id="Shape 14874" o:spid="_x0000_s1063" style="position:absolute;left:4746;top:13936;width:222;height:521;visibility:visible;mso-wrap-style:square;v-text-anchor:top" coordsize="22200,52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" path="m,l7544,756v3073,915,5715,2528,7925,4839c17653,7919,19329,10751,20472,14117v1156,3352,1728,7493,1728,12408c22200,30855,21653,34576,20587,37726v-1321,3810,-3188,6909,-5626,9271c13119,48788,10630,50185,7506,51188l,52081,,43185r3099,-239c4813,42514,6236,41790,7379,40748v1130,-1016,2057,-2705,2781,-5067c10871,33332,11239,30131,11239,26067v,-4064,-368,-7188,-1079,-9360c9436,14536,8433,12847,7150,11615,5855,10395,4216,9570,2248,9138l,9010,,xe" fillcolor="#1d1d1b" stroked="f" strokeweight="0">
                <v:stroke miterlimit="83231f" joinstyle="miter"/>
                <v:path arrowok="t" textboxrect="0,0,22200,52081"/>
              </v:shape>
              <v:shape id="Shape 14875" o:spid="_x0000_s1064" style="position:absolute;left:5181;top:13934;width:260;height:525;visibility:visible;mso-wrap-style:square;v-text-anchor:top" coordsize="26016,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" path="m20460,r5556,l26016,12444r-70,-189l18847,31750r7169,l26016,40602r-10433,l11252,52540,,52540,20460,xe" fillcolor="#1d1d1b" stroked="f" strokeweight="0">
                <v:stroke miterlimit="83231f" joinstyle="miter"/>
                <v:path arrowok="t" textboxrect="0,0,26016,52540"/>
              </v:shape>
              <v:shape id="Shape 14876" o:spid="_x0000_s1065" style="position:absolute;left:5441;top:13934;width:267;height:525;visibility:visible;mso-wrap-style:square;v-text-anchor:top" coordsize="2671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" path="m,l5671,,26714,52540r-11557,l10585,40602,,40602,,31750r7169,l,12444,,xe" fillcolor="#1d1d1b" stroked="f" strokeweight="0">
                <v:stroke miterlimit="83231f" joinstyle="miter"/>
                <v:path arrowok="t" textboxrect="0,0,26714,52540"/>
              </v:shape>
              <v:shape id="Shape 14877" o:spid="_x0000_s1066" style="position:absolute;left:5764;top:13934;width:419;height:534;visibility:visible;mso-wrap-style:square;v-text-anchor:top" coordsize="41910,53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" path="m,l10617,r,28461c10617,32982,10744,35903,10998,37236v457,2159,1537,3887,3251,5182c15951,43726,18288,44374,21260,44374v3010,,5283,-622,6807,-1854c29604,41300,30518,39789,30823,37998v305,-1803,470,-4775,470,-8928l31293,,41910,r,27597c41910,33909,41605,38367,41034,40970v-559,2604,-1626,4801,-3175,6591c36322,49352,34265,50787,31687,51841v-2591,1080,-5957,1601,-10110,1601c16561,53442,12751,52857,10160,51702,7569,50546,5524,49047,4013,47180,2502,45339,1524,43396,1029,41364,343,38354,,33909,,28029l,xe" fillcolor="#1d1d1b" stroked="f" strokeweight="0">
                <v:stroke miterlimit="83231f" joinstyle="miter"/>
                <v:path arrowok="t" textboxrect="0,0,41910,53442"/>
              </v:shape>
              <v:shape id="Shape 14878" o:spid="_x0000_s1067" style="position:absolute;left:6257;top:13934;width:418;height:525;visibility:visible;mso-wrap-style:square;v-text-anchor:top" coordsize="41758,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" path="m,l41758,r,8877l26200,8877r,43663l15596,52540r,-43663l,8877,,xe" fillcolor="#1d1d1b" stroked="f" strokeweight="0">
                <v:stroke miterlimit="83231f" joinstyle="miter"/>
                <v:path arrowok="t" textboxrect="0,0,41758,52540"/>
              </v:shape>
              <v:shape id="Shape 14879" o:spid="_x0000_s1068" style="position:absolute;left:6721;top:13925;width:255;height:543;visibility:visible;mso-wrap-style:square;v-text-anchor:top" coordsize="25457,54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" path="m25413,r44,17l25457,9097,14948,13564v-2680,2997,-4026,7518,-4026,13576c10922,33083,12306,37592,15037,40665r10420,4567l25457,54289,6922,47180c2299,42418,,35852,,27495,,22136,787,17640,2388,14008,3594,11341,5232,8941,7290,6807,9360,4674,11621,3099,14084,2070,17361,686,21133,,25413,xe" fillcolor="#1d1d1b" stroked="f" strokeweight="0">
                <v:stroke miterlimit="83231f" joinstyle="miter"/>
                <v:path arrowok="t" textboxrect="0,0,25457,54289"/>
              </v:shape>
              <v:shape id="Shape 14880" o:spid="_x0000_s1069" style="position:absolute;left:6911;top:13797;width:65;height:107;visibility:visible;mso-wrap-style:square;v-text-anchor:top" coordsize="6496,107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" path="m4940,l6496,r,10588l6375,10719,,10719,4940,xe" fillcolor="#1d1d1b" stroked="f" strokeweight="0">
                <v:stroke miterlimit="83231f" joinstyle="miter"/>
                <v:path arrowok="t" textboxrect="0,0,6496,10719"/>
              </v:shape>
              <v:shape id="Shape 14881" o:spid="_x0000_s1070" style="position:absolute;left:6976;top:13925;width:255;height:543;visibility:visible;mso-wrap-style:square;v-text-anchor:top" coordsize="25508,543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" path="m,l18548,7183v4636,4801,6960,11481,6960,20041c25508,35695,23197,42337,18599,47125,13976,51913,7817,54313,108,54313l,54272,,45215r70,30c4299,45245,7766,43721,10471,40673v2705,-3035,4064,-7607,4064,-13703c14535,20938,13227,16455,10585,13495,7944,10536,4426,9050,70,9050l,9080,,xe" fillcolor="#1d1d1b" stroked="f" strokeweight="0">
                <v:stroke miterlimit="83231f" joinstyle="miter"/>
                <v:path arrowok="t" textboxrect="0,0,25508,54313"/>
              </v:shape>
              <v:shape id="Shape 14882" o:spid="_x0000_s1071" style="position:absolute;left:6976;top:13797;width:97;height:106;visibility:visible;mso-wrap-style:square;v-text-anchor:top" coordsize="9735,105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" path="m,l9735,,,10588,,xe" fillcolor="#1d1d1b" stroked="f" strokeweight="0">
                <v:stroke miterlimit="83231f" joinstyle="miter"/>
                <v:path arrowok="t" textboxrect="0,0,9735,10588"/>
              </v:shape>
              <v:shape id="Shape 14883" o:spid="_x0000_s1072" style="position:absolute;left:7315;top:13934;width:417;height:525;visibility:visible;mso-wrap-style:square;v-text-anchor:top" coordsize="41681,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" path="m,l10312,,31826,35077,31826,r9855,l41681,52540r-10655,l9855,18275r,34265l,52540,,xe" fillcolor="#1d1d1b" stroked="f" strokeweight="0">
                <v:stroke miterlimit="83231f" joinstyle="miter"/>
                <v:path arrowok="t" textboxrect="0,0,41681,52540"/>
              </v:shape>
              <v:shape id="Shape 14884" o:spid="_x0000_s1073" style="position:absolute;left:7823;top:13925;width:254;height:543;visibility:visible;mso-wrap-style:square;v-text-anchor:top" coordsize="25457,54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" path="m25413,r44,17l25457,9092,14935,13576v-2680,2985,-4013,7506,-4013,13564c10922,33083,12294,37592,15037,40665r10420,4573l25457,54311,6909,47180c2286,42431,,35852,,27495,,22136,787,17640,2388,14008,3594,11341,5220,8941,7290,6807,9347,4674,11620,3099,14072,2070,17361,686,21133,,25413,xe" fillcolor="#1d1d1b" stroked="f" strokeweight="0">
                <v:stroke miterlimit="83231f" joinstyle="miter"/>
                <v:path arrowok="t" textboxrect="0,0,25457,54311"/>
              </v:shape>
              <v:shape id="Shape 14885" o:spid="_x0000_s1074" style="position:absolute;left:8077;top:13925;width:255;height:543;visibility:visible;mso-wrap-style:square;v-text-anchor:top" coordsize="25495,54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" path="m,l18536,7183v4635,4814,6959,11481,6959,20041c25495,35708,23196,42337,18586,47138,13976,51926,7817,54326,83,54326l,54294,,45220r57,25c4286,45245,7753,43734,10471,40673v2705,-3035,4064,-7607,4064,-13703c14535,20950,13227,16467,10585,13495,7931,10536,4426,9050,57,9050l,9075,,xe" fillcolor="#1d1d1b" stroked="f" strokeweight="0">
                <v:stroke miterlimit="83231f" joinstyle="miter"/>
                <v:path arrowok="t" textboxrect="0,0,25495,54326"/>
              </v:shape>
              <v:shape id="Shape 14886" o:spid="_x0000_s1075" style="position:absolute;left:8414;top:13934;width:507;height:525;visibility:visible;mso-wrap-style:square;v-text-anchor:top" coordsize="5074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" path="m,l15875,r9538,35839l34836,,50749,r,52540l40894,52540r,-41364l30467,52540r-10210,l9855,11176r,41364l,52540,,xe" fillcolor="#1d1d1b" stroked="f" strokeweight="0">
                <v:stroke miterlimit="83231f" joinstyle="miter"/>
                <v:path arrowok="t" textboxrect="0,0,50749,52540"/>
              </v:shape>
              <v:shape id="Shape 14887" o:spid="_x0000_s1076" style="position:absolute;left:8973;top:13934;width:260;height:525;visibility:visible;mso-wrap-style:square;v-text-anchor:top" coordsize="26016,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" path="m20460,r5556,l26016,12444r-70,-189l18847,31750r7169,l26016,40602r-10433,l11240,52540,,52540,20460,xe" fillcolor="#1d1d1b" stroked="f" strokeweight="0">
                <v:stroke miterlimit="83231f" joinstyle="miter"/>
                <v:path arrowok="t" textboxrect="0,0,26016,52540"/>
              </v:shape>
              <v:shape id="Shape 14888" o:spid="_x0000_s1077" style="position:absolute;left:9233;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" path="m,l5671,,26702,52540r-11545,l10573,40602,,40602,,31750r7169,l,12444,,xe" fillcolor="#1d1d1b" stroked="f" strokeweight="0">
                <v:stroke miterlimit="83231f" joinstyle="miter"/>
                <v:path arrowok="t" textboxrect="0,0,26702,52540"/>
              </v:shape>
              <v:shape id="Shape 14889" o:spid="_x0000_s1078" style="position:absolute;left:9736;top:13938;width:370;height:521;visibility:visible;mso-wrap-style:square;v-text-anchor:top" coordsize="36995,52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" path="m,l10617,r,43256l36995,43256r,8852l,52108,,xe" fillcolor="#1d1d1b" stroked="f" strokeweight="0">
                <v:stroke miterlimit="83231f" joinstyle="miter"/>
                <v:path arrowok="t" textboxrect="0,0,36995,52108"/>
              </v:shape>
              <v:shape id="Shape 14890" o:spid="_x0000_s1079" style="position:absolute;left:10128;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" path="m20472,r5557,l26029,12444r-70,-189l18860,31750r7169,l26029,40602r-10446,l11252,52540,,52540,20472,xe" fillcolor="#1d1d1b" stroked="f" strokeweight="0">
                <v:stroke miterlimit="83231f" joinstyle="miter"/>
                <v:path arrowok="t" textboxrect="0,0,26029,52540"/>
              </v:shape>
              <v:shape id="Shape 14891" o:spid="_x0000_s1080" style="position:absolute;left:10388;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" path="m,l5658,,26702,52540r-11545,l10573,40602,,40602,,31750r7169,l,12444,,xe" fillcolor="#1d1d1b" stroked="f" strokeweight="0">
                <v:stroke miterlimit="83231f" joinstyle="miter"/>
                <v:path arrowok="t" textboxrect="0,0,26702,52540"/>
              </v:shape>
              <v:shape id="Shape 14892" o:spid="_x0000_s1081" style="position:absolute;left:10619;top:13934;width:418;height:525;visibility:visible;mso-wrap-style:square;v-text-anchor:top" coordsize="41770,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" path="m,l41770,r,8877l26213,8877r,43663l15596,52540r,-43663l,8877,,xe" fillcolor="#1d1d1b" stroked="f" strokeweight="0">
                <v:stroke miterlimit="83231f" joinstyle="miter"/>
                <v:path arrowok="t" textboxrect="0,0,41770,52540"/>
              </v:shape>
              <v:shape id="Shape 15729" o:spid="_x0000_s1082" style="position:absolute;left:11102;top:13934;width:106;height:525;visibility:visible;mso-wrap-style:square;v-text-anchor:top" coordsize="10605,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" path="m,l10605,r,52540l,52540,,e" fillcolor="#1d1d1b" stroked="f" strokeweight="0">
                <v:stroke miterlimit="83231f" joinstyle="miter"/>
                <v:path arrowok="t" textboxrect="0,0,10605,52540"/>
              </v:shape>
              <v:shape id="Shape 14894" o:spid="_x0000_s1083" style="position:absolute;left:11311;top:13934;width:416;height:525;visibility:visible;mso-wrap-style:square;v-text-anchor:top" coordsize="41681,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" path="m,l10312,,31826,35077,31826,r9855,l41681,52540r-10642,l9855,18275r,34265l,52540,,xe" fillcolor="#1d1d1b" stroked="f" strokeweight="0">
                <v:stroke miterlimit="83231f" joinstyle="miter"/>
                <v:path arrowok="t" textboxrect="0,0,41681,52540"/>
              </v:shape>
              <v:shape id="Shape 14895" o:spid="_x0000_s1084" style="position:absolute;left:11818;top:13925;width:255;height:543;visibility:visible;mso-wrap-style:square;v-text-anchor:top" coordsize="25457,543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" path="m25413,r44,17l25457,9092,14935,13576v-2680,2985,-4013,7506,-4013,13564c10922,33083,12294,37592,15037,40665r10420,4573l25457,54307,6921,47180c2286,42431,,35852,,27495,,22136,787,17640,2388,14008,3594,11341,5232,8941,7290,6807,9360,4674,11620,3099,14084,2070,17361,686,21133,,25413,xe" fillcolor="#1d1d1b" stroked="f" strokeweight="0">
                <v:stroke miterlimit="83231f" joinstyle="miter"/>
                <v:path arrowok="t" textboxrect="0,0,25457,54307"/>
              </v:shape>
              <v:shape id="Shape 14896" o:spid="_x0000_s1085" style="position:absolute;left:12073;top:13925;width:255;height:543;visibility:visible;mso-wrap-style:square;v-text-anchor:top" coordsize="25495,54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" path="m,l18536,7183v4648,4814,6959,11481,6959,20041c25495,35708,23196,42337,18586,47138,13976,51926,7817,54326,95,54326l,54289,,45220r57,25c4286,45245,7766,43734,10471,40673v2705,-3035,4064,-7607,4064,-13703c14535,20950,13227,16467,10585,13495,7944,10536,4426,9050,57,9050l,9075,,xe" fillcolor="#1d1d1b" stroked="f" strokeweight="0">
                <v:stroke miterlimit="83231f" joinstyle="miter"/>
                <v:path arrowok="t" textboxrect="0,0,25495,54326"/>
              </v:shape>
              <v:shape id="Shape 14897" o:spid="_x0000_s1086" style="position:absolute;left:12357;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" path="m20472,r5557,l26029,12477r-83,-222l18860,31750r7169,l26029,40602r-10446,l11252,52540,,52540,20472,xe" fillcolor="#1d1d1b" stroked="f" strokeweight="0">
                <v:stroke miterlimit="83231f" joinstyle="miter"/>
                <v:path arrowok="t" textboxrect="0,0,26029,52540"/>
              </v:shape>
              <v:shape id="Shape 14898" o:spid="_x0000_s1087" style="position:absolute;left:12617;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" path="m,l5658,,26702,52540r-11545,l10573,40602,,40602,,31750r7169,l,12477,,xe" fillcolor="#1d1d1b" stroked="f" strokeweight="0">
                <v:stroke miterlimit="83231f" joinstyle="miter"/>
                <v:path arrowok="t" textboxrect="0,0,26702,52540"/>
              </v:shape>
              <v:shape id="Shape 14899" o:spid="_x0000_s1088" style="position:absolute;left:12939;top:13934;width:508;height:525;visibility:visible;mso-wrap-style:square;v-text-anchor:top" coordsize="5074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" path="m,l15875,r9525,35839l34836,,50749,r,52540l40894,52540r,-41364l30455,52540r-10198,l9842,11176r,41364l,52540,,xe" fillcolor="#1d1d1b" stroked="f" strokeweight="0">
                <v:stroke miterlimit="83231f" joinstyle="miter"/>
                <v:path arrowok="t" textboxrect="0,0,50749,52540"/>
              </v:shape>
              <v:shape id="Shape 14900" o:spid="_x0000_s1089" style="position:absolute;left:13552;top:13934;width:400;height:525;visibility:visible;mso-wrap-style:square;v-text-anchor:top" coordsize="39967,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" path="m,l38964,r,8877l10605,8877r,11646l36982,20523r,8865l10605,29388r,14300l39967,43688r,8852l,52540,,xe" fillcolor="#1d1d1b" stroked="f" strokeweight="0">
                <v:stroke miterlimit="83231f" joinstyle="miter"/>
                <v:path arrowok="t" textboxrect="0,0,39967,52540"/>
              </v:shape>
              <v:shape id="Shape 14901" o:spid="_x0000_s1090" style="position:absolute;left:14042;top:13934;width:213;height:525;visibility:visible;mso-wrap-style:square;v-text-anchor:top" coordsize="21342,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" path="m,l21342,r,8950l18885,8890r-8255,l10630,22225r7836,l21342,22034r,11398l21311,33388c20307,32334,19228,31598,18123,31217v-1130,-407,-2921,-597,-5347,-597l10630,30620r,21933l,52553,,xe" fillcolor="#1d1d1b" stroked="f" strokeweight="0">
                <v:stroke miterlimit="83231f" joinstyle="miter"/>
                <v:path arrowok="t" textboxrect="0,0,21342,52553"/>
              </v:shape>
              <v:shape id="Shape 14902" o:spid="_x0000_s1091" style="position:absolute;left:14255;top:13934;width:260;height:525;visibility:visible;mso-wrap-style:square;v-text-anchor:top" coordsize="25914,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" path="m,l997,v5613,,9703,470,12243,1422c15780,2362,17824,4039,19348,6464v1537,2413,2299,5169,2299,8268c21647,18682,20479,21933,18167,24511v-2324,2553,-5791,4178,-10401,4851c10065,30696,11957,32169,13456,33769v1498,1601,3505,4445,6032,8535l25914,52553r-12687,l5543,41110,,33432,,22034r6661,-444c7931,21158,8922,20409,9646,19355v711,-1042,1066,-2362,1066,-3950c10712,13652,10230,12217,9290,11125,8350,10058,7017,9360,5302,9080l,8950,,xe" fillcolor="#1d1d1b" stroked="f" strokeweight="0">
                <v:stroke miterlimit="83231f" joinstyle="miter"/>
                <v:path arrowok="t" textboxrect="0,0,25914,52553"/>
              </v:shape>
              <v:shape id="Shape 15730" o:spid="_x0000_s1092" style="position:absolute;left:14569;top:13934;width:106;height:525;visibility:visible;mso-wrap-style:square;v-text-anchor:top" coordsize="10605,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" path="m,l10605,r,52540l,52540,,e" fillcolor="#1d1d1b" stroked="f" strokeweight="0">
                <v:stroke miterlimit="83231f" joinstyle="miter"/>
                <v:path arrowok="t" textboxrect="0,0,10605,52540"/>
              </v:shape>
              <v:shape id="Shape 14904" o:spid="_x0000_s1093" style="position:absolute;left:14757;top:13925;width:458;height:543;visibility:visible;mso-wrap-style:square;v-text-anchor:top" coordsize="45771,543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" path="m24600,v6401,,11633,1905,15659,5702c42634,7950,44425,11163,45631,15380l35128,17881v-622,-2717,-1930,-4876,-3886,-6451c29274,9855,26861,9068,24054,9068v-3899,,-7049,1397,-9487,4203c12141,16053,10935,20587,10935,26848v,6655,1181,11379,3581,14198c16904,43866,20015,45263,23825,45263v2832,,5245,-889,7277,-2680c33134,40792,34608,37973,35484,34125r10287,3264c44196,43116,41567,47371,37897,50165v-3670,2781,-8319,4178,-13957,4178c16967,54343,11227,51956,6731,47180,2248,42431,,35916,,27635,,18885,2248,12103,6769,7252,11290,2426,17234,,24600,xe" fillcolor="#1d1d1b" stroked="f" strokeweight="0">
                <v:stroke miterlimit="83231f" joinstyle="miter"/>
                <v:path arrowok="t" textboxrect="0,0,45771,54343"/>
              </v:shape>
              <v:shape id="Shape 14905" o:spid="_x0000_s1094" style="position:absolute;left:15253;top:13934;width:260;height:525;visibility:visible;mso-wrap-style:square;v-text-anchor:top" coordsize="26016,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" path="m20460,r5556,l26016,12444r-70,-189l18847,31750r7169,l26016,40602r-10433,l11240,52540,,52540,20460,xe" fillcolor="#1d1d1b" stroked="f" strokeweight="0">
                <v:stroke miterlimit="83231f" joinstyle="miter"/>
                <v:path arrowok="t" textboxrect="0,0,26016,52540"/>
              </v:shape>
              <v:shape id="Shape 14906" o:spid="_x0000_s1095" style="position:absolute;left:15513;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" path="m,l5671,,26702,52540r-11545,l10585,40602,,40602,,31750r7169,l,12444,,xe" fillcolor="#1d1d1b" stroked="f" strokeweight="0">
                <v:stroke miterlimit="83231f" joinstyle="miter"/>
                <v:path arrowok="t" textboxrect="0,0,26702,52540"/>
              </v:shape>
              <v:shape id="Shape 14907" o:spid="_x0000_s1096" style="position:absolute;left:15837;top:13934;width:417;height:525;visibility:visible;mso-wrap-style:square;v-text-anchor:top" coordsize="4169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" path="m,l10325,,31839,35077,31839,r9855,l41694,52540r-10655,l9855,18275r,34265l,52540,,xe" fillcolor="#1d1d1b" stroked="f" strokeweight="0">
                <v:stroke miterlimit="83231f" joinstyle="miter"/>
                <v:path arrowok="t" textboxrect="0,0,41694,52540"/>
              </v:shape>
              <v:shape id="Shape 14908" o:spid="_x0000_s1097" style="position:absolute;left:16313;top:13934;width:260;height:525;visibility:visible;mso-wrap-style:square;v-text-anchor:top" coordsize="26016,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" path="m20460,r5556,l26016,12444r-70,-189l18847,31750r7169,l26016,40602r-10433,l11240,52540,,52540,20460,xe" fillcolor="#1d1d1b" stroked="f" strokeweight="0">
                <v:stroke miterlimit="83231f" joinstyle="miter"/>
                <v:path arrowok="t" textboxrect="0,0,26016,52540"/>
              </v:shape>
              <v:shape id="Shape 14909" o:spid="_x0000_s1098" style="position:absolute;left:16573;top:13934;width:267;height:525;visibility:visible;mso-wrap-style:square;v-text-anchor:top" coordsize="2671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" path="m,l5671,,26714,52540r-11557,l10585,40602,,40602,,31750r7169,l,12444,,xe" fillcolor="#1d1d1b" stroked="f" strokeweight="0">
                <v:stroke miterlimit="83231f" joinstyle="miter"/>
                <v:path arrowok="t" textboxrect="0,0,26714,52540"/>
              </v:shape>
              <v:shape id="Shape 14910" o:spid="_x0000_s1099" style="position:absolute;left:4648;top:15056;width:265;height:410;visibility:visible;mso-wrap-style:square;v-text-anchor:top" coordsize="26568,41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" path="m,l7798,r5816,32753l18885,r7683,l18364,41046r-9576,l,xe" fillcolor="#9c9b9b" stroked="f" strokeweight="0">
                <v:stroke miterlimit="83231f" joinstyle="miter"/>
                <v:path arrowok="t" textboxrect="0,0,26568,41046"/>
              </v:shape>
              <v:shape id="Shape 14911" o:spid="_x0000_s1100" style="position:absolute;left:4955;top:15158;width:67;height:308;visibility:visible;mso-wrap-style:square;v-text-anchor:top" coordsize="6769,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" path="m,l6769,r,30849l,30849r,-14l,xe" fillcolor="#9c9b9b" stroked="f" strokeweight="0">
                <v:stroke miterlimit="83231f" joinstyle="miter"/>
                <v:path arrowok="t" textboxrect="0,0,6769,30849"/>
              </v:shape>
              <v:shape id="Shape 15731" o:spid="_x0000_s1101" style="position:absolute;left:4955;top:15056;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" path="m,l9144,r,9144l,9144,,e" fillcolor="#9c9b9b" stroked="f" strokeweight="0">
                <v:stroke miterlimit="83231f" joinstyle="miter"/>
                <v:path arrowok="t" textboxrect="0,0,9144,9144"/>
              </v:shape>
              <v:shape id="Shape 14913" o:spid="_x0000_s1102" style="position:absolute;left:5079;top:15500;width:96;height:70;visibility:visible;mso-wrap-style:square;v-text-anchor:top" coordsize="9614,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" path="m,l6744,v50,609,292,1079,724,1422c7899,1753,8496,1930,9258,1930r356,-163l9614,6890r-559,95c6134,6985,3899,6388,2362,5207,825,4013,38,2286,,xe" fillcolor="#9c9b9b" stroked="f" strokeweight="0">
                <v:stroke miterlimit="83231f" joinstyle="miter"/>
                <v:path arrowok="t" textboxrect="0,0,9614,6985"/>
              </v:shape>
              <v:shape id="Shape 14914" o:spid="_x0000_s1103" style="position:absolute;left:5073;top:15149;width:102;height:325;visibility:visible;mso-wrap-style:square;v-text-anchor:top" coordsize="10249,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" path="m7747,r2502,695l10249,6012r-203,-119c8839,5893,8026,6515,7582,7747v-445,1232,-661,4242,-661,9017c6921,20955,7137,23609,7595,24752v444,1143,1257,1728,2451,1728l10249,26332r,5540l7798,32499v-2883,,-4902,-1155,-6058,-3454c584,26746,,22428,,16104,,10096,584,5906,1765,3543,2921,1181,4928,,7747,xe" fillcolor="#9c9b9b" stroked="f" strokeweight="0">
                <v:stroke miterlimit="83231f" joinstyle="miter"/>
                <v:path arrowok="t" textboxrect="0,0,10249,32499"/>
              </v:shape>
              <v:shape id="Shape 14915" o:spid="_x0000_s1104" style="position:absolute;left:5175;top:15156;width:100;height:413;visibility:visible;mso-wrap-style:square;v-text-anchor:top" coordsize="9970,41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" path="m,l1156,321c2172,994,2946,2010,3505,3356r,-3225l9970,131r,28397c9970,31246,9843,33227,9589,34484v-242,1245,-661,2324,-1258,3213c7569,38891,6426,39793,4915,40415l,41247,,36124,2349,35043v508,-826,775,-2337,775,-4547l3124,28363c2553,29518,1791,30382,876,30954l,31178,,25637,2578,23765v508,-1346,749,-4737,749,-10198c3327,10164,3086,7903,2578,6824l,5317,,xe" fillcolor="#9c9b9b" stroked="f" strokeweight="0">
                <v:stroke miterlimit="83231f" joinstyle="miter"/>
                <v:path arrowok="t" textboxrect="0,0,9970,41247"/>
              </v:shape>
              <v:shape id="Shape 14916" o:spid="_x0000_s1105" style="position:absolute;left:5334;top:15158;width:67;height:308;visibility:visible;mso-wrap-style:square;v-text-anchor:top" coordsize="6756,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" path="m,l6756,r,30849l,30849r,-14l,xe" fillcolor="#9c9b9b" stroked="f" strokeweight="0">
                <v:stroke miterlimit="83231f" joinstyle="miter"/>
                <v:path arrowok="t" textboxrect="0,0,6756,30849"/>
              </v:shape>
              <v:shape id="Shape 15732" o:spid="_x0000_s1106" style="position:absolute;left:5334;top:15056;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" path="m,l9144,r,9144l,9144,,e" fillcolor="#9c9b9b" stroked="f" strokeweight="0">
                <v:stroke miterlimit="83231f" joinstyle="miter"/>
                <v:path arrowok="t" textboxrect="0,0,9144,9144"/>
              </v:shape>
              <v:shape id="Shape 15733" o:spid="_x0000_s1107" style="position:absolute;left:5460;top:15056;width:91;height:410;visibility:visible;mso-wrap-style:square;v-text-anchor:top" coordsize="9144,41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" path="m,l9144,r,41046l,41046,,e" fillcolor="#9c9b9b" stroked="f" strokeweight="0">
                <v:stroke miterlimit="83231f" joinstyle="miter"/>
                <v:path arrowok="t" textboxrect="0,0,9144,41046"/>
              </v:shape>
              <v:shape id="Shape 14919" o:spid="_x0000_s1108" style="position:absolute;left:5580;top:15264;width:103;height:210;visibility:visible;mso-wrap-style:square;v-text-anchor:top" coordsize="10306,2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" path="m10306,r,6344l8395,7680c7493,8747,7023,10004,7023,11452v,1372,254,2388,737,3035c8242,15135,9004,15453,10033,15453r273,-166l10306,20230r-3232,798c4851,21028,3112,20240,1854,18653,622,17078,,14881,,12074,,9534,546,7502,1638,6004,2730,4505,4877,2994,8115,1483v331,-153,788,-369,1385,-635l10306,xe" fillcolor="#9c9b9b" stroked="f" strokeweight="0">
                <v:stroke miterlimit="83231f" joinstyle="miter"/>
                <v:path arrowok="t" textboxrect="0,0,10306,21028"/>
              </v:shape>
              <v:shape id="Shape 14920" o:spid="_x0000_s1109" style="position:absolute;left:5582;top:15151;width:101;height:98;visibility:visible;mso-wrap-style:square;v-text-anchor:top" coordsize="10065,98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" path="m10065,r,5042l7493,6023v-584,698,-876,1777,-876,3251l6617,9883,,9883c,6416,813,3902,2438,2314l10065,xe" fillcolor="#9c9b9b" stroked="f" strokeweight="0">
                <v:stroke miterlimit="83231f" joinstyle="miter"/>
                <v:path arrowok="t" textboxrect="0,0,10065,9883"/>
              </v:shape>
              <v:shape id="Shape 14921" o:spid="_x0000_s1110" style="position:absolute;left:5683;top:15150;width:108;height:316;visibility:visible;mso-wrap-style:square;v-text-anchor:top" coordsize="10839,31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" path="m159,c3727,,6242,724,7690,2172,9125,3619,9849,6160,9849,9779r,17399c9849,28042,9912,28816,10065,29515v152,711,406,1397,774,2095l4223,31610v-153,-228,-280,-571,-394,-1041c3715,30112,3600,29464,3499,28626,2775,29870,1861,30810,730,31458l,31638,,26695,2394,25247v597,-1092,889,-2717,889,-4889l3283,15456,,17751,,11408,3181,8064v,-965,-254,-1714,-774,-2247c1899,5296,1137,5029,159,5029l,5090,,48,159,xe" fillcolor="#9c9b9b" stroked="f" strokeweight="0">
                <v:stroke miterlimit="83231f" joinstyle="miter"/>
                <v:path arrowok="t" textboxrect="0,0,10839,31638"/>
              </v:shape>
              <v:shape id="Shape 14922" o:spid="_x0000_s1111" style="position:absolute;left:5830;top:15149;width:103;height:325;visibility:visible;mso-wrap-style:square;v-text-anchor:top" coordsize="10249,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" path="m7607,r2642,651l10249,6143r-203,-149c8852,5994,8039,6578,7595,7747v-445,1168,-674,3848,-674,8039c6921,20549,7150,23546,7582,24778v444,1219,1257,1829,2464,1829l10249,26487r,5311l7747,32499v-2819,,-4813,-1181,-5982,-3543c584,26594,,22403,,16396,,10185,571,5893,1714,3543,2845,1181,4813,,7607,xe" fillcolor="#9c9b9b" stroked="f" strokeweight="0">
                <v:stroke miterlimit="83231f" joinstyle="miter"/>
                <v:path arrowok="t" textboxrect="0,0,10249,32499"/>
              </v:shape>
              <v:shape id="Shape 14923" o:spid="_x0000_s1112" style="position:absolute;left:5933;top:15056;width:99;height:411;visibility:visible;mso-wrap-style:square;v-text-anchor:top" coordsize="9969,411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" path="m3124,l9969,r,41047l3505,41047r,-3226c2946,39154,2172,40157,1168,40843l,41171,,35859,2578,34341v508,-1092,749,-3340,749,-6731c3327,22162,3086,18758,2578,17399l,15516,,10023r864,213c1816,10795,2565,11671,3124,12814l3124,xe" fillcolor="#9c9b9b" stroked="f" strokeweight="0">
                <v:stroke miterlimit="83231f" joinstyle="miter"/>
                <v:path arrowok="t" textboxrect="0,0,9969,41171"/>
              </v:shape>
              <v:shape id="Shape 14924" o:spid="_x0000_s1113" style="position:absolute;left:6085;top:15264;width:103;height:210;visibility:visible;mso-wrap-style:square;v-text-anchor:top" coordsize="10306,2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" path="m10306,r,6344l8395,7680c7493,8747,7023,10004,7023,11452v,1372,254,2388,737,3035c8242,15135,9004,15453,10033,15453r273,-165l10306,20231r-3219,797c4851,21028,3112,20240,1854,18653,622,17078,,14881,,12074,,9534,546,7502,1638,6004,2730,4505,4890,2994,8128,1483v330,-153,787,-369,1372,-635l10306,xe" fillcolor="#9c9b9b" stroked="f" strokeweight="0">
                <v:stroke miterlimit="83231f" joinstyle="miter"/>
                <v:path arrowok="t" textboxrect="0,0,10306,21028"/>
              </v:shape>
              <v:shape id="Shape 14925" o:spid="_x0000_s1114" style="position:absolute;left:6088;top:15151;width:100;height:98;visibility:visible;mso-wrap-style:square;v-text-anchor:top" coordsize="10065,98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" path="m10065,r,5042l7493,6023v-584,698,-876,1777,-876,3251l6617,9883,,9883c,6416,826,3902,2438,2314l10065,xe" fillcolor="#9c9b9b" stroked="f" strokeweight="0">
                <v:stroke miterlimit="83231f" joinstyle="miter"/>
                <v:path arrowok="t" textboxrect="0,0,10065,9883"/>
              </v:shape>
              <v:shape id="Shape 14926" o:spid="_x0000_s1115" style="position:absolute;left:6188;top:15150;width:109;height:317;visibility:visible;mso-wrap-style:square;v-text-anchor:top" coordsize="10839,316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" path="m159,c3740,,6242,724,7690,2172,9125,3619,9849,6160,9849,9779r,17399c9849,28042,9912,28816,10065,29515v165,711,406,1397,774,2095l4223,31610v-153,-228,-280,-571,-394,-1041c3715,30112,3600,29464,3499,28626,2775,29870,1861,30810,730,31458l,31639,,26696,2407,25247v584,-1092,876,-2717,876,-4889l3283,15456,,17751,,11408,3181,8064v,-965,-254,-1714,-774,-2247c1899,5296,1137,5029,159,5029l,5090,,48,159,xe" fillcolor="#9c9b9b" stroked="f" strokeweight="0">
                <v:stroke miterlimit="83231f" joinstyle="miter"/>
                <v:path arrowok="t" textboxrect="0,0,10839,31639"/>
              </v:shape>
              <v:shape id="Shape 14927" o:spid="_x0000_s1116" style="position:absolute;left:6478;top:15056;width:327;height:410;visibility:visible;mso-wrap-style:square;v-text-anchor:top" coordsize="32690,41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" path="m,l10973,r5372,26568l21704,,32690,r,41046l25718,41046,25870,4635,18580,41046r-4470,l6807,4635r191,36411l,41046,,xe" fillcolor="#9c9b9b" stroked="f" strokeweight="0">
                <v:stroke miterlimit="83231f" joinstyle="miter"/>
                <v:path arrowok="t" textboxrect="0,0,32690,41046"/>
              </v:shape>
              <v:shape id="Shape 14928" o:spid="_x0000_s1117" style="position:absolute;left:6867;top:15158;width:68;height:308;visibility:visible;mso-wrap-style:square;v-text-anchor:top" coordsize="6756,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" path="m,l6756,r,30849l,30849r,-14l,xe" fillcolor="#9c9b9b" stroked="f" strokeweight="0">
                <v:stroke miterlimit="83231f" joinstyle="miter"/>
                <v:path arrowok="t" textboxrect="0,0,6756,30849"/>
              </v:shape>
              <v:shape id="Shape 15734" o:spid="_x0000_s1118" style="position:absolute;left:6867;top:15056;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" path="m,l9144,r,9144l,9144,,e" fillcolor="#9c9b9b" stroked="f" strokeweight="0">
                <v:stroke miterlimit="83231f" joinstyle="miter"/>
                <v:path arrowok="t" textboxrect="0,0,9144,9144"/>
              </v:shape>
              <v:shape id="Shape 14930" o:spid="_x0000_s1119" style="position:absolute;left:6994;top:15149;width:194;height:317;visibility:visible;mso-wrap-style:square;v-text-anchor:top" coordsize="19418,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" path="m12814,v2134,,3772,648,4915,1931c18847,3200,19418,5042,19418,7442r,24232l12865,31674r,-20688c12865,9182,12649,7900,12205,7163,11773,6426,11024,6058,9995,6058v-1143,,-1943,457,-2438,1359c7061,8318,6820,9855,6820,12027r,19647l,31674,,826r6655,l6655,3950c7379,2654,8242,1676,9271,1003,10312,343,11493,,12814,xe" fillcolor="#9c9b9b" stroked="f" strokeweight="0">
                <v:stroke miterlimit="83231f" joinstyle="miter"/>
                <v:path arrowok="t" textboxrect="0,0,19418,31674"/>
              </v:shape>
              <v:shape id="Shape 14931" o:spid="_x0000_s1120" style="position:absolute;left:7238;top:15150;width:102;height:324;visibility:visible;mso-wrap-style:square;v-text-anchor:top" coordsize="10243,32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" path="m10243,r,5435l7684,6677v-508,838,-775,2273,-775,4331c6947,11592,6960,12036,6960,12316r3283,l10243,17218r-3207,c7010,17459,6985,17700,6972,17955v,254,-12,673,-12,1244c6960,22120,7226,24178,7747,25359r2496,1663l10243,32470,5639,31747c4407,31277,3391,30528,2591,29512,1638,28318,965,26819,584,25016,190,23187,,19936,,15224,,11478,165,8798,508,7172,851,5559,1410,4239,2235,3197,3073,2130,4191,1330,5550,784l10243,xe" fillcolor="#9c9b9b" stroked="f" strokeweight="0">
                <v:stroke miterlimit="83231f" joinstyle="miter"/>
                <v:path arrowok="t" textboxrect="0,0,10243,32470"/>
              </v:shape>
              <v:shape id="Shape 14932" o:spid="_x0000_s1121" style="position:absolute;left:7340;top:15360;width:100;height:114;visibility:visible;mso-wrap-style:square;v-text-anchor:top" coordsize="10014,11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" path="m3550,l9963,v,140,13,343,26,610c10001,876,10014,1067,10014,1194v,3518,-800,6109,-2413,7747c6001,10579,3473,11405,6,11405r-6,-1l,5956r133,89c1327,6045,2204,5575,2750,4623,3296,3670,3550,2121,3550,xe" fillcolor="#9c9b9b" stroked="f" strokeweight="0">
                <v:stroke miterlimit="83231f" joinstyle="miter"/>
                <v:path arrowok="t" textboxrect="0,0,10014,11405"/>
              </v:shape>
              <v:shape id="Shape 14933" o:spid="_x0000_s1122" style="position:absolute;left:7340;top:15149;width:102;height:173;visibility:visible;mso-wrap-style:square;v-text-anchor:top" coordsize="10166,17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" path="m172,c1987,,3550,292,4870,876v1308,572,2401,1448,3264,2616c8858,4534,9379,5817,9684,7379v330,1549,482,4064,482,7531l10166,17247,,17247,,12344r3334,l3334,11036v,-2108,-254,-3568,-737,-4369c2102,5867,1226,5461,6,5461r-6,3l,29,172,xe" fillcolor="#9c9b9b" stroked="f" strokeweight="0">
                <v:stroke miterlimit="83231f" joinstyle="miter"/>
                <v:path arrowok="t" textboxrect="0,0,10166,17247"/>
              </v:shape>
              <v:shape id="Shape 14934" o:spid="_x0000_s1123" style="position:absolute;left:7485;top:15149;width:103;height:325;visibility:visible;mso-wrap-style:square;v-text-anchor:top" coordsize="10236,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" path="m7607,r2629,648l10236,6142r-203,-148c8852,5994,8039,6578,7595,7747v-445,1168,-686,3848,-686,8039c6909,20549,7138,23546,7582,24778v432,1219,1257,1829,2451,1829l10236,26487r,5312l7747,32499v-2819,,-4813,-1181,-5994,-3543c584,26594,,22403,,16396,,10185,572,5893,1702,3543,2845,1181,4801,,7607,xe" fillcolor="#9c9b9b" stroked="f" strokeweight="0">
                <v:stroke miterlimit="83231f" joinstyle="miter"/>
                <v:path arrowok="t" textboxrect="0,0,10236,32499"/>
              </v:shape>
              <v:shape id="Shape 14935" o:spid="_x0000_s1124" style="position:absolute;left:7588;top:15056;width:99;height:411;visibility:visible;mso-wrap-style:square;v-text-anchor:top" coordsize="9969,41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" path="m3137,l9969,r,41047l3518,41047r,-3226c2959,39154,2184,40157,1168,40843l,41172,,35860,2591,34341v495,-1092,736,-3340,736,-6731c3327,22162,3086,18758,2591,17399l,15515,,10020r876,216c1816,10795,2578,11671,3137,12814l3137,xe" fillcolor="#9c9b9b" stroked="f" strokeweight="0">
                <v:stroke miterlimit="83231f" joinstyle="miter"/>
                <v:path arrowok="t" textboxrect="0,0,9969,41172"/>
              </v:shape>
              <v:shape id="Shape 14936" o:spid="_x0000_s1125" style="position:absolute;left:7746;top:15158;width:194;height:317;visibility:visible;mso-wrap-style:square;v-text-anchor:top" coordsize="19418,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" path="m,l6553,r,20155c6553,22200,6782,23609,7226,24384v432,762,1181,1156,2236,1156c10617,25540,11417,25121,11887,24257v457,-851,699,-2362,699,-4559l12586,r6832,l19418,30848r-6680,l12738,27788v-698,1270,-1562,2235,-2603,2895c9093,31344,7900,31674,6553,31674v-2133,,-3759,-635,-4864,-1905c572,28499,,26657,,24232l,xe" fillcolor="#9c9b9b" stroked="f" strokeweight="0">
                <v:stroke miterlimit="83231f" joinstyle="miter"/>
                <v:path arrowok="t" textboxrect="0,0,19418,31674"/>
              </v:shape>
              <v:shape id="Shape 14937" o:spid="_x0000_s1126" style="position:absolute;left:7990;top:15149;width:194;height:325;visibility:visible;mso-wrap-style:square;v-text-anchor:top" coordsize="19469,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" path="m9932,v3238,,5626,851,7162,2540c18631,4229,19418,6845,19418,10376r,1092l12903,11468r,-686c12903,8915,12687,7569,12230,6756,11760,5931,11024,5524,9982,5524v-1041,,-1816,407,-2273,1194c7239,7518,6998,8852,6998,10719r,10642c6998,23470,7226,24955,7671,25781v432,838,1194,1257,2261,1257c11087,27038,11887,26556,12332,25603v457,-965,673,-2756,673,-5385l13005,19545r6413,26c19431,19787,19444,20015,19457,20257v,241,12,584,12,1054c19469,25121,18682,27953,17132,29769v-1549,1816,-3949,2730,-7200,2730c6236,32499,3658,31356,2197,29070,724,26772,,22504,,16269,,10046,724,5791,2197,3467,3658,1156,6236,,9932,xe" fillcolor="#9c9b9b" stroked="f" strokeweight="0">
                <v:stroke miterlimit="83231f" joinstyle="miter"/>
                <v:path arrowok="t" textboxrect="0,0,19469,32499"/>
              </v:shape>
              <v:shape id="Shape 14938" o:spid="_x0000_s1127" style="position:absolute;left:8229;top:15264;width:103;height:210;visibility:visible;mso-wrap-style:square;v-text-anchor:top" coordsize="10319,210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" path="m10319,r,6346l8407,7683c7493,8750,7036,10007,7036,11455v,1371,241,2387,724,3035c8242,15138,9017,15455,10046,15455r273,-165l10319,20233r-3232,798c4864,21031,3111,20243,1867,18656,635,17081,,14884,,12077,,9537,546,7505,1638,6007,2743,4508,4889,2997,8128,1485v330,-152,787,-368,1384,-635l10319,xe" fillcolor="#9c9b9b" stroked="f" strokeweight="0">
                <v:stroke miterlimit="83231f" joinstyle="miter"/>
                <v:path arrowok="t" textboxrect="0,0,10319,21031"/>
              </v:shape>
              <v:shape id="Shape 14939" o:spid="_x0000_s1128" style="position:absolute;left:8231;top:15151;width:101;height:98;visibility:visible;mso-wrap-style:square;v-text-anchor:top" coordsize="10065,98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" path="m10065,r,5041l7480,6023v-584,698,-863,1777,-863,3251l6617,9883,,9883c,6416,813,3902,2426,2314l10065,xe" fillcolor="#9c9b9b" stroked="f" strokeweight="0">
                <v:stroke miterlimit="83231f" joinstyle="miter"/>
                <v:path arrowok="t" textboxrect="0,0,10065,9883"/>
              </v:shape>
              <v:shape id="Shape 14940" o:spid="_x0000_s1129" style="position:absolute;left:8332;top:15150;width:108;height:316;visibility:visible;mso-wrap-style:square;v-text-anchor:top" coordsize="10827,31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" path="m159,c3727,,6229,724,7677,2172,9112,3619,9836,6160,9836,9779r,17399c9836,28042,9912,28816,10065,29515v152,711,406,1397,762,2095l4210,31610v-140,-228,-267,-571,-381,-1041c3715,30112,3600,29464,3486,28626,2775,29870,1861,30810,730,31458l,31638,,26695,2394,25247v597,-1092,889,-2717,889,-4889l3283,15456,,17751,,11405,3169,8064v,-965,-242,-1714,-762,-2247c1886,5296,1137,5029,159,5029l,5089,,48,159,xe" fillcolor="#9c9b9b" stroked="f" strokeweight="0">
                <v:stroke miterlimit="83231f" joinstyle="miter"/>
                <v:path arrowok="t" textboxrect="0,0,10827,31638"/>
              </v:shape>
              <v:shape id="Shape 14941" o:spid="_x0000_s1130" style="position:absolute;left:8479;top:15149;width:194;height:325;visibility:visible;mso-wrap-style:square;v-text-anchor:top" coordsize="19469,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" path="m9932,v3238,,5626,851,7162,2540c18631,4229,19418,6845,19418,10376r,1092l12903,11468r,-686c12903,8915,12687,7569,12230,6756,11760,5931,11024,5524,9982,5524v-1041,,-1816,407,-2273,1194c7239,7518,6998,8852,6998,10719r,10642c6998,23470,7226,24955,7671,25781v432,838,1194,1257,2261,1257c11087,27038,11887,26556,12332,25603v457,-965,673,-2756,673,-5385l13005,19545r6413,26c19431,19787,19444,20015,19457,20257v,241,12,584,12,1054c19469,25121,18682,27953,17132,29769v-1549,1816,-3949,2730,-7200,2730c6236,32499,3658,31356,2197,29070,724,26772,,22504,,16269,,10046,724,5791,2197,3467,3658,1156,6236,,9932,xe" fillcolor="#9c9b9b" stroked="f" strokeweight="0">
                <v:stroke miterlimit="83231f" joinstyle="miter"/>
                <v:path arrowok="t" textboxrect="0,0,19469,32499"/>
              </v:shape>
              <v:shape id="Shape 14942" o:spid="_x0000_s1131" style="position:absolute;left:8723;top:15158;width:68;height:308;visibility:visible;mso-wrap-style:square;v-text-anchor:top" coordsize="6756,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" path="m,l6756,r,30849l,30849r,-14l,xe" fillcolor="#9c9b9b" stroked="f" strokeweight="0">
                <v:stroke miterlimit="83231f" joinstyle="miter"/>
                <v:path arrowok="t" textboxrect="0,0,6756,30849"/>
              </v:shape>
              <v:shape id="Shape 15735" o:spid="_x0000_s1132" style="position:absolute;left:8723;top:15056;width:92;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" path="m,l9144,r,9144l,9144,,e" fillcolor="#9c9b9b" stroked="f" strokeweight="0">
                <v:stroke miterlimit="83231f" joinstyle="miter"/>
                <v:path arrowok="t" textboxrect="0,0,9144,9144"/>
              </v:shape>
              <v:shape id="Shape 14944" o:spid="_x0000_s1133" style="position:absolute;left:8841;top:15150;width:103;height:324;visibility:visible;mso-wrap-style:square;v-text-anchor:top" coordsize="10363,32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" path="m10351,r12,5l10363,5519r-12,-7c9055,5512,8179,5994,7696,6947v-482,940,-724,3226,-724,6858l6972,16663v,4775,229,7696,686,8762c8115,26492,8992,27026,10300,27026r63,-35l10363,32481r-12,6c6502,32487,3823,31344,2299,29045,775,26746,,22479,,16256,,10046,775,5779,2299,3467,3823,1143,6502,,10351,xe" fillcolor="#9c9b9b" stroked="f" strokeweight="0">
                <v:stroke miterlimit="83231f" joinstyle="miter"/>
                <v:path arrowok="t" textboxrect="0,0,10363,32487"/>
              </v:shape>
              <v:shape id="Shape 14945" o:spid="_x0000_s1134" style="position:absolute;left:8908;top:15063;width:36;height:62;visibility:visible;mso-wrap-style:square;v-text-anchor:top" coordsize="3607,6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" path="m3607,r,5758l3175,6180,,6180,3607,xe" fillcolor="#9c9b9b" stroked="f" strokeweight="0">
                <v:stroke miterlimit="83231f" joinstyle="miter"/>
                <v:path arrowok="t" textboxrect="0,0,3607,6180"/>
              </v:shape>
              <v:shape id="Shape 14946" o:spid="_x0000_s1135" style="position:absolute;left:8944;top:15150;width:104;height:324;visibility:visible;mso-wrap-style:square;v-text-anchor:top" coordsize="10351,32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" path="m,l8064,3462v1525,2311,2287,6578,2287,12789c10351,22474,9589,26741,8064,29040l,32476,,26985,2680,25509v482,-1003,711,-3607,711,-7810l3391,14676v,-4039,-241,-6566,-724,-7607l,5514,,xe" fillcolor="#9c9b9b" stroked="f" strokeweight="0">
                <v:stroke miterlimit="83231f" joinstyle="miter"/>
                <v:path arrowok="t" textboxrect="0,0,10351,32476"/>
              </v:shape>
              <v:shape id="Shape 14947" o:spid="_x0000_s1136" style="position:absolute;left:8944;top:15049;width:74;height:72;visibility:visible;mso-wrap-style:square;v-text-anchor:top" coordsize="7328,7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" path="m826,l7328,,,7172,,1414,826,xe" fillcolor="#9c9b9b" stroked="f" strokeweight="0">
                <v:stroke miterlimit="83231f" joinstyle="miter"/>
                <v:path arrowok="t" textboxrect="0,0,7328,7172"/>
              </v:shape>
              <v:shape id="Shape 14948" o:spid="_x0000_s1137" style="position:absolute;left:9099;top:15149;width:194;height:317;visibility:visible;mso-wrap-style:square;v-text-anchor:top" coordsize="19418,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" path="m12814,v2134,,3772,648,4915,1931c18847,3200,19418,5042,19418,7442r,24232l12865,31674r,-20688c12865,9182,12649,7900,12205,7163,11760,6426,11024,6058,9995,6058v-1143,,-1943,457,-2438,1359c7061,8318,6820,9855,6820,12027r,19647l,31674,,826r6655,l6655,3950c7379,2654,8242,1676,9271,1003,10312,343,11493,,12814,xe" fillcolor="#9c9b9b" stroked="f" strokeweight="0">
                <v:stroke miterlimit="83231f" joinstyle="miter"/>
                <v:path arrowok="t" textboxrect="0,0,19418,31674"/>
              </v:shape>
              <v:shape id="Shape 15736" o:spid="_x0000_s1138" style="position:absolute;left:9481;top:15268;width:124;height:91;visibility:visible;mso-wrap-style:square;v-text-anchor:top" coordsize="12370,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" path="m,l12370,r,9144l,9144,,e" fillcolor="#9c9b9b" stroked="f" strokeweight="0">
                <v:stroke miterlimit="83231f" joinstyle="miter"/>
                <v:path arrowok="t" textboxrect="0,0,12370,9144"/>
              </v:shape>
              <v:shape id="Shape 14950" o:spid="_x0000_s1139" style="position:absolute;left:9783;top:15045;width:233;height:409;visibility:visible;mso-wrap-style:square;v-text-anchor:top" coordsize="23368,40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" path="m11443,v3606,,6388,990,8306,2959c21666,4940,22619,7772,22619,11468v,381,,661,-13,864c22606,12535,22606,12713,22593,12865r-6896,l15697,11824v,-2109,-355,-3620,-1041,-4534c13957,6388,12827,5918,11240,5918v-1169,,-2083,343,-2756,1029c7811,7633,7480,8585,7480,9804v,1626,1499,3455,4496,5436l12040,15304r4000,2705c18898,19888,20828,21679,21844,23355v1016,1689,1524,3836,1524,6427c23368,33325,22352,36068,20333,37998v-2032,1918,-4928,2883,-8700,2883c7722,40881,4801,39865,2896,37846,965,35814,,32728,,28575v,-445,38,-1169,114,-2185l114,26238r7265,l7379,28740v,2400,304,4039,914,4902c8877,34518,9906,34950,11392,34950v1537,,2705,-393,3505,-1168c15697,33007,16104,31864,16104,30340v,-1156,-293,-2159,-851,-2997c14694,26505,13500,25425,11633,24117l7912,21476c4699,19253,2667,17412,1803,15951,927,14503,483,12675,483,10477v,-3276,978,-5842,2933,-7696c5347,927,8026,,11443,xe" fillcolor="#9c9b9b" stroked="f" strokeweight="0">
                <v:stroke miterlimit="83231f" joinstyle="miter"/>
                <v:path arrowok="t" textboxrect="0,0,23368,40881"/>
              </v:shape>
              <v:shape id="Shape 14951" o:spid="_x0000_s1140" style="position:absolute;left:10075;top:15055;width:243;height:390;visibility:visible;mso-wrap-style:square;v-text-anchor:top" coordsize="24295,39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" path="m,l7480,,17640,27292,17437,r6858,l24295,39014r-7417,l6629,11684r216,27330l,39014,,xe" fillcolor="#9c9b9b" stroked="f" strokeweight="0">
                <v:stroke miterlimit="83231f" joinstyle="miter"/>
                <v:path arrowok="t" textboxrect="0,0,24295,39014"/>
              </v:shape>
              <v:shape id="Shape 15737" o:spid="_x0000_s1141" style="position:absolute;left:10385;top:15055;width:91;height:390;visibility:visible;mso-wrap-style:square;v-text-anchor:top" coordsize="9144,39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" path="m,l9144,r,39015l,39015,,e" fillcolor="#9c9b9b" stroked="f" strokeweight="0">
                <v:stroke miterlimit="83231f" joinstyle="miter"/>
                <v:path arrowok="t" textboxrect="0,0,9144,39015"/>
              </v:shape>
              <v:shape id="Shape 14953" o:spid="_x0000_s1142" style="position:absolute;left:10524;top:15055;width:203;height:390;visibility:visible;mso-wrap-style:square;v-text-anchor:top" coordsize="20345,39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" path="m,l20041,r,6490l7214,6490r,9017l19152,15507r,6185l7214,21692r,10731l20345,32423r,6591l,39014,,xe" fillcolor="#9c9b9b" stroked="f" strokeweight="0">
                <v:stroke miterlimit="83231f" joinstyle="miter"/>
                <v:path arrowok="t" textboxrect="0,0,20345,39014"/>
              </v:shape>
              <v:shape id="Shape 14954" o:spid="_x0000_s1143" style="position:absolute;left:10772;top:15045;width:234;height:409;visibility:visible;mso-wrap-style:square;v-text-anchor:top" coordsize="23355,40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" path="m11430,v3607,,6388,990,8306,2959c21654,4940,22619,7772,22619,11468v,381,,661,-13,864c22593,12535,22593,12713,22581,12865r-6896,l15685,11824v,-2109,-356,-3620,-1029,-4534c13957,6388,12814,5918,11227,5918v-1169,,-2083,343,-2756,1029c7798,7633,7468,8585,7468,9804v,1626,1498,3455,4495,5436l12027,15304r4013,2705c18885,19888,20828,21679,21844,23355v1003,1689,1511,3836,1511,6427c23355,33325,22339,36068,20320,37998v-2032,1918,-4928,2883,-8700,2883c7722,40881,4788,39865,2883,37846,952,35814,,32728,,28575v,-445,38,-1169,102,-2185l102,26238r7277,l7379,28740v,2400,304,4039,901,4902c8865,34518,9893,34950,11379,34950v1537,,2705,-393,3505,-1168c15697,33007,16091,31864,16091,30340v,-1156,-280,-2159,-838,-2997c14681,26505,13487,25425,11620,24117l7899,21476c4699,19253,2654,17412,1791,15951,914,14503,483,12675,483,10477v,-3276,965,-5842,2920,-7696c5334,927,8014,,11430,xe" fillcolor="#9c9b9b" stroked="f" strokeweight="0">
                <v:stroke miterlimit="83231f" joinstyle="miter"/>
                <v:path arrowok="t" textboxrect="0,0,23355,40881"/>
              </v:shape>
              <v:shape id="Shape 14955" o:spid="_x0000_s1144" style="position:absolute;left:11185;top:15052;width:154;height:393;visibility:visible;mso-wrap-style:square;v-text-anchor:top" coordsize="15456,39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" path="m10643,r4813,l15456,39256r-6833,l8623,11773,,11773,,7163c3200,7061,5690,6401,7480,5194,9271,3988,10325,2248,10643,xe" fillcolor="#9c9b9b" stroked="f" strokeweight="0">
                <v:stroke miterlimit="83231f" joinstyle="miter"/>
                <v:path arrowok="t" textboxrect="0,0,15456,39256"/>
              </v:shape>
              <v:shape id="Shape 14956" o:spid="_x0000_s1145" style="position:absolute;left:11444;top:15053;width:107;height:399;visibility:visible;mso-wrap-style:square;v-text-anchor:top" coordsize="10668,39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" path="m10668,r,5243l10541,5186v-1105,,-1880,393,-2349,1181c7722,7154,7480,8488,7480,10355v,1930,242,3276,724,4051c8687,15168,9487,15549,10643,15549r25,-12l10668,20706r-25,-14c9309,20692,8382,21188,7887,22178v-521,978,-762,2972,-762,5931c7125,30497,7379,32122,7900,32999v533,889,1435,1320,2743,1320l10668,34307r,5561l10592,39895v-3632,,-6299,-940,-8014,-2820c864,35209,,32288,,28325,,25214,457,22851,1384,21238v902,-1612,2350,-2666,4318,-3149c4077,17594,2858,16641,2032,15219,1207,13796,788,11942,788,9643v,-3149,838,-5549,2540,-7188l10668,xe" fillcolor="#9c9b9b" stroked="f" strokeweight="0">
                <v:stroke miterlimit="83231f" joinstyle="miter"/>
                <v:path arrowok="t" textboxrect="0,0,10668,39895"/>
              </v:shape>
              <v:shape id="Shape 14957" o:spid="_x0000_s1146" style="position:absolute;left:11551;top:15053;width:106;height:398;visibility:visible;mso-wrap-style:square;v-text-anchor:top" coordsize="10668,398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" path="m26,c3251,,5702,851,7404,2527,9081,4204,9919,6655,9919,9855v,2235,-419,4026,-1258,5385c7811,16599,6528,17551,4788,18097v2057,407,3543,1372,4483,2909c10198,22542,10668,24803,10668,27800v,4166,-876,7227,-2591,9182l,39876,,34315,2781,32931v508,-927,762,-2731,762,-5385c3543,24981,3277,23215,2731,22212l,20715,,15545,2438,14364v509,-800,750,-2121,750,-4001c3188,8458,2934,7125,2426,6350l,5252,,9,26,xe" fillcolor="#9c9b9b" stroked="f" strokeweight="0">
                <v:stroke miterlimit="83231f" joinstyle="miter"/>
                <v:path arrowok="t" textboxrect="0,0,10668,39876"/>
              </v:shape>
              <v:shape id="Shape 14958" o:spid="_x0000_s1147" style="position:absolute;left:11703;top:15052;width:155;height:393;visibility:visible;mso-wrap-style:square;v-text-anchor:top" coordsize="15456,39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" path="m10630,r4826,l15456,39256r-6845,l8611,11773,,11773,,7163c3188,7061,5690,6401,7468,5194,9271,3988,10325,2248,10630,xe" fillcolor="#9c9b9b" stroked="f" strokeweight="0">
                <v:stroke miterlimit="83231f" joinstyle="miter"/>
                <v:path arrowok="t" textboxrect="0,0,15456,39256"/>
              </v:shape>
              <v:shape id="Shape 14959" o:spid="_x0000_s1148" style="position:absolute;left:11957;top:15117;width:89;height:250;visibility:visible;mso-wrap-style:square;v-text-anchor:top" coordsize="8852,25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" path="m8852,r,11503l5220,19447r3632,l8852,25086,,25086,,18863,8852,xe" fillcolor="#9c9b9b" stroked="f" strokeweight="0">
                <v:stroke miterlimit="83231f" joinstyle="miter"/>
                <v:path arrowok="t" textboxrect="0,0,8852,25086"/>
              </v:shape>
              <v:shape id="Shape 14960" o:spid="_x0000_s1149" style="position:absolute;left:12046;top:15059;width:133;height:386;visibility:visible;mso-wrap-style:square;v-text-anchor:top" coordsize="13386,385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" path="m2692,r7430,l10122,24994r3264,l13386,30823r-3264,l10122,38557r-6630,l3492,30823,,30823,,25184r3632,l3632,9296,,17240,,5737,2692,xe" fillcolor="#9c9b9b" stroked="f" strokeweight="0">
                <v:stroke miterlimit="83231f" joinstyle="miter"/>
                <v:path arrowok="t" textboxrect="0,0,13386,38557"/>
              </v:shape>
              <w10:wrap type="square" anchorx="page" anchory="page"/>
            </v:group>
          </w:pict>
        </mc:Fallback>
      </mc:AlternateContent>
    </w:r>
    <w:r w:rsidRPr="00A25137">
      <w:rPr>
        <w:b/>
        <w:lang w:val="es-CO"/>
      </w:rPr>
      <w:t>Código: FT-INV-013</w:t>
    </w:r>
  </w:p>
  <w:p w:rsidR="00330277" w:rsidRPr="00A25137" w:rsidRDefault="00445851">
    <w:pPr>
      <w:spacing w:after="0" w:line="296" w:lineRule="auto"/>
      <w:ind w:left="1854" w:hanging="874"/>
      <w:jc w:val="both"/>
      <w:rPr>
        <w:lang w:val="es-CO"/>
      </w:rPr>
    </w:pPr>
    <w:r w:rsidRPr="00A25137">
      <w:rPr>
        <w:b/>
        <w:lang w:val="es-CO"/>
      </w:rPr>
      <w:t>FICHA TÉCNICA DEL Versión  4 PROYECTO Fecha: 12/05/2016</w:t>
    </w:r>
  </w:p>
  <w:p w:rsidR="00330277" w:rsidRDefault="00445851">
    <w:pPr>
      <w:spacing w:after="0" w:line="259" w:lineRule="auto"/>
      <w:ind w:left="980" w:right="1193" w:firstLine="0"/>
      <w:jc w:val="right"/>
    </w:pPr>
    <w:r>
      <w:rPr>
        <w:b/>
      </w:rPr>
      <w:t xml:space="preserve">Página </w:t>
    </w:r>
    <w:r>
      <w:fldChar w:fldCharType="begin"/>
    </w:r>
    <w:r>
      <w:instrText xml:space="preserve"> PAGE   \* MERGEFORMAT </w:instrText>
    </w:r>
    <w:r>
      <w:fldChar w:fldCharType="separate"/>
    </w:r>
    <w:r>
      <w:rPr>
        <w:b/>
      </w:rPr>
      <w:t>6</w:t>
    </w:r>
    <w:r>
      <w:rPr>
        <w:b/>
      </w:rPr>
      <w:fldChar w:fldCharType="end"/>
    </w:r>
    <w:r>
      <w:rPr>
        <w:b/>
      </w:rPr>
      <w:t xml:space="preserve"> de </w:t>
    </w:r>
    <w:r w:rsidR="0033031B">
      <w:fldChar w:fldCharType="begin"/>
    </w:r>
    <w:r w:rsidR="0033031B">
      <w:instrText xml:space="preserve"> NUMPAGES   \* MERGEFORMAT </w:instrText>
    </w:r>
    <w:r w:rsidR="0033031B">
      <w:fldChar w:fldCharType="separate"/>
    </w:r>
    <w:r>
      <w:rPr>
        <w:b/>
      </w:rPr>
      <w:t>8</w:t>
    </w:r>
    <w:r w:rsidR="0033031B">
      <w:rPr>
        <w:b/>
      </w:rPr>
      <w:fldChar w:fldCharType="end"/>
    </w:r>
  </w:p>
  <w:p w:rsidR="00330277" w:rsidRDefault="00445851">
    <w:r>
      <w:rPr>
        <w:rFonts w:ascii="Calibri" w:eastAsia="Calibri" w:hAnsi="Calibri" w:cs="Calibri"/>
        <w:noProof/>
        <w:sz w:val="22"/>
      </w:rPr>
      <mc:AlternateContent>
        <mc:Choice Requires="wpg">
          <w:drawing>
            <wp:anchor distT="0" distB="0" distL="114300" distR="114300" simplePos="0" relativeHeight="251672576" behindDoc="1" locked="0" layoutInCell="1" allowOverlap="1">
              <wp:simplePos x="0" y="0"/>
              <wp:positionH relativeFrom="page">
                <wp:posOffset>0</wp:posOffset>
              </wp:positionH>
              <wp:positionV relativeFrom="page">
                <wp:posOffset>660400</wp:posOffset>
              </wp:positionV>
              <wp:extent cx="11424450" cy="14977452"/>
              <wp:effectExtent l="0" t="0" r="0" b="0"/>
              <wp:wrapNone/>
              <wp:docPr id="14975" name="Group 14975"/>
              <wp:cNvGraphicFramePr/>
              <a:graphic xmlns:a="http://schemas.openxmlformats.org/drawingml/2006/main">
                <a:graphicData uri="http://schemas.microsoft.com/office/word/2010/wordprocessingGroup">
                  <wpg:wgp>
                    <wpg:cNvGrpSpPr/>
                    <wpg:grpSpPr>
                      <a:xfrm>
                        <a:off x="0" y="0"/>
                        <a:ext cx="11424450" cy="14977452"/>
                        <a:chOff x="0" y="0"/>
                        <a:chExt cx="11424450" cy="14977452"/>
                      </a:xfrm>
                    </wpg:grpSpPr>
                    <wps:wsp>
                      <wps:cNvPr id="14980" name="Shape 14980"/>
                      <wps:cNvSpPr/>
                      <wps:spPr>
                        <a:xfrm>
                          <a:off x="0" y="11646070"/>
                          <a:ext cx="5285415" cy="2933530"/>
                        </a:xfrm>
                        <a:custGeom>
                          <a:avLst/>
                          <a:gdLst/>
                          <a:ahLst/>
                          <a:cxnLst/>
                          <a:rect l="0" t="0" r="0" b="0"/>
                          <a:pathLst>
                            <a:path w="5285415" h="2933530">
                              <a:moveTo>
                                <a:pt x="0" y="0"/>
                              </a:moveTo>
                              <a:lnTo>
                                <a:pt x="44654" y="29783"/>
                              </a:lnTo>
                              <a:cubicBezTo>
                                <a:pt x="1075997" y="717334"/>
                                <a:pt x="3045671" y="2014693"/>
                                <a:pt x="5187422" y="2894843"/>
                              </a:cubicBezTo>
                              <a:lnTo>
                                <a:pt x="5285415" y="2933530"/>
                              </a:lnTo>
                              <a:lnTo>
                                <a:pt x="0" y="2933530"/>
                              </a:lnTo>
                              <a:lnTo>
                                <a:pt x="0" y="0"/>
                              </a:lnTo>
                              <a:close/>
                            </a:path>
                          </a:pathLst>
                        </a:custGeom>
                        <a:ln w="0" cap="flat">
                          <a:miter lim="127000"/>
                        </a:ln>
                      </wps:spPr>
                      <wps:style>
                        <a:lnRef idx="0">
                          <a:srgbClr val="000000">
                            <a:alpha val="0"/>
                          </a:srgbClr>
                        </a:lnRef>
                        <a:fillRef idx="1">
                          <a:srgbClr val="F3A62B"/>
                        </a:fillRef>
                        <a:effectRef idx="0">
                          <a:scrgbClr r="0" g="0" b="0"/>
                        </a:effectRef>
                        <a:fontRef idx="none"/>
                      </wps:style>
                      <wps:bodyPr/>
                    </wps:wsp>
                    <wps:wsp>
                      <wps:cNvPr id="14981" name="Shape 14981"/>
                      <wps:cNvSpPr/>
                      <wps:spPr>
                        <a:xfrm>
                          <a:off x="1654" y="11655729"/>
                          <a:ext cx="11422797" cy="3321723"/>
                        </a:xfrm>
                        <a:custGeom>
                          <a:avLst/>
                          <a:gdLst/>
                          <a:ahLst/>
                          <a:cxnLst/>
                          <a:rect l="0" t="0" r="0" b="0"/>
                          <a:pathLst>
                            <a:path w="11422797" h="3321723">
                              <a:moveTo>
                                <a:pt x="0" y="0"/>
                              </a:moveTo>
                              <a:cubicBezTo>
                                <a:pt x="1776019" y="917284"/>
                                <a:pt x="5858840" y="3321723"/>
                                <a:pt x="9040063" y="2541054"/>
                              </a:cubicBezTo>
                              <a:cubicBezTo>
                                <a:pt x="10359270" y="2182434"/>
                                <a:pt x="11064904" y="1613685"/>
                                <a:pt x="11416209" y="1231951"/>
                              </a:cubicBezTo>
                              <a:lnTo>
                                <a:pt x="11422797" y="1224617"/>
                              </a:lnTo>
                              <a:lnTo>
                                <a:pt x="11422797" y="2923871"/>
                              </a:lnTo>
                              <a:lnTo>
                                <a:pt x="5053443" y="2923871"/>
                              </a:lnTo>
                              <a:lnTo>
                                <a:pt x="4941015" y="2876136"/>
                              </a:lnTo>
                              <a:cubicBezTo>
                                <a:pt x="3348140" y="2183444"/>
                                <a:pt x="1641042" y="1165766"/>
                                <a:pt x="0" y="0"/>
                              </a:cubicBezTo>
                              <a:close/>
                            </a:path>
                          </a:pathLst>
                        </a:custGeom>
                        <a:ln w="0" cap="flat">
                          <a:miter lim="127000"/>
                        </a:ln>
                      </wps:spPr>
                      <wps:style>
                        <a:lnRef idx="0">
                          <a:srgbClr val="000000">
                            <a:alpha val="0"/>
                          </a:srgbClr>
                        </a:lnRef>
                        <a:fillRef idx="1">
                          <a:srgbClr val="DA2628"/>
                        </a:fillRef>
                        <a:effectRef idx="0">
                          <a:scrgbClr r="0" g="0" b="0"/>
                        </a:effectRef>
                        <a:fontRef idx="none"/>
                      </wps:style>
                      <wps:bodyPr/>
                    </wps:wsp>
                    <pic:pic xmlns:pic="http://schemas.openxmlformats.org/drawingml/2006/picture">
                      <pic:nvPicPr>
                        <pic:cNvPr id="14979" name="Picture 14979"/>
                        <pic:cNvPicPr/>
                      </pic:nvPicPr>
                      <pic:blipFill>
                        <a:blip r:embed="rId1"/>
                        <a:stretch>
                          <a:fillRect/>
                        </a:stretch>
                      </pic:blipFill>
                      <pic:spPr>
                        <a:xfrm>
                          <a:off x="0" y="11625072"/>
                          <a:ext cx="5138928" cy="2953513"/>
                        </a:xfrm>
                        <a:prstGeom prst="rect">
                          <a:avLst/>
                        </a:prstGeom>
                      </pic:spPr>
                    </pic:pic>
                    <wps:wsp>
                      <wps:cNvPr id="14976" name="Shape 14976"/>
                      <wps:cNvSpPr/>
                      <wps:spPr>
                        <a:xfrm>
                          <a:off x="205689" y="0"/>
                          <a:ext cx="10782300" cy="2095500"/>
                        </a:xfrm>
                        <a:custGeom>
                          <a:avLst/>
                          <a:gdLst/>
                          <a:ahLst/>
                          <a:cxnLst/>
                          <a:rect l="0" t="0" r="0" b="0"/>
                          <a:pathLst>
                            <a:path w="10782300" h="2095500">
                              <a:moveTo>
                                <a:pt x="0" y="2095500"/>
                              </a:moveTo>
                              <a:lnTo>
                                <a:pt x="10782300" y="2095500"/>
                              </a:lnTo>
                              <a:lnTo>
                                <a:pt x="10782300" y="0"/>
                              </a:lnTo>
                              <a:lnTo>
                                <a:pt x="0" y="0"/>
                              </a:lnTo>
                              <a:close/>
                            </a:path>
                          </a:pathLst>
                        </a:custGeom>
                        <a:ln w="38100" cap="flat">
                          <a:miter lim="127000"/>
                        </a:ln>
                      </wps:spPr>
                      <wps:style>
                        <a:lnRef idx="1">
                          <a:srgbClr val="575455"/>
                        </a:lnRef>
                        <a:fillRef idx="0">
                          <a:srgbClr val="000000">
                            <a:alpha val="0"/>
                          </a:srgbClr>
                        </a:fillRef>
                        <a:effectRef idx="0">
                          <a:scrgbClr r="0" g="0" b="0"/>
                        </a:effectRef>
                        <a:fontRef idx="none"/>
                      </wps:style>
                      <wps:bodyPr/>
                    </wps:wsp>
                    <wps:wsp>
                      <wps:cNvPr id="15749" name="Shape 15749"/>
                      <wps:cNvSpPr/>
                      <wps:spPr>
                        <a:xfrm>
                          <a:off x="3367990" y="0"/>
                          <a:ext cx="38100" cy="2133600"/>
                        </a:xfrm>
                        <a:custGeom>
                          <a:avLst/>
                          <a:gdLst/>
                          <a:ahLst/>
                          <a:cxnLst/>
                          <a:rect l="0" t="0" r="0" b="0"/>
                          <a:pathLst>
                            <a:path w="38100" h="2133600">
                              <a:moveTo>
                                <a:pt x="0" y="0"/>
                              </a:moveTo>
                              <a:lnTo>
                                <a:pt x="38100" y="0"/>
                              </a:lnTo>
                              <a:lnTo>
                                <a:pt x="38100" y="2133600"/>
                              </a:lnTo>
                              <a:lnTo>
                                <a:pt x="0" y="2133600"/>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s:wsp>
                      <wps:cNvPr id="15750" name="Shape 15750"/>
                      <wps:cNvSpPr/>
                      <wps:spPr>
                        <a:xfrm>
                          <a:off x="7444689" y="0"/>
                          <a:ext cx="38100" cy="2133600"/>
                        </a:xfrm>
                        <a:custGeom>
                          <a:avLst/>
                          <a:gdLst/>
                          <a:ahLst/>
                          <a:cxnLst/>
                          <a:rect l="0" t="0" r="0" b="0"/>
                          <a:pathLst>
                            <a:path w="38100" h="2133600">
                              <a:moveTo>
                                <a:pt x="0" y="0"/>
                              </a:moveTo>
                              <a:lnTo>
                                <a:pt x="38100" y="0"/>
                              </a:lnTo>
                              <a:lnTo>
                                <a:pt x="38100" y="2133600"/>
                              </a:lnTo>
                              <a:lnTo>
                                <a:pt x="0" y="2133600"/>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g:wgp>
                </a:graphicData>
              </a:graphic>
            </wp:anchor>
          </w:drawing>
        </mc:Choice>
        <mc:Fallback>
          <w:pict>
            <v:group w14:anchorId="7B62EC9E" id="Group 14975" o:spid="_x0000_s1026" style="position:absolute;margin-left:0;margin-top:52pt;width:899.55pt;height:1179.35pt;z-index:-251643904;mso-position-horizontal-relative:page;mso-position-vertical-relative:page" coordsize="114244,1497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">
              <v:shape id="Shape 14980" o:spid="_x0000_s1027" style="position:absolute;top:116460;width:52854;height:29336;visibility:visible;mso-wrap-style:square;v-text-anchor:top" coordsize="5285415,2933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" path="m,l44654,29783c1075997,717334,3045671,2014693,5187422,2894843r97993,38687l,2933530,,xe" fillcolor="#f3a62b" stroked="f" strokeweight="0">
                <v:stroke miterlimit="83231f" joinstyle="miter"/>
                <v:path arrowok="t" textboxrect="0,0,5285415,2933530"/>
              </v:shape>
              <v:shape id="Shape 14981" o:spid="_x0000_s1028" style="position:absolute;left:16;top:116557;width:114228;height:33217;visibility:visible;mso-wrap-style:square;v-text-anchor:top" coordsize="11422797,3321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" path="m,c1776019,917284,5858840,3321723,9040063,2541054v1319207,-358620,2024841,-927369,2376146,-1309103l11422797,1224617r,1699254l5053443,2923871r-112428,-47735c3348140,2183444,1641042,1165766,,xe" fillcolor="#da2628" stroked="f" strokeweight="0">
                <v:stroke miterlimit="83231f" joinstyle="miter"/>
                <v:path arrowok="t" textboxrect="0,0,11422797,3321723"/>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979" o:spid="_x0000_s1029" type="#_x0000_t75" style="position:absolute;top:116250;width:51389;height:29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">
                <v:imagedata r:id="rId2" o:title=""/>
              </v:shape>
              <v:shape id="Shape 14976" o:spid="_x0000_s1030" style="position:absolute;left:2056;width:107823;height:20955;visibility:visible;mso-wrap-style:square;v-text-anchor:top" coordsize="10782300,2095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" path="m,2095500r10782300,l10782300,,,,,2095500xe" filled="f" strokecolor="#575455" strokeweight="3pt">
                <v:stroke miterlimit="83231f" joinstyle="miter"/>
                <v:path arrowok="t" textboxrect="0,0,10782300,2095500"/>
              </v:shape>
              <v:shape id="Shape 15749" o:spid="_x0000_s1031" style="position:absolute;left:33679;width:381;height:21336;visibility:visible;mso-wrap-style:square;v-text-anchor:top" coordsize="38100,2133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" path="m,l38100,r,2133600l,2133600,,e" fillcolor="#575455" stroked="f" strokeweight="0">
                <v:stroke miterlimit="83231f" joinstyle="miter"/>
                <v:path arrowok="t" textboxrect="0,0,38100,2133600"/>
              </v:shape>
              <v:shape id="Shape 15750" o:spid="_x0000_s1032" style="position:absolute;left:74446;width:381;height:21336;visibility:visible;mso-wrap-style:square;v-text-anchor:top" coordsize="38100,2133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" path="m,l38100,r,2133600l,2133600,,e" fillcolor="#575455" stroked="f" strokeweight="0">
                <v:stroke miterlimit="83231f" joinstyle="miter"/>
                <v:path arrowok="t" textboxrect="0,0,38100,2133600"/>
              </v:shape>
              <w10:wrap anchorx="page" anchory="page"/>
            </v:group>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0277" w:rsidRPr="00A25137" w:rsidRDefault="00445851">
    <w:pPr>
      <w:spacing w:after="102" w:line="259" w:lineRule="auto"/>
      <w:ind w:left="980" w:right="638" w:firstLine="0"/>
      <w:jc w:val="right"/>
      <w:rPr>
        <w:lang w:val="es-CO"/>
      </w:rPr>
    </w:pPr>
    <w:r>
      <w:rPr>
        <w:rFonts w:ascii="Calibri" w:eastAsia="Calibri" w:hAnsi="Calibri" w:cs="Calibri"/>
        <w:noProof/>
        <w:sz w:val="22"/>
      </w:rPr>
      <mc:AlternateContent>
        <mc:Choice Requires="wpg">
          <w:drawing>
            <wp:anchor distT="0" distB="0" distL="114300" distR="114300" simplePos="0" relativeHeight="251673600" behindDoc="0" locked="0" layoutInCell="1" allowOverlap="1">
              <wp:simplePos x="0" y="0"/>
              <wp:positionH relativeFrom="page">
                <wp:posOffset>0</wp:posOffset>
              </wp:positionH>
              <wp:positionV relativeFrom="page">
                <wp:posOffset>0</wp:posOffset>
              </wp:positionV>
              <wp:extent cx="11430000" cy="381000"/>
              <wp:effectExtent l="0" t="0" r="0" b="0"/>
              <wp:wrapSquare wrapText="bothSides"/>
              <wp:docPr id="14604" name="Group 14604"/>
              <wp:cNvGraphicFramePr/>
              <a:graphic xmlns:a="http://schemas.openxmlformats.org/drawingml/2006/main">
                <a:graphicData uri="http://schemas.microsoft.com/office/word/2010/wordprocessingGroup">
                  <wpg:wgp>
                    <wpg:cNvGrpSpPr/>
                    <wpg:grpSpPr>
                      <a:xfrm>
                        <a:off x="0" y="0"/>
                        <a:ext cx="11430000" cy="381000"/>
                        <a:chOff x="0" y="0"/>
                        <a:chExt cx="11430000" cy="381000"/>
                      </a:xfrm>
                    </wpg:grpSpPr>
                    <wps:wsp>
                      <wps:cNvPr id="15697" name="Shape 15697"/>
                      <wps:cNvSpPr/>
                      <wps:spPr>
                        <a:xfrm>
                          <a:off x="0" y="0"/>
                          <a:ext cx="11430000" cy="381000"/>
                        </a:xfrm>
                        <a:custGeom>
                          <a:avLst/>
                          <a:gdLst/>
                          <a:ahLst/>
                          <a:cxnLst/>
                          <a:rect l="0" t="0" r="0" b="0"/>
                          <a:pathLst>
                            <a:path w="11430000" h="381000">
                              <a:moveTo>
                                <a:pt x="0" y="0"/>
                              </a:moveTo>
                              <a:lnTo>
                                <a:pt x="11430000" y="0"/>
                              </a:lnTo>
                              <a:lnTo>
                                <a:pt x="11430000" y="381000"/>
                              </a:lnTo>
                              <a:lnTo>
                                <a:pt x="0" y="381000"/>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g:wgp>
                </a:graphicData>
              </a:graphic>
            </wp:anchor>
          </w:drawing>
        </mc:Choice>
        <mc:Fallback>
          <w:pict>
            <v:group w14:anchorId="5FC64B11" id="Group 14604" o:spid="_x0000_s1026" style="position:absolute;margin-left:0;margin-top:0;width:900pt;height:30pt;z-index:251673600;mso-position-horizontal-relative:page;mso-position-vertical-relative:page" coordsize="114300,3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">
              <v:shape id="Shape 15697" o:spid="_x0000_s1027" style="position:absolute;width:114300;height:3810;visibility:visible;mso-wrap-style:square;v-text-anchor:top" coordsize="11430000,381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" path="m,l11430000,r,381000l,381000,,e" fillcolor="#575455" stroked="f" strokeweight="0">
                <v:stroke miterlimit="83231f" joinstyle="miter"/>
                <v:path arrowok="t" textboxrect="0,0,11430000,381000"/>
              </v:shape>
              <w10:wrap type="square" anchorx="page" anchory="page"/>
            </v:group>
          </w:pict>
        </mc:Fallback>
      </mc:AlternateContent>
    </w:r>
    <w:r>
      <w:rPr>
        <w:rFonts w:ascii="Calibri" w:eastAsia="Calibri" w:hAnsi="Calibri" w:cs="Calibri"/>
        <w:noProof/>
        <w:sz w:val="22"/>
      </w:rPr>
      <mc:AlternateContent>
        <mc:Choice Requires="wpg">
          <w:drawing>
            <wp:anchor distT="0" distB="0" distL="114300" distR="114300" simplePos="0" relativeHeight="251674624" behindDoc="0" locked="0" layoutInCell="1" allowOverlap="1">
              <wp:simplePos x="0" y="0"/>
              <wp:positionH relativeFrom="page">
                <wp:posOffset>903874</wp:posOffset>
              </wp:positionH>
              <wp:positionV relativeFrom="page">
                <wp:posOffset>942331</wp:posOffset>
              </wp:positionV>
              <wp:extent cx="1689405" cy="1557036"/>
              <wp:effectExtent l="0" t="0" r="0" b="0"/>
              <wp:wrapSquare wrapText="bothSides"/>
              <wp:docPr id="14606" name="Group 14606"/>
              <wp:cNvGraphicFramePr/>
              <a:graphic xmlns:a="http://schemas.openxmlformats.org/drawingml/2006/main">
                <a:graphicData uri="http://schemas.microsoft.com/office/word/2010/wordprocessingGroup">
                  <wpg:wgp>
                    <wpg:cNvGrpSpPr/>
                    <wpg:grpSpPr>
                      <a:xfrm>
                        <a:off x="0" y="0"/>
                        <a:ext cx="1689405" cy="1557036"/>
                        <a:chOff x="0" y="0"/>
                        <a:chExt cx="1689405" cy="1557036"/>
                      </a:xfrm>
                    </wpg:grpSpPr>
                    <wps:wsp>
                      <wps:cNvPr id="14607" name="Shape 14607"/>
                      <wps:cNvSpPr/>
                      <wps:spPr>
                        <a:xfrm>
                          <a:off x="355365" y="13998"/>
                          <a:ext cx="964032" cy="964286"/>
                        </a:xfrm>
                        <a:custGeom>
                          <a:avLst/>
                          <a:gdLst/>
                          <a:ahLst/>
                          <a:cxnLst/>
                          <a:rect l="0" t="0" r="0" b="0"/>
                          <a:pathLst>
                            <a:path w="964032" h="964286">
                              <a:moveTo>
                                <a:pt x="482041" y="0"/>
                              </a:moveTo>
                              <a:cubicBezTo>
                                <a:pt x="747484" y="0"/>
                                <a:pt x="964032" y="216586"/>
                                <a:pt x="964032" y="482143"/>
                              </a:cubicBezTo>
                              <a:cubicBezTo>
                                <a:pt x="964032" y="747700"/>
                                <a:pt x="747484" y="964286"/>
                                <a:pt x="482041" y="964286"/>
                              </a:cubicBezTo>
                              <a:cubicBezTo>
                                <a:pt x="216535" y="964286"/>
                                <a:pt x="0" y="747700"/>
                                <a:pt x="0" y="482143"/>
                              </a:cubicBezTo>
                              <a:cubicBezTo>
                                <a:pt x="0" y="216586"/>
                                <a:pt x="216535" y="0"/>
                                <a:pt x="482041" y="0"/>
                              </a:cubicBezTo>
                              <a:close/>
                            </a:path>
                          </a:pathLst>
                        </a:custGeom>
                        <a:ln w="0" cap="flat">
                          <a:miter lim="127000"/>
                        </a:ln>
                      </wps:spPr>
                      <wps:style>
                        <a:lnRef idx="0">
                          <a:srgbClr val="000000">
                            <a:alpha val="0"/>
                          </a:srgbClr>
                        </a:lnRef>
                        <a:fillRef idx="1">
                          <a:srgbClr val="F3A62A"/>
                        </a:fillRef>
                        <a:effectRef idx="0">
                          <a:scrgbClr r="0" g="0" b="0"/>
                        </a:effectRef>
                        <a:fontRef idx="none"/>
                      </wps:style>
                      <wps:bodyPr/>
                    </wps:wsp>
                    <wps:wsp>
                      <wps:cNvPr id="14608" name="Shape 14608"/>
                      <wps:cNvSpPr/>
                      <wps:spPr>
                        <a:xfrm>
                          <a:off x="341243" y="2"/>
                          <a:ext cx="496119" cy="992285"/>
                        </a:xfrm>
                        <a:custGeom>
                          <a:avLst/>
                          <a:gdLst/>
                          <a:ahLst/>
                          <a:cxnLst/>
                          <a:rect l="0" t="0" r="0" b="0"/>
                          <a:pathLst>
                            <a:path w="496119" h="992285">
                              <a:moveTo>
                                <a:pt x="496119" y="0"/>
                              </a:moveTo>
                              <a:lnTo>
                                <a:pt x="496119" y="28004"/>
                              </a:lnTo>
                              <a:lnTo>
                                <a:pt x="448389" y="30423"/>
                              </a:lnTo>
                              <a:cubicBezTo>
                                <a:pt x="212731" y="54440"/>
                                <a:pt x="28232" y="254141"/>
                                <a:pt x="28232" y="496136"/>
                              </a:cubicBezTo>
                              <a:cubicBezTo>
                                <a:pt x="28232" y="738142"/>
                                <a:pt x="212731" y="937856"/>
                                <a:pt x="448389" y="961875"/>
                              </a:cubicBezTo>
                              <a:lnTo>
                                <a:pt x="496119" y="964294"/>
                              </a:lnTo>
                              <a:lnTo>
                                <a:pt x="496119" y="992285"/>
                              </a:lnTo>
                              <a:lnTo>
                                <a:pt x="445504" y="989721"/>
                              </a:lnTo>
                              <a:cubicBezTo>
                                <a:pt x="195616" y="964265"/>
                                <a:pt x="0" y="752609"/>
                                <a:pt x="0" y="496136"/>
                              </a:cubicBezTo>
                              <a:cubicBezTo>
                                <a:pt x="0" y="239663"/>
                                <a:pt x="195616" y="28018"/>
                                <a:pt x="445504" y="2564"/>
                              </a:cubicBezTo>
                              <a:lnTo>
                                <a:pt x="496119"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609" name="Shape 14609"/>
                      <wps:cNvSpPr/>
                      <wps:spPr>
                        <a:xfrm>
                          <a:off x="837362" y="0"/>
                          <a:ext cx="496157" cy="992289"/>
                        </a:xfrm>
                        <a:custGeom>
                          <a:avLst/>
                          <a:gdLst/>
                          <a:ahLst/>
                          <a:cxnLst/>
                          <a:rect l="0" t="0" r="0" b="0"/>
                          <a:pathLst>
                            <a:path w="496157" h="992289">
                              <a:moveTo>
                                <a:pt x="45" y="0"/>
                              </a:moveTo>
                              <a:cubicBezTo>
                                <a:pt x="273590" y="0"/>
                                <a:pt x="496157" y="222568"/>
                                <a:pt x="496157" y="496138"/>
                              </a:cubicBezTo>
                              <a:cubicBezTo>
                                <a:pt x="496157" y="769709"/>
                                <a:pt x="273590" y="992289"/>
                                <a:pt x="45" y="992289"/>
                              </a:cubicBezTo>
                              <a:lnTo>
                                <a:pt x="0" y="992287"/>
                              </a:lnTo>
                              <a:lnTo>
                                <a:pt x="0" y="964296"/>
                              </a:lnTo>
                              <a:lnTo>
                                <a:pt x="45" y="964298"/>
                              </a:lnTo>
                              <a:cubicBezTo>
                                <a:pt x="258007" y="964298"/>
                                <a:pt x="467887" y="754278"/>
                                <a:pt x="467887" y="496138"/>
                              </a:cubicBezTo>
                              <a:cubicBezTo>
                                <a:pt x="467887" y="238011"/>
                                <a:pt x="258007" y="28004"/>
                                <a:pt x="45" y="28004"/>
                              </a:cubicBezTo>
                              <a:lnTo>
                                <a:pt x="0" y="28006"/>
                              </a:lnTo>
                              <a:lnTo>
                                <a:pt x="0" y="2"/>
                              </a:lnTo>
                              <a:lnTo>
                                <a:pt x="45"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610" name="Shape 14610"/>
                      <wps:cNvSpPr/>
                      <wps:spPr>
                        <a:xfrm>
                          <a:off x="669682" y="273821"/>
                          <a:ext cx="103702" cy="341744"/>
                        </a:xfrm>
                        <a:custGeom>
                          <a:avLst/>
                          <a:gdLst/>
                          <a:ahLst/>
                          <a:cxnLst/>
                          <a:rect l="0" t="0" r="0" b="0"/>
                          <a:pathLst>
                            <a:path w="103702" h="341744">
                              <a:moveTo>
                                <a:pt x="0" y="0"/>
                              </a:moveTo>
                              <a:lnTo>
                                <a:pt x="58268" y="0"/>
                              </a:lnTo>
                              <a:lnTo>
                                <a:pt x="58268" y="266916"/>
                              </a:lnTo>
                              <a:lnTo>
                                <a:pt x="103702" y="266916"/>
                              </a:lnTo>
                              <a:lnTo>
                                <a:pt x="103702" y="341744"/>
                              </a:lnTo>
                              <a:lnTo>
                                <a:pt x="13348" y="304229"/>
                              </a:lnTo>
                              <a:cubicBezTo>
                                <a:pt x="3670" y="293827"/>
                                <a:pt x="267" y="287553"/>
                                <a:pt x="0" y="269431"/>
                              </a:cubicBez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611" name="Shape 14611"/>
                      <wps:cNvSpPr/>
                      <wps:spPr>
                        <a:xfrm>
                          <a:off x="406538" y="70012"/>
                          <a:ext cx="366846" cy="852246"/>
                        </a:xfrm>
                        <a:custGeom>
                          <a:avLst/>
                          <a:gdLst/>
                          <a:ahLst/>
                          <a:cxnLst/>
                          <a:rect l="0" t="0" r="0" b="0"/>
                          <a:pathLst>
                            <a:path w="366846" h="852246">
                              <a:moveTo>
                                <a:pt x="366846" y="0"/>
                              </a:moveTo>
                              <a:lnTo>
                                <a:pt x="366846" y="19401"/>
                              </a:lnTo>
                              <a:lnTo>
                                <a:pt x="347904" y="22757"/>
                              </a:lnTo>
                              <a:lnTo>
                                <a:pt x="328016" y="27355"/>
                              </a:lnTo>
                              <a:lnTo>
                                <a:pt x="308458" y="32917"/>
                              </a:lnTo>
                              <a:lnTo>
                                <a:pt x="289357" y="39394"/>
                              </a:lnTo>
                              <a:lnTo>
                                <a:pt x="270701" y="46735"/>
                              </a:lnTo>
                              <a:lnTo>
                                <a:pt x="252451" y="54990"/>
                              </a:lnTo>
                              <a:lnTo>
                                <a:pt x="234747" y="64070"/>
                              </a:lnTo>
                              <a:lnTo>
                                <a:pt x="217488" y="74014"/>
                              </a:lnTo>
                              <a:lnTo>
                                <a:pt x="200800" y="84695"/>
                              </a:lnTo>
                              <a:lnTo>
                                <a:pt x="184683" y="96176"/>
                              </a:lnTo>
                              <a:lnTo>
                                <a:pt x="169101" y="108381"/>
                              </a:lnTo>
                              <a:lnTo>
                                <a:pt x="154178" y="121335"/>
                              </a:lnTo>
                              <a:lnTo>
                                <a:pt x="139865" y="134974"/>
                              </a:lnTo>
                              <a:lnTo>
                                <a:pt x="126276" y="149275"/>
                              </a:lnTo>
                              <a:lnTo>
                                <a:pt x="113335" y="164235"/>
                              </a:lnTo>
                              <a:lnTo>
                                <a:pt x="101092" y="179780"/>
                              </a:lnTo>
                              <a:lnTo>
                                <a:pt x="89624" y="195922"/>
                              </a:lnTo>
                              <a:lnTo>
                                <a:pt x="78905" y="212610"/>
                              </a:lnTo>
                              <a:lnTo>
                                <a:pt x="68999" y="229856"/>
                              </a:lnTo>
                              <a:lnTo>
                                <a:pt x="59931" y="247611"/>
                              </a:lnTo>
                              <a:lnTo>
                                <a:pt x="51664" y="265835"/>
                              </a:lnTo>
                              <a:lnTo>
                                <a:pt x="44285" y="284555"/>
                              </a:lnTo>
                              <a:lnTo>
                                <a:pt x="37833" y="303681"/>
                              </a:lnTo>
                              <a:lnTo>
                                <a:pt x="32283" y="323214"/>
                              </a:lnTo>
                              <a:lnTo>
                                <a:pt x="27648" y="343115"/>
                              </a:lnTo>
                              <a:lnTo>
                                <a:pt x="24067" y="363409"/>
                              </a:lnTo>
                              <a:lnTo>
                                <a:pt x="21438" y="383983"/>
                              </a:lnTo>
                              <a:lnTo>
                                <a:pt x="19825" y="404900"/>
                              </a:lnTo>
                              <a:lnTo>
                                <a:pt x="19291" y="426135"/>
                              </a:lnTo>
                              <a:lnTo>
                                <a:pt x="19825" y="447369"/>
                              </a:lnTo>
                              <a:lnTo>
                                <a:pt x="21438" y="468260"/>
                              </a:lnTo>
                              <a:lnTo>
                                <a:pt x="24067" y="488847"/>
                              </a:lnTo>
                              <a:lnTo>
                                <a:pt x="27648" y="509154"/>
                              </a:lnTo>
                              <a:lnTo>
                                <a:pt x="32283" y="529055"/>
                              </a:lnTo>
                              <a:lnTo>
                                <a:pt x="37833" y="548575"/>
                              </a:lnTo>
                              <a:lnTo>
                                <a:pt x="44285" y="567702"/>
                              </a:lnTo>
                              <a:lnTo>
                                <a:pt x="51587" y="586193"/>
                              </a:lnTo>
                              <a:lnTo>
                                <a:pt x="366846" y="586193"/>
                              </a:lnTo>
                              <a:lnTo>
                                <a:pt x="366846" y="637882"/>
                              </a:lnTo>
                              <a:lnTo>
                                <a:pt x="354571" y="637882"/>
                              </a:lnTo>
                              <a:lnTo>
                                <a:pt x="311976" y="746606"/>
                              </a:lnTo>
                              <a:lnTo>
                                <a:pt x="335382" y="746606"/>
                              </a:lnTo>
                              <a:lnTo>
                                <a:pt x="344411" y="721905"/>
                              </a:lnTo>
                              <a:lnTo>
                                <a:pt x="366846" y="721905"/>
                              </a:lnTo>
                              <a:lnTo>
                                <a:pt x="366846" y="852246"/>
                              </a:lnTo>
                              <a:lnTo>
                                <a:pt x="365227" y="852042"/>
                              </a:lnTo>
                              <a:lnTo>
                                <a:pt x="344043" y="848219"/>
                              </a:lnTo>
                              <a:lnTo>
                                <a:pt x="323164" y="843419"/>
                              </a:lnTo>
                              <a:lnTo>
                                <a:pt x="302743" y="837627"/>
                              </a:lnTo>
                              <a:lnTo>
                                <a:pt x="282727" y="830846"/>
                              </a:lnTo>
                              <a:lnTo>
                                <a:pt x="263144" y="823098"/>
                              </a:lnTo>
                              <a:lnTo>
                                <a:pt x="244043" y="814475"/>
                              </a:lnTo>
                              <a:lnTo>
                                <a:pt x="225450" y="804963"/>
                              </a:lnTo>
                              <a:lnTo>
                                <a:pt x="207442" y="794587"/>
                              </a:lnTo>
                              <a:lnTo>
                                <a:pt x="189916" y="783360"/>
                              </a:lnTo>
                              <a:lnTo>
                                <a:pt x="173038" y="771359"/>
                              </a:lnTo>
                              <a:lnTo>
                                <a:pt x="156794" y="758557"/>
                              </a:lnTo>
                              <a:lnTo>
                                <a:pt x="141122" y="745006"/>
                              </a:lnTo>
                              <a:lnTo>
                                <a:pt x="126200" y="730757"/>
                              </a:lnTo>
                              <a:lnTo>
                                <a:pt x="111900" y="715783"/>
                              </a:lnTo>
                              <a:lnTo>
                                <a:pt x="98362" y="700163"/>
                              </a:lnTo>
                              <a:lnTo>
                                <a:pt x="85585" y="683881"/>
                              </a:lnTo>
                              <a:lnTo>
                                <a:pt x="73597" y="666977"/>
                              </a:lnTo>
                              <a:lnTo>
                                <a:pt x="62370" y="649477"/>
                              </a:lnTo>
                              <a:lnTo>
                                <a:pt x="51994" y="631468"/>
                              </a:lnTo>
                              <a:lnTo>
                                <a:pt x="42456" y="612888"/>
                              </a:lnTo>
                              <a:lnTo>
                                <a:pt x="33833" y="593762"/>
                              </a:lnTo>
                              <a:lnTo>
                                <a:pt x="26124" y="574229"/>
                              </a:lnTo>
                              <a:lnTo>
                                <a:pt x="19368" y="554214"/>
                              </a:lnTo>
                              <a:lnTo>
                                <a:pt x="13538" y="533767"/>
                              </a:lnTo>
                              <a:lnTo>
                                <a:pt x="8763" y="512901"/>
                              </a:lnTo>
                              <a:lnTo>
                                <a:pt x="4953" y="491705"/>
                              </a:lnTo>
                              <a:lnTo>
                                <a:pt x="2235" y="470127"/>
                              </a:lnTo>
                              <a:lnTo>
                                <a:pt x="559" y="448258"/>
                              </a:lnTo>
                              <a:lnTo>
                                <a:pt x="0" y="426135"/>
                              </a:lnTo>
                              <a:lnTo>
                                <a:pt x="559" y="403999"/>
                              </a:lnTo>
                              <a:lnTo>
                                <a:pt x="2235" y="382116"/>
                              </a:lnTo>
                              <a:lnTo>
                                <a:pt x="4953" y="360552"/>
                              </a:lnTo>
                              <a:lnTo>
                                <a:pt x="8763" y="339368"/>
                              </a:lnTo>
                              <a:lnTo>
                                <a:pt x="13538" y="318502"/>
                              </a:lnTo>
                              <a:lnTo>
                                <a:pt x="19368" y="298055"/>
                              </a:lnTo>
                              <a:lnTo>
                                <a:pt x="26124" y="278027"/>
                              </a:lnTo>
                              <a:lnTo>
                                <a:pt x="33833" y="258482"/>
                              </a:lnTo>
                              <a:lnTo>
                                <a:pt x="42456" y="239381"/>
                              </a:lnTo>
                              <a:lnTo>
                                <a:pt x="51994" y="220801"/>
                              </a:lnTo>
                              <a:lnTo>
                                <a:pt x="62370" y="202780"/>
                              </a:lnTo>
                              <a:lnTo>
                                <a:pt x="73597" y="185279"/>
                              </a:lnTo>
                              <a:lnTo>
                                <a:pt x="85585" y="168388"/>
                              </a:lnTo>
                              <a:lnTo>
                                <a:pt x="98362" y="152094"/>
                              </a:lnTo>
                              <a:lnTo>
                                <a:pt x="111900" y="136473"/>
                              </a:lnTo>
                              <a:lnTo>
                                <a:pt x="126200" y="121512"/>
                              </a:lnTo>
                              <a:lnTo>
                                <a:pt x="141122" y="107250"/>
                              </a:lnTo>
                              <a:lnTo>
                                <a:pt x="156794" y="93712"/>
                              </a:lnTo>
                              <a:lnTo>
                                <a:pt x="173038" y="80898"/>
                              </a:lnTo>
                              <a:lnTo>
                                <a:pt x="189916" y="68896"/>
                              </a:lnTo>
                              <a:lnTo>
                                <a:pt x="207442" y="57670"/>
                              </a:lnTo>
                              <a:lnTo>
                                <a:pt x="225450" y="47294"/>
                              </a:lnTo>
                              <a:lnTo>
                                <a:pt x="244043" y="37756"/>
                              </a:lnTo>
                              <a:lnTo>
                                <a:pt x="263144" y="29145"/>
                              </a:lnTo>
                              <a:lnTo>
                                <a:pt x="282727" y="21411"/>
                              </a:lnTo>
                              <a:lnTo>
                                <a:pt x="302743" y="14629"/>
                              </a:lnTo>
                              <a:lnTo>
                                <a:pt x="323164" y="8863"/>
                              </a:lnTo>
                              <a:lnTo>
                                <a:pt x="344043" y="4025"/>
                              </a:lnTo>
                              <a:lnTo>
                                <a:pt x="365227" y="202"/>
                              </a:lnTo>
                              <a:lnTo>
                                <a:pt x="366846"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612" name="Shape 14612"/>
                      <wps:cNvSpPr/>
                      <wps:spPr>
                        <a:xfrm>
                          <a:off x="773384" y="198992"/>
                          <a:ext cx="143510" cy="728053"/>
                        </a:xfrm>
                        <a:custGeom>
                          <a:avLst/>
                          <a:gdLst/>
                          <a:ahLst/>
                          <a:cxnLst/>
                          <a:rect l="0" t="0" r="0" b="0"/>
                          <a:pathLst>
                            <a:path w="143510" h="728053">
                              <a:moveTo>
                                <a:pt x="36582" y="0"/>
                              </a:moveTo>
                              <a:lnTo>
                                <a:pt x="94875" y="0"/>
                              </a:lnTo>
                              <a:lnTo>
                                <a:pt x="94875" y="341744"/>
                              </a:lnTo>
                              <a:lnTo>
                                <a:pt x="143510" y="341744"/>
                              </a:lnTo>
                              <a:lnTo>
                                <a:pt x="143510" y="415267"/>
                              </a:lnTo>
                              <a:lnTo>
                                <a:pt x="94875" y="433641"/>
                              </a:lnTo>
                              <a:lnTo>
                                <a:pt x="94875" y="457213"/>
                              </a:lnTo>
                              <a:lnTo>
                                <a:pt x="143510" y="457213"/>
                              </a:lnTo>
                              <a:lnTo>
                                <a:pt x="143510" y="599300"/>
                              </a:lnTo>
                              <a:lnTo>
                                <a:pt x="127070" y="599300"/>
                              </a:lnTo>
                              <a:lnTo>
                                <a:pt x="127070" y="509791"/>
                              </a:lnTo>
                              <a:lnTo>
                                <a:pt x="105010" y="509791"/>
                              </a:lnTo>
                              <a:lnTo>
                                <a:pt x="105010" y="617626"/>
                              </a:lnTo>
                              <a:lnTo>
                                <a:pt x="143510" y="617626"/>
                              </a:lnTo>
                              <a:lnTo>
                                <a:pt x="143510" y="720553"/>
                              </a:lnTo>
                              <a:lnTo>
                                <a:pt x="129597" y="723062"/>
                              </a:lnTo>
                              <a:lnTo>
                                <a:pt x="108045" y="725780"/>
                              </a:lnTo>
                              <a:lnTo>
                                <a:pt x="86163" y="727456"/>
                              </a:lnTo>
                              <a:lnTo>
                                <a:pt x="64002" y="728053"/>
                              </a:lnTo>
                              <a:lnTo>
                                <a:pt x="41840" y="727456"/>
                              </a:lnTo>
                              <a:lnTo>
                                <a:pt x="19958" y="725780"/>
                              </a:lnTo>
                              <a:lnTo>
                                <a:pt x="0" y="723266"/>
                              </a:lnTo>
                              <a:lnTo>
                                <a:pt x="0" y="592925"/>
                              </a:lnTo>
                              <a:lnTo>
                                <a:pt x="21279" y="592925"/>
                              </a:lnTo>
                              <a:lnTo>
                                <a:pt x="30817" y="617626"/>
                              </a:lnTo>
                              <a:lnTo>
                                <a:pt x="54870" y="617626"/>
                              </a:lnTo>
                              <a:lnTo>
                                <a:pt x="11081" y="508902"/>
                              </a:lnTo>
                              <a:lnTo>
                                <a:pt x="0" y="508902"/>
                              </a:lnTo>
                              <a:lnTo>
                                <a:pt x="0" y="457213"/>
                              </a:lnTo>
                              <a:lnTo>
                                <a:pt x="36582" y="457213"/>
                              </a:lnTo>
                              <a:lnTo>
                                <a:pt x="36582" y="431762"/>
                              </a:lnTo>
                              <a:lnTo>
                                <a:pt x="0" y="416573"/>
                              </a:lnTo>
                              <a:lnTo>
                                <a:pt x="0" y="341744"/>
                              </a:lnTo>
                              <a:lnTo>
                                <a:pt x="36582" y="341744"/>
                              </a:lnTo>
                              <a:lnTo>
                                <a:pt x="36582"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613" name="Shape 14613"/>
                      <wps:cNvSpPr/>
                      <wps:spPr>
                        <a:xfrm>
                          <a:off x="773384" y="65261"/>
                          <a:ext cx="143510" cy="26898"/>
                        </a:xfrm>
                        <a:custGeom>
                          <a:avLst/>
                          <a:gdLst/>
                          <a:ahLst/>
                          <a:cxnLst/>
                          <a:rect l="0" t="0" r="0" b="0"/>
                          <a:pathLst>
                            <a:path w="143510" h="26898">
                              <a:moveTo>
                                <a:pt x="64002" y="0"/>
                              </a:moveTo>
                              <a:lnTo>
                                <a:pt x="86163" y="584"/>
                              </a:lnTo>
                              <a:lnTo>
                                <a:pt x="108045" y="2261"/>
                              </a:lnTo>
                              <a:lnTo>
                                <a:pt x="129597" y="4953"/>
                              </a:lnTo>
                              <a:lnTo>
                                <a:pt x="143510" y="7462"/>
                              </a:lnTo>
                              <a:lnTo>
                                <a:pt x="143510" y="26898"/>
                              </a:lnTo>
                              <a:lnTo>
                                <a:pt x="126638" y="23914"/>
                              </a:lnTo>
                              <a:lnTo>
                                <a:pt x="106077" y="21272"/>
                              </a:lnTo>
                              <a:lnTo>
                                <a:pt x="85198" y="19672"/>
                              </a:lnTo>
                              <a:lnTo>
                                <a:pt x="64002" y="19164"/>
                              </a:lnTo>
                              <a:lnTo>
                                <a:pt x="42805" y="19672"/>
                              </a:lnTo>
                              <a:lnTo>
                                <a:pt x="21914" y="21272"/>
                              </a:lnTo>
                              <a:lnTo>
                                <a:pt x="1340" y="23914"/>
                              </a:lnTo>
                              <a:lnTo>
                                <a:pt x="0" y="24152"/>
                              </a:lnTo>
                              <a:lnTo>
                                <a:pt x="0" y="4751"/>
                              </a:lnTo>
                              <a:lnTo>
                                <a:pt x="19958" y="2261"/>
                              </a:lnTo>
                              <a:lnTo>
                                <a:pt x="41840" y="584"/>
                              </a:lnTo>
                              <a:lnTo>
                                <a:pt x="64002"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614" name="Shape 14614"/>
                      <wps:cNvSpPr/>
                      <wps:spPr>
                        <a:xfrm>
                          <a:off x="916894" y="273821"/>
                          <a:ext cx="91662" cy="340438"/>
                        </a:xfrm>
                        <a:custGeom>
                          <a:avLst/>
                          <a:gdLst/>
                          <a:ahLst/>
                          <a:cxnLst/>
                          <a:rect l="0" t="0" r="0" b="0"/>
                          <a:pathLst>
                            <a:path w="91662" h="340438">
                              <a:moveTo>
                                <a:pt x="33369" y="0"/>
                              </a:moveTo>
                              <a:lnTo>
                                <a:pt x="91662" y="0"/>
                              </a:lnTo>
                              <a:lnTo>
                                <a:pt x="91662" y="269431"/>
                              </a:lnTo>
                              <a:lnTo>
                                <a:pt x="91586" y="269431"/>
                              </a:lnTo>
                              <a:cubicBezTo>
                                <a:pt x="91078" y="288379"/>
                                <a:pt x="88449" y="301828"/>
                                <a:pt x="75102" y="312064"/>
                              </a:cubicBezTo>
                              <a:lnTo>
                                <a:pt x="0" y="340438"/>
                              </a:lnTo>
                              <a:lnTo>
                                <a:pt x="0" y="266916"/>
                              </a:lnTo>
                              <a:lnTo>
                                <a:pt x="33369" y="266916"/>
                              </a:lnTo>
                              <a:lnTo>
                                <a:pt x="33369"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615" name="Shape 14615"/>
                      <wps:cNvSpPr/>
                      <wps:spPr>
                        <a:xfrm>
                          <a:off x="916894" y="72724"/>
                          <a:ext cx="351301" cy="846822"/>
                        </a:xfrm>
                        <a:custGeom>
                          <a:avLst/>
                          <a:gdLst/>
                          <a:ahLst/>
                          <a:cxnLst/>
                          <a:rect l="0" t="0" r="0" b="0"/>
                          <a:pathLst>
                            <a:path w="351301" h="846822">
                              <a:moveTo>
                                <a:pt x="0" y="0"/>
                              </a:moveTo>
                              <a:lnTo>
                                <a:pt x="7284" y="1314"/>
                              </a:lnTo>
                              <a:lnTo>
                                <a:pt x="28162" y="6152"/>
                              </a:lnTo>
                              <a:lnTo>
                                <a:pt x="48597" y="11918"/>
                              </a:lnTo>
                              <a:lnTo>
                                <a:pt x="68612" y="18700"/>
                              </a:lnTo>
                              <a:lnTo>
                                <a:pt x="88183" y="26434"/>
                              </a:lnTo>
                              <a:lnTo>
                                <a:pt x="107258" y="35045"/>
                              </a:lnTo>
                              <a:lnTo>
                                <a:pt x="125876" y="44582"/>
                              </a:lnTo>
                              <a:lnTo>
                                <a:pt x="143885" y="54958"/>
                              </a:lnTo>
                              <a:lnTo>
                                <a:pt x="161385" y="66185"/>
                              </a:lnTo>
                              <a:lnTo>
                                <a:pt x="178276" y="78187"/>
                              </a:lnTo>
                              <a:lnTo>
                                <a:pt x="194545" y="91001"/>
                              </a:lnTo>
                              <a:lnTo>
                                <a:pt x="210204" y="104539"/>
                              </a:lnTo>
                              <a:lnTo>
                                <a:pt x="225127" y="118801"/>
                              </a:lnTo>
                              <a:lnTo>
                                <a:pt x="239414" y="133762"/>
                              </a:lnTo>
                              <a:lnTo>
                                <a:pt x="252965" y="149383"/>
                              </a:lnTo>
                              <a:lnTo>
                                <a:pt x="265729" y="165677"/>
                              </a:lnTo>
                              <a:lnTo>
                                <a:pt x="277743" y="182568"/>
                              </a:lnTo>
                              <a:lnTo>
                                <a:pt x="288957" y="200069"/>
                              </a:lnTo>
                              <a:lnTo>
                                <a:pt x="299320" y="218090"/>
                              </a:lnTo>
                              <a:lnTo>
                                <a:pt x="308858" y="236670"/>
                              </a:lnTo>
                              <a:lnTo>
                                <a:pt x="317468" y="255771"/>
                              </a:lnTo>
                              <a:lnTo>
                                <a:pt x="325177" y="275316"/>
                              </a:lnTo>
                              <a:lnTo>
                                <a:pt x="331959" y="295344"/>
                              </a:lnTo>
                              <a:lnTo>
                                <a:pt x="337776" y="315791"/>
                              </a:lnTo>
                              <a:lnTo>
                                <a:pt x="342551" y="336657"/>
                              </a:lnTo>
                              <a:lnTo>
                                <a:pt x="346399" y="357841"/>
                              </a:lnTo>
                              <a:lnTo>
                                <a:pt x="349104" y="379405"/>
                              </a:lnTo>
                              <a:lnTo>
                                <a:pt x="350768" y="401287"/>
                              </a:lnTo>
                              <a:lnTo>
                                <a:pt x="351301" y="423423"/>
                              </a:lnTo>
                              <a:lnTo>
                                <a:pt x="350768" y="445547"/>
                              </a:lnTo>
                              <a:lnTo>
                                <a:pt x="349104" y="467416"/>
                              </a:lnTo>
                              <a:lnTo>
                                <a:pt x="346399" y="488994"/>
                              </a:lnTo>
                              <a:lnTo>
                                <a:pt x="342551" y="510190"/>
                              </a:lnTo>
                              <a:lnTo>
                                <a:pt x="337776" y="531056"/>
                              </a:lnTo>
                              <a:lnTo>
                                <a:pt x="331959" y="551503"/>
                              </a:lnTo>
                              <a:lnTo>
                                <a:pt x="325177" y="571518"/>
                              </a:lnTo>
                              <a:lnTo>
                                <a:pt x="317468" y="591051"/>
                              </a:lnTo>
                              <a:lnTo>
                                <a:pt x="308858" y="610177"/>
                              </a:lnTo>
                              <a:lnTo>
                                <a:pt x="299320" y="628757"/>
                              </a:lnTo>
                              <a:lnTo>
                                <a:pt x="288957" y="646766"/>
                              </a:lnTo>
                              <a:lnTo>
                                <a:pt x="277743" y="664266"/>
                              </a:lnTo>
                              <a:lnTo>
                                <a:pt x="265729" y="681170"/>
                              </a:lnTo>
                              <a:lnTo>
                                <a:pt x="252965" y="697451"/>
                              </a:lnTo>
                              <a:lnTo>
                                <a:pt x="239414" y="713072"/>
                              </a:lnTo>
                              <a:lnTo>
                                <a:pt x="225127" y="728046"/>
                              </a:lnTo>
                              <a:lnTo>
                                <a:pt x="210204" y="742295"/>
                              </a:lnTo>
                              <a:lnTo>
                                <a:pt x="194545" y="755846"/>
                              </a:lnTo>
                              <a:lnTo>
                                <a:pt x="178276" y="768648"/>
                              </a:lnTo>
                              <a:lnTo>
                                <a:pt x="161385" y="780649"/>
                              </a:lnTo>
                              <a:lnTo>
                                <a:pt x="143885" y="791876"/>
                              </a:lnTo>
                              <a:lnTo>
                                <a:pt x="125876" y="802252"/>
                              </a:lnTo>
                              <a:lnTo>
                                <a:pt x="107258" y="811764"/>
                              </a:lnTo>
                              <a:lnTo>
                                <a:pt x="88183" y="820387"/>
                              </a:lnTo>
                              <a:lnTo>
                                <a:pt x="68612" y="828134"/>
                              </a:lnTo>
                              <a:lnTo>
                                <a:pt x="48597" y="834916"/>
                              </a:lnTo>
                              <a:lnTo>
                                <a:pt x="28162" y="840707"/>
                              </a:lnTo>
                              <a:lnTo>
                                <a:pt x="7284" y="845508"/>
                              </a:lnTo>
                              <a:lnTo>
                                <a:pt x="0" y="846822"/>
                              </a:lnTo>
                              <a:lnTo>
                                <a:pt x="0" y="743895"/>
                              </a:lnTo>
                              <a:lnTo>
                                <a:pt x="38500" y="743895"/>
                              </a:lnTo>
                              <a:lnTo>
                                <a:pt x="38500" y="725569"/>
                              </a:lnTo>
                              <a:lnTo>
                                <a:pt x="0" y="725569"/>
                              </a:lnTo>
                              <a:lnTo>
                                <a:pt x="0" y="583482"/>
                              </a:lnTo>
                              <a:lnTo>
                                <a:pt x="299726" y="583482"/>
                              </a:lnTo>
                              <a:lnTo>
                                <a:pt x="307042" y="564990"/>
                              </a:lnTo>
                              <a:lnTo>
                                <a:pt x="313493" y="545864"/>
                              </a:lnTo>
                              <a:lnTo>
                                <a:pt x="319018" y="526344"/>
                              </a:lnTo>
                              <a:lnTo>
                                <a:pt x="323653" y="506443"/>
                              </a:lnTo>
                              <a:lnTo>
                                <a:pt x="327247" y="486136"/>
                              </a:lnTo>
                              <a:lnTo>
                                <a:pt x="329889" y="465549"/>
                              </a:lnTo>
                              <a:lnTo>
                                <a:pt x="331476" y="444658"/>
                              </a:lnTo>
                              <a:lnTo>
                                <a:pt x="332010" y="423423"/>
                              </a:lnTo>
                              <a:lnTo>
                                <a:pt x="331476" y="402189"/>
                              </a:lnTo>
                              <a:lnTo>
                                <a:pt x="329889" y="381272"/>
                              </a:lnTo>
                              <a:lnTo>
                                <a:pt x="327247" y="360698"/>
                              </a:lnTo>
                              <a:lnTo>
                                <a:pt x="323653" y="340404"/>
                              </a:lnTo>
                              <a:lnTo>
                                <a:pt x="319018" y="320503"/>
                              </a:lnTo>
                              <a:lnTo>
                                <a:pt x="313493" y="300970"/>
                              </a:lnTo>
                              <a:lnTo>
                                <a:pt x="307042" y="281844"/>
                              </a:lnTo>
                              <a:lnTo>
                                <a:pt x="299625" y="263124"/>
                              </a:lnTo>
                              <a:lnTo>
                                <a:pt x="291383" y="244899"/>
                              </a:lnTo>
                              <a:lnTo>
                                <a:pt x="282328" y="227145"/>
                              </a:lnTo>
                              <a:lnTo>
                                <a:pt x="272409" y="209898"/>
                              </a:lnTo>
                              <a:lnTo>
                                <a:pt x="261703" y="193211"/>
                              </a:lnTo>
                              <a:lnTo>
                                <a:pt x="250247" y="177069"/>
                              </a:lnTo>
                              <a:lnTo>
                                <a:pt x="238004" y="161524"/>
                              </a:lnTo>
                              <a:lnTo>
                                <a:pt x="225050" y="146563"/>
                              </a:lnTo>
                              <a:lnTo>
                                <a:pt x="211436" y="132263"/>
                              </a:lnTo>
                              <a:lnTo>
                                <a:pt x="197123" y="118623"/>
                              </a:lnTo>
                              <a:lnTo>
                                <a:pt x="182226" y="105669"/>
                              </a:lnTo>
                              <a:lnTo>
                                <a:pt x="166643" y="93465"/>
                              </a:lnTo>
                              <a:lnTo>
                                <a:pt x="150501" y="81984"/>
                              </a:lnTo>
                              <a:lnTo>
                                <a:pt x="133865" y="71303"/>
                              </a:lnTo>
                              <a:lnTo>
                                <a:pt x="116580" y="61359"/>
                              </a:lnTo>
                              <a:lnTo>
                                <a:pt x="98863" y="52279"/>
                              </a:lnTo>
                              <a:lnTo>
                                <a:pt x="80626" y="44024"/>
                              </a:lnTo>
                              <a:lnTo>
                                <a:pt x="61957" y="36683"/>
                              </a:lnTo>
                              <a:lnTo>
                                <a:pt x="42844" y="30206"/>
                              </a:lnTo>
                              <a:lnTo>
                                <a:pt x="23311" y="24643"/>
                              </a:lnTo>
                              <a:lnTo>
                                <a:pt x="3448" y="20046"/>
                              </a:lnTo>
                              <a:lnTo>
                                <a:pt x="0" y="19436"/>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616" name="Shape 14616"/>
                      <wps:cNvSpPr/>
                      <wps:spPr>
                        <a:xfrm>
                          <a:off x="757758" y="733278"/>
                          <a:ext cx="29845" cy="40348"/>
                        </a:xfrm>
                        <a:custGeom>
                          <a:avLst/>
                          <a:gdLst/>
                          <a:ahLst/>
                          <a:cxnLst/>
                          <a:rect l="0" t="0" r="0" b="0"/>
                          <a:pathLst>
                            <a:path w="29845" h="40348">
                              <a:moveTo>
                                <a:pt x="14770" y="0"/>
                              </a:moveTo>
                              <a:lnTo>
                                <a:pt x="29845" y="40348"/>
                              </a:lnTo>
                              <a:lnTo>
                                <a:pt x="0" y="40348"/>
                              </a:lnTo>
                              <a:lnTo>
                                <a:pt x="1477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617" name="Shape 14617"/>
                      <wps:cNvSpPr/>
                      <wps:spPr>
                        <a:xfrm>
                          <a:off x="1651495" y="1049290"/>
                          <a:ext cx="10954" cy="27610"/>
                        </a:xfrm>
                        <a:custGeom>
                          <a:avLst/>
                          <a:gdLst/>
                          <a:ahLst/>
                          <a:cxnLst/>
                          <a:rect l="0" t="0" r="0" b="0"/>
                          <a:pathLst>
                            <a:path w="10954" h="27610">
                              <a:moveTo>
                                <a:pt x="10300" y="0"/>
                              </a:moveTo>
                              <a:lnTo>
                                <a:pt x="10954" y="152"/>
                              </a:lnTo>
                              <a:lnTo>
                                <a:pt x="10954" y="5400"/>
                              </a:lnTo>
                              <a:lnTo>
                                <a:pt x="9804" y="4585"/>
                              </a:lnTo>
                              <a:cubicBezTo>
                                <a:pt x="8166" y="4585"/>
                                <a:pt x="7023" y="4737"/>
                                <a:pt x="6375" y="4902"/>
                              </a:cubicBezTo>
                              <a:lnTo>
                                <a:pt x="6375" y="12573"/>
                              </a:lnTo>
                              <a:lnTo>
                                <a:pt x="9296" y="12573"/>
                              </a:lnTo>
                              <a:lnTo>
                                <a:pt x="10954" y="11530"/>
                              </a:lnTo>
                              <a:lnTo>
                                <a:pt x="10954" y="18317"/>
                              </a:lnTo>
                              <a:lnTo>
                                <a:pt x="9144" y="16980"/>
                              </a:lnTo>
                              <a:lnTo>
                                <a:pt x="6210" y="16980"/>
                              </a:lnTo>
                              <a:lnTo>
                                <a:pt x="6210" y="27610"/>
                              </a:lnTo>
                              <a:lnTo>
                                <a:pt x="0" y="27610"/>
                              </a:lnTo>
                              <a:lnTo>
                                <a:pt x="0" y="813"/>
                              </a:lnTo>
                              <a:cubicBezTo>
                                <a:pt x="2438" y="483"/>
                                <a:pt x="5880" y="0"/>
                                <a:pt x="10300" y="0"/>
                              </a:cubicBez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618" name="Shape 14618"/>
                      <wps:cNvSpPr/>
                      <wps:spPr>
                        <a:xfrm>
                          <a:off x="1634338" y="1036209"/>
                          <a:ext cx="28111" cy="53759"/>
                        </a:xfrm>
                        <a:custGeom>
                          <a:avLst/>
                          <a:gdLst/>
                          <a:ahLst/>
                          <a:cxnLst/>
                          <a:rect l="0" t="0" r="0" b="0"/>
                          <a:pathLst>
                            <a:path w="28111" h="53759">
                              <a:moveTo>
                                <a:pt x="27775" y="0"/>
                              </a:moveTo>
                              <a:lnTo>
                                <a:pt x="28111" y="135"/>
                              </a:lnTo>
                              <a:lnTo>
                                <a:pt x="28111" y="5676"/>
                              </a:lnTo>
                              <a:lnTo>
                                <a:pt x="27457" y="5398"/>
                              </a:lnTo>
                              <a:cubicBezTo>
                                <a:pt x="15862" y="5398"/>
                                <a:pt x="6871" y="15037"/>
                                <a:pt x="6871" y="26797"/>
                              </a:cubicBezTo>
                              <a:cubicBezTo>
                                <a:pt x="6871" y="38735"/>
                                <a:pt x="15862" y="48209"/>
                                <a:pt x="27775" y="48209"/>
                              </a:cubicBezTo>
                              <a:lnTo>
                                <a:pt x="28111" y="48067"/>
                              </a:lnTo>
                              <a:lnTo>
                                <a:pt x="28111" y="53562"/>
                              </a:lnTo>
                              <a:lnTo>
                                <a:pt x="27623" y="53759"/>
                              </a:lnTo>
                              <a:cubicBezTo>
                                <a:pt x="12268" y="53759"/>
                                <a:pt x="0" y="41846"/>
                                <a:pt x="0" y="26797"/>
                              </a:cubicBezTo>
                              <a:cubicBezTo>
                                <a:pt x="0" y="11760"/>
                                <a:pt x="12268" y="0"/>
                                <a:pt x="27775" y="0"/>
                              </a:cubicBez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619" name="Shape 14619"/>
                      <wps:cNvSpPr/>
                      <wps:spPr>
                        <a:xfrm>
                          <a:off x="1662449" y="1049442"/>
                          <a:ext cx="12427" cy="27458"/>
                        </a:xfrm>
                        <a:custGeom>
                          <a:avLst/>
                          <a:gdLst/>
                          <a:ahLst/>
                          <a:cxnLst/>
                          <a:rect l="0" t="0" r="0" b="0"/>
                          <a:pathLst>
                            <a:path w="12427" h="27458">
                              <a:moveTo>
                                <a:pt x="0" y="0"/>
                              </a:moveTo>
                              <a:lnTo>
                                <a:pt x="8490" y="1969"/>
                              </a:lnTo>
                              <a:cubicBezTo>
                                <a:pt x="10128" y="3112"/>
                                <a:pt x="11259" y="5068"/>
                                <a:pt x="11259" y="7697"/>
                              </a:cubicBezTo>
                              <a:cubicBezTo>
                                <a:pt x="11259" y="10948"/>
                                <a:pt x="8820" y="13069"/>
                                <a:pt x="5722" y="14072"/>
                              </a:cubicBezTo>
                              <a:lnTo>
                                <a:pt x="5722" y="14377"/>
                              </a:lnTo>
                              <a:cubicBezTo>
                                <a:pt x="8325" y="15203"/>
                                <a:pt x="9633" y="17336"/>
                                <a:pt x="10459" y="20930"/>
                              </a:cubicBezTo>
                              <a:cubicBezTo>
                                <a:pt x="11259" y="24994"/>
                                <a:pt x="11919" y="26480"/>
                                <a:pt x="12427" y="27458"/>
                              </a:cubicBezTo>
                              <a:lnTo>
                                <a:pt x="5861" y="27458"/>
                              </a:lnTo>
                              <a:cubicBezTo>
                                <a:pt x="5074" y="26480"/>
                                <a:pt x="4578" y="24194"/>
                                <a:pt x="3740" y="20930"/>
                              </a:cubicBezTo>
                              <a:lnTo>
                                <a:pt x="0" y="18166"/>
                              </a:lnTo>
                              <a:lnTo>
                                <a:pt x="0" y="11378"/>
                              </a:lnTo>
                              <a:lnTo>
                                <a:pt x="4578" y="8497"/>
                              </a:lnTo>
                              <a:lnTo>
                                <a:pt x="0" y="5249"/>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620" name="Shape 14620"/>
                      <wps:cNvSpPr/>
                      <wps:spPr>
                        <a:xfrm>
                          <a:off x="1662449" y="1036344"/>
                          <a:ext cx="26956" cy="53428"/>
                        </a:xfrm>
                        <a:custGeom>
                          <a:avLst/>
                          <a:gdLst/>
                          <a:ahLst/>
                          <a:cxnLst/>
                          <a:rect l="0" t="0" r="0" b="0"/>
                          <a:pathLst>
                            <a:path w="26956" h="53428">
                              <a:moveTo>
                                <a:pt x="0" y="0"/>
                              </a:moveTo>
                              <a:lnTo>
                                <a:pt x="19010" y="7625"/>
                              </a:lnTo>
                              <a:cubicBezTo>
                                <a:pt x="23933" y="12445"/>
                                <a:pt x="26956" y="19144"/>
                                <a:pt x="26956" y="26662"/>
                              </a:cubicBezTo>
                              <a:cubicBezTo>
                                <a:pt x="26956" y="34187"/>
                                <a:pt x="23933" y="40927"/>
                                <a:pt x="18991" y="45787"/>
                              </a:cubicBezTo>
                              <a:lnTo>
                                <a:pt x="0" y="53428"/>
                              </a:lnTo>
                              <a:lnTo>
                                <a:pt x="0" y="47932"/>
                              </a:lnTo>
                              <a:lnTo>
                                <a:pt x="14223" y="41924"/>
                              </a:lnTo>
                              <a:cubicBezTo>
                                <a:pt x="17879" y="38067"/>
                                <a:pt x="20085" y="32720"/>
                                <a:pt x="20085" y="26840"/>
                              </a:cubicBezTo>
                              <a:cubicBezTo>
                                <a:pt x="20085" y="20871"/>
                                <a:pt x="17879" y="15477"/>
                                <a:pt x="14183" y="11575"/>
                              </a:cubicBezTo>
                              <a:lnTo>
                                <a:pt x="0" y="5541"/>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621" name="Shape 14621"/>
                      <wps:cNvSpPr/>
                      <wps:spPr>
                        <a:xfrm>
                          <a:off x="50" y="1042596"/>
                          <a:ext cx="231737" cy="295631"/>
                        </a:xfrm>
                        <a:custGeom>
                          <a:avLst/>
                          <a:gdLst/>
                          <a:ahLst/>
                          <a:cxnLst/>
                          <a:rect l="0" t="0" r="0" b="0"/>
                          <a:pathLst>
                            <a:path w="231737" h="295631">
                              <a:moveTo>
                                <a:pt x="0" y="0"/>
                              </a:moveTo>
                              <a:lnTo>
                                <a:pt x="58661" y="0"/>
                              </a:lnTo>
                              <a:lnTo>
                                <a:pt x="58661" y="157429"/>
                              </a:lnTo>
                              <a:cubicBezTo>
                                <a:pt x="58661" y="182397"/>
                                <a:pt x="59411" y="198653"/>
                                <a:pt x="60820" y="206019"/>
                              </a:cubicBezTo>
                              <a:cubicBezTo>
                                <a:pt x="63348" y="217945"/>
                                <a:pt x="69355" y="227470"/>
                                <a:pt x="78778" y="234645"/>
                              </a:cubicBezTo>
                              <a:cubicBezTo>
                                <a:pt x="88240" y="241884"/>
                                <a:pt x="101181" y="245491"/>
                                <a:pt x="117551" y="245491"/>
                              </a:cubicBezTo>
                              <a:cubicBezTo>
                                <a:pt x="134176" y="245491"/>
                                <a:pt x="146787" y="242100"/>
                                <a:pt x="155270" y="235255"/>
                              </a:cubicBezTo>
                              <a:cubicBezTo>
                                <a:pt x="163716" y="228498"/>
                                <a:pt x="168770" y="220116"/>
                                <a:pt x="170485" y="210223"/>
                              </a:cubicBezTo>
                              <a:cubicBezTo>
                                <a:pt x="172237" y="200292"/>
                                <a:pt x="173050" y="183820"/>
                                <a:pt x="173050" y="160820"/>
                              </a:cubicBezTo>
                              <a:lnTo>
                                <a:pt x="173050" y="0"/>
                              </a:lnTo>
                              <a:lnTo>
                                <a:pt x="231737" y="0"/>
                              </a:lnTo>
                              <a:lnTo>
                                <a:pt x="231737" y="152692"/>
                              </a:lnTo>
                              <a:cubicBezTo>
                                <a:pt x="231737" y="187604"/>
                                <a:pt x="230149" y="212255"/>
                                <a:pt x="226987" y="226670"/>
                              </a:cubicBezTo>
                              <a:cubicBezTo>
                                <a:pt x="223799" y="241084"/>
                                <a:pt x="217983" y="253200"/>
                                <a:pt x="209436" y="263144"/>
                              </a:cubicBezTo>
                              <a:cubicBezTo>
                                <a:pt x="200914" y="273037"/>
                                <a:pt x="189497" y="280937"/>
                                <a:pt x="175285" y="286842"/>
                              </a:cubicBezTo>
                              <a:cubicBezTo>
                                <a:pt x="160998" y="292710"/>
                                <a:pt x="142316" y="295631"/>
                                <a:pt x="119329" y="295631"/>
                              </a:cubicBezTo>
                              <a:cubicBezTo>
                                <a:pt x="91554" y="295631"/>
                                <a:pt x="70498" y="292443"/>
                                <a:pt x="56172" y="286004"/>
                              </a:cubicBezTo>
                              <a:cubicBezTo>
                                <a:pt x="41821" y="279591"/>
                                <a:pt x="30531" y="271259"/>
                                <a:pt x="22200" y="261048"/>
                              </a:cubicBezTo>
                              <a:cubicBezTo>
                                <a:pt x="13881" y="250838"/>
                                <a:pt x="8369" y="240068"/>
                                <a:pt x="5740" y="228841"/>
                              </a:cubicBezTo>
                              <a:cubicBezTo>
                                <a:pt x="1892" y="212192"/>
                                <a:pt x="0" y="187604"/>
                                <a:pt x="0" y="155054"/>
                              </a:cubicBez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622" name="Shape 14622"/>
                      <wps:cNvSpPr/>
                      <wps:spPr>
                        <a:xfrm>
                          <a:off x="294245" y="1042591"/>
                          <a:ext cx="230645" cy="290703"/>
                        </a:xfrm>
                        <a:custGeom>
                          <a:avLst/>
                          <a:gdLst/>
                          <a:ahLst/>
                          <a:cxnLst/>
                          <a:rect l="0" t="0" r="0" b="0"/>
                          <a:pathLst>
                            <a:path w="230645" h="290703">
                              <a:moveTo>
                                <a:pt x="0" y="0"/>
                              </a:moveTo>
                              <a:lnTo>
                                <a:pt x="57112" y="0"/>
                              </a:lnTo>
                              <a:lnTo>
                                <a:pt x="176098" y="194120"/>
                              </a:lnTo>
                              <a:lnTo>
                                <a:pt x="176098" y="0"/>
                              </a:lnTo>
                              <a:lnTo>
                                <a:pt x="230645" y="0"/>
                              </a:lnTo>
                              <a:lnTo>
                                <a:pt x="230645" y="290703"/>
                              </a:lnTo>
                              <a:lnTo>
                                <a:pt x="171691" y="290703"/>
                              </a:lnTo>
                              <a:lnTo>
                                <a:pt x="54546" y="101143"/>
                              </a:lnTo>
                              <a:lnTo>
                                <a:pt x="54546" y="290703"/>
                              </a:lnTo>
                              <a:lnTo>
                                <a:pt x="0" y="290703"/>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623" name="Shape 14623"/>
                      <wps:cNvSpPr/>
                      <wps:spPr>
                        <a:xfrm>
                          <a:off x="553950" y="1042595"/>
                          <a:ext cx="143936" cy="290703"/>
                        </a:xfrm>
                        <a:custGeom>
                          <a:avLst/>
                          <a:gdLst/>
                          <a:ahLst/>
                          <a:cxnLst/>
                          <a:rect l="0" t="0" r="0" b="0"/>
                          <a:pathLst>
                            <a:path w="143936" h="290703">
                              <a:moveTo>
                                <a:pt x="113233" y="0"/>
                              </a:moveTo>
                              <a:lnTo>
                                <a:pt x="143936" y="0"/>
                              </a:lnTo>
                              <a:lnTo>
                                <a:pt x="143936" y="68883"/>
                              </a:lnTo>
                              <a:lnTo>
                                <a:pt x="143535" y="67805"/>
                              </a:lnTo>
                              <a:lnTo>
                                <a:pt x="104280" y="175717"/>
                              </a:lnTo>
                              <a:lnTo>
                                <a:pt x="143936" y="175717"/>
                              </a:lnTo>
                              <a:lnTo>
                                <a:pt x="143936" y="224638"/>
                              </a:lnTo>
                              <a:lnTo>
                                <a:pt x="86208" y="224638"/>
                              </a:lnTo>
                              <a:lnTo>
                                <a:pt x="62268" y="290703"/>
                              </a:lnTo>
                              <a:lnTo>
                                <a:pt x="0" y="290703"/>
                              </a:lnTo>
                              <a:lnTo>
                                <a:pt x="113233"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624" name="Shape 14624"/>
                      <wps:cNvSpPr/>
                      <wps:spPr>
                        <a:xfrm>
                          <a:off x="697885" y="1042595"/>
                          <a:ext cx="147758" cy="290703"/>
                        </a:xfrm>
                        <a:custGeom>
                          <a:avLst/>
                          <a:gdLst/>
                          <a:ahLst/>
                          <a:cxnLst/>
                          <a:rect l="0" t="0" r="0" b="0"/>
                          <a:pathLst>
                            <a:path w="147758" h="290703">
                              <a:moveTo>
                                <a:pt x="0" y="0"/>
                              </a:moveTo>
                              <a:lnTo>
                                <a:pt x="31350" y="0"/>
                              </a:lnTo>
                              <a:lnTo>
                                <a:pt x="147758" y="290703"/>
                              </a:lnTo>
                              <a:lnTo>
                                <a:pt x="83877" y="290703"/>
                              </a:lnTo>
                              <a:lnTo>
                                <a:pt x="58490" y="224638"/>
                              </a:lnTo>
                              <a:lnTo>
                                <a:pt x="0" y="224638"/>
                              </a:lnTo>
                              <a:lnTo>
                                <a:pt x="0" y="175717"/>
                              </a:lnTo>
                              <a:lnTo>
                                <a:pt x="39656" y="175717"/>
                              </a:lnTo>
                              <a:lnTo>
                                <a:pt x="0" y="68883"/>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625" name="Shape 14625"/>
                      <wps:cNvSpPr/>
                      <wps:spPr>
                        <a:xfrm>
                          <a:off x="872976" y="1042596"/>
                          <a:ext cx="231750" cy="295631"/>
                        </a:xfrm>
                        <a:custGeom>
                          <a:avLst/>
                          <a:gdLst/>
                          <a:ahLst/>
                          <a:cxnLst/>
                          <a:rect l="0" t="0" r="0" b="0"/>
                          <a:pathLst>
                            <a:path w="231750" h="295631">
                              <a:moveTo>
                                <a:pt x="0" y="0"/>
                              </a:moveTo>
                              <a:lnTo>
                                <a:pt x="58687" y="0"/>
                              </a:lnTo>
                              <a:lnTo>
                                <a:pt x="58687" y="157429"/>
                              </a:lnTo>
                              <a:cubicBezTo>
                                <a:pt x="58687" y="182397"/>
                                <a:pt x="59436" y="198653"/>
                                <a:pt x="60858" y="206019"/>
                              </a:cubicBezTo>
                              <a:cubicBezTo>
                                <a:pt x="63373" y="217945"/>
                                <a:pt x="69380" y="227470"/>
                                <a:pt x="78791" y="234645"/>
                              </a:cubicBezTo>
                              <a:cubicBezTo>
                                <a:pt x="88265" y="241884"/>
                                <a:pt x="101181" y="245491"/>
                                <a:pt x="117551" y="245491"/>
                              </a:cubicBezTo>
                              <a:cubicBezTo>
                                <a:pt x="134214" y="245491"/>
                                <a:pt x="146799" y="242100"/>
                                <a:pt x="155270" y="235255"/>
                              </a:cubicBezTo>
                              <a:cubicBezTo>
                                <a:pt x="163716" y="228498"/>
                                <a:pt x="168809" y="220116"/>
                                <a:pt x="170485" y="210223"/>
                              </a:cubicBezTo>
                              <a:cubicBezTo>
                                <a:pt x="172250" y="200292"/>
                                <a:pt x="173050" y="183820"/>
                                <a:pt x="173050" y="160820"/>
                              </a:cubicBezTo>
                              <a:lnTo>
                                <a:pt x="173050" y="0"/>
                              </a:lnTo>
                              <a:lnTo>
                                <a:pt x="231750" y="0"/>
                              </a:lnTo>
                              <a:lnTo>
                                <a:pt x="231750" y="152692"/>
                              </a:lnTo>
                              <a:cubicBezTo>
                                <a:pt x="231750" y="187604"/>
                                <a:pt x="230188" y="212255"/>
                                <a:pt x="226987" y="226670"/>
                              </a:cubicBezTo>
                              <a:cubicBezTo>
                                <a:pt x="223825" y="241084"/>
                                <a:pt x="217983" y="253200"/>
                                <a:pt x="209461" y="263144"/>
                              </a:cubicBezTo>
                              <a:cubicBezTo>
                                <a:pt x="200939" y="273037"/>
                                <a:pt x="189497" y="280937"/>
                                <a:pt x="175311" y="286842"/>
                              </a:cubicBezTo>
                              <a:cubicBezTo>
                                <a:pt x="161036" y="292710"/>
                                <a:pt x="142354" y="295631"/>
                                <a:pt x="119329" y="295631"/>
                              </a:cubicBezTo>
                              <a:cubicBezTo>
                                <a:pt x="91580" y="295631"/>
                                <a:pt x="70561" y="292443"/>
                                <a:pt x="56172" y="286004"/>
                              </a:cubicBezTo>
                              <a:cubicBezTo>
                                <a:pt x="41821" y="279591"/>
                                <a:pt x="30531" y="271259"/>
                                <a:pt x="22212" y="261048"/>
                              </a:cubicBezTo>
                              <a:cubicBezTo>
                                <a:pt x="13881" y="250838"/>
                                <a:pt x="8407" y="240068"/>
                                <a:pt x="5766" y="228841"/>
                              </a:cubicBezTo>
                              <a:cubicBezTo>
                                <a:pt x="1892" y="212192"/>
                                <a:pt x="0" y="187604"/>
                                <a:pt x="0" y="155054"/>
                              </a:cubicBez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626" name="Shape 14626"/>
                      <wps:cNvSpPr/>
                      <wps:spPr>
                        <a:xfrm>
                          <a:off x="1175036" y="1044966"/>
                          <a:ext cx="204559" cy="288328"/>
                        </a:xfrm>
                        <a:custGeom>
                          <a:avLst/>
                          <a:gdLst/>
                          <a:ahLst/>
                          <a:cxnLst/>
                          <a:rect l="0" t="0" r="0" b="0"/>
                          <a:pathLst>
                            <a:path w="204559" h="288328">
                              <a:moveTo>
                                <a:pt x="0" y="0"/>
                              </a:moveTo>
                              <a:lnTo>
                                <a:pt x="58661" y="0"/>
                              </a:lnTo>
                              <a:lnTo>
                                <a:pt x="58661" y="239332"/>
                              </a:lnTo>
                              <a:lnTo>
                                <a:pt x="204559" y="239332"/>
                              </a:lnTo>
                              <a:lnTo>
                                <a:pt x="204559" y="288328"/>
                              </a:lnTo>
                              <a:lnTo>
                                <a:pt x="0" y="288328"/>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627" name="Shape 14627"/>
                      <wps:cNvSpPr/>
                      <wps:spPr>
                        <a:xfrm>
                          <a:off x="1390786" y="1042595"/>
                          <a:ext cx="143948" cy="290703"/>
                        </a:xfrm>
                        <a:custGeom>
                          <a:avLst/>
                          <a:gdLst/>
                          <a:ahLst/>
                          <a:cxnLst/>
                          <a:rect l="0" t="0" r="0" b="0"/>
                          <a:pathLst>
                            <a:path w="143948" h="290703">
                              <a:moveTo>
                                <a:pt x="113233" y="0"/>
                              </a:moveTo>
                              <a:lnTo>
                                <a:pt x="143948" y="0"/>
                              </a:lnTo>
                              <a:lnTo>
                                <a:pt x="143948" y="68883"/>
                              </a:lnTo>
                              <a:lnTo>
                                <a:pt x="143548" y="67805"/>
                              </a:lnTo>
                              <a:lnTo>
                                <a:pt x="104280" y="175717"/>
                              </a:lnTo>
                              <a:lnTo>
                                <a:pt x="143948" y="175717"/>
                              </a:lnTo>
                              <a:lnTo>
                                <a:pt x="143948" y="224638"/>
                              </a:lnTo>
                              <a:lnTo>
                                <a:pt x="86220" y="224638"/>
                              </a:lnTo>
                              <a:lnTo>
                                <a:pt x="62268" y="290703"/>
                              </a:lnTo>
                              <a:lnTo>
                                <a:pt x="0" y="290703"/>
                              </a:lnTo>
                              <a:lnTo>
                                <a:pt x="113233"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628" name="Shape 14628"/>
                      <wps:cNvSpPr/>
                      <wps:spPr>
                        <a:xfrm>
                          <a:off x="1534734" y="1042595"/>
                          <a:ext cx="147733" cy="290703"/>
                        </a:xfrm>
                        <a:custGeom>
                          <a:avLst/>
                          <a:gdLst/>
                          <a:ahLst/>
                          <a:cxnLst/>
                          <a:rect l="0" t="0" r="0" b="0"/>
                          <a:pathLst>
                            <a:path w="147733" h="290703">
                              <a:moveTo>
                                <a:pt x="0" y="0"/>
                              </a:moveTo>
                              <a:lnTo>
                                <a:pt x="31337" y="0"/>
                              </a:lnTo>
                              <a:lnTo>
                                <a:pt x="147733" y="290703"/>
                              </a:lnTo>
                              <a:lnTo>
                                <a:pt x="83865" y="290703"/>
                              </a:lnTo>
                              <a:lnTo>
                                <a:pt x="58490" y="224638"/>
                              </a:lnTo>
                              <a:lnTo>
                                <a:pt x="0" y="224638"/>
                              </a:lnTo>
                              <a:lnTo>
                                <a:pt x="0" y="175717"/>
                              </a:lnTo>
                              <a:lnTo>
                                <a:pt x="39669" y="175717"/>
                              </a:lnTo>
                              <a:lnTo>
                                <a:pt x="0" y="68883"/>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629" name="Shape 14629"/>
                      <wps:cNvSpPr/>
                      <wps:spPr>
                        <a:xfrm>
                          <a:off x="0" y="1393445"/>
                          <a:ext cx="41910" cy="53442"/>
                        </a:xfrm>
                        <a:custGeom>
                          <a:avLst/>
                          <a:gdLst/>
                          <a:ahLst/>
                          <a:cxnLst/>
                          <a:rect l="0" t="0" r="0" b="0"/>
                          <a:pathLst>
                            <a:path w="41910" h="53442">
                              <a:moveTo>
                                <a:pt x="0" y="0"/>
                              </a:moveTo>
                              <a:lnTo>
                                <a:pt x="10630" y="0"/>
                              </a:lnTo>
                              <a:lnTo>
                                <a:pt x="10630" y="28461"/>
                              </a:lnTo>
                              <a:cubicBezTo>
                                <a:pt x="10630" y="32982"/>
                                <a:pt x="10757" y="35903"/>
                                <a:pt x="11011" y="37236"/>
                              </a:cubicBezTo>
                              <a:cubicBezTo>
                                <a:pt x="11468" y="39395"/>
                                <a:pt x="12548" y="41123"/>
                                <a:pt x="14249" y="42418"/>
                              </a:cubicBezTo>
                              <a:cubicBezTo>
                                <a:pt x="15964" y="43726"/>
                                <a:pt x="18301" y="44374"/>
                                <a:pt x="21260" y="44374"/>
                              </a:cubicBezTo>
                              <a:cubicBezTo>
                                <a:pt x="24282" y="44374"/>
                                <a:pt x="26556" y="43752"/>
                                <a:pt x="28080" y="42520"/>
                              </a:cubicBezTo>
                              <a:cubicBezTo>
                                <a:pt x="29604" y="41300"/>
                                <a:pt x="30518" y="39789"/>
                                <a:pt x="30836" y="37998"/>
                              </a:cubicBezTo>
                              <a:cubicBezTo>
                                <a:pt x="31140" y="36195"/>
                                <a:pt x="31305" y="33223"/>
                                <a:pt x="31305" y="29070"/>
                              </a:cubicBezTo>
                              <a:lnTo>
                                <a:pt x="31305" y="0"/>
                              </a:lnTo>
                              <a:lnTo>
                                <a:pt x="41910" y="0"/>
                              </a:lnTo>
                              <a:lnTo>
                                <a:pt x="41910" y="27597"/>
                              </a:lnTo>
                              <a:cubicBezTo>
                                <a:pt x="41910" y="33909"/>
                                <a:pt x="41618" y="38367"/>
                                <a:pt x="41046" y="40970"/>
                              </a:cubicBezTo>
                              <a:cubicBezTo>
                                <a:pt x="40475" y="43574"/>
                                <a:pt x="39421" y="45771"/>
                                <a:pt x="37871" y="47561"/>
                              </a:cubicBezTo>
                              <a:cubicBezTo>
                                <a:pt x="36335" y="49352"/>
                                <a:pt x="34277" y="50787"/>
                                <a:pt x="31699" y="51841"/>
                              </a:cubicBezTo>
                              <a:cubicBezTo>
                                <a:pt x="29108" y="52921"/>
                                <a:pt x="25743" y="53442"/>
                                <a:pt x="21590" y="53442"/>
                              </a:cubicBezTo>
                              <a:cubicBezTo>
                                <a:pt x="16574" y="53442"/>
                                <a:pt x="12763" y="52857"/>
                                <a:pt x="10173" y="51702"/>
                              </a:cubicBezTo>
                              <a:cubicBezTo>
                                <a:pt x="7582" y="50546"/>
                                <a:pt x="5537" y="49047"/>
                                <a:pt x="4026" y="47180"/>
                              </a:cubicBezTo>
                              <a:cubicBezTo>
                                <a:pt x="2515" y="45339"/>
                                <a:pt x="1524" y="43396"/>
                                <a:pt x="1041" y="41364"/>
                              </a:cubicBezTo>
                              <a:cubicBezTo>
                                <a:pt x="343" y="38354"/>
                                <a:pt x="0" y="33909"/>
                                <a:pt x="0" y="28029"/>
                              </a:cubicBez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30" name="Shape 14630"/>
                      <wps:cNvSpPr/>
                      <wps:spPr>
                        <a:xfrm>
                          <a:off x="53194" y="1393448"/>
                          <a:ext cx="41694" cy="52540"/>
                        </a:xfrm>
                        <a:custGeom>
                          <a:avLst/>
                          <a:gdLst/>
                          <a:ahLst/>
                          <a:cxnLst/>
                          <a:rect l="0" t="0" r="0" b="0"/>
                          <a:pathLst>
                            <a:path w="41694" h="52540">
                              <a:moveTo>
                                <a:pt x="0" y="0"/>
                              </a:moveTo>
                              <a:lnTo>
                                <a:pt x="10325" y="0"/>
                              </a:lnTo>
                              <a:lnTo>
                                <a:pt x="31839" y="35077"/>
                              </a:lnTo>
                              <a:lnTo>
                                <a:pt x="31839" y="0"/>
                              </a:lnTo>
                              <a:lnTo>
                                <a:pt x="41694" y="0"/>
                              </a:lnTo>
                              <a:lnTo>
                                <a:pt x="41694" y="52540"/>
                              </a:lnTo>
                              <a:lnTo>
                                <a:pt x="31039"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699" name="Shape 15699"/>
                      <wps:cNvSpPr/>
                      <wps:spPr>
                        <a:xfrm>
                          <a:off x="105776" y="1393440"/>
                          <a:ext cx="10604" cy="52540"/>
                        </a:xfrm>
                        <a:custGeom>
                          <a:avLst/>
                          <a:gdLst/>
                          <a:ahLst/>
                          <a:cxnLst/>
                          <a:rect l="0" t="0" r="0" b="0"/>
                          <a:pathLst>
                            <a:path w="10604" h="52540">
                              <a:moveTo>
                                <a:pt x="0" y="0"/>
                              </a:moveTo>
                              <a:lnTo>
                                <a:pt x="10604" y="0"/>
                              </a:lnTo>
                              <a:lnTo>
                                <a:pt x="10604"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32" name="Shape 14632"/>
                      <wps:cNvSpPr/>
                      <wps:spPr>
                        <a:xfrm>
                          <a:off x="121115" y="1393448"/>
                          <a:ext cx="48920" cy="52540"/>
                        </a:xfrm>
                        <a:custGeom>
                          <a:avLst/>
                          <a:gdLst/>
                          <a:ahLst/>
                          <a:cxnLst/>
                          <a:rect l="0" t="0" r="0" b="0"/>
                          <a:pathLst>
                            <a:path w="48920" h="52540">
                              <a:moveTo>
                                <a:pt x="0" y="0"/>
                              </a:moveTo>
                              <a:lnTo>
                                <a:pt x="11506" y="0"/>
                              </a:lnTo>
                              <a:lnTo>
                                <a:pt x="24816" y="38887"/>
                              </a:lnTo>
                              <a:lnTo>
                                <a:pt x="37668" y="0"/>
                              </a:lnTo>
                              <a:lnTo>
                                <a:pt x="48920" y="0"/>
                              </a:lnTo>
                              <a:lnTo>
                                <a:pt x="30124" y="52540"/>
                              </a:lnTo>
                              <a:lnTo>
                                <a:pt x="18783"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33" name="Shape 14633"/>
                      <wps:cNvSpPr/>
                      <wps:spPr>
                        <a:xfrm>
                          <a:off x="175456" y="1393448"/>
                          <a:ext cx="39967" cy="52540"/>
                        </a:xfrm>
                        <a:custGeom>
                          <a:avLst/>
                          <a:gdLst/>
                          <a:ahLst/>
                          <a:cxnLst/>
                          <a:rect l="0" t="0" r="0" b="0"/>
                          <a:pathLst>
                            <a:path w="39967" h="52540">
                              <a:moveTo>
                                <a:pt x="0" y="0"/>
                              </a:moveTo>
                              <a:lnTo>
                                <a:pt x="38964" y="0"/>
                              </a:lnTo>
                              <a:lnTo>
                                <a:pt x="38964" y="8877"/>
                              </a:lnTo>
                              <a:lnTo>
                                <a:pt x="10604" y="8877"/>
                              </a:lnTo>
                              <a:lnTo>
                                <a:pt x="10604" y="20523"/>
                              </a:lnTo>
                              <a:lnTo>
                                <a:pt x="36982" y="20523"/>
                              </a:lnTo>
                              <a:lnTo>
                                <a:pt x="36982" y="29388"/>
                              </a:lnTo>
                              <a:lnTo>
                                <a:pt x="10604" y="29388"/>
                              </a:lnTo>
                              <a:lnTo>
                                <a:pt x="10604" y="43688"/>
                              </a:lnTo>
                              <a:lnTo>
                                <a:pt x="39967" y="43688"/>
                              </a:lnTo>
                              <a:lnTo>
                                <a:pt x="39967"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34" name="Shape 14634"/>
                      <wps:cNvSpPr/>
                      <wps:spPr>
                        <a:xfrm>
                          <a:off x="224457" y="1393439"/>
                          <a:ext cx="21330" cy="52553"/>
                        </a:xfrm>
                        <a:custGeom>
                          <a:avLst/>
                          <a:gdLst/>
                          <a:ahLst/>
                          <a:cxnLst/>
                          <a:rect l="0" t="0" r="0" b="0"/>
                          <a:pathLst>
                            <a:path w="21330" h="52553">
                              <a:moveTo>
                                <a:pt x="0" y="0"/>
                              </a:moveTo>
                              <a:lnTo>
                                <a:pt x="21330" y="0"/>
                              </a:lnTo>
                              <a:lnTo>
                                <a:pt x="21330" y="8950"/>
                              </a:lnTo>
                              <a:lnTo>
                                <a:pt x="18885" y="8890"/>
                              </a:lnTo>
                              <a:lnTo>
                                <a:pt x="10617" y="8890"/>
                              </a:lnTo>
                              <a:lnTo>
                                <a:pt x="10617" y="22225"/>
                              </a:lnTo>
                              <a:lnTo>
                                <a:pt x="18466" y="22225"/>
                              </a:lnTo>
                              <a:lnTo>
                                <a:pt x="21330" y="22034"/>
                              </a:lnTo>
                              <a:lnTo>
                                <a:pt x="21330" y="33432"/>
                              </a:lnTo>
                              <a:lnTo>
                                <a:pt x="21298" y="33388"/>
                              </a:lnTo>
                              <a:cubicBezTo>
                                <a:pt x="20295" y="32334"/>
                                <a:pt x="19228" y="31598"/>
                                <a:pt x="18110" y="31217"/>
                              </a:cubicBezTo>
                              <a:cubicBezTo>
                                <a:pt x="16980" y="30810"/>
                                <a:pt x="15202" y="30620"/>
                                <a:pt x="12763" y="30620"/>
                              </a:cubicBezTo>
                              <a:lnTo>
                                <a:pt x="10617" y="30620"/>
                              </a:lnTo>
                              <a:lnTo>
                                <a:pt x="10617"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35" name="Shape 14635"/>
                      <wps:cNvSpPr/>
                      <wps:spPr>
                        <a:xfrm>
                          <a:off x="245787" y="1393439"/>
                          <a:ext cx="25914" cy="52553"/>
                        </a:xfrm>
                        <a:custGeom>
                          <a:avLst/>
                          <a:gdLst/>
                          <a:ahLst/>
                          <a:cxnLst/>
                          <a:rect l="0" t="0" r="0" b="0"/>
                          <a:pathLst>
                            <a:path w="25914" h="52553">
                              <a:moveTo>
                                <a:pt x="0" y="0"/>
                              </a:moveTo>
                              <a:lnTo>
                                <a:pt x="1010" y="0"/>
                              </a:lnTo>
                              <a:cubicBezTo>
                                <a:pt x="6610" y="0"/>
                                <a:pt x="10700" y="470"/>
                                <a:pt x="13252" y="1422"/>
                              </a:cubicBezTo>
                              <a:cubicBezTo>
                                <a:pt x="15792" y="2362"/>
                                <a:pt x="17824" y="4039"/>
                                <a:pt x="19348" y="6464"/>
                              </a:cubicBezTo>
                              <a:cubicBezTo>
                                <a:pt x="20885" y="8877"/>
                                <a:pt x="21647" y="11633"/>
                                <a:pt x="21647" y="14732"/>
                              </a:cubicBezTo>
                              <a:cubicBezTo>
                                <a:pt x="21647" y="18682"/>
                                <a:pt x="20491" y="21933"/>
                                <a:pt x="18167" y="24511"/>
                              </a:cubicBezTo>
                              <a:cubicBezTo>
                                <a:pt x="15856" y="27064"/>
                                <a:pt x="12389" y="28689"/>
                                <a:pt x="7779" y="29362"/>
                              </a:cubicBezTo>
                              <a:cubicBezTo>
                                <a:pt x="10065" y="30696"/>
                                <a:pt x="11970" y="32169"/>
                                <a:pt x="13456" y="33769"/>
                              </a:cubicBezTo>
                              <a:cubicBezTo>
                                <a:pt x="14954" y="35370"/>
                                <a:pt x="16974" y="38214"/>
                                <a:pt x="19501" y="42304"/>
                              </a:cubicBezTo>
                              <a:lnTo>
                                <a:pt x="25914" y="52553"/>
                              </a:lnTo>
                              <a:lnTo>
                                <a:pt x="13227" y="52553"/>
                              </a:lnTo>
                              <a:lnTo>
                                <a:pt x="5556" y="41110"/>
                              </a:lnTo>
                              <a:lnTo>
                                <a:pt x="0" y="33432"/>
                              </a:lnTo>
                              <a:lnTo>
                                <a:pt x="0" y="22034"/>
                              </a:lnTo>
                              <a:lnTo>
                                <a:pt x="6674" y="21590"/>
                              </a:lnTo>
                              <a:cubicBezTo>
                                <a:pt x="7944" y="21158"/>
                                <a:pt x="8922" y="20409"/>
                                <a:pt x="9646" y="19355"/>
                              </a:cubicBezTo>
                              <a:cubicBezTo>
                                <a:pt x="10357" y="18313"/>
                                <a:pt x="10712" y="16993"/>
                                <a:pt x="10712" y="15405"/>
                              </a:cubicBezTo>
                              <a:cubicBezTo>
                                <a:pt x="10712" y="13652"/>
                                <a:pt x="10230" y="12217"/>
                                <a:pt x="9303" y="11125"/>
                              </a:cubicBezTo>
                              <a:cubicBezTo>
                                <a:pt x="8363" y="10058"/>
                                <a:pt x="7030" y="9360"/>
                                <a:pt x="5315" y="9080"/>
                              </a:cubicBezTo>
                              <a:lnTo>
                                <a:pt x="0" y="895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36" name="Shape 14636"/>
                      <wps:cNvSpPr/>
                      <wps:spPr>
                        <a:xfrm>
                          <a:off x="274737" y="1392550"/>
                          <a:ext cx="42735" cy="54369"/>
                        </a:xfrm>
                        <a:custGeom>
                          <a:avLst/>
                          <a:gdLst/>
                          <a:ahLst/>
                          <a:cxnLst/>
                          <a:rect l="0" t="0" r="0" b="0"/>
                          <a:pathLst>
                            <a:path w="42735" h="54369">
                              <a:moveTo>
                                <a:pt x="21082" y="0"/>
                              </a:moveTo>
                              <a:cubicBezTo>
                                <a:pt x="27686" y="0"/>
                                <a:pt x="32639" y="1448"/>
                                <a:pt x="35979" y="4331"/>
                              </a:cubicBezTo>
                              <a:cubicBezTo>
                                <a:pt x="39319" y="7239"/>
                                <a:pt x="41046" y="11087"/>
                                <a:pt x="41224" y="15913"/>
                              </a:cubicBezTo>
                              <a:lnTo>
                                <a:pt x="30620" y="16383"/>
                              </a:lnTo>
                              <a:cubicBezTo>
                                <a:pt x="30175" y="13678"/>
                                <a:pt x="29185" y="11748"/>
                                <a:pt x="27699" y="10554"/>
                              </a:cubicBezTo>
                              <a:cubicBezTo>
                                <a:pt x="26200" y="9373"/>
                                <a:pt x="23965" y="8776"/>
                                <a:pt x="20980" y="8776"/>
                              </a:cubicBezTo>
                              <a:cubicBezTo>
                                <a:pt x="17894" y="8776"/>
                                <a:pt x="15481" y="9411"/>
                                <a:pt x="13741" y="10681"/>
                              </a:cubicBezTo>
                              <a:cubicBezTo>
                                <a:pt x="12611" y="11493"/>
                                <a:pt x="12052" y="12586"/>
                                <a:pt x="12052" y="13944"/>
                              </a:cubicBezTo>
                              <a:cubicBezTo>
                                <a:pt x="12052" y="15189"/>
                                <a:pt x="12573" y="16243"/>
                                <a:pt x="13627" y="17132"/>
                              </a:cubicBezTo>
                              <a:cubicBezTo>
                                <a:pt x="14973" y="18263"/>
                                <a:pt x="18212" y="19418"/>
                                <a:pt x="23381" y="20650"/>
                              </a:cubicBezTo>
                              <a:cubicBezTo>
                                <a:pt x="28537" y="21857"/>
                                <a:pt x="32360" y="23127"/>
                                <a:pt x="34823" y="24422"/>
                              </a:cubicBezTo>
                              <a:cubicBezTo>
                                <a:pt x="37313" y="25730"/>
                                <a:pt x="39243" y="27508"/>
                                <a:pt x="40627" y="29756"/>
                              </a:cubicBezTo>
                              <a:cubicBezTo>
                                <a:pt x="42037" y="32029"/>
                                <a:pt x="42735" y="34811"/>
                                <a:pt x="42735" y="38138"/>
                              </a:cubicBezTo>
                              <a:cubicBezTo>
                                <a:pt x="42735" y="41148"/>
                                <a:pt x="41897" y="43967"/>
                                <a:pt x="40221" y="46596"/>
                              </a:cubicBezTo>
                              <a:cubicBezTo>
                                <a:pt x="38545" y="49225"/>
                                <a:pt x="36195" y="51181"/>
                                <a:pt x="33122" y="52464"/>
                              </a:cubicBezTo>
                              <a:cubicBezTo>
                                <a:pt x="30074" y="53734"/>
                                <a:pt x="26251" y="54369"/>
                                <a:pt x="21692" y="54369"/>
                              </a:cubicBezTo>
                              <a:cubicBezTo>
                                <a:pt x="15062" y="54369"/>
                                <a:pt x="9944" y="52832"/>
                                <a:pt x="6388" y="49771"/>
                              </a:cubicBezTo>
                              <a:cubicBezTo>
                                <a:pt x="2832" y="46698"/>
                                <a:pt x="699" y="42215"/>
                                <a:pt x="0" y="36347"/>
                              </a:cubicBezTo>
                              <a:lnTo>
                                <a:pt x="10325" y="35344"/>
                              </a:lnTo>
                              <a:cubicBezTo>
                                <a:pt x="10947" y="38798"/>
                                <a:pt x="12217" y="41351"/>
                                <a:pt x="14110" y="42977"/>
                              </a:cubicBezTo>
                              <a:cubicBezTo>
                                <a:pt x="16027" y="44590"/>
                                <a:pt x="18580" y="45402"/>
                                <a:pt x="21806" y="45402"/>
                              </a:cubicBezTo>
                              <a:cubicBezTo>
                                <a:pt x="25210" y="45402"/>
                                <a:pt x="27788" y="44691"/>
                                <a:pt x="29515" y="43243"/>
                              </a:cubicBezTo>
                              <a:cubicBezTo>
                                <a:pt x="31267" y="41796"/>
                                <a:pt x="32118" y="40107"/>
                                <a:pt x="32118" y="38176"/>
                              </a:cubicBezTo>
                              <a:cubicBezTo>
                                <a:pt x="32118" y="36932"/>
                                <a:pt x="31763" y="35865"/>
                                <a:pt x="31026" y="35001"/>
                              </a:cubicBezTo>
                              <a:cubicBezTo>
                                <a:pt x="30302" y="34138"/>
                                <a:pt x="29032" y="33363"/>
                                <a:pt x="27229" y="32728"/>
                              </a:cubicBezTo>
                              <a:cubicBezTo>
                                <a:pt x="25971" y="32296"/>
                                <a:pt x="23139" y="31521"/>
                                <a:pt x="18720" y="30429"/>
                              </a:cubicBezTo>
                              <a:cubicBezTo>
                                <a:pt x="13030" y="29020"/>
                                <a:pt x="9042" y="27292"/>
                                <a:pt x="6744" y="25235"/>
                              </a:cubicBezTo>
                              <a:cubicBezTo>
                                <a:pt x="3518" y="22327"/>
                                <a:pt x="1905" y="18809"/>
                                <a:pt x="1905" y="14656"/>
                              </a:cubicBezTo>
                              <a:cubicBezTo>
                                <a:pt x="1905" y="11976"/>
                                <a:pt x="2667" y="9474"/>
                                <a:pt x="4191" y="7150"/>
                              </a:cubicBezTo>
                              <a:cubicBezTo>
                                <a:pt x="5702" y="4826"/>
                                <a:pt x="7887" y="3048"/>
                                <a:pt x="10744" y="1829"/>
                              </a:cubicBezTo>
                              <a:cubicBezTo>
                                <a:pt x="13589" y="610"/>
                                <a:pt x="17043" y="0"/>
                                <a:pt x="21082"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700" name="Shape 15700"/>
                      <wps:cNvSpPr/>
                      <wps:spPr>
                        <a:xfrm>
                          <a:off x="326070" y="1393440"/>
                          <a:ext cx="10617" cy="52540"/>
                        </a:xfrm>
                        <a:custGeom>
                          <a:avLst/>
                          <a:gdLst/>
                          <a:ahLst/>
                          <a:cxnLst/>
                          <a:rect l="0" t="0" r="0" b="0"/>
                          <a:pathLst>
                            <a:path w="10617" h="52540">
                              <a:moveTo>
                                <a:pt x="0" y="0"/>
                              </a:moveTo>
                              <a:lnTo>
                                <a:pt x="10617" y="0"/>
                              </a:lnTo>
                              <a:lnTo>
                                <a:pt x="10617"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38" name="Shape 14638"/>
                      <wps:cNvSpPr/>
                      <wps:spPr>
                        <a:xfrm>
                          <a:off x="346757" y="1393441"/>
                          <a:ext cx="21850" cy="52553"/>
                        </a:xfrm>
                        <a:custGeom>
                          <a:avLst/>
                          <a:gdLst/>
                          <a:ahLst/>
                          <a:cxnLst/>
                          <a:rect l="0" t="0" r="0" b="0"/>
                          <a:pathLst>
                            <a:path w="21850" h="52553">
                              <a:moveTo>
                                <a:pt x="0" y="0"/>
                              </a:moveTo>
                              <a:lnTo>
                                <a:pt x="19380" y="0"/>
                              </a:lnTo>
                              <a:lnTo>
                                <a:pt x="21850" y="248"/>
                              </a:lnTo>
                              <a:lnTo>
                                <a:pt x="21850" y="9258"/>
                              </a:lnTo>
                              <a:lnTo>
                                <a:pt x="15380" y="8890"/>
                              </a:lnTo>
                              <a:lnTo>
                                <a:pt x="10604" y="8890"/>
                              </a:lnTo>
                              <a:lnTo>
                                <a:pt x="10604" y="43688"/>
                              </a:lnTo>
                              <a:lnTo>
                                <a:pt x="18529" y="43688"/>
                              </a:lnTo>
                              <a:lnTo>
                                <a:pt x="21850" y="43431"/>
                              </a:lnTo>
                              <a:lnTo>
                                <a:pt x="21850" y="52327"/>
                              </a:lnTo>
                              <a:lnTo>
                                <a:pt x="19952"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39" name="Shape 14639"/>
                      <wps:cNvSpPr/>
                      <wps:spPr>
                        <a:xfrm>
                          <a:off x="368607" y="1393689"/>
                          <a:ext cx="22206" cy="52079"/>
                        </a:xfrm>
                        <a:custGeom>
                          <a:avLst/>
                          <a:gdLst/>
                          <a:ahLst/>
                          <a:cxnLst/>
                          <a:rect l="0" t="0" r="0" b="0"/>
                          <a:pathLst>
                            <a:path w="22206" h="52079">
                              <a:moveTo>
                                <a:pt x="0" y="0"/>
                              </a:moveTo>
                              <a:lnTo>
                                <a:pt x="7537" y="756"/>
                              </a:lnTo>
                              <a:cubicBezTo>
                                <a:pt x="10623" y="1670"/>
                                <a:pt x="13265" y="3283"/>
                                <a:pt x="15475" y="5594"/>
                              </a:cubicBezTo>
                              <a:cubicBezTo>
                                <a:pt x="17647" y="7918"/>
                                <a:pt x="19336" y="10751"/>
                                <a:pt x="20479" y="14116"/>
                              </a:cubicBezTo>
                              <a:cubicBezTo>
                                <a:pt x="21622" y="17469"/>
                                <a:pt x="22206" y="21609"/>
                                <a:pt x="22206" y="26524"/>
                              </a:cubicBezTo>
                              <a:cubicBezTo>
                                <a:pt x="22206" y="30855"/>
                                <a:pt x="21660" y="34576"/>
                                <a:pt x="20593" y="37725"/>
                              </a:cubicBezTo>
                              <a:cubicBezTo>
                                <a:pt x="19259" y="41535"/>
                                <a:pt x="17405" y="44634"/>
                                <a:pt x="14954" y="46996"/>
                              </a:cubicBezTo>
                              <a:cubicBezTo>
                                <a:pt x="13113" y="48787"/>
                                <a:pt x="10636" y="50184"/>
                                <a:pt x="7512" y="51187"/>
                              </a:cubicBezTo>
                              <a:lnTo>
                                <a:pt x="0" y="52079"/>
                              </a:lnTo>
                              <a:lnTo>
                                <a:pt x="0" y="43184"/>
                              </a:lnTo>
                              <a:lnTo>
                                <a:pt x="3092" y="42945"/>
                              </a:lnTo>
                              <a:cubicBezTo>
                                <a:pt x="4820" y="42513"/>
                                <a:pt x="6242" y="41789"/>
                                <a:pt x="7372" y="40748"/>
                              </a:cubicBezTo>
                              <a:cubicBezTo>
                                <a:pt x="8515" y="39732"/>
                                <a:pt x="9442" y="38043"/>
                                <a:pt x="10166" y="35681"/>
                              </a:cubicBezTo>
                              <a:cubicBezTo>
                                <a:pt x="10877" y="33331"/>
                                <a:pt x="11246" y="30131"/>
                                <a:pt x="11246" y="26067"/>
                              </a:cubicBezTo>
                              <a:cubicBezTo>
                                <a:pt x="11246" y="22003"/>
                                <a:pt x="10877" y="18878"/>
                                <a:pt x="10166" y="16707"/>
                              </a:cubicBezTo>
                              <a:cubicBezTo>
                                <a:pt x="9442" y="14535"/>
                                <a:pt x="8439" y="12846"/>
                                <a:pt x="7144" y="11614"/>
                              </a:cubicBezTo>
                              <a:cubicBezTo>
                                <a:pt x="5861" y="10395"/>
                                <a:pt x="4223" y="9569"/>
                                <a:pt x="2241" y="9138"/>
                              </a:cubicBezTo>
                              <a:lnTo>
                                <a:pt x="0" y="901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40" name="Shape 14640"/>
                      <wps:cNvSpPr/>
                      <wps:spPr>
                        <a:xfrm>
                          <a:off x="394459" y="1393452"/>
                          <a:ext cx="26029" cy="52540"/>
                        </a:xfrm>
                        <a:custGeom>
                          <a:avLst/>
                          <a:gdLst/>
                          <a:ahLst/>
                          <a:cxnLst/>
                          <a:rect l="0" t="0" r="0" b="0"/>
                          <a:pathLst>
                            <a:path w="26029" h="52540">
                              <a:moveTo>
                                <a:pt x="20472" y="0"/>
                              </a:moveTo>
                              <a:lnTo>
                                <a:pt x="26029" y="0"/>
                              </a:lnTo>
                              <a:lnTo>
                                <a:pt x="26029" y="12477"/>
                              </a:lnTo>
                              <a:lnTo>
                                <a:pt x="25946" y="12255"/>
                              </a:lnTo>
                              <a:lnTo>
                                <a:pt x="18860" y="31750"/>
                              </a:lnTo>
                              <a:lnTo>
                                <a:pt x="26029" y="31750"/>
                              </a:lnTo>
                              <a:lnTo>
                                <a:pt x="26029" y="40602"/>
                              </a:lnTo>
                              <a:lnTo>
                                <a:pt x="15583" y="40602"/>
                              </a:lnTo>
                              <a:lnTo>
                                <a:pt x="11252"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41" name="Shape 14641"/>
                      <wps:cNvSpPr/>
                      <wps:spPr>
                        <a:xfrm>
                          <a:off x="420488" y="1393452"/>
                          <a:ext cx="26702" cy="52540"/>
                        </a:xfrm>
                        <a:custGeom>
                          <a:avLst/>
                          <a:gdLst/>
                          <a:ahLst/>
                          <a:cxnLst/>
                          <a:rect l="0" t="0" r="0" b="0"/>
                          <a:pathLst>
                            <a:path w="26702" h="52540">
                              <a:moveTo>
                                <a:pt x="0" y="0"/>
                              </a:moveTo>
                              <a:lnTo>
                                <a:pt x="5658" y="0"/>
                              </a:lnTo>
                              <a:lnTo>
                                <a:pt x="26702" y="52540"/>
                              </a:lnTo>
                              <a:lnTo>
                                <a:pt x="15157" y="52540"/>
                              </a:lnTo>
                              <a:lnTo>
                                <a:pt x="10573" y="40602"/>
                              </a:lnTo>
                              <a:lnTo>
                                <a:pt x="0" y="40602"/>
                              </a:lnTo>
                              <a:lnTo>
                                <a:pt x="0" y="31750"/>
                              </a:lnTo>
                              <a:lnTo>
                                <a:pt x="7169" y="31750"/>
                              </a:lnTo>
                              <a:lnTo>
                                <a:pt x="0" y="124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42" name="Shape 14642"/>
                      <wps:cNvSpPr/>
                      <wps:spPr>
                        <a:xfrm>
                          <a:off x="452772" y="1393441"/>
                          <a:ext cx="21857" cy="52553"/>
                        </a:xfrm>
                        <a:custGeom>
                          <a:avLst/>
                          <a:gdLst/>
                          <a:ahLst/>
                          <a:cxnLst/>
                          <a:rect l="0" t="0" r="0" b="0"/>
                          <a:pathLst>
                            <a:path w="21857" h="52553">
                              <a:moveTo>
                                <a:pt x="0" y="0"/>
                              </a:moveTo>
                              <a:lnTo>
                                <a:pt x="19393" y="0"/>
                              </a:lnTo>
                              <a:lnTo>
                                <a:pt x="21857" y="247"/>
                              </a:lnTo>
                              <a:lnTo>
                                <a:pt x="21857" y="9258"/>
                              </a:lnTo>
                              <a:lnTo>
                                <a:pt x="15380" y="8890"/>
                              </a:lnTo>
                              <a:lnTo>
                                <a:pt x="10617" y="8890"/>
                              </a:lnTo>
                              <a:lnTo>
                                <a:pt x="10617" y="43688"/>
                              </a:lnTo>
                              <a:lnTo>
                                <a:pt x="18542" y="43688"/>
                              </a:lnTo>
                              <a:lnTo>
                                <a:pt x="21857" y="43432"/>
                              </a:lnTo>
                              <a:lnTo>
                                <a:pt x="21857" y="52328"/>
                              </a:lnTo>
                              <a:lnTo>
                                <a:pt x="19964"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43" name="Shape 14643"/>
                      <wps:cNvSpPr/>
                      <wps:spPr>
                        <a:xfrm>
                          <a:off x="474628" y="1393688"/>
                          <a:ext cx="22200" cy="52081"/>
                        </a:xfrm>
                        <a:custGeom>
                          <a:avLst/>
                          <a:gdLst/>
                          <a:ahLst/>
                          <a:cxnLst/>
                          <a:rect l="0" t="0" r="0" b="0"/>
                          <a:pathLst>
                            <a:path w="22200" h="52081">
                              <a:moveTo>
                                <a:pt x="0" y="0"/>
                              </a:moveTo>
                              <a:lnTo>
                                <a:pt x="7544" y="756"/>
                              </a:lnTo>
                              <a:cubicBezTo>
                                <a:pt x="10617" y="1671"/>
                                <a:pt x="13259" y="3284"/>
                                <a:pt x="15469" y="5595"/>
                              </a:cubicBezTo>
                              <a:cubicBezTo>
                                <a:pt x="17653" y="7919"/>
                                <a:pt x="19329" y="10751"/>
                                <a:pt x="20472" y="14117"/>
                              </a:cubicBezTo>
                              <a:cubicBezTo>
                                <a:pt x="21628" y="17469"/>
                                <a:pt x="22200" y="21610"/>
                                <a:pt x="22200" y="26525"/>
                              </a:cubicBezTo>
                              <a:cubicBezTo>
                                <a:pt x="22200" y="30855"/>
                                <a:pt x="21653" y="34576"/>
                                <a:pt x="20587" y="37726"/>
                              </a:cubicBezTo>
                              <a:cubicBezTo>
                                <a:pt x="19266" y="41536"/>
                                <a:pt x="17399" y="44635"/>
                                <a:pt x="14961" y="46997"/>
                              </a:cubicBezTo>
                              <a:cubicBezTo>
                                <a:pt x="13119" y="48788"/>
                                <a:pt x="10630" y="50185"/>
                                <a:pt x="7506" y="51188"/>
                              </a:cubicBezTo>
                              <a:lnTo>
                                <a:pt x="0" y="52081"/>
                              </a:lnTo>
                              <a:lnTo>
                                <a:pt x="0" y="43185"/>
                              </a:lnTo>
                              <a:lnTo>
                                <a:pt x="3099" y="42946"/>
                              </a:lnTo>
                              <a:cubicBezTo>
                                <a:pt x="4813" y="42514"/>
                                <a:pt x="6236" y="41790"/>
                                <a:pt x="7379" y="40748"/>
                              </a:cubicBezTo>
                              <a:cubicBezTo>
                                <a:pt x="8509" y="39732"/>
                                <a:pt x="9436" y="38043"/>
                                <a:pt x="10160" y="35681"/>
                              </a:cubicBezTo>
                              <a:cubicBezTo>
                                <a:pt x="10871" y="33332"/>
                                <a:pt x="11239" y="30131"/>
                                <a:pt x="11239" y="26067"/>
                              </a:cubicBezTo>
                              <a:cubicBezTo>
                                <a:pt x="11239" y="22003"/>
                                <a:pt x="10871" y="18879"/>
                                <a:pt x="10160" y="16707"/>
                              </a:cubicBezTo>
                              <a:cubicBezTo>
                                <a:pt x="9436" y="14536"/>
                                <a:pt x="8433" y="12847"/>
                                <a:pt x="7150" y="11615"/>
                              </a:cubicBezTo>
                              <a:cubicBezTo>
                                <a:pt x="5855" y="10395"/>
                                <a:pt x="4216" y="9570"/>
                                <a:pt x="2248" y="9138"/>
                              </a:cubicBezTo>
                              <a:lnTo>
                                <a:pt x="0" y="901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44" name="Shape 14644"/>
                      <wps:cNvSpPr/>
                      <wps:spPr>
                        <a:xfrm>
                          <a:off x="518149" y="1393452"/>
                          <a:ext cx="26016" cy="52540"/>
                        </a:xfrm>
                        <a:custGeom>
                          <a:avLst/>
                          <a:gdLst/>
                          <a:ahLst/>
                          <a:cxnLst/>
                          <a:rect l="0" t="0" r="0" b="0"/>
                          <a:pathLst>
                            <a:path w="26016" h="52540">
                              <a:moveTo>
                                <a:pt x="20460" y="0"/>
                              </a:moveTo>
                              <a:lnTo>
                                <a:pt x="26016" y="0"/>
                              </a:lnTo>
                              <a:lnTo>
                                <a:pt x="26016" y="12444"/>
                              </a:lnTo>
                              <a:lnTo>
                                <a:pt x="25946" y="12255"/>
                              </a:lnTo>
                              <a:lnTo>
                                <a:pt x="18847" y="31750"/>
                              </a:lnTo>
                              <a:lnTo>
                                <a:pt x="26016" y="31750"/>
                              </a:lnTo>
                              <a:lnTo>
                                <a:pt x="26016" y="40602"/>
                              </a:lnTo>
                              <a:lnTo>
                                <a:pt x="15583" y="40602"/>
                              </a:lnTo>
                              <a:lnTo>
                                <a:pt x="11252" y="52540"/>
                              </a:lnTo>
                              <a:lnTo>
                                <a:pt x="0" y="52540"/>
                              </a:lnTo>
                              <a:lnTo>
                                <a:pt x="2046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45" name="Shape 14645"/>
                      <wps:cNvSpPr/>
                      <wps:spPr>
                        <a:xfrm>
                          <a:off x="544164" y="1393452"/>
                          <a:ext cx="26714" cy="52540"/>
                        </a:xfrm>
                        <a:custGeom>
                          <a:avLst/>
                          <a:gdLst/>
                          <a:ahLst/>
                          <a:cxnLst/>
                          <a:rect l="0" t="0" r="0" b="0"/>
                          <a:pathLst>
                            <a:path w="26714" h="52540">
                              <a:moveTo>
                                <a:pt x="0" y="0"/>
                              </a:moveTo>
                              <a:lnTo>
                                <a:pt x="5671" y="0"/>
                              </a:lnTo>
                              <a:lnTo>
                                <a:pt x="26714" y="52540"/>
                              </a:lnTo>
                              <a:lnTo>
                                <a:pt x="15157" y="52540"/>
                              </a:lnTo>
                              <a:lnTo>
                                <a:pt x="10585"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46" name="Shape 14646"/>
                      <wps:cNvSpPr/>
                      <wps:spPr>
                        <a:xfrm>
                          <a:off x="576424" y="1393445"/>
                          <a:ext cx="41910" cy="53442"/>
                        </a:xfrm>
                        <a:custGeom>
                          <a:avLst/>
                          <a:gdLst/>
                          <a:ahLst/>
                          <a:cxnLst/>
                          <a:rect l="0" t="0" r="0" b="0"/>
                          <a:pathLst>
                            <a:path w="41910" h="53442">
                              <a:moveTo>
                                <a:pt x="0" y="0"/>
                              </a:moveTo>
                              <a:lnTo>
                                <a:pt x="10617" y="0"/>
                              </a:lnTo>
                              <a:lnTo>
                                <a:pt x="10617" y="28461"/>
                              </a:lnTo>
                              <a:cubicBezTo>
                                <a:pt x="10617" y="32982"/>
                                <a:pt x="10744" y="35903"/>
                                <a:pt x="10998" y="37236"/>
                              </a:cubicBezTo>
                              <a:cubicBezTo>
                                <a:pt x="11455" y="39395"/>
                                <a:pt x="12535" y="41123"/>
                                <a:pt x="14249" y="42418"/>
                              </a:cubicBezTo>
                              <a:cubicBezTo>
                                <a:pt x="15951" y="43726"/>
                                <a:pt x="18288" y="44374"/>
                                <a:pt x="21260" y="44374"/>
                              </a:cubicBezTo>
                              <a:cubicBezTo>
                                <a:pt x="24270" y="44374"/>
                                <a:pt x="26543" y="43752"/>
                                <a:pt x="28067" y="42520"/>
                              </a:cubicBezTo>
                              <a:cubicBezTo>
                                <a:pt x="29604" y="41300"/>
                                <a:pt x="30518" y="39789"/>
                                <a:pt x="30823" y="37998"/>
                              </a:cubicBezTo>
                              <a:cubicBezTo>
                                <a:pt x="31128" y="36195"/>
                                <a:pt x="31293" y="33223"/>
                                <a:pt x="31293" y="29070"/>
                              </a:cubicBezTo>
                              <a:lnTo>
                                <a:pt x="31293" y="0"/>
                              </a:lnTo>
                              <a:lnTo>
                                <a:pt x="41910" y="0"/>
                              </a:lnTo>
                              <a:lnTo>
                                <a:pt x="41910" y="27597"/>
                              </a:lnTo>
                              <a:cubicBezTo>
                                <a:pt x="41910" y="33909"/>
                                <a:pt x="41605" y="38367"/>
                                <a:pt x="41034" y="40970"/>
                              </a:cubicBezTo>
                              <a:cubicBezTo>
                                <a:pt x="40475" y="43574"/>
                                <a:pt x="39408" y="45771"/>
                                <a:pt x="37859" y="47561"/>
                              </a:cubicBezTo>
                              <a:cubicBezTo>
                                <a:pt x="36322" y="49352"/>
                                <a:pt x="34265" y="50787"/>
                                <a:pt x="31687" y="51841"/>
                              </a:cubicBezTo>
                              <a:cubicBezTo>
                                <a:pt x="29096" y="52921"/>
                                <a:pt x="25730" y="53442"/>
                                <a:pt x="21577" y="53442"/>
                              </a:cubicBezTo>
                              <a:cubicBezTo>
                                <a:pt x="16561" y="53442"/>
                                <a:pt x="12751" y="52857"/>
                                <a:pt x="10160" y="51702"/>
                              </a:cubicBezTo>
                              <a:cubicBezTo>
                                <a:pt x="7569" y="50546"/>
                                <a:pt x="5524" y="49047"/>
                                <a:pt x="4013" y="47180"/>
                              </a:cubicBezTo>
                              <a:cubicBezTo>
                                <a:pt x="2502" y="45339"/>
                                <a:pt x="1524" y="43396"/>
                                <a:pt x="1029" y="41364"/>
                              </a:cubicBezTo>
                              <a:cubicBezTo>
                                <a:pt x="343" y="38354"/>
                                <a:pt x="0" y="33909"/>
                                <a:pt x="0" y="28029"/>
                              </a:cubicBez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47" name="Shape 14647"/>
                      <wps:cNvSpPr/>
                      <wps:spPr>
                        <a:xfrm>
                          <a:off x="625742" y="1393448"/>
                          <a:ext cx="41758" cy="52540"/>
                        </a:xfrm>
                        <a:custGeom>
                          <a:avLst/>
                          <a:gdLst/>
                          <a:ahLst/>
                          <a:cxnLst/>
                          <a:rect l="0" t="0" r="0" b="0"/>
                          <a:pathLst>
                            <a:path w="41758" h="52540">
                              <a:moveTo>
                                <a:pt x="0" y="0"/>
                              </a:moveTo>
                              <a:lnTo>
                                <a:pt x="41758" y="0"/>
                              </a:lnTo>
                              <a:lnTo>
                                <a:pt x="41758" y="8877"/>
                              </a:lnTo>
                              <a:lnTo>
                                <a:pt x="26200" y="8877"/>
                              </a:lnTo>
                              <a:lnTo>
                                <a:pt x="26200" y="52540"/>
                              </a:lnTo>
                              <a:lnTo>
                                <a:pt x="15596" y="52540"/>
                              </a:lnTo>
                              <a:lnTo>
                                <a:pt x="15596" y="8877"/>
                              </a:lnTo>
                              <a:lnTo>
                                <a:pt x="0" y="88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48" name="Shape 14648"/>
                      <wps:cNvSpPr/>
                      <wps:spPr>
                        <a:xfrm>
                          <a:off x="672197" y="1392553"/>
                          <a:ext cx="25457" cy="54289"/>
                        </a:xfrm>
                        <a:custGeom>
                          <a:avLst/>
                          <a:gdLst/>
                          <a:ahLst/>
                          <a:cxnLst/>
                          <a:rect l="0" t="0" r="0" b="0"/>
                          <a:pathLst>
                            <a:path w="25457" h="54289">
                              <a:moveTo>
                                <a:pt x="25413" y="0"/>
                              </a:moveTo>
                              <a:lnTo>
                                <a:pt x="25457" y="17"/>
                              </a:lnTo>
                              <a:lnTo>
                                <a:pt x="25457" y="9097"/>
                              </a:lnTo>
                              <a:lnTo>
                                <a:pt x="14948" y="13564"/>
                              </a:lnTo>
                              <a:cubicBezTo>
                                <a:pt x="12268" y="16561"/>
                                <a:pt x="10922" y="21082"/>
                                <a:pt x="10922" y="27140"/>
                              </a:cubicBezTo>
                              <a:cubicBezTo>
                                <a:pt x="10922" y="33083"/>
                                <a:pt x="12306" y="37592"/>
                                <a:pt x="15037" y="40665"/>
                              </a:cubicBezTo>
                              <a:lnTo>
                                <a:pt x="25457" y="45232"/>
                              </a:lnTo>
                              <a:lnTo>
                                <a:pt x="25457" y="54289"/>
                              </a:lnTo>
                              <a:lnTo>
                                <a:pt x="6922" y="47180"/>
                              </a:lnTo>
                              <a:cubicBezTo>
                                <a:pt x="2299" y="42418"/>
                                <a:pt x="0" y="35852"/>
                                <a:pt x="0" y="27495"/>
                              </a:cubicBezTo>
                              <a:cubicBezTo>
                                <a:pt x="0" y="22136"/>
                                <a:pt x="787" y="17640"/>
                                <a:pt x="2388" y="14008"/>
                              </a:cubicBezTo>
                              <a:cubicBezTo>
                                <a:pt x="3594" y="11341"/>
                                <a:pt x="5232" y="8941"/>
                                <a:pt x="7290" y="6807"/>
                              </a:cubicBezTo>
                              <a:cubicBezTo>
                                <a:pt x="9360" y="4674"/>
                                <a:pt x="11621" y="3099"/>
                                <a:pt x="14084" y="2070"/>
                              </a:cubicBezTo>
                              <a:cubicBezTo>
                                <a:pt x="17361" y="686"/>
                                <a:pt x="21133" y="0"/>
                                <a:pt x="25413"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49" name="Shape 14649"/>
                      <wps:cNvSpPr/>
                      <wps:spPr>
                        <a:xfrm>
                          <a:off x="691158" y="1379713"/>
                          <a:ext cx="6496" cy="10719"/>
                        </a:xfrm>
                        <a:custGeom>
                          <a:avLst/>
                          <a:gdLst/>
                          <a:ahLst/>
                          <a:cxnLst/>
                          <a:rect l="0" t="0" r="0" b="0"/>
                          <a:pathLst>
                            <a:path w="6496" h="10719">
                              <a:moveTo>
                                <a:pt x="4940" y="0"/>
                              </a:moveTo>
                              <a:lnTo>
                                <a:pt x="6496" y="0"/>
                              </a:lnTo>
                              <a:lnTo>
                                <a:pt x="6496" y="10588"/>
                              </a:lnTo>
                              <a:lnTo>
                                <a:pt x="6375" y="10719"/>
                              </a:lnTo>
                              <a:lnTo>
                                <a:pt x="0" y="10719"/>
                              </a:lnTo>
                              <a:lnTo>
                                <a:pt x="494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50" name="Shape 14650"/>
                      <wps:cNvSpPr/>
                      <wps:spPr>
                        <a:xfrm>
                          <a:off x="697654" y="1392570"/>
                          <a:ext cx="25508" cy="54313"/>
                        </a:xfrm>
                        <a:custGeom>
                          <a:avLst/>
                          <a:gdLst/>
                          <a:ahLst/>
                          <a:cxnLst/>
                          <a:rect l="0" t="0" r="0" b="0"/>
                          <a:pathLst>
                            <a:path w="25508" h="54313">
                              <a:moveTo>
                                <a:pt x="0" y="0"/>
                              </a:moveTo>
                              <a:lnTo>
                                <a:pt x="18548" y="7183"/>
                              </a:lnTo>
                              <a:cubicBezTo>
                                <a:pt x="23184" y="11984"/>
                                <a:pt x="25508" y="18664"/>
                                <a:pt x="25508" y="27224"/>
                              </a:cubicBezTo>
                              <a:cubicBezTo>
                                <a:pt x="25508" y="35695"/>
                                <a:pt x="23197" y="42337"/>
                                <a:pt x="18599" y="47125"/>
                              </a:cubicBezTo>
                              <a:cubicBezTo>
                                <a:pt x="13976" y="51913"/>
                                <a:pt x="7817" y="54313"/>
                                <a:pt x="108" y="54313"/>
                              </a:cubicBezTo>
                              <a:lnTo>
                                <a:pt x="0" y="54272"/>
                              </a:lnTo>
                              <a:lnTo>
                                <a:pt x="0" y="45215"/>
                              </a:lnTo>
                              <a:lnTo>
                                <a:pt x="70" y="45245"/>
                              </a:lnTo>
                              <a:cubicBezTo>
                                <a:pt x="4299" y="45245"/>
                                <a:pt x="7766" y="43721"/>
                                <a:pt x="10471" y="40673"/>
                              </a:cubicBezTo>
                              <a:cubicBezTo>
                                <a:pt x="13176" y="37638"/>
                                <a:pt x="14535" y="33066"/>
                                <a:pt x="14535" y="26970"/>
                              </a:cubicBezTo>
                              <a:cubicBezTo>
                                <a:pt x="14535" y="20938"/>
                                <a:pt x="13227" y="16455"/>
                                <a:pt x="10585" y="13495"/>
                              </a:cubicBezTo>
                              <a:cubicBezTo>
                                <a:pt x="7944" y="10536"/>
                                <a:pt x="4426" y="9050"/>
                                <a:pt x="70" y="9050"/>
                              </a:cubicBezTo>
                              <a:lnTo>
                                <a:pt x="0" y="908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51" name="Shape 14651"/>
                      <wps:cNvSpPr/>
                      <wps:spPr>
                        <a:xfrm>
                          <a:off x="697654" y="1379713"/>
                          <a:ext cx="9735" cy="10588"/>
                        </a:xfrm>
                        <a:custGeom>
                          <a:avLst/>
                          <a:gdLst/>
                          <a:ahLst/>
                          <a:cxnLst/>
                          <a:rect l="0" t="0" r="0" b="0"/>
                          <a:pathLst>
                            <a:path w="9735" h="10588">
                              <a:moveTo>
                                <a:pt x="0" y="0"/>
                              </a:moveTo>
                              <a:lnTo>
                                <a:pt x="9735" y="0"/>
                              </a:lnTo>
                              <a:lnTo>
                                <a:pt x="0" y="10588"/>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52" name="Shape 14652"/>
                      <wps:cNvSpPr/>
                      <wps:spPr>
                        <a:xfrm>
                          <a:off x="731552" y="1393448"/>
                          <a:ext cx="41681" cy="52540"/>
                        </a:xfrm>
                        <a:custGeom>
                          <a:avLst/>
                          <a:gdLst/>
                          <a:ahLst/>
                          <a:cxnLst/>
                          <a:rect l="0" t="0" r="0" b="0"/>
                          <a:pathLst>
                            <a:path w="41681" h="52540">
                              <a:moveTo>
                                <a:pt x="0" y="0"/>
                              </a:moveTo>
                              <a:lnTo>
                                <a:pt x="10312" y="0"/>
                              </a:lnTo>
                              <a:lnTo>
                                <a:pt x="31826" y="35077"/>
                              </a:lnTo>
                              <a:lnTo>
                                <a:pt x="31826" y="0"/>
                              </a:lnTo>
                              <a:lnTo>
                                <a:pt x="41681" y="0"/>
                              </a:lnTo>
                              <a:lnTo>
                                <a:pt x="41681" y="52540"/>
                              </a:lnTo>
                              <a:lnTo>
                                <a:pt x="31026"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53" name="Shape 14653"/>
                      <wps:cNvSpPr/>
                      <wps:spPr>
                        <a:xfrm>
                          <a:off x="782307" y="1392549"/>
                          <a:ext cx="25457" cy="54311"/>
                        </a:xfrm>
                        <a:custGeom>
                          <a:avLst/>
                          <a:gdLst/>
                          <a:ahLst/>
                          <a:cxnLst/>
                          <a:rect l="0" t="0" r="0" b="0"/>
                          <a:pathLst>
                            <a:path w="25457" h="54311">
                              <a:moveTo>
                                <a:pt x="25413" y="0"/>
                              </a:moveTo>
                              <a:lnTo>
                                <a:pt x="25457" y="17"/>
                              </a:lnTo>
                              <a:lnTo>
                                <a:pt x="25457" y="9092"/>
                              </a:lnTo>
                              <a:lnTo>
                                <a:pt x="14935" y="13576"/>
                              </a:lnTo>
                              <a:cubicBezTo>
                                <a:pt x="12255" y="16561"/>
                                <a:pt x="10922" y="21082"/>
                                <a:pt x="10922" y="27140"/>
                              </a:cubicBezTo>
                              <a:cubicBezTo>
                                <a:pt x="10922" y="33083"/>
                                <a:pt x="12294" y="37592"/>
                                <a:pt x="15037" y="40665"/>
                              </a:cubicBezTo>
                              <a:lnTo>
                                <a:pt x="25457" y="45238"/>
                              </a:lnTo>
                              <a:lnTo>
                                <a:pt x="25457" y="54311"/>
                              </a:lnTo>
                              <a:lnTo>
                                <a:pt x="6909" y="47180"/>
                              </a:lnTo>
                              <a:cubicBezTo>
                                <a:pt x="2286" y="42431"/>
                                <a:pt x="0" y="35852"/>
                                <a:pt x="0" y="27495"/>
                              </a:cubicBezTo>
                              <a:cubicBezTo>
                                <a:pt x="0" y="22136"/>
                                <a:pt x="787" y="17640"/>
                                <a:pt x="2388" y="14008"/>
                              </a:cubicBezTo>
                              <a:cubicBezTo>
                                <a:pt x="3594" y="11341"/>
                                <a:pt x="5220" y="8941"/>
                                <a:pt x="7290" y="6807"/>
                              </a:cubicBezTo>
                              <a:cubicBezTo>
                                <a:pt x="9347" y="4674"/>
                                <a:pt x="11620" y="3099"/>
                                <a:pt x="14072" y="2070"/>
                              </a:cubicBezTo>
                              <a:cubicBezTo>
                                <a:pt x="17361" y="686"/>
                                <a:pt x="21133" y="0"/>
                                <a:pt x="25413"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54" name="Shape 14654"/>
                      <wps:cNvSpPr/>
                      <wps:spPr>
                        <a:xfrm>
                          <a:off x="807764" y="1392566"/>
                          <a:ext cx="25495" cy="54326"/>
                        </a:xfrm>
                        <a:custGeom>
                          <a:avLst/>
                          <a:gdLst/>
                          <a:ahLst/>
                          <a:cxnLst/>
                          <a:rect l="0" t="0" r="0" b="0"/>
                          <a:pathLst>
                            <a:path w="25495" h="54326">
                              <a:moveTo>
                                <a:pt x="0" y="0"/>
                              </a:moveTo>
                              <a:lnTo>
                                <a:pt x="18536" y="7183"/>
                              </a:lnTo>
                              <a:cubicBezTo>
                                <a:pt x="23171" y="11997"/>
                                <a:pt x="25495" y="18664"/>
                                <a:pt x="25495" y="27224"/>
                              </a:cubicBezTo>
                              <a:cubicBezTo>
                                <a:pt x="25495" y="35708"/>
                                <a:pt x="23196" y="42337"/>
                                <a:pt x="18586" y="47138"/>
                              </a:cubicBezTo>
                              <a:cubicBezTo>
                                <a:pt x="13976" y="51926"/>
                                <a:pt x="7817" y="54326"/>
                                <a:pt x="83" y="54326"/>
                              </a:cubicBezTo>
                              <a:lnTo>
                                <a:pt x="0" y="54294"/>
                              </a:lnTo>
                              <a:lnTo>
                                <a:pt x="0" y="45220"/>
                              </a:lnTo>
                              <a:lnTo>
                                <a:pt x="57" y="45245"/>
                              </a:lnTo>
                              <a:cubicBezTo>
                                <a:pt x="4286" y="45245"/>
                                <a:pt x="7753" y="43734"/>
                                <a:pt x="10471" y="40673"/>
                              </a:cubicBezTo>
                              <a:cubicBezTo>
                                <a:pt x="13176" y="37638"/>
                                <a:pt x="14535" y="33066"/>
                                <a:pt x="14535" y="26970"/>
                              </a:cubicBezTo>
                              <a:cubicBezTo>
                                <a:pt x="14535" y="20950"/>
                                <a:pt x="13227" y="16467"/>
                                <a:pt x="10585" y="13495"/>
                              </a:cubicBezTo>
                              <a:cubicBezTo>
                                <a:pt x="7931" y="10536"/>
                                <a:pt x="4426" y="9050"/>
                                <a:pt x="57" y="9050"/>
                              </a:cubicBezTo>
                              <a:lnTo>
                                <a:pt x="0" y="9075"/>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55" name="Shape 14655"/>
                      <wps:cNvSpPr/>
                      <wps:spPr>
                        <a:xfrm>
                          <a:off x="841400" y="1393448"/>
                          <a:ext cx="50749" cy="52540"/>
                        </a:xfrm>
                        <a:custGeom>
                          <a:avLst/>
                          <a:gdLst/>
                          <a:ahLst/>
                          <a:cxnLst/>
                          <a:rect l="0" t="0" r="0" b="0"/>
                          <a:pathLst>
                            <a:path w="50749" h="52540">
                              <a:moveTo>
                                <a:pt x="0" y="0"/>
                              </a:moveTo>
                              <a:lnTo>
                                <a:pt x="15875" y="0"/>
                              </a:lnTo>
                              <a:lnTo>
                                <a:pt x="25413" y="35839"/>
                              </a:lnTo>
                              <a:lnTo>
                                <a:pt x="34836" y="0"/>
                              </a:lnTo>
                              <a:lnTo>
                                <a:pt x="50749" y="0"/>
                              </a:lnTo>
                              <a:lnTo>
                                <a:pt x="50749" y="52540"/>
                              </a:lnTo>
                              <a:lnTo>
                                <a:pt x="40894" y="52540"/>
                              </a:lnTo>
                              <a:lnTo>
                                <a:pt x="40894" y="11176"/>
                              </a:lnTo>
                              <a:lnTo>
                                <a:pt x="30467" y="52540"/>
                              </a:lnTo>
                              <a:lnTo>
                                <a:pt x="20257" y="52540"/>
                              </a:lnTo>
                              <a:lnTo>
                                <a:pt x="9855" y="11176"/>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56" name="Shape 14656"/>
                      <wps:cNvSpPr/>
                      <wps:spPr>
                        <a:xfrm>
                          <a:off x="897363" y="1393452"/>
                          <a:ext cx="26016" cy="52540"/>
                        </a:xfrm>
                        <a:custGeom>
                          <a:avLst/>
                          <a:gdLst/>
                          <a:ahLst/>
                          <a:cxnLst/>
                          <a:rect l="0" t="0" r="0" b="0"/>
                          <a:pathLst>
                            <a:path w="26016" h="52540">
                              <a:moveTo>
                                <a:pt x="20460" y="0"/>
                              </a:moveTo>
                              <a:lnTo>
                                <a:pt x="26016" y="0"/>
                              </a:lnTo>
                              <a:lnTo>
                                <a:pt x="26016" y="12444"/>
                              </a:lnTo>
                              <a:lnTo>
                                <a:pt x="25946" y="12255"/>
                              </a:lnTo>
                              <a:lnTo>
                                <a:pt x="18847" y="31750"/>
                              </a:lnTo>
                              <a:lnTo>
                                <a:pt x="26016" y="31750"/>
                              </a:lnTo>
                              <a:lnTo>
                                <a:pt x="26016" y="40602"/>
                              </a:lnTo>
                              <a:lnTo>
                                <a:pt x="15583" y="40602"/>
                              </a:lnTo>
                              <a:lnTo>
                                <a:pt x="11240" y="52540"/>
                              </a:lnTo>
                              <a:lnTo>
                                <a:pt x="0" y="52540"/>
                              </a:lnTo>
                              <a:lnTo>
                                <a:pt x="2046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57" name="Shape 14657"/>
                      <wps:cNvSpPr/>
                      <wps:spPr>
                        <a:xfrm>
                          <a:off x="923379"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58" name="Shape 14658"/>
                      <wps:cNvSpPr/>
                      <wps:spPr>
                        <a:xfrm>
                          <a:off x="973658" y="1393880"/>
                          <a:ext cx="36995" cy="52108"/>
                        </a:xfrm>
                        <a:custGeom>
                          <a:avLst/>
                          <a:gdLst/>
                          <a:ahLst/>
                          <a:cxnLst/>
                          <a:rect l="0" t="0" r="0" b="0"/>
                          <a:pathLst>
                            <a:path w="36995" h="52108">
                              <a:moveTo>
                                <a:pt x="0" y="0"/>
                              </a:moveTo>
                              <a:lnTo>
                                <a:pt x="10617" y="0"/>
                              </a:lnTo>
                              <a:lnTo>
                                <a:pt x="10617" y="43256"/>
                              </a:lnTo>
                              <a:lnTo>
                                <a:pt x="36995" y="43256"/>
                              </a:lnTo>
                              <a:lnTo>
                                <a:pt x="36995" y="52108"/>
                              </a:lnTo>
                              <a:lnTo>
                                <a:pt x="0" y="52108"/>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59" name="Shape 14659"/>
                      <wps:cNvSpPr/>
                      <wps:spPr>
                        <a:xfrm>
                          <a:off x="1012866" y="1393452"/>
                          <a:ext cx="26029" cy="52540"/>
                        </a:xfrm>
                        <a:custGeom>
                          <a:avLst/>
                          <a:gdLst/>
                          <a:ahLst/>
                          <a:cxnLst/>
                          <a:rect l="0" t="0" r="0" b="0"/>
                          <a:pathLst>
                            <a:path w="26029" h="52540">
                              <a:moveTo>
                                <a:pt x="20472" y="0"/>
                              </a:moveTo>
                              <a:lnTo>
                                <a:pt x="26029" y="0"/>
                              </a:lnTo>
                              <a:lnTo>
                                <a:pt x="26029" y="12444"/>
                              </a:lnTo>
                              <a:lnTo>
                                <a:pt x="25959" y="12255"/>
                              </a:lnTo>
                              <a:lnTo>
                                <a:pt x="18860" y="31750"/>
                              </a:lnTo>
                              <a:lnTo>
                                <a:pt x="26029" y="31750"/>
                              </a:lnTo>
                              <a:lnTo>
                                <a:pt x="26029" y="40602"/>
                              </a:lnTo>
                              <a:lnTo>
                                <a:pt x="15583" y="40602"/>
                              </a:lnTo>
                              <a:lnTo>
                                <a:pt x="11252"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60" name="Shape 14660"/>
                      <wps:cNvSpPr/>
                      <wps:spPr>
                        <a:xfrm>
                          <a:off x="1038894" y="1393452"/>
                          <a:ext cx="26702" cy="52540"/>
                        </a:xfrm>
                        <a:custGeom>
                          <a:avLst/>
                          <a:gdLst/>
                          <a:ahLst/>
                          <a:cxnLst/>
                          <a:rect l="0" t="0" r="0" b="0"/>
                          <a:pathLst>
                            <a:path w="26702" h="52540">
                              <a:moveTo>
                                <a:pt x="0" y="0"/>
                              </a:moveTo>
                              <a:lnTo>
                                <a:pt x="5658" y="0"/>
                              </a:lnTo>
                              <a:lnTo>
                                <a:pt x="26702" y="52540"/>
                              </a:lnTo>
                              <a:lnTo>
                                <a:pt x="15157" y="52540"/>
                              </a:lnTo>
                              <a:lnTo>
                                <a:pt x="10573"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61" name="Shape 14661"/>
                      <wps:cNvSpPr/>
                      <wps:spPr>
                        <a:xfrm>
                          <a:off x="1061994" y="1393448"/>
                          <a:ext cx="41770" cy="52540"/>
                        </a:xfrm>
                        <a:custGeom>
                          <a:avLst/>
                          <a:gdLst/>
                          <a:ahLst/>
                          <a:cxnLst/>
                          <a:rect l="0" t="0" r="0" b="0"/>
                          <a:pathLst>
                            <a:path w="41770" h="52540">
                              <a:moveTo>
                                <a:pt x="0" y="0"/>
                              </a:moveTo>
                              <a:lnTo>
                                <a:pt x="41770" y="0"/>
                              </a:lnTo>
                              <a:lnTo>
                                <a:pt x="41770" y="8877"/>
                              </a:lnTo>
                              <a:lnTo>
                                <a:pt x="26213" y="8877"/>
                              </a:lnTo>
                              <a:lnTo>
                                <a:pt x="26213" y="52540"/>
                              </a:lnTo>
                              <a:lnTo>
                                <a:pt x="15596" y="52540"/>
                              </a:lnTo>
                              <a:lnTo>
                                <a:pt x="15596" y="8877"/>
                              </a:lnTo>
                              <a:lnTo>
                                <a:pt x="0" y="88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701" name="Shape 15701"/>
                      <wps:cNvSpPr/>
                      <wps:spPr>
                        <a:xfrm>
                          <a:off x="1110282" y="1393440"/>
                          <a:ext cx="10605" cy="52540"/>
                        </a:xfrm>
                        <a:custGeom>
                          <a:avLst/>
                          <a:gdLst/>
                          <a:ahLst/>
                          <a:cxnLst/>
                          <a:rect l="0" t="0" r="0" b="0"/>
                          <a:pathLst>
                            <a:path w="10605" h="52540">
                              <a:moveTo>
                                <a:pt x="0" y="0"/>
                              </a:moveTo>
                              <a:lnTo>
                                <a:pt x="10605" y="0"/>
                              </a:lnTo>
                              <a:lnTo>
                                <a:pt x="10605"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63" name="Shape 14663"/>
                      <wps:cNvSpPr/>
                      <wps:spPr>
                        <a:xfrm>
                          <a:off x="1131106" y="1393448"/>
                          <a:ext cx="41681" cy="52540"/>
                        </a:xfrm>
                        <a:custGeom>
                          <a:avLst/>
                          <a:gdLst/>
                          <a:ahLst/>
                          <a:cxnLst/>
                          <a:rect l="0" t="0" r="0" b="0"/>
                          <a:pathLst>
                            <a:path w="41681" h="52540">
                              <a:moveTo>
                                <a:pt x="0" y="0"/>
                              </a:moveTo>
                              <a:lnTo>
                                <a:pt x="10312" y="0"/>
                              </a:lnTo>
                              <a:lnTo>
                                <a:pt x="31826" y="35077"/>
                              </a:lnTo>
                              <a:lnTo>
                                <a:pt x="31826" y="0"/>
                              </a:lnTo>
                              <a:lnTo>
                                <a:pt x="41681" y="0"/>
                              </a:lnTo>
                              <a:lnTo>
                                <a:pt x="41681" y="52540"/>
                              </a:lnTo>
                              <a:lnTo>
                                <a:pt x="31039"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64" name="Shape 14664"/>
                      <wps:cNvSpPr/>
                      <wps:spPr>
                        <a:xfrm>
                          <a:off x="1181861" y="1392549"/>
                          <a:ext cx="25457" cy="54307"/>
                        </a:xfrm>
                        <a:custGeom>
                          <a:avLst/>
                          <a:gdLst/>
                          <a:ahLst/>
                          <a:cxnLst/>
                          <a:rect l="0" t="0" r="0" b="0"/>
                          <a:pathLst>
                            <a:path w="25457" h="54307">
                              <a:moveTo>
                                <a:pt x="25413" y="0"/>
                              </a:moveTo>
                              <a:lnTo>
                                <a:pt x="25457" y="17"/>
                              </a:lnTo>
                              <a:lnTo>
                                <a:pt x="25457" y="9092"/>
                              </a:lnTo>
                              <a:lnTo>
                                <a:pt x="14935" y="13576"/>
                              </a:lnTo>
                              <a:cubicBezTo>
                                <a:pt x="12255" y="16561"/>
                                <a:pt x="10922" y="21082"/>
                                <a:pt x="10922" y="27140"/>
                              </a:cubicBezTo>
                              <a:cubicBezTo>
                                <a:pt x="10922" y="33083"/>
                                <a:pt x="12294" y="37592"/>
                                <a:pt x="15037" y="40665"/>
                              </a:cubicBezTo>
                              <a:lnTo>
                                <a:pt x="25457" y="45238"/>
                              </a:lnTo>
                              <a:lnTo>
                                <a:pt x="25457" y="54307"/>
                              </a:lnTo>
                              <a:lnTo>
                                <a:pt x="6921" y="47180"/>
                              </a:lnTo>
                              <a:cubicBezTo>
                                <a:pt x="2286" y="42431"/>
                                <a:pt x="0" y="35852"/>
                                <a:pt x="0" y="27495"/>
                              </a:cubicBezTo>
                              <a:cubicBezTo>
                                <a:pt x="0" y="22136"/>
                                <a:pt x="787" y="17640"/>
                                <a:pt x="2388" y="14008"/>
                              </a:cubicBezTo>
                              <a:cubicBezTo>
                                <a:pt x="3594" y="11341"/>
                                <a:pt x="5232" y="8941"/>
                                <a:pt x="7290" y="6807"/>
                              </a:cubicBezTo>
                              <a:cubicBezTo>
                                <a:pt x="9360" y="4674"/>
                                <a:pt x="11620" y="3099"/>
                                <a:pt x="14084" y="2070"/>
                              </a:cubicBezTo>
                              <a:cubicBezTo>
                                <a:pt x="17361" y="686"/>
                                <a:pt x="21133" y="0"/>
                                <a:pt x="25413"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65" name="Shape 14665"/>
                      <wps:cNvSpPr/>
                      <wps:spPr>
                        <a:xfrm>
                          <a:off x="1207318" y="1392566"/>
                          <a:ext cx="25495" cy="54326"/>
                        </a:xfrm>
                        <a:custGeom>
                          <a:avLst/>
                          <a:gdLst/>
                          <a:ahLst/>
                          <a:cxnLst/>
                          <a:rect l="0" t="0" r="0" b="0"/>
                          <a:pathLst>
                            <a:path w="25495" h="54326">
                              <a:moveTo>
                                <a:pt x="0" y="0"/>
                              </a:moveTo>
                              <a:lnTo>
                                <a:pt x="18536" y="7183"/>
                              </a:lnTo>
                              <a:cubicBezTo>
                                <a:pt x="23184" y="11997"/>
                                <a:pt x="25495" y="18664"/>
                                <a:pt x="25495" y="27224"/>
                              </a:cubicBezTo>
                              <a:cubicBezTo>
                                <a:pt x="25495" y="35708"/>
                                <a:pt x="23196" y="42337"/>
                                <a:pt x="18586" y="47138"/>
                              </a:cubicBezTo>
                              <a:cubicBezTo>
                                <a:pt x="13976" y="51926"/>
                                <a:pt x="7817" y="54326"/>
                                <a:pt x="95" y="54326"/>
                              </a:cubicBezTo>
                              <a:lnTo>
                                <a:pt x="0" y="54289"/>
                              </a:lnTo>
                              <a:lnTo>
                                <a:pt x="0" y="45220"/>
                              </a:lnTo>
                              <a:lnTo>
                                <a:pt x="57" y="45245"/>
                              </a:lnTo>
                              <a:cubicBezTo>
                                <a:pt x="4286" y="45245"/>
                                <a:pt x="7766" y="43734"/>
                                <a:pt x="10471" y="40673"/>
                              </a:cubicBezTo>
                              <a:cubicBezTo>
                                <a:pt x="13176" y="37638"/>
                                <a:pt x="14535" y="33066"/>
                                <a:pt x="14535" y="26970"/>
                              </a:cubicBezTo>
                              <a:cubicBezTo>
                                <a:pt x="14535" y="20950"/>
                                <a:pt x="13227" y="16467"/>
                                <a:pt x="10585" y="13495"/>
                              </a:cubicBezTo>
                              <a:cubicBezTo>
                                <a:pt x="7944" y="10536"/>
                                <a:pt x="4426" y="9050"/>
                                <a:pt x="57" y="9050"/>
                              </a:cubicBezTo>
                              <a:lnTo>
                                <a:pt x="0" y="9075"/>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66" name="Shape 14666"/>
                      <wps:cNvSpPr/>
                      <wps:spPr>
                        <a:xfrm>
                          <a:off x="1235761" y="1393452"/>
                          <a:ext cx="26029" cy="52540"/>
                        </a:xfrm>
                        <a:custGeom>
                          <a:avLst/>
                          <a:gdLst/>
                          <a:ahLst/>
                          <a:cxnLst/>
                          <a:rect l="0" t="0" r="0" b="0"/>
                          <a:pathLst>
                            <a:path w="26029" h="52540">
                              <a:moveTo>
                                <a:pt x="20472" y="0"/>
                              </a:moveTo>
                              <a:lnTo>
                                <a:pt x="26029" y="0"/>
                              </a:lnTo>
                              <a:lnTo>
                                <a:pt x="26029" y="12477"/>
                              </a:lnTo>
                              <a:lnTo>
                                <a:pt x="25946" y="12255"/>
                              </a:lnTo>
                              <a:lnTo>
                                <a:pt x="18860" y="31750"/>
                              </a:lnTo>
                              <a:lnTo>
                                <a:pt x="26029" y="31750"/>
                              </a:lnTo>
                              <a:lnTo>
                                <a:pt x="26029" y="40602"/>
                              </a:lnTo>
                              <a:lnTo>
                                <a:pt x="15583" y="40602"/>
                              </a:lnTo>
                              <a:lnTo>
                                <a:pt x="11252"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67" name="Shape 14667"/>
                      <wps:cNvSpPr/>
                      <wps:spPr>
                        <a:xfrm>
                          <a:off x="1261790" y="1393452"/>
                          <a:ext cx="26702" cy="52540"/>
                        </a:xfrm>
                        <a:custGeom>
                          <a:avLst/>
                          <a:gdLst/>
                          <a:ahLst/>
                          <a:cxnLst/>
                          <a:rect l="0" t="0" r="0" b="0"/>
                          <a:pathLst>
                            <a:path w="26702" h="52540">
                              <a:moveTo>
                                <a:pt x="0" y="0"/>
                              </a:moveTo>
                              <a:lnTo>
                                <a:pt x="5658" y="0"/>
                              </a:lnTo>
                              <a:lnTo>
                                <a:pt x="26702" y="52540"/>
                              </a:lnTo>
                              <a:lnTo>
                                <a:pt x="15157" y="52540"/>
                              </a:lnTo>
                              <a:lnTo>
                                <a:pt x="10573" y="40602"/>
                              </a:lnTo>
                              <a:lnTo>
                                <a:pt x="0" y="40602"/>
                              </a:lnTo>
                              <a:lnTo>
                                <a:pt x="0" y="31750"/>
                              </a:lnTo>
                              <a:lnTo>
                                <a:pt x="7169" y="31750"/>
                              </a:lnTo>
                              <a:lnTo>
                                <a:pt x="0" y="124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68" name="Shape 14668"/>
                      <wps:cNvSpPr/>
                      <wps:spPr>
                        <a:xfrm>
                          <a:off x="1293974" y="1393448"/>
                          <a:ext cx="50749" cy="52540"/>
                        </a:xfrm>
                        <a:custGeom>
                          <a:avLst/>
                          <a:gdLst/>
                          <a:ahLst/>
                          <a:cxnLst/>
                          <a:rect l="0" t="0" r="0" b="0"/>
                          <a:pathLst>
                            <a:path w="50749" h="52540">
                              <a:moveTo>
                                <a:pt x="0" y="0"/>
                              </a:moveTo>
                              <a:lnTo>
                                <a:pt x="15875" y="0"/>
                              </a:lnTo>
                              <a:lnTo>
                                <a:pt x="25400" y="35839"/>
                              </a:lnTo>
                              <a:lnTo>
                                <a:pt x="34836" y="0"/>
                              </a:lnTo>
                              <a:lnTo>
                                <a:pt x="50749" y="0"/>
                              </a:lnTo>
                              <a:lnTo>
                                <a:pt x="50749" y="52540"/>
                              </a:lnTo>
                              <a:lnTo>
                                <a:pt x="40894" y="52540"/>
                              </a:lnTo>
                              <a:lnTo>
                                <a:pt x="40894" y="11176"/>
                              </a:lnTo>
                              <a:lnTo>
                                <a:pt x="30455" y="52540"/>
                              </a:lnTo>
                              <a:lnTo>
                                <a:pt x="20257" y="52540"/>
                              </a:lnTo>
                              <a:lnTo>
                                <a:pt x="9842" y="11176"/>
                              </a:lnTo>
                              <a:lnTo>
                                <a:pt x="9842"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69" name="Shape 14669"/>
                      <wps:cNvSpPr/>
                      <wps:spPr>
                        <a:xfrm>
                          <a:off x="1355267" y="1393448"/>
                          <a:ext cx="39967" cy="52540"/>
                        </a:xfrm>
                        <a:custGeom>
                          <a:avLst/>
                          <a:gdLst/>
                          <a:ahLst/>
                          <a:cxnLst/>
                          <a:rect l="0" t="0" r="0" b="0"/>
                          <a:pathLst>
                            <a:path w="39967" h="52540">
                              <a:moveTo>
                                <a:pt x="0" y="0"/>
                              </a:moveTo>
                              <a:lnTo>
                                <a:pt x="38964" y="0"/>
                              </a:lnTo>
                              <a:lnTo>
                                <a:pt x="38964" y="8877"/>
                              </a:lnTo>
                              <a:lnTo>
                                <a:pt x="10605" y="8877"/>
                              </a:lnTo>
                              <a:lnTo>
                                <a:pt x="10605" y="20523"/>
                              </a:lnTo>
                              <a:lnTo>
                                <a:pt x="36982" y="20523"/>
                              </a:lnTo>
                              <a:lnTo>
                                <a:pt x="36982" y="29388"/>
                              </a:lnTo>
                              <a:lnTo>
                                <a:pt x="10605" y="29388"/>
                              </a:lnTo>
                              <a:lnTo>
                                <a:pt x="10605" y="43688"/>
                              </a:lnTo>
                              <a:lnTo>
                                <a:pt x="39967" y="43688"/>
                              </a:lnTo>
                              <a:lnTo>
                                <a:pt x="39967"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70" name="Shape 14670"/>
                      <wps:cNvSpPr/>
                      <wps:spPr>
                        <a:xfrm>
                          <a:off x="1404254" y="1393439"/>
                          <a:ext cx="21342" cy="52553"/>
                        </a:xfrm>
                        <a:custGeom>
                          <a:avLst/>
                          <a:gdLst/>
                          <a:ahLst/>
                          <a:cxnLst/>
                          <a:rect l="0" t="0" r="0" b="0"/>
                          <a:pathLst>
                            <a:path w="21342" h="52553">
                              <a:moveTo>
                                <a:pt x="0" y="0"/>
                              </a:moveTo>
                              <a:lnTo>
                                <a:pt x="21342" y="0"/>
                              </a:lnTo>
                              <a:lnTo>
                                <a:pt x="21342" y="8950"/>
                              </a:lnTo>
                              <a:lnTo>
                                <a:pt x="18885" y="8890"/>
                              </a:lnTo>
                              <a:lnTo>
                                <a:pt x="10630" y="8890"/>
                              </a:lnTo>
                              <a:lnTo>
                                <a:pt x="10630" y="22225"/>
                              </a:lnTo>
                              <a:lnTo>
                                <a:pt x="18466" y="22225"/>
                              </a:lnTo>
                              <a:lnTo>
                                <a:pt x="21342" y="22034"/>
                              </a:lnTo>
                              <a:lnTo>
                                <a:pt x="21342" y="33432"/>
                              </a:lnTo>
                              <a:lnTo>
                                <a:pt x="21311" y="33388"/>
                              </a:lnTo>
                              <a:cubicBezTo>
                                <a:pt x="20307" y="32334"/>
                                <a:pt x="19228" y="31598"/>
                                <a:pt x="18123" y="31217"/>
                              </a:cubicBezTo>
                              <a:cubicBezTo>
                                <a:pt x="16993" y="30810"/>
                                <a:pt x="15202" y="30620"/>
                                <a:pt x="12776" y="30620"/>
                              </a:cubicBezTo>
                              <a:lnTo>
                                <a:pt x="10630" y="30620"/>
                              </a:lnTo>
                              <a:lnTo>
                                <a:pt x="10630"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71" name="Shape 14671"/>
                      <wps:cNvSpPr/>
                      <wps:spPr>
                        <a:xfrm>
                          <a:off x="1425597" y="1393439"/>
                          <a:ext cx="25914" cy="52553"/>
                        </a:xfrm>
                        <a:custGeom>
                          <a:avLst/>
                          <a:gdLst/>
                          <a:ahLst/>
                          <a:cxnLst/>
                          <a:rect l="0" t="0" r="0" b="0"/>
                          <a:pathLst>
                            <a:path w="25914" h="52553">
                              <a:moveTo>
                                <a:pt x="0" y="0"/>
                              </a:moveTo>
                              <a:lnTo>
                                <a:pt x="997" y="0"/>
                              </a:lnTo>
                              <a:cubicBezTo>
                                <a:pt x="6610" y="0"/>
                                <a:pt x="10700" y="470"/>
                                <a:pt x="13240" y="1422"/>
                              </a:cubicBezTo>
                              <a:cubicBezTo>
                                <a:pt x="15780" y="2362"/>
                                <a:pt x="17824" y="4039"/>
                                <a:pt x="19348" y="6464"/>
                              </a:cubicBezTo>
                              <a:cubicBezTo>
                                <a:pt x="20885" y="8877"/>
                                <a:pt x="21647" y="11633"/>
                                <a:pt x="21647" y="14732"/>
                              </a:cubicBezTo>
                              <a:cubicBezTo>
                                <a:pt x="21647" y="18682"/>
                                <a:pt x="20479" y="21933"/>
                                <a:pt x="18167" y="24511"/>
                              </a:cubicBezTo>
                              <a:cubicBezTo>
                                <a:pt x="15843" y="27064"/>
                                <a:pt x="12376" y="28689"/>
                                <a:pt x="7766" y="29362"/>
                              </a:cubicBezTo>
                              <a:cubicBezTo>
                                <a:pt x="10065" y="30696"/>
                                <a:pt x="11957" y="32169"/>
                                <a:pt x="13456" y="33769"/>
                              </a:cubicBezTo>
                              <a:cubicBezTo>
                                <a:pt x="14954" y="35370"/>
                                <a:pt x="16961" y="38214"/>
                                <a:pt x="19488" y="42304"/>
                              </a:cubicBezTo>
                              <a:lnTo>
                                <a:pt x="25914" y="52553"/>
                              </a:lnTo>
                              <a:lnTo>
                                <a:pt x="13227" y="52553"/>
                              </a:lnTo>
                              <a:lnTo>
                                <a:pt x="5543" y="41110"/>
                              </a:lnTo>
                              <a:lnTo>
                                <a:pt x="0" y="33432"/>
                              </a:lnTo>
                              <a:lnTo>
                                <a:pt x="0" y="22034"/>
                              </a:lnTo>
                              <a:lnTo>
                                <a:pt x="6661" y="21590"/>
                              </a:lnTo>
                              <a:cubicBezTo>
                                <a:pt x="7931" y="21158"/>
                                <a:pt x="8922" y="20409"/>
                                <a:pt x="9646" y="19355"/>
                              </a:cubicBezTo>
                              <a:cubicBezTo>
                                <a:pt x="10357" y="18313"/>
                                <a:pt x="10712" y="16993"/>
                                <a:pt x="10712" y="15405"/>
                              </a:cubicBezTo>
                              <a:cubicBezTo>
                                <a:pt x="10712" y="13652"/>
                                <a:pt x="10230" y="12217"/>
                                <a:pt x="9290" y="11125"/>
                              </a:cubicBezTo>
                              <a:cubicBezTo>
                                <a:pt x="8350" y="10058"/>
                                <a:pt x="7017" y="9360"/>
                                <a:pt x="5302" y="9080"/>
                              </a:cubicBezTo>
                              <a:lnTo>
                                <a:pt x="0" y="895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702" name="Shape 15702"/>
                      <wps:cNvSpPr/>
                      <wps:spPr>
                        <a:xfrm>
                          <a:off x="1456916" y="1393440"/>
                          <a:ext cx="10605" cy="52540"/>
                        </a:xfrm>
                        <a:custGeom>
                          <a:avLst/>
                          <a:gdLst/>
                          <a:ahLst/>
                          <a:cxnLst/>
                          <a:rect l="0" t="0" r="0" b="0"/>
                          <a:pathLst>
                            <a:path w="10605" h="52540">
                              <a:moveTo>
                                <a:pt x="0" y="0"/>
                              </a:moveTo>
                              <a:lnTo>
                                <a:pt x="10605" y="0"/>
                              </a:lnTo>
                              <a:lnTo>
                                <a:pt x="10605"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73" name="Shape 14673"/>
                      <wps:cNvSpPr/>
                      <wps:spPr>
                        <a:xfrm>
                          <a:off x="1475767" y="1392546"/>
                          <a:ext cx="45771" cy="54343"/>
                        </a:xfrm>
                        <a:custGeom>
                          <a:avLst/>
                          <a:gdLst/>
                          <a:ahLst/>
                          <a:cxnLst/>
                          <a:rect l="0" t="0" r="0" b="0"/>
                          <a:pathLst>
                            <a:path w="45771" h="54343">
                              <a:moveTo>
                                <a:pt x="24600" y="0"/>
                              </a:moveTo>
                              <a:cubicBezTo>
                                <a:pt x="31001" y="0"/>
                                <a:pt x="36233" y="1905"/>
                                <a:pt x="40259" y="5702"/>
                              </a:cubicBezTo>
                              <a:cubicBezTo>
                                <a:pt x="42634" y="7950"/>
                                <a:pt x="44425" y="11163"/>
                                <a:pt x="45631" y="15380"/>
                              </a:cubicBezTo>
                              <a:lnTo>
                                <a:pt x="35128" y="17881"/>
                              </a:lnTo>
                              <a:cubicBezTo>
                                <a:pt x="34506" y="15164"/>
                                <a:pt x="33198" y="13005"/>
                                <a:pt x="31242" y="11430"/>
                              </a:cubicBezTo>
                              <a:cubicBezTo>
                                <a:pt x="29274" y="9855"/>
                                <a:pt x="26861" y="9068"/>
                                <a:pt x="24054" y="9068"/>
                              </a:cubicBezTo>
                              <a:cubicBezTo>
                                <a:pt x="20155" y="9068"/>
                                <a:pt x="17005" y="10465"/>
                                <a:pt x="14567" y="13271"/>
                              </a:cubicBezTo>
                              <a:cubicBezTo>
                                <a:pt x="12141" y="16053"/>
                                <a:pt x="10935" y="20587"/>
                                <a:pt x="10935" y="26848"/>
                              </a:cubicBezTo>
                              <a:cubicBezTo>
                                <a:pt x="10935" y="33503"/>
                                <a:pt x="12116" y="38227"/>
                                <a:pt x="14516" y="41046"/>
                              </a:cubicBezTo>
                              <a:cubicBezTo>
                                <a:pt x="16904" y="43866"/>
                                <a:pt x="20015" y="45263"/>
                                <a:pt x="23825" y="45263"/>
                              </a:cubicBezTo>
                              <a:cubicBezTo>
                                <a:pt x="26657" y="45263"/>
                                <a:pt x="29070" y="44374"/>
                                <a:pt x="31102" y="42583"/>
                              </a:cubicBezTo>
                              <a:cubicBezTo>
                                <a:pt x="33134" y="40792"/>
                                <a:pt x="34608" y="37973"/>
                                <a:pt x="35484" y="34125"/>
                              </a:cubicBezTo>
                              <a:lnTo>
                                <a:pt x="45771" y="37389"/>
                              </a:lnTo>
                              <a:cubicBezTo>
                                <a:pt x="44196" y="43116"/>
                                <a:pt x="41567" y="47371"/>
                                <a:pt x="37897" y="50165"/>
                              </a:cubicBezTo>
                              <a:cubicBezTo>
                                <a:pt x="34227" y="52946"/>
                                <a:pt x="29578" y="54343"/>
                                <a:pt x="23940" y="54343"/>
                              </a:cubicBezTo>
                              <a:cubicBezTo>
                                <a:pt x="16967" y="54343"/>
                                <a:pt x="11227" y="51956"/>
                                <a:pt x="6731" y="47180"/>
                              </a:cubicBezTo>
                              <a:cubicBezTo>
                                <a:pt x="2248" y="42431"/>
                                <a:pt x="0" y="35916"/>
                                <a:pt x="0" y="27635"/>
                              </a:cubicBezTo>
                              <a:cubicBezTo>
                                <a:pt x="0" y="18885"/>
                                <a:pt x="2248" y="12103"/>
                                <a:pt x="6769" y="7252"/>
                              </a:cubicBezTo>
                              <a:cubicBezTo>
                                <a:pt x="11290" y="2426"/>
                                <a:pt x="17234" y="0"/>
                                <a:pt x="24600"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74" name="Shape 14674"/>
                      <wps:cNvSpPr/>
                      <wps:spPr>
                        <a:xfrm>
                          <a:off x="1525305" y="1393452"/>
                          <a:ext cx="26016" cy="52540"/>
                        </a:xfrm>
                        <a:custGeom>
                          <a:avLst/>
                          <a:gdLst/>
                          <a:ahLst/>
                          <a:cxnLst/>
                          <a:rect l="0" t="0" r="0" b="0"/>
                          <a:pathLst>
                            <a:path w="26016" h="52540">
                              <a:moveTo>
                                <a:pt x="20460" y="0"/>
                              </a:moveTo>
                              <a:lnTo>
                                <a:pt x="26016" y="0"/>
                              </a:lnTo>
                              <a:lnTo>
                                <a:pt x="26016" y="12444"/>
                              </a:lnTo>
                              <a:lnTo>
                                <a:pt x="25946" y="12255"/>
                              </a:lnTo>
                              <a:lnTo>
                                <a:pt x="18847" y="31750"/>
                              </a:lnTo>
                              <a:lnTo>
                                <a:pt x="26016" y="31750"/>
                              </a:lnTo>
                              <a:lnTo>
                                <a:pt x="26016" y="40602"/>
                              </a:lnTo>
                              <a:lnTo>
                                <a:pt x="15583" y="40602"/>
                              </a:lnTo>
                              <a:lnTo>
                                <a:pt x="11240" y="52540"/>
                              </a:lnTo>
                              <a:lnTo>
                                <a:pt x="0" y="52540"/>
                              </a:lnTo>
                              <a:lnTo>
                                <a:pt x="2046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75" name="Shape 14675"/>
                      <wps:cNvSpPr/>
                      <wps:spPr>
                        <a:xfrm>
                          <a:off x="1551321" y="1393452"/>
                          <a:ext cx="26702" cy="52540"/>
                        </a:xfrm>
                        <a:custGeom>
                          <a:avLst/>
                          <a:gdLst/>
                          <a:ahLst/>
                          <a:cxnLst/>
                          <a:rect l="0" t="0" r="0" b="0"/>
                          <a:pathLst>
                            <a:path w="26702" h="52540">
                              <a:moveTo>
                                <a:pt x="0" y="0"/>
                              </a:moveTo>
                              <a:lnTo>
                                <a:pt x="5671" y="0"/>
                              </a:lnTo>
                              <a:lnTo>
                                <a:pt x="26702" y="52540"/>
                              </a:lnTo>
                              <a:lnTo>
                                <a:pt x="15157" y="52540"/>
                              </a:lnTo>
                              <a:lnTo>
                                <a:pt x="10585"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76" name="Shape 14676"/>
                      <wps:cNvSpPr/>
                      <wps:spPr>
                        <a:xfrm>
                          <a:off x="1583755" y="1393448"/>
                          <a:ext cx="41694" cy="52540"/>
                        </a:xfrm>
                        <a:custGeom>
                          <a:avLst/>
                          <a:gdLst/>
                          <a:ahLst/>
                          <a:cxnLst/>
                          <a:rect l="0" t="0" r="0" b="0"/>
                          <a:pathLst>
                            <a:path w="41694" h="52540">
                              <a:moveTo>
                                <a:pt x="0" y="0"/>
                              </a:moveTo>
                              <a:lnTo>
                                <a:pt x="10325" y="0"/>
                              </a:lnTo>
                              <a:lnTo>
                                <a:pt x="31839" y="35077"/>
                              </a:lnTo>
                              <a:lnTo>
                                <a:pt x="31839" y="0"/>
                              </a:lnTo>
                              <a:lnTo>
                                <a:pt x="41694" y="0"/>
                              </a:lnTo>
                              <a:lnTo>
                                <a:pt x="41694" y="52540"/>
                              </a:lnTo>
                              <a:lnTo>
                                <a:pt x="31039"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77" name="Shape 14677"/>
                      <wps:cNvSpPr/>
                      <wps:spPr>
                        <a:xfrm>
                          <a:off x="1631321" y="1393452"/>
                          <a:ext cx="26016" cy="52540"/>
                        </a:xfrm>
                        <a:custGeom>
                          <a:avLst/>
                          <a:gdLst/>
                          <a:ahLst/>
                          <a:cxnLst/>
                          <a:rect l="0" t="0" r="0" b="0"/>
                          <a:pathLst>
                            <a:path w="26016" h="52540">
                              <a:moveTo>
                                <a:pt x="20460" y="0"/>
                              </a:moveTo>
                              <a:lnTo>
                                <a:pt x="26016" y="0"/>
                              </a:lnTo>
                              <a:lnTo>
                                <a:pt x="26016" y="12444"/>
                              </a:lnTo>
                              <a:lnTo>
                                <a:pt x="25946" y="12255"/>
                              </a:lnTo>
                              <a:lnTo>
                                <a:pt x="18847" y="31750"/>
                              </a:lnTo>
                              <a:lnTo>
                                <a:pt x="26016" y="31750"/>
                              </a:lnTo>
                              <a:lnTo>
                                <a:pt x="26016" y="40602"/>
                              </a:lnTo>
                              <a:lnTo>
                                <a:pt x="15583" y="40602"/>
                              </a:lnTo>
                              <a:lnTo>
                                <a:pt x="11240" y="52540"/>
                              </a:lnTo>
                              <a:lnTo>
                                <a:pt x="0" y="52540"/>
                              </a:lnTo>
                              <a:lnTo>
                                <a:pt x="2046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78" name="Shape 14678"/>
                      <wps:cNvSpPr/>
                      <wps:spPr>
                        <a:xfrm>
                          <a:off x="1657337" y="1393452"/>
                          <a:ext cx="26714" cy="52540"/>
                        </a:xfrm>
                        <a:custGeom>
                          <a:avLst/>
                          <a:gdLst/>
                          <a:ahLst/>
                          <a:cxnLst/>
                          <a:rect l="0" t="0" r="0" b="0"/>
                          <a:pathLst>
                            <a:path w="26714" h="52540">
                              <a:moveTo>
                                <a:pt x="0" y="0"/>
                              </a:moveTo>
                              <a:lnTo>
                                <a:pt x="5671" y="0"/>
                              </a:lnTo>
                              <a:lnTo>
                                <a:pt x="26714" y="52540"/>
                              </a:lnTo>
                              <a:lnTo>
                                <a:pt x="15157" y="52540"/>
                              </a:lnTo>
                              <a:lnTo>
                                <a:pt x="10585"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79" name="Shape 14679"/>
                      <wps:cNvSpPr/>
                      <wps:spPr>
                        <a:xfrm>
                          <a:off x="464820" y="1505624"/>
                          <a:ext cx="26568" cy="41046"/>
                        </a:xfrm>
                        <a:custGeom>
                          <a:avLst/>
                          <a:gdLst/>
                          <a:ahLst/>
                          <a:cxnLst/>
                          <a:rect l="0" t="0" r="0" b="0"/>
                          <a:pathLst>
                            <a:path w="26568" h="41046">
                              <a:moveTo>
                                <a:pt x="0" y="0"/>
                              </a:moveTo>
                              <a:lnTo>
                                <a:pt x="7798" y="0"/>
                              </a:lnTo>
                              <a:lnTo>
                                <a:pt x="13614" y="32753"/>
                              </a:lnTo>
                              <a:lnTo>
                                <a:pt x="18885" y="0"/>
                              </a:lnTo>
                              <a:lnTo>
                                <a:pt x="26568" y="0"/>
                              </a:lnTo>
                              <a:lnTo>
                                <a:pt x="18364" y="41046"/>
                              </a:lnTo>
                              <a:lnTo>
                                <a:pt x="8788" y="41046"/>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680" name="Shape 14680"/>
                      <wps:cNvSpPr/>
                      <wps:spPr>
                        <a:xfrm>
                          <a:off x="495513" y="1515831"/>
                          <a:ext cx="6769" cy="30849"/>
                        </a:xfrm>
                        <a:custGeom>
                          <a:avLst/>
                          <a:gdLst/>
                          <a:ahLst/>
                          <a:cxnLst/>
                          <a:rect l="0" t="0" r="0" b="0"/>
                          <a:pathLst>
                            <a:path w="6769" h="30849">
                              <a:moveTo>
                                <a:pt x="0" y="0"/>
                              </a:moveTo>
                              <a:lnTo>
                                <a:pt x="6769" y="0"/>
                              </a:lnTo>
                              <a:lnTo>
                                <a:pt x="6769"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703" name="Shape 15703"/>
                      <wps:cNvSpPr/>
                      <wps:spPr>
                        <a:xfrm>
                          <a:off x="495513"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682" name="Shape 14682"/>
                      <wps:cNvSpPr/>
                      <wps:spPr>
                        <a:xfrm>
                          <a:off x="507966" y="1550052"/>
                          <a:ext cx="9614" cy="6985"/>
                        </a:xfrm>
                        <a:custGeom>
                          <a:avLst/>
                          <a:gdLst/>
                          <a:ahLst/>
                          <a:cxnLst/>
                          <a:rect l="0" t="0" r="0" b="0"/>
                          <a:pathLst>
                            <a:path w="9614" h="6985">
                              <a:moveTo>
                                <a:pt x="0" y="0"/>
                              </a:moveTo>
                              <a:lnTo>
                                <a:pt x="6744" y="0"/>
                              </a:lnTo>
                              <a:cubicBezTo>
                                <a:pt x="6794" y="609"/>
                                <a:pt x="7036" y="1079"/>
                                <a:pt x="7468" y="1422"/>
                              </a:cubicBezTo>
                              <a:cubicBezTo>
                                <a:pt x="7899" y="1753"/>
                                <a:pt x="8496" y="1930"/>
                                <a:pt x="9258" y="1930"/>
                              </a:cubicBezTo>
                              <a:lnTo>
                                <a:pt x="9614" y="1767"/>
                              </a:lnTo>
                              <a:lnTo>
                                <a:pt x="9614" y="6890"/>
                              </a:lnTo>
                              <a:lnTo>
                                <a:pt x="9055" y="6985"/>
                              </a:lnTo>
                              <a:cubicBezTo>
                                <a:pt x="6134" y="6985"/>
                                <a:pt x="3899" y="6388"/>
                                <a:pt x="2362" y="5207"/>
                              </a:cubicBezTo>
                              <a:cubicBezTo>
                                <a:pt x="825" y="4013"/>
                                <a:pt x="38" y="2286"/>
                                <a:pt x="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683" name="Shape 14683"/>
                      <wps:cNvSpPr/>
                      <wps:spPr>
                        <a:xfrm>
                          <a:off x="507331" y="1514999"/>
                          <a:ext cx="10249" cy="32499"/>
                        </a:xfrm>
                        <a:custGeom>
                          <a:avLst/>
                          <a:gdLst/>
                          <a:ahLst/>
                          <a:cxnLst/>
                          <a:rect l="0" t="0" r="0" b="0"/>
                          <a:pathLst>
                            <a:path w="10249" h="32499">
                              <a:moveTo>
                                <a:pt x="7747" y="0"/>
                              </a:moveTo>
                              <a:lnTo>
                                <a:pt x="10249" y="695"/>
                              </a:lnTo>
                              <a:lnTo>
                                <a:pt x="10249" y="6012"/>
                              </a:lnTo>
                              <a:lnTo>
                                <a:pt x="10046" y="5893"/>
                              </a:lnTo>
                              <a:cubicBezTo>
                                <a:pt x="8839" y="5893"/>
                                <a:pt x="8026" y="6515"/>
                                <a:pt x="7582" y="7747"/>
                              </a:cubicBezTo>
                              <a:cubicBezTo>
                                <a:pt x="7137" y="8979"/>
                                <a:pt x="6921" y="11989"/>
                                <a:pt x="6921" y="16764"/>
                              </a:cubicBezTo>
                              <a:cubicBezTo>
                                <a:pt x="6921" y="20955"/>
                                <a:pt x="7137" y="23609"/>
                                <a:pt x="7595" y="24752"/>
                              </a:cubicBezTo>
                              <a:cubicBezTo>
                                <a:pt x="8039" y="25895"/>
                                <a:pt x="8852" y="26480"/>
                                <a:pt x="10046" y="26480"/>
                              </a:cubicBezTo>
                              <a:lnTo>
                                <a:pt x="10249" y="26332"/>
                              </a:lnTo>
                              <a:lnTo>
                                <a:pt x="10249" y="31872"/>
                              </a:lnTo>
                              <a:lnTo>
                                <a:pt x="7798" y="32499"/>
                              </a:lnTo>
                              <a:cubicBezTo>
                                <a:pt x="4915" y="32499"/>
                                <a:pt x="2896" y="31344"/>
                                <a:pt x="1740" y="29045"/>
                              </a:cubicBezTo>
                              <a:cubicBezTo>
                                <a:pt x="584" y="26746"/>
                                <a:pt x="0" y="22428"/>
                                <a:pt x="0" y="16104"/>
                              </a:cubicBezTo>
                              <a:cubicBezTo>
                                <a:pt x="0" y="10096"/>
                                <a:pt x="584" y="5906"/>
                                <a:pt x="1765" y="3543"/>
                              </a:cubicBezTo>
                              <a:cubicBezTo>
                                <a:pt x="2921" y="1181"/>
                                <a:pt x="4928" y="0"/>
                                <a:pt x="7747"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684" name="Shape 14684"/>
                      <wps:cNvSpPr/>
                      <wps:spPr>
                        <a:xfrm>
                          <a:off x="517580" y="1515694"/>
                          <a:ext cx="9970" cy="41247"/>
                        </a:xfrm>
                        <a:custGeom>
                          <a:avLst/>
                          <a:gdLst/>
                          <a:ahLst/>
                          <a:cxnLst/>
                          <a:rect l="0" t="0" r="0" b="0"/>
                          <a:pathLst>
                            <a:path w="9970" h="41247">
                              <a:moveTo>
                                <a:pt x="0" y="0"/>
                              </a:moveTo>
                              <a:lnTo>
                                <a:pt x="1156" y="321"/>
                              </a:lnTo>
                              <a:cubicBezTo>
                                <a:pt x="2172" y="994"/>
                                <a:pt x="2946" y="2010"/>
                                <a:pt x="3505" y="3356"/>
                              </a:cubicBezTo>
                              <a:lnTo>
                                <a:pt x="3505" y="131"/>
                              </a:lnTo>
                              <a:lnTo>
                                <a:pt x="9970" y="131"/>
                              </a:lnTo>
                              <a:lnTo>
                                <a:pt x="9970" y="28528"/>
                              </a:lnTo>
                              <a:cubicBezTo>
                                <a:pt x="9970" y="31246"/>
                                <a:pt x="9843" y="33227"/>
                                <a:pt x="9589" y="34484"/>
                              </a:cubicBezTo>
                              <a:cubicBezTo>
                                <a:pt x="9347" y="35729"/>
                                <a:pt x="8928" y="36808"/>
                                <a:pt x="8331" y="37697"/>
                              </a:cubicBezTo>
                              <a:cubicBezTo>
                                <a:pt x="7569" y="38891"/>
                                <a:pt x="6426" y="39793"/>
                                <a:pt x="4915" y="40415"/>
                              </a:cubicBezTo>
                              <a:lnTo>
                                <a:pt x="0" y="41247"/>
                              </a:lnTo>
                              <a:lnTo>
                                <a:pt x="0" y="36124"/>
                              </a:lnTo>
                              <a:lnTo>
                                <a:pt x="2349" y="35043"/>
                              </a:lnTo>
                              <a:cubicBezTo>
                                <a:pt x="2857" y="34217"/>
                                <a:pt x="3124" y="32706"/>
                                <a:pt x="3124" y="30496"/>
                              </a:cubicBezTo>
                              <a:lnTo>
                                <a:pt x="3124" y="28363"/>
                              </a:lnTo>
                              <a:cubicBezTo>
                                <a:pt x="2553" y="29518"/>
                                <a:pt x="1791" y="30382"/>
                                <a:pt x="876" y="30954"/>
                              </a:cubicBezTo>
                              <a:lnTo>
                                <a:pt x="0" y="31178"/>
                              </a:lnTo>
                              <a:lnTo>
                                <a:pt x="0" y="25637"/>
                              </a:lnTo>
                              <a:lnTo>
                                <a:pt x="2578" y="23765"/>
                              </a:lnTo>
                              <a:cubicBezTo>
                                <a:pt x="3086" y="22419"/>
                                <a:pt x="3327" y="19028"/>
                                <a:pt x="3327" y="13567"/>
                              </a:cubicBezTo>
                              <a:cubicBezTo>
                                <a:pt x="3327" y="10164"/>
                                <a:pt x="3086" y="7903"/>
                                <a:pt x="2578" y="6824"/>
                              </a:cubicBezTo>
                              <a:lnTo>
                                <a:pt x="0" y="5317"/>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685" name="Shape 14685"/>
                      <wps:cNvSpPr/>
                      <wps:spPr>
                        <a:xfrm>
                          <a:off x="533410" y="1515831"/>
                          <a:ext cx="6756" cy="30849"/>
                        </a:xfrm>
                        <a:custGeom>
                          <a:avLst/>
                          <a:gdLst/>
                          <a:ahLst/>
                          <a:cxnLst/>
                          <a:rect l="0" t="0" r="0" b="0"/>
                          <a:pathLst>
                            <a:path w="6756" h="30849">
                              <a:moveTo>
                                <a:pt x="0" y="0"/>
                              </a:moveTo>
                              <a:lnTo>
                                <a:pt x="6756" y="0"/>
                              </a:lnTo>
                              <a:lnTo>
                                <a:pt x="6756"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704" name="Shape 15704"/>
                      <wps:cNvSpPr/>
                      <wps:spPr>
                        <a:xfrm>
                          <a:off x="533410"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705" name="Shape 15705"/>
                      <wps:cNvSpPr/>
                      <wps:spPr>
                        <a:xfrm>
                          <a:off x="546021" y="1505620"/>
                          <a:ext cx="9144" cy="41046"/>
                        </a:xfrm>
                        <a:custGeom>
                          <a:avLst/>
                          <a:gdLst/>
                          <a:ahLst/>
                          <a:cxnLst/>
                          <a:rect l="0" t="0" r="0" b="0"/>
                          <a:pathLst>
                            <a:path w="9144" h="41046">
                              <a:moveTo>
                                <a:pt x="0" y="0"/>
                              </a:moveTo>
                              <a:lnTo>
                                <a:pt x="9144" y="0"/>
                              </a:lnTo>
                              <a:lnTo>
                                <a:pt x="9144" y="41046"/>
                              </a:lnTo>
                              <a:lnTo>
                                <a:pt x="0" y="41046"/>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688" name="Shape 14688"/>
                      <wps:cNvSpPr/>
                      <wps:spPr>
                        <a:xfrm>
                          <a:off x="558047" y="1526469"/>
                          <a:ext cx="10306" cy="21028"/>
                        </a:xfrm>
                        <a:custGeom>
                          <a:avLst/>
                          <a:gdLst/>
                          <a:ahLst/>
                          <a:cxnLst/>
                          <a:rect l="0" t="0" r="0" b="0"/>
                          <a:pathLst>
                            <a:path w="10306" h="21028">
                              <a:moveTo>
                                <a:pt x="10306" y="0"/>
                              </a:moveTo>
                              <a:lnTo>
                                <a:pt x="10306" y="6344"/>
                              </a:lnTo>
                              <a:lnTo>
                                <a:pt x="8395" y="7680"/>
                              </a:lnTo>
                              <a:cubicBezTo>
                                <a:pt x="7493" y="8747"/>
                                <a:pt x="7023" y="10004"/>
                                <a:pt x="7023" y="11452"/>
                              </a:cubicBezTo>
                              <a:cubicBezTo>
                                <a:pt x="7023" y="12824"/>
                                <a:pt x="7277" y="13840"/>
                                <a:pt x="7760" y="14487"/>
                              </a:cubicBezTo>
                              <a:cubicBezTo>
                                <a:pt x="8242" y="15135"/>
                                <a:pt x="9004" y="15453"/>
                                <a:pt x="10033" y="15453"/>
                              </a:cubicBezTo>
                              <a:lnTo>
                                <a:pt x="10306" y="15287"/>
                              </a:lnTo>
                              <a:lnTo>
                                <a:pt x="10306" y="20230"/>
                              </a:lnTo>
                              <a:lnTo>
                                <a:pt x="7074" y="21028"/>
                              </a:lnTo>
                              <a:cubicBezTo>
                                <a:pt x="4851" y="21028"/>
                                <a:pt x="3112" y="20240"/>
                                <a:pt x="1854" y="18653"/>
                              </a:cubicBezTo>
                              <a:cubicBezTo>
                                <a:pt x="622" y="17078"/>
                                <a:pt x="0" y="14881"/>
                                <a:pt x="0" y="12074"/>
                              </a:cubicBezTo>
                              <a:cubicBezTo>
                                <a:pt x="0" y="9534"/>
                                <a:pt x="546" y="7502"/>
                                <a:pt x="1638" y="6004"/>
                              </a:cubicBezTo>
                              <a:cubicBezTo>
                                <a:pt x="2730" y="4505"/>
                                <a:pt x="4877" y="2994"/>
                                <a:pt x="8115" y="1483"/>
                              </a:cubicBezTo>
                              <a:cubicBezTo>
                                <a:pt x="8446" y="1330"/>
                                <a:pt x="8903" y="1114"/>
                                <a:pt x="9500" y="848"/>
                              </a:cubicBezTo>
                              <a:lnTo>
                                <a:pt x="10306"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689" name="Shape 14689"/>
                      <wps:cNvSpPr/>
                      <wps:spPr>
                        <a:xfrm>
                          <a:off x="558288" y="1515109"/>
                          <a:ext cx="10065" cy="9883"/>
                        </a:xfrm>
                        <a:custGeom>
                          <a:avLst/>
                          <a:gdLst/>
                          <a:ahLst/>
                          <a:cxnLst/>
                          <a:rect l="0" t="0" r="0" b="0"/>
                          <a:pathLst>
                            <a:path w="10065" h="9883">
                              <a:moveTo>
                                <a:pt x="10065" y="0"/>
                              </a:moveTo>
                              <a:lnTo>
                                <a:pt x="10065" y="5042"/>
                              </a:lnTo>
                              <a:lnTo>
                                <a:pt x="7493" y="6023"/>
                              </a:lnTo>
                              <a:cubicBezTo>
                                <a:pt x="6909" y="6721"/>
                                <a:pt x="6617" y="7800"/>
                                <a:pt x="6617" y="9274"/>
                              </a:cubicBezTo>
                              <a:lnTo>
                                <a:pt x="6617" y="9883"/>
                              </a:lnTo>
                              <a:lnTo>
                                <a:pt x="0" y="9883"/>
                              </a:lnTo>
                              <a:cubicBezTo>
                                <a:pt x="0" y="6416"/>
                                <a:pt x="813" y="3902"/>
                                <a:pt x="2438" y="2314"/>
                              </a:cubicBezTo>
                              <a:lnTo>
                                <a:pt x="10065"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690" name="Shape 14690"/>
                      <wps:cNvSpPr/>
                      <wps:spPr>
                        <a:xfrm>
                          <a:off x="568353" y="1515061"/>
                          <a:ext cx="10839" cy="31638"/>
                        </a:xfrm>
                        <a:custGeom>
                          <a:avLst/>
                          <a:gdLst/>
                          <a:ahLst/>
                          <a:cxnLst/>
                          <a:rect l="0" t="0" r="0" b="0"/>
                          <a:pathLst>
                            <a:path w="10839" h="31638">
                              <a:moveTo>
                                <a:pt x="159" y="0"/>
                              </a:moveTo>
                              <a:cubicBezTo>
                                <a:pt x="3727" y="0"/>
                                <a:pt x="6242" y="724"/>
                                <a:pt x="7690" y="2172"/>
                              </a:cubicBezTo>
                              <a:cubicBezTo>
                                <a:pt x="9125" y="3619"/>
                                <a:pt x="9849" y="6160"/>
                                <a:pt x="9849" y="9779"/>
                              </a:cubicBezTo>
                              <a:lnTo>
                                <a:pt x="9849" y="27178"/>
                              </a:lnTo>
                              <a:cubicBezTo>
                                <a:pt x="9849" y="28042"/>
                                <a:pt x="9912" y="28816"/>
                                <a:pt x="10065" y="29515"/>
                              </a:cubicBezTo>
                              <a:cubicBezTo>
                                <a:pt x="10217" y="30226"/>
                                <a:pt x="10471" y="30912"/>
                                <a:pt x="10839" y="31610"/>
                              </a:cubicBezTo>
                              <a:lnTo>
                                <a:pt x="4223" y="31610"/>
                              </a:lnTo>
                              <a:cubicBezTo>
                                <a:pt x="4070" y="31382"/>
                                <a:pt x="3943" y="31039"/>
                                <a:pt x="3829" y="30569"/>
                              </a:cubicBezTo>
                              <a:cubicBezTo>
                                <a:pt x="3715" y="30112"/>
                                <a:pt x="3600" y="29464"/>
                                <a:pt x="3499" y="28626"/>
                              </a:cubicBezTo>
                              <a:cubicBezTo>
                                <a:pt x="2775" y="29870"/>
                                <a:pt x="1861" y="30810"/>
                                <a:pt x="730" y="31458"/>
                              </a:cubicBezTo>
                              <a:lnTo>
                                <a:pt x="0" y="31638"/>
                              </a:lnTo>
                              <a:lnTo>
                                <a:pt x="0" y="26695"/>
                              </a:lnTo>
                              <a:lnTo>
                                <a:pt x="2394" y="25247"/>
                              </a:lnTo>
                              <a:cubicBezTo>
                                <a:pt x="2991" y="24155"/>
                                <a:pt x="3283" y="22530"/>
                                <a:pt x="3283" y="20358"/>
                              </a:cubicBezTo>
                              <a:lnTo>
                                <a:pt x="3283" y="15456"/>
                              </a:lnTo>
                              <a:lnTo>
                                <a:pt x="0" y="17751"/>
                              </a:lnTo>
                              <a:lnTo>
                                <a:pt x="0" y="11408"/>
                              </a:lnTo>
                              <a:lnTo>
                                <a:pt x="3181" y="8064"/>
                              </a:lnTo>
                              <a:cubicBezTo>
                                <a:pt x="3181" y="7099"/>
                                <a:pt x="2927" y="6350"/>
                                <a:pt x="2407" y="5817"/>
                              </a:cubicBezTo>
                              <a:cubicBezTo>
                                <a:pt x="1899" y="5296"/>
                                <a:pt x="1137" y="5029"/>
                                <a:pt x="159" y="5029"/>
                              </a:cubicBezTo>
                              <a:lnTo>
                                <a:pt x="0" y="5090"/>
                              </a:lnTo>
                              <a:lnTo>
                                <a:pt x="0" y="48"/>
                              </a:lnTo>
                              <a:lnTo>
                                <a:pt x="159"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691" name="Shape 14691"/>
                      <wps:cNvSpPr/>
                      <wps:spPr>
                        <a:xfrm>
                          <a:off x="583071" y="1514997"/>
                          <a:ext cx="10249" cy="32499"/>
                        </a:xfrm>
                        <a:custGeom>
                          <a:avLst/>
                          <a:gdLst/>
                          <a:ahLst/>
                          <a:cxnLst/>
                          <a:rect l="0" t="0" r="0" b="0"/>
                          <a:pathLst>
                            <a:path w="10249" h="32499">
                              <a:moveTo>
                                <a:pt x="7607" y="0"/>
                              </a:moveTo>
                              <a:lnTo>
                                <a:pt x="10249" y="651"/>
                              </a:lnTo>
                              <a:lnTo>
                                <a:pt x="10249" y="6143"/>
                              </a:lnTo>
                              <a:lnTo>
                                <a:pt x="10046" y="5994"/>
                              </a:lnTo>
                              <a:cubicBezTo>
                                <a:pt x="8852" y="5994"/>
                                <a:pt x="8039" y="6578"/>
                                <a:pt x="7595" y="7747"/>
                              </a:cubicBezTo>
                              <a:cubicBezTo>
                                <a:pt x="7150" y="8915"/>
                                <a:pt x="6921" y="11595"/>
                                <a:pt x="6921" y="15786"/>
                              </a:cubicBezTo>
                              <a:cubicBezTo>
                                <a:pt x="6921" y="20549"/>
                                <a:pt x="7150" y="23546"/>
                                <a:pt x="7582" y="24778"/>
                              </a:cubicBezTo>
                              <a:cubicBezTo>
                                <a:pt x="8026" y="25997"/>
                                <a:pt x="8839" y="26607"/>
                                <a:pt x="10046" y="26607"/>
                              </a:cubicBezTo>
                              <a:lnTo>
                                <a:pt x="10249" y="26487"/>
                              </a:lnTo>
                              <a:lnTo>
                                <a:pt x="10249" y="31798"/>
                              </a:lnTo>
                              <a:lnTo>
                                <a:pt x="7747" y="32499"/>
                              </a:lnTo>
                              <a:cubicBezTo>
                                <a:pt x="4928" y="32499"/>
                                <a:pt x="2934" y="31318"/>
                                <a:pt x="1765" y="28956"/>
                              </a:cubicBezTo>
                              <a:cubicBezTo>
                                <a:pt x="584" y="26594"/>
                                <a:pt x="0" y="22403"/>
                                <a:pt x="0" y="16396"/>
                              </a:cubicBezTo>
                              <a:cubicBezTo>
                                <a:pt x="0" y="10185"/>
                                <a:pt x="571" y="5893"/>
                                <a:pt x="1714" y="3543"/>
                              </a:cubicBezTo>
                              <a:cubicBezTo>
                                <a:pt x="2845" y="1181"/>
                                <a:pt x="4813" y="0"/>
                                <a:pt x="7607"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692" name="Shape 14692"/>
                      <wps:cNvSpPr/>
                      <wps:spPr>
                        <a:xfrm>
                          <a:off x="593320" y="1505624"/>
                          <a:ext cx="9969" cy="41171"/>
                        </a:xfrm>
                        <a:custGeom>
                          <a:avLst/>
                          <a:gdLst/>
                          <a:ahLst/>
                          <a:cxnLst/>
                          <a:rect l="0" t="0" r="0" b="0"/>
                          <a:pathLst>
                            <a:path w="9969" h="41171">
                              <a:moveTo>
                                <a:pt x="3124" y="0"/>
                              </a:moveTo>
                              <a:lnTo>
                                <a:pt x="9969" y="0"/>
                              </a:lnTo>
                              <a:lnTo>
                                <a:pt x="9969" y="41047"/>
                              </a:lnTo>
                              <a:lnTo>
                                <a:pt x="3505" y="41047"/>
                              </a:lnTo>
                              <a:lnTo>
                                <a:pt x="3505" y="37821"/>
                              </a:lnTo>
                              <a:cubicBezTo>
                                <a:pt x="2946" y="39154"/>
                                <a:pt x="2172" y="40157"/>
                                <a:pt x="1168" y="40843"/>
                              </a:cubicBezTo>
                              <a:lnTo>
                                <a:pt x="0" y="41171"/>
                              </a:lnTo>
                              <a:lnTo>
                                <a:pt x="0" y="35859"/>
                              </a:lnTo>
                              <a:lnTo>
                                <a:pt x="2578" y="34341"/>
                              </a:lnTo>
                              <a:cubicBezTo>
                                <a:pt x="3086" y="33249"/>
                                <a:pt x="3327" y="31001"/>
                                <a:pt x="3327" y="27610"/>
                              </a:cubicBezTo>
                              <a:cubicBezTo>
                                <a:pt x="3327" y="22162"/>
                                <a:pt x="3086" y="18758"/>
                                <a:pt x="2578" y="17399"/>
                              </a:cubicBezTo>
                              <a:lnTo>
                                <a:pt x="0" y="15516"/>
                              </a:lnTo>
                              <a:lnTo>
                                <a:pt x="0" y="10023"/>
                              </a:lnTo>
                              <a:lnTo>
                                <a:pt x="864" y="10236"/>
                              </a:lnTo>
                              <a:cubicBezTo>
                                <a:pt x="1816" y="10795"/>
                                <a:pt x="2565" y="11671"/>
                                <a:pt x="3124" y="12814"/>
                              </a:cubicBezTo>
                              <a:lnTo>
                                <a:pt x="3124"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693" name="Shape 14693"/>
                      <wps:cNvSpPr/>
                      <wps:spPr>
                        <a:xfrm>
                          <a:off x="608575" y="1526469"/>
                          <a:ext cx="10306" cy="21028"/>
                        </a:xfrm>
                        <a:custGeom>
                          <a:avLst/>
                          <a:gdLst/>
                          <a:ahLst/>
                          <a:cxnLst/>
                          <a:rect l="0" t="0" r="0" b="0"/>
                          <a:pathLst>
                            <a:path w="10306" h="21028">
                              <a:moveTo>
                                <a:pt x="10306" y="0"/>
                              </a:moveTo>
                              <a:lnTo>
                                <a:pt x="10306" y="6344"/>
                              </a:lnTo>
                              <a:lnTo>
                                <a:pt x="8395" y="7680"/>
                              </a:lnTo>
                              <a:cubicBezTo>
                                <a:pt x="7493" y="8747"/>
                                <a:pt x="7023" y="10004"/>
                                <a:pt x="7023" y="11452"/>
                              </a:cubicBezTo>
                              <a:cubicBezTo>
                                <a:pt x="7023" y="12824"/>
                                <a:pt x="7277" y="13840"/>
                                <a:pt x="7760" y="14487"/>
                              </a:cubicBezTo>
                              <a:cubicBezTo>
                                <a:pt x="8242" y="15135"/>
                                <a:pt x="9004" y="15453"/>
                                <a:pt x="10033" y="15453"/>
                              </a:cubicBezTo>
                              <a:lnTo>
                                <a:pt x="10306" y="15288"/>
                              </a:lnTo>
                              <a:lnTo>
                                <a:pt x="10306" y="20231"/>
                              </a:lnTo>
                              <a:lnTo>
                                <a:pt x="7087" y="21028"/>
                              </a:lnTo>
                              <a:cubicBezTo>
                                <a:pt x="4851" y="21028"/>
                                <a:pt x="3112" y="20240"/>
                                <a:pt x="1854" y="18653"/>
                              </a:cubicBezTo>
                              <a:cubicBezTo>
                                <a:pt x="622" y="17078"/>
                                <a:pt x="0" y="14881"/>
                                <a:pt x="0" y="12074"/>
                              </a:cubicBezTo>
                              <a:cubicBezTo>
                                <a:pt x="0" y="9534"/>
                                <a:pt x="546" y="7502"/>
                                <a:pt x="1638" y="6004"/>
                              </a:cubicBezTo>
                              <a:cubicBezTo>
                                <a:pt x="2730" y="4505"/>
                                <a:pt x="4890" y="2994"/>
                                <a:pt x="8128" y="1483"/>
                              </a:cubicBezTo>
                              <a:cubicBezTo>
                                <a:pt x="8458" y="1330"/>
                                <a:pt x="8915" y="1114"/>
                                <a:pt x="9500" y="848"/>
                              </a:cubicBezTo>
                              <a:lnTo>
                                <a:pt x="10306"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694" name="Shape 14694"/>
                      <wps:cNvSpPr/>
                      <wps:spPr>
                        <a:xfrm>
                          <a:off x="608816" y="1515109"/>
                          <a:ext cx="10065" cy="9883"/>
                        </a:xfrm>
                        <a:custGeom>
                          <a:avLst/>
                          <a:gdLst/>
                          <a:ahLst/>
                          <a:cxnLst/>
                          <a:rect l="0" t="0" r="0" b="0"/>
                          <a:pathLst>
                            <a:path w="10065" h="9883">
                              <a:moveTo>
                                <a:pt x="10065" y="0"/>
                              </a:moveTo>
                              <a:lnTo>
                                <a:pt x="10065" y="5042"/>
                              </a:lnTo>
                              <a:lnTo>
                                <a:pt x="7493" y="6023"/>
                              </a:lnTo>
                              <a:cubicBezTo>
                                <a:pt x="6909" y="6721"/>
                                <a:pt x="6617" y="7800"/>
                                <a:pt x="6617" y="9274"/>
                              </a:cubicBezTo>
                              <a:lnTo>
                                <a:pt x="6617" y="9883"/>
                              </a:lnTo>
                              <a:lnTo>
                                <a:pt x="0" y="9883"/>
                              </a:lnTo>
                              <a:cubicBezTo>
                                <a:pt x="0" y="6416"/>
                                <a:pt x="826" y="3902"/>
                                <a:pt x="2438" y="2314"/>
                              </a:cubicBezTo>
                              <a:lnTo>
                                <a:pt x="10065"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695" name="Shape 14695"/>
                      <wps:cNvSpPr/>
                      <wps:spPr>
                        <a:xfrm>
                          <a:off x="618881" y="1515061"/>
                          <a:ext cx="10839" cy="31639"/>
                        </a:xfrm>
                        <a:custGeom>
                          <a:avLst/>
                          <a:gdLst/>
                          <a:ahLst/>
                          <a:cxnLst/>
                          <a:rect l="0" t="0" r="0" b="0"/>
                          <a:pathLst>
                            <a:path w="10839" h="31639">
                              <a:moveTo>
                                <a:pt x="159" y="0"/>
                              </a:moveTo>
                              <a:cubicBezTo>
                                <a:pt x="3740" y="0"/>
                                <a:pt x="6242" y="724"/>
                                <a:pt x="7690" y="2172"/>
                              </a:cubicBezTo>
                              <a:cubicBezTo>
                                <a:pt x="9125" y="3619"/>
                                <a:pt x="9849" y="6160"/>
                                <a:pt x="9849" y="9779"/>
                              </a:cubicBezTo>
                              <a:lnTo>
                                <a:pt x="9849" y="27178"/>
                              </a:lnTo>
                              <a:cubicBezTo>
                                <a:pt x="9849" y="28042"/>
                                <a:pt x="9912" y="28816"/>
                                <a:pt x="10065" y="29515"/>
                              </a:cubicBezTo>
                              <a:cubicBezTo>
                                <a:pt x="10230" y="30226"/>
                                <a:pt x="10471" y="30912"/>
                                <a:pt x="10839" y="31610"/>
                              </a:cubicBezTo>
                              <a:lnTo>
                                <a:pt x="4223" y="31610"/>
                              </a:lnTo>
                              <a:cubicBezTo>
                                <a:pt x="4070" y="31382"/>
                                <a:pt x="3943" y="31039"/>
                                <a:pt x="3829" y="30569"/>
                              </a:cubicBezTo>
                              <a:cubicBezTo>
                                <a:pt x="3715" y="30112"/>
                                <a:pt x="3600" y="29464"/>
                                <a:pt x="3499" y="28626"/>
                              </a:cubicBezTo>
                              <a:cubicBezTo>
                                <a:pt x="2775" y="29870"/>
                                <a:pt x="1861" y="30810"/>
                                <a:pt x="730" y="31458"/>
                              </a:cubicBezTo>
                              <a:lnTo>
                                <a:pt x="0" y="31639"/>
                              </a:lnTo>
                              <a:lnTo>
                                <a:pt x="0" y="26696"/>
                              </a:lnTo>
                              <a:lnTo>
                                <a:pt x="2407" y="25247"/>
                              </a:lnTo>
                              <a:cubicBezTo>
                                <a:pt x="2991" y="24155"/>
                                <a:pt x="3283" y="22530"/>
                                <a:pt x="3283" y="20358"/>
                              </a:cubicBezTo>
                              <a:lnTo>
                                <a:pt x="3283" y="15456"/>
                              </a:lnTo>
                              <a:lnTo>
                                <a:pt x="0" y="17751"/>
                              </a:lnTo>
                              <a:lnTo>
                                <a:pt x="0" y="11408"/>
                              </a:lnTo>
                              <a:lnTo>
                                <a:pt x="3181" y="8064"/>
                              </a:lnTo>
                              <a:cubicBezTo>
                                <a:pt x="3181" y="7099"/>
                                <a:pt x="2927" y="6350"/>
                                <a:pt x="2407" y="5817"/>
                              </a:cubicBezTo>
                              <a:cubicBezTo>
                                <a:pt x="1899" y="5296"/>
                                <a:pt x="1137" y="5029"/>
                                <a:pt x="159" y="5029"/>
                              </a:cubicBezTo>
                              <a:lnTo>
                                <a:pt x="0" y="5090"/>
                              </a:lnTo>
                              <a:lnTo>
                                <a:pt x="0" y="48"/>
                              </a:lnTo>
                              <a:lnTo>
                                <a:pt x="159"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696" name="Shape 14696"/>
                      <wps:cNvSpPr/>
                      <wps:spPr>
                        <a:xfrm>
                          <a:off x="647812" y="1505624"/>
                          <a:ext cx="32690" cy="41046"/>
                        </a:xfrm>
                        <a:custGeom>
                          <a:avLst/>
                          <a:gdLst/>
                          <a:ahLst/>
                          <a:cxnLst/>
                          <a:rect l="0" t="0" r="0" b="0"/>
                          <a:pathLst>
                            <a:path w="32690" h="41046">
                              <a:moveTo>
                                <a:pt x="0" y="0"/>
                              </a:moveTo>
                              <a:lnTo>
                                <a:pt x="10973" y="0"/>
                              </a:lnTo>
                              <a:lnTo>
                                <a:pt x="16345" y="26568"/>
                              </a:lnTo>
                              <a:lnTo>
                                <a:pt x="21704" y="0"/>
                              </a:lnTo>
                              <a:lnTo>
                                <a:pt x="32690" y="0"/>
                              </a:lnTo>
                              <a:lnTo>
                                <a:pt x="32690" y="41046"/>
                              </a:lnTo>
                              <a:lnTo>
                                <a:pt x="25718" y="41046"/>
                              </a:lnTo>
                              <a:lnTo>
                                <a:pt x="25870" y="4635"/>
                              </a:lnTo>
                              <a:lnTo>
                                <a:pt x="18580" y="41046"/>
                              </a:lnTo>
                              <a:lnTo>
                                <a:pt x="14110" y="41046"/>
                              </a:lnTo>
                              <a:lnTo>
                                <a:pt x="6807" y="4635"/>
                              </a:lnTo>
                              <a:lnTo>
                                <a:pt x="6998" y="41046"/>
                              </a:lnTo>
                              <a:lnTo>
                                <a:pt x="0" y="41046"/>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697" name="Shape 14697"/>
                      <wps:cNvSpPr/>
                      <wps:spPr>
                        <a:xfrm>
                          <a:off x="686750" y="1515831"/>
                          <a:ext cx="6756" cy="30849"/>
                        </a:xfrm>
                        <a:custGeom>
                          <a:avLst/>
                          <a:gdLst/>
                          <a:ahLst/>
                          <a:cxnLst/>
                          <a:rect l="0" t="0" r="0" b="0"/>
                          <a:pathLst>
                            <a:path w="6756" h="30849">
                              <a:moveTo>
                                <a:pt x="0" y="0"/>
                              </a:moveTo>
                              <a:lnTo>
                                <a:pt x="6756" y="0"/>
                              </a:lnTo>
                              <a:lnTo>
                                <a:pt x="6756"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706" name="Shape 15706"/>
                      <wps:cNvSpPr/>
                      <wps:spPr>
                        <a:xfrm>
                          <a:off x="686750"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699" name="Shape 14699"/>
                      <wps:cNvSpPr/>
                      <wps:spPr>
                        <a:xfrm>
                          <a:off x="699405" y="1514997"/>
                          <a:ext cx="19418" cy="31674"/>
                        </a:xfrm>
                        <a:custGeom>
                          <a:avLst/>
                          <a:gdLst/>
                          <a:ahLst/>
                          <a:cxnLst/>
                          <a:rect l="0" t="0" r="0" b="0"/>
                          <a:pathLst>
                            <a:path w="19418" h="31674">
                              <a:moveTo>
                                <a:pt x="12814" y="0"/>
                              </a:moveTo>
                              <a:cubicBezTo>
                                <a:pt x="14948" y="0"/>
                                <a:pt x="16586" y="648"/>
                                <a:pt x="17729" y="1931"/>
                              </a:cubicBezTo>
                              <a:cubicBezTo>
                                <a:pt x="18847" y="3200"/>
                                <a:pt x="19418" y="5042"/>
                                <a:pt x="19418" y="7442"/>
                              </a:cubicBezTo>
                              <a:lnTo>
                                <a:pt x="19418" y="31674"/>
                              </a:lnTo>
                              <a:lnTo>
                                <a:pt x="12865" y="31674"/>
                              </a:lnTo>
                              <a:lnTo>
                                <a:pt x="12865" y="10986"/>
                              </a:lnTo>
                              <a:cubicBezTo>
                                <a:pt x="12865" y="9182"/>
                                <a:pt x="12649" y="7900"/>
                                <a:pt x="12205" y="7163"/>
                              </a:cubicBezTo>
                              <a:cubicBezTo>
                                <a:pt x="11773" y="6426"/>
                                <a:pt x="11024" y="6058"/>
                                <a:pt x="9995" y="6058"/>
                              </a:cubicBezTo>
                              <a:cubicBezTo>
                                <a:pt x="8852" y="6058"/>
                                <a:pt x="8052" y="6515"/>
                                <a:pt x="7557" y="7417"/>
                              </a:cubicBezTo>
                              <a:cubicBezTo>
                                <a:pt x="7061" y="8318"/>
                                <a:pt x="6820" y="9855"/>
                                <a:pt x="6820" y="12027"/>
                              </a:cubicBezTo>
                              <a:lnTo>
                                <a:pt x="6820" y="31674"/>
                              </a:lnTo>
                              <a:lnTo>
                                <a:pt x="0" y="31674"/>
                              </a:lnTo>
                              <a:lnTo>
                                <a:pt x="0" y="826"/>
                              </a:lnTo>
                              <a:lnTo>
                                <a:pt x="6655" y="826"/>
                              </a:lnTo>
                              <a:lnTo>
                                <a:pt x="6655" y="3950"/>
                              </a:lnTo>
                              <a:cubicBezTo>
                                <a:pt x="7379" y="2654"/>
                                <a:pt x="8242" y="1676"/>
                                <a:pt x="9271" y="1003"/>
                              </a:cubicBezTo>
                              <a:cubicBezTo>
                                <a:pt x="10312" y="343"/>
                                <a:pt x="11493" y="0"/>
                                <a:pt x="12814"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00" name="Shape 14700"/>
                      <wps:cNvSpPr/>
                      <wps:spPr>
                        <a:xfrm>
                          <a:off x="723811" y="1515026"/>
                          <a:ext cx="10243" cy="32470"/>
                        </a:xfrm>
                        <a:custGeom>
                          <a:avLst/>
                          <a:gdLst/>
                          <a:ahLst/>
                          <a:cxnLst/>
                          <a:rect l="0" t="0" r="0" b="0"/>
                          <a:pathLst>
                            <a:path w="10243" h="32470">
                              <a:moveTo>
                                <a:pt x="10243" y="0"/>
                              </a:moveTo>
                              <a:lnTo>
                                <a:pt x="10243" y="5435"/>
                              </a:lnTo>
                              <a:lnTo>
                                <a:pt x="7684" y="6677"/>
                              </a:lnTo>
                              <a:cubicBezTo>
                                <a:pt x="7176" y="7515"/>
                                <a:pt x="6909" y="8950"/>
                                <a:pt x="6909" y="11008"/>
                              </a:cubicBezTo>
                              <a:cubicBezTo>
                                <a:pt x="6947" y="11592"/>
                                <a:pt x="6960" y="12036"/>
                                <a:pt x="6960" y="12316"/>
                              </a:cubicBezTo>
                              <a:lnTo>
                                <a:pt x="10243" y="12316"/>
                              </a:lnTo>
                              <a:lnTo>
                                <a:pt x="10243" y="17218"/>
                              </a:lnTo>
                              <a:lnTo>
                                <a:pt x="7036" y="17218"/>
                              </a:lnTo>
                              <a:cubicBezTo>
                                <a:pt x="7010" y="17459"/>
                                <a:pt x="6985" y="17700"/>
                                <a:pt x="6972" y="17955"/>
                              </a:cubicBezTo>
                              <a:cubicBezTo>
                                <a:pt x="6972" y="18209"/>
                                <a:pt x="6960" y="18628"/>
                                <a:pt x="6960" y="19199"/>
                              </a:cubicBezTo>
                              <a:cubicBezTo>
                                <a:pt x="6960" y="22120"/>
                                <a:pt x="7226" y="24178"/>
                                <a:pt x="7747" y="25359"/>
                              </a:cubicBezTo>
                              <a:lnTo>
                                <a:pt x="10243" y="27022"/>
                              </a:lnTo>
                              <a:lnTo>
                                <a:pt x="10243" y="32470"/>
                              </a:lnTo>
                              <a:lnTo>
                                <a:pt x="5639" y="31747"/>
                              </a:lnTo>
                              <a:cubicBezTo>
                                <a:pt x="4407" y="31277"/>
                                <a:pt x="3391" y="30528"/>
                                <a:pt x="2591" y="29512"/>
                              </a:cubicBezTo>
                              <a:cubicBezTo>
                                <a:pt x="1638" y="28318"/>
                                <a:pt x="965" y="26819"/>
                                <a:pt x="584" y="25016"/>
                              </a:cubicBezTo>
                              <a:cubicBezTo>
                                <a:pt x="190" y="23187"/>
                                <a:pt x="0" y="19936"/>
                                <a:pt x="0" y="15224"/>
                              </a:cubicBezTo>
                              <a:cubicBezTo>
                                <a:pt x="0" y="11478"/>
                                <a:pt x="165" y="8798"/>
                                <a:pt x="508" y="7172"/>
                              </a:cubicBezTo>
                              <a:cubicBezTo>
                                <a:pt x="851" y="5559"/>
                                <a:pt x="1410" y="4239"/>
                                <a:pt x="2235" y="3197"/>
                              </a:cubicBezTo>
                              <a:cubicBezTo>
                                <a:pt x="3073" y="2130"/>
                                <a:pt x="4191" y="1330"/>
                                <a:pt x="5550" y="784"/>
                              </a:cubicBezTo>
                              <a:lnTo>
                                <a:pt x="10243"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01" name="Shape 14701"/>
                      <wps:cNvSpPr/>
                      <wps:spPr>
                        <a:xfrm>
                          <a:off x="734054" y="1536092"/>
                          <a:ext cx="10014" cy="11405"/>
                        </a:xfrm>
                        <a:custGeom>
                          <a:avLst/>
                          <a:gdLst/>
                          <a:ahLst/>
                          <a:cxnLst/>
                          <a:rect l="0" t="0" r="0" b="0"/>
                          <a:pathLst>
                            <a:path w="10014" h="11405">
                              <a:moveTo>
                                <a:pt x="3550" y="0"/>
                              </a:moveTo>
                              <a:lnTo>
                                <a:pt x="9963" y="0"/>
                              </a:lnTo>
                              <a:cubicBezTo>
                                <a:pt x="9963" y="140"/>
                                <a:pt x="9976" y="343"/>
                                <a:pt x="9989" y="610"/>
                              </a:cubicBezTo>
                              <a:cubicBezTo>
                                <a:pt x="10001" y="876"/>
                                <a:pt x="10014" y="1067"/>
                                <a:pt x="10014" y="1194"/>
                              </a:cubicBezTo>
                              <a:cubicBezTo>
                                <a:pt x="10014" y="4712"/>
                                <a:pt x="9214" y="7303"/>
                                <a:pt x="7601" y="8941"/>
                              </a:cubicBezTo>
                              <a:cubicBezTo>
                                <a:pt x="6001" y="10579"/>
                                <a:pt x="3473" y="11405"/>
                                <a:pt x="6" y="11405"/>
                              </a:cubicBezTo>
                              <a:lnTo>
                                <a:pt x="0" y="11404"/>
                              </a:lnTo>
                              <a:lnTo>
                                <a:pt x="0" y="5956"/>
                              </a:lnTo>
                              <a:lnTo>
                                <a:pt x="133" y="6045"/>
                              </a:lnTo>
                              <a:cubicBezTo>
                                <a:pt x="1327" y="6045"/>
                                <a:pt x="2204" y="5575"/>
                                <a:pt x="2750" y="4623"/>
                              </a:cubicBezTo>
                              <a:cubicBezTo>
                                <a:pt x="3296" y="3670"/>
                                <a:pt x="3550" y="2121"/>
                                <a:pt x="355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02" name="Shape 14702"/>
                      <wps:cNvSpPr/>
                      <wps:spPr>
                        <a:xfrm>
                          <a:off x="734054" y="1514997"/>
                          <a:ext cx="10166" cy="17247"/>
                        </a:xfrm>
                        <a:custGeom>
                          <a:avLst/>
                          <a:gdLst/>
                          <a:ahLst/>
                          <a:cxnLst/>
                          <a:rect l="0" t="0" r="0" b="0"/>
                          <a:pathLst>
                            <a:path w="10166" h="17247">
                              <a:moveTo>
                                <a:pt x="172" y="0"/>
                              </a:moveTo>
                              <a:cubicBezTo>
                                <a:pt x="1987" y="0"/>
                                <a:pt x="3550" y="292"/>
                                <a:pt x="4870" y="876"/>
                              </a:cubicBezTo>
                              <a:cubicBezTo>
                                <a:pt x="6178" y="1448"/>
                                <a:pt x="7271" y="2324"/>
                                <a:pt x="8134" y="3492"/>
                              </a:cubicBezTo>
                              <a:cubicBezTo>
                                <a:pt x="8858" y="4534"/>
                                <a:pt x="9379" y="5817"/>
                                <a:pt x="9684" y="7379"/>
                              </a:cubicBezTo>
                              <a:cubicBezTo>
                                <a:pt x="10014" y="8928"/>
                                <a:pt x="10166" y="11443"/>
                                <a:pt x="10166" y="14910"/>
                              </a:cubicBezTo>
                              <a:lnTo>
                                <a:pt x="10166" y="17247"/>
                              </a:lnTo>
                              <a:lnTo>
                                <a:pt x="0" y="17247"/>
                              </a:lnTo>
                              <a:lnTo>
                                <a:pt x="0" y="12344"/>
                              </a:lnTo>
                              <a:lnTo>
                                <a:pt x="3334" y="12344"/>
                              </a:lnTo>
                              <a:lnTo>
                                <a:pt x="3334" y="11036"/>
                              </a:lnTo>
                              <a:cubicBezTo>
                                <a:pt x="3334" y="8928"/>
                                <a:pt x="3080" y="7468"/>
                                <a:pt x="2597" y="6667"/>
                              </a:cubicBezTo>
                              <a:cubicBezTo>
                                <a:pt x="2102" y="5867"/>
                                <a:pt x="1226" y="5461"/>
                                <a:pt x="6" y="5461"/>
                              </a:cubicBezTo>
                              <a:lnTo>
                                <a:pt x="0" y="5464"/>
                              </a:lnTo>
                              <a:lnTo>
                                <a:pt x="0" y="29"/>
                              </a:lnTo>
                              <a:lnTo>
                                <a:pt x="172"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03" name="Shape 14703"/>
                      <wps:cNvSpPr/>
                      <wps:spPr>
                        <a:xfrm>
                          <a:off x="748593" y="1514997"/>
                          <a:ext cx="10236" cy="32499"/>
                        </a:xfrm>
                        <a:custGeom>
                          <a:avLst/>
                          <a:gdLst/>
                          <a:ahLst/>
                          <a:cxnLst/>
                          <a:rect l="0" t="0" r="0" b="0"/>
                          <a:pathLst>
                            <a:path w="10236" h="32499">
                              <a:moveTo>
                                <a:pt x="7607" y="0"/>
                              </a:moveTo>
                              <a:lnTo>
                                <a:pt x="10236" y="648"/>
                              </a:lnTo>
                              <a:lnTo>
                                <a:pt x="10236" y="6142"/>
                              </a:lnTo>
                              <a:lnTo>
                                <a:pt x="10033" y="5994"/>
                              </a:lnTo>
                              <a:cubicBezTo>
                                <a:pt x="8852" y="5994"/>
                                <a:pt x="8039" y="6578"/>
                                <a:pt x="7595" y="7747"/>
                              </a:cubicBezTo>
                              <a:cubicBezTo>
                                <a:pt x="7150" y="8915"/>
                                <a:pt x="6909" y="11595"/>
                                <a:pt x="6909" y="15786"/>
                              </a:cubicBezTo>
                              <a:cubicBezTo>
                                <a:pt x="6909" y="20549"/>
                                <a:pt x="7138" y="23546"/>
                                <a:pt x="7582" y="24778"/>
                              </a:cubicBezTo>
                              <a:cubicBezTo>
                                <a:pt x="8014" y="25997"/>
                                <a:pt x="8839" y="26607"/>
                                <a:pt x="10033" y="26607"/>
                              </a:cubicBezTo>
                              <a:lnTo>
                                <a:pt x="10236" y="26487"/>
                              </a:lnTo>
                              <a:lnTo>
                                <a:pt x="10236" y="31799"/>
                              </a:lnTo>
                              <a:lnTo>
                                <a:pt x="7747" y="32499"/>
                              </a:lnTo>
                              <a:cubicBezTo>
                                <a:pt x="4928" y="32499"/>
                                <a:pt x="2934" y="31318"/>
                                <a:pt x="1753" y="28956"/>
                              </a:cubicBezTo>
                              <a:cubicBezTo>
                                <a:pt x="584" y="26594"/>
                                <a:pt x="0" y="22403"/>
                                <a:pt x="0" y="16396"/>
                              </a:cubicBezTo>
                              <a:cubicBezTo>
                                <a:pt x="0" y="10185"/>
                                <a:pt x="572" y="5893"/>
                                <a:pt x="1702" y="3543"/>
                              </a:cubicBezTo>
                              <a:cubicBezTo>
                                <a:pt x="2845" y="1181"/>
                                <a:pt x="4801" y="0"/>
                                <a:pt x="7607"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04" name="Shape 14704"/>
                      <wps:cNvSpPr/>
                      <wps:spPr>
                        <a:xfrm>
                          <a:off x="758829" y="1505624"/>
                          <a:ext cx="9969" cy="41172"/>
                        </a:xfrm>
                        <a:custGeom>
                          <a:avLst/>
                          <a:gdLst/>
                          <a:ahLst/>
                          <a:cxnLst/>
                          <a:rect l="0" t="0" r="0" b="0"/>
                          <a:pathLst>
                            <a:path w="9969" h="41172">
                              <a:moveTo>
                                <a:pt x="3137" y="0"/>
                              </a:moveTo>
                              <a:lnTo>
                                <a:pt x="9969" y="0"/>
                              </a:lnTo>
                              <a:lnTo>
                                <a:pt x="9969" y="41047"/>
                              </a:lnTo>
                              <a:lnTo>
                                <a:pt x="3518" y="41047"/>
                              </a:lnTo>
                              <a:lnTo>
                                <a:pt x="3518" y="37821"/>
                              </a:lnTo>
                              <a:cubicBezTo>
                                <a:pt x="2959" y="39154"/>
                                <a:pt x="2184" y="40157"/>
                                <a:pt x="1168" y="40843"/>
                              </a:cubicBezTo>
                              <a:lnTo>
                                <a:pt x="0" y="41172"/>
                              </a:lnTo>
                              <a:lnTo>
                                <a:pt x="0" y="35860"/>
                              </a:lnTo>
                              <a:lnTo>
                                <a:pt x="2591" y="34341"/>
                              </a:lnTo>
                              <a:cubicBezTo>
                                <a:pt x="3086" y="33249"/>
                                <a:pt x="3327" y="31001"/>
                                <a:pt x="3327" y="27610"/>
                              </a:cubicBezTo>
                              <a:cubicBezTo>
                                <a:pt x="3327" y="22162"/>
                                <a:pt x="3086" y="18758"/>
                                <a:pt x="2591" y="17399"/>
                              </a:cubicBezTo>
                              <a:lnTo>
                                <a:pt x="0" y="15515"/>
                              </a:lnTo>
                              <a:lnTo>
                                <a:pt x="0" y="10020"/>
                              </a:lnTo>
                              <a:lnTo>
                                <a:pt x="876" y="10236"/>
                              </a:lnTo>
                              <a:cubicBezTo>
                                <a:pt x="1816" y="10795"/>
                                <a:pt x="2578" y="11671"/>
                                <a:pt x="3137" y="12814"/>
                              </a:cubicBezTo>
                              <a:lnTo>
                                <a:pt x="3137"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05" name="Shape 14705"/>
                      <wps:cNvSpPr/>
                      <wps:spPr>
                        <a:xfrm>
                          <a:off x="774617" y="1515827"/>
                          <a:ext cx="19418" cy="31674"/>
                        </a:xfrm>
                        <a:custGeom>
                          <a:avLst/>
                          <a:gdLst/>
                          <a:ahLst/>
                          <a:cxnLst/>
                          <a:rect l="0" t="0" r="0" b="0"/>
                          <a:pathLst>
                            <a:path w="19418" h="31674">
                              <a:moveTo>
                                <a:pt x="0" y="0"/>
                              </a:moveTo>
                              <a:lnTo>
                                <a:pt x="6553" y="0"/>
                              </a:lnTo>
                              <a:lnTo>
                                <a:pt x="6553" y="20155"/>
                              </a:lnTo>
                              <a:cubicBezTo>
                                <a:pt x="6553" y="22200"/>
                                <a:pt x="6782" y="23609"/>
                                <a:pt x="7226" y="24384"/>
                              </a:cubicBezTo>
                              <a:cubicBezTo>
                                <a:pt x="7658" y="25146"/>
                                <a:pt x="8407" y="25540"/>
                                <a:pt x="9462" y="25540"/>
                              </a:cubicBezTo>
                              <a:cubicBezTo>
                                <a:pt x="10617" y="25540"/>
                                <a:pt x="11417" y="25121"/>
                                <a:pt x="11887" y="24257"/>
                              </a:cubicBezTo>
                              <a:cubicBezTo>
                                <a:pt x="12344" y="23406"/>
                                <a:pt x="12586" y="21895"/>
                                <a:pt x="12586" y="19698"/>
                              </a:cubicBezTo>
                              <a:lnTo>
                                <a:pt x="12586" y="0"/>
                              </a:lnTo>
                              <a:lnTo>
                                <a:pt x="19418" y="0"/>
                              </a:lnTo>
                              <a:lnTo>
                                <a:pt x="19418" y="30848"/>
                              </a:lnTo>
                              <a:lnTo>
                                <a:pt x="12738" y="30848"/>
                              </a:lnTo>
                              <a:lnTo>
                                <a:pt x="12738" y="27788"/>
                              </a:lnTo>
                              <a:cubicBezTo>
                                <a:pt x="12040" y="29058"/>
                                <a:pt x="11176" y="30023"/>
                                <a:pt x="10135" y="30683"/>
                              </a:cubicBezTo>
                              <a:cubicBezTo>
                                <a:pt x="9093" y="31344"/>
                                <a:pt x="7900" y="31674"/>
                                <a:pt x="6553" y="31674"/>
                              </a:cubicBezTo>
                              <a:cubicBezTo>
                                <a:pt x="4420" y="31674"/>
                                <a:pt x="2794" y="31039"/>
                                <a:pt x="1689" y="29769"/>
                              </a:cubicBezTo>
                              <a:cubicBezTo>
                                <a:pt x="572" y="28499"/>
                                <a:pt x="0" y="26657"/>
                                <a:pt x="0" y="24232"/>
                              </a:cubicBez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06" name="Shape 14706"/>
                      <wps:cNvSpPr/>
                      <wps:spPr>
                        <a:xfrm>
                          <a:off x="799024" y="1514996"/>
                          <a:ext cx="19469" cy="32499"/>
                        </a:xfrm>
                        <a:custGeom>
                          <a:avLst/>
                          <a:gdLst/>
                          <a:ahLst/>
                          <a:cxnLst/>
                          <a:rect l="0" t="0" r="0" b="0"/>
                          <a:pathLst>
                            <a:path w="19469" h="32499">
                              <a:moveTo>
                                <a:pt x="9932" y="0"/>
                              </a:moveTo>
                              <a:cubicBezTo>
                                <a:pt x="13170" y="0"/>
                                <a:pt x="15558" y="851"/>
                                <a:pt x="17094" y="2540"/>
                              </a:cubicBezTo>
                              <a:cubicBezTo>
                                <a:pt x="18631" y="4229"/>
                                <a:pt x="19418" y="6845"/>
                                <a:pt x="19418" y="10376"/>
                              </a:cubicBezTo>
                              <a:lnTo>
                                <a:pt x="19418" y="11468"/>
                              </a:lnTo>
                              <a:lnTo>
                                <a:pt x="12903" y="11468"/>
                              </a:lnTo>
                              <a:lnTo>
                                <a:pt x="12903" y="10782"/>
                              </a:lnTo>
                              <a:cubicBezTo>
                                <a:pt x="12903" y="8915"/>
                                <a:pt x="12687" y="7569"/>
                                <a:pt x="12230" y="6756"/>
                              </a:cubicBezTo>
                              <a:cubicBezTo>
                                <a:pt x="11760" y="5931"/>
                                <a:pt x="11024" y="5524"/>
                                <a:pt x="9982" y="5524"/>
                              </a:cubicBezTo>
                              <a:cubicBezTo>
                                <a:pt x="8941" y="5524"/>
                                <a:pt x="8166" y="5931"/>
                                <a:pt x="7709" y="6718"/>
                              </a:cubicBezTo>
                              <a:cubicBezTo>
                                <a:pt x="7239" y="7518"/>
                                <a:pt x="6998" y="8852"/>
                                <a:pt x="6998" y="10719"/>
                              </a:cubicBezTo>
                              <a:lnTo>
                                <a:pt x="6998" y="21361"/>
                              </a:lnTo>
                              <a:cubicBezTo>
                                <a:pt x="6998" y="23470"/>
                                <a:pt x="7226" y="24955"/>
                                <a:pt x="7671" y="25781"/>
                              </a:cubicBezTo>
                              <a:cubicBezTo>
                                <a:pt x="8103" y="26619"/>
                                <a:pt x="8865" y="27038"/>
                                <a:pt x="9932" y="27038"/>
                              </a:cubicBezTo>
                              <a:cubicBezTo>
                                <a:pt x="11087" y="27038"/>
                                <a:pt x="11887" y="26556"/>
                                <a:pt x="12332" y="25603"/>
                              </a:cubicBezTo>
                              <a:cubicBezTo>
                                <a:pt x="12789" y="24638"/>
                                <a:pt x="13005" y="22847"/>
                                <a:pt x="13005" y="20218"/>
                              </a:cubicBezTo>
                              <a:lnTo>
                                <a:pt x="13005" y="19545"/>
                              </a:lnTo>
                              <a:lnTo>
                                <a:pt x="19418" y="19571"/>
                              </a:lnTo>
                              <a:cubicBezTo>
                                <a:pt x="19431" y="19787"/>
                                <a:pt x="19444" y="20015"/>
                                <a:pt x="19457" y="20257"/>
                              </a:cubicBezTo>
                              <a:cubicBezTo>
                                <a:pt x="19457" y="20498"/>
                                <a:pt x="19469" y="20841"/>
                                <a:pt x="19469" y="21311"/>
                              </a:cubicBezTo>
                              <a:cubicBezTo>
                                <a:pt x="19469" y="25121"/>
                                <a:pt x="18682" y="27953"/>
                                <a:pt x="17132" y="29769"/>
                              </a:cubicBezTo>
                              <a:cubicBezTo>
                                <a:pt x="15583" y="31585"/>
                                <a:pt x="13183" y="32499"/>
                                <a:pt x="9932" y="32499"/>
                              </a:cubicBezTo>
                              <a:cubicBezTo>
                                <a:pt x="6236" y="32499"/>
                                <a:pt x="3658" y="31356"/>
                                <a:pt x="2197" y="29070"/>
                              </a:cubicBezTo>
                              <a:cubicBezTo>
                                <a:pt x="724" y="26772"/>
                                <a:pt x="0" y="22504"/>
                                <a:pt x="0" y="16269"/>
                              </a:cubicBezTo>
                              <a:cubicBezTo>
                                <a:pt x="0" y="10046"/>
                                <a:pt x="724" y="5791"/>
                                <a:pt x="2197" y="3467"/>
                              </a:cubicBezTo>
                              <a:cubicBezTo>
                                <a:pt x="3658" y="1156"/>
                                <a:pt x="6236" y="0"/>
                                <a:pt x="9932"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07" name="Shape 14707"/>
                      <wps:cNvSpPr/>
                      <wps:spPr>
                        <a:xfrm>
                          <a:off x="822912" y="1526466"/>
                          <a:ext cx="10319" cy="21031"/>
                        </a:xfrm>
                        <a:custGeom>
                          <a:avLst/>
                          <a:gdLst/>
                          <a:ahLst/>
                          <a:cxnLst/>
                          <a:rect l="0" t="0" r="0" b="0"/>
                          <a:pathLst>
                            <a:path w="10319" h="21031">
                              <a:moveTo>
                                <a:pt x="10319" y="0"/>
                              </a:moveTo>
                              <a:lnTo>
                                <a:pt x="10319" y="6346"/>
                              </a:lnTo>
                              <a:lnTo>
                                <a:pt x="8407" y="7683"/>
                              </a:lnTo>
                              <a:cubicBezTo>
                                <a:pt x="7493" y="8750"/>
                                <a:pt x="7036" y="10007"/>
                                <a:pt x="7036" y="11455"/>
                              </a:cubicBezTo>
                              <a:cubicBezTo>
                                <a:pt x="7036" y="12826"/>
                                <a:pt x="7277" y="13842"/>
                                <a:pt x="7760" y="14490"/>
                              </a:cubicBezTo>
                              <a:cubicBezTo>
                                <a:pt x="8242" y="15138"/>
                                <a:pt x="9017" y="15455"/>
                                <a:pt x="10046" y="15455"/>
                              </a:cubicBezTo>
                              <a:lnTo>
                                <a:pt x="10319" y="15290"/>
                              </a:lnTo>
                              <a:lnTo>
                                <a:pt x="10319" y="20233"/>
                              </a:lnTo>
                              <a:lnTo>
                                <a:pt x="7087" y="21031"/>
                              </a:lnTo>
                              <a:cubicBezTo>
                                <a:pt x="4864" y="21031"/>
                                <a:pt x="3111" y="20243"/>
                                <a:pt x="1867" y="18656"/>
                              </a:cubicBezTo>
                              <a:cubicBezTo>
                                <a:pt x="635" y="17081"/>
                                <a:pt x="0" y="14884"/>
                                <a:pt x="0" y="12077"/>
                              </a:cubicBezTo>
                              <a:cubicBezTo>
                                <a:pt x="0" y="9537"/>
                                <a:pt x="546" y="7505"/>
                                <a:pt x="1638" y="6007"/>
                              </a:cubicBezTo>
                              <a:cubicBezTo>
                                <a:pt x="2743" y="4508"/>
                                <a:pt x="4889" y="2997"/>
                                <a:pt x="8128" y="1485"/>
                              </a:cubicBezTo>
                              <a:cubicBezTo>
                                <a:pt x="8458" y="1333"/>
                                <a:pt x="8915" y="1117"/>
                                <a:pt x="9512" y="850"/>
                              </a:cubicBezTo>
                              <a:lnTo>
                                <a:pt x="10319"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08" name="Shape 14708"/>
                      <wps:cNvSpPr/>
                      <wps:spPr>
                        <a:xfrm>
                          <a:off x="823166" y="1515109"/>
                          <a:ext cx="10065" cy="9883"/>
                        </a:xfrm>
                        <a:custGeom>
                          <a:avLst/>
                          <a:gdLst/>
                          <a:ahLst/>
                          <a:cxnLst/>
                          <a:rect l="0" t="0" r="0" b="0"/>
                          <a:pathLst>
                            <a:path w="10065" h="9883">
                              <a:moveTo>
                                <a:pt x="10065" y="0"/>
                              </a:moveTo>
                              <a:lnTo>
                                <a:pt x="10065" y="5041"/>
                              </a:lnTo>
                              <a:lnTo>
                                <a:pt x="7480" y="6023"/>
                              </a:lnTo>
                              <a:cubicBezTo>
                                <a:pt x="6896" y="6721"/>
                                <a:pt x="6617" y="7800"/>
                                <a:pt x="6617" y="9274"/>
                              </a:cubicBezTo>
                              <a:lnTo>
                                <a:pt x="6617" y="9883"/>
                              </a:lnTo>
                              <a:lnTo>
                                <a:pt x="0" y="9883"/>
                              </a:lnTo>
                              <a:cubicBezTo>
                                <a:pt x="0" y="6416"/>
                                <a:pt x="813" y="3902"/>
                                <a:pt x="2426" y="2314"/>
                              </a:cubicBezTo>
                              <a:lnTo>
                                <a:pt x="10065"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09" name="Shape 14709"/>
                      <wps:cNvSpPr/>
                      <wps:spPr>
                        <a:xfrm>
                          <a:off x="833231" y="1515061"/>
                          <a:ext cx="10827" cy="31638"/>
                        </a:xfrm>
                        <a:custGeom>
                          <a:avLst/>
                          <a:gdLst/>
                          <a:ahLst/>
                          <a:cxnLst/>
                          <a:rect l="0" t="0" r="0" b="0"/>
                          <a:pathLst>
                            <a:path w="10827" h="31638">
                              <a:moveTo>
                                <a:pt x="159" y="0"/>
                              </a:moveTo>
                              <a:cubicBezTo>
                                <a:pt x="3727" y="0"/>
                                <a:pt x="6229" y="724"/>
                                <a:pt x="7677" y="2172"/>
                              </a:cubicBezTo>
                              <a:cubicBezTo>
                                <a:pt x="9112" y="3619"/>
                                <a:pt x="9836" y="6160"/>
                                <a:pt x="9836" y="9779"/>
                              </a:cubicBezTo>
                              <a:lnTo>
                                <a:pt x="9836" y="27178"/>
                              </a:lnTo>
                              <a:cubicBezTo>
                                <a:pt x="9836" y="28042"/>
                                <a:pt x="9912" y="28816"/>
                                <a:pt x="10065" y="29515"/>
                              </a:cubicBezTo>
                              <a:cubicBezTo>
                                <a:pt x="10217" y="30226"/>
                                <a:pt x="10471" y="30912"/>
                                <a:pt x="10827" y="31610"/>
                              </a:cubicBezTo>
                              <a:lnTo>
                                <a:pt x="4210" y="31610"/>
                              </a:lnTo>
                              <a:cubicBezTo>
                                <a:pt x="4070" y="31382"/>
                                <a:pt x="3943" y="31039"/>
                                <a:pt x="3829" y="30569"/>
                              </a:cubicBezTo>
                              <a:cubicBezTo>
                                <a:pt x="3715" y="30112"/>
                                <a:pt x="3600" y="29464"/>
                                <a:pt x="3486" y="28626"/>
                              </a:cubicBezTo>
                              <a:cubicBezTo>
                                <a:pt x="2775" y="29870"/>
                                <a:pt x="1861" y="30810"/>
                                <a:pt x="730" y="31458"/>
                              </a:cubicBezTo>
                              <a:lnTo>
                                <a:pt x="0" y="31638"/>
                              </a:lnTo>
                              <a:lnTo>
                                <a:pt x="0" y="26695"/>
                              </a:lnTo>
                              <a:lnTo>
                                <a:pt x="2394" y="25247"/>
                              </a:lnTo>
                              <a:cubicBezTo>
                                <a:pt x="2991" y="24155"/>
                                <a:pt x="3283" y="22530"/>
                                <a:pt x="3283" y="20358"/>
                              </a:cubicBezTo>
                              <a:lnTo>
                                <a:pt x="3283" y="15456"/>
                              </a:lnTo>
                              <a:lnTo>
                                <a:pt x="0" y="17751"/>
                              </a:lnTo>
                              <a:lnTo>
                                <a:pt x="0" y="11405"/>
                              </a:lnTo>
                              <a:lnTo>
                                <a:pt x="3169" y="8064"/>
                              </a:lnTo>
                              <a:cubicBezTo>
                                <a:pt x="3169" y="7099"/>
                                <a:pt x="2927" y="6350"/>
                                <a:pt x="2407" y="5817"/>
                              </a:cubicBezTo>
                              <a:cubicBezTo>
                                <a:pt x="1886" y="5296"/>
                                <a:pt x="1137" y="5029"/>
                                <a:pt x="159" y="5029"/>
                              </a:cubicBezTo>
                              <a:lnTo>
                                <a:pt x="0" y="5089"/>
                              </a:lnTo>
                              <a:lnTo>
                                <a:pt x="0" y="48"/>
                              </a:lnTo>
                              <a:lnTo>
                                <a:pt x="159"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10" name="Shape 14710"/>
                      <wps:cNvSpPr/>
                      <wps:spPr>
                        <a:xfrm>
                          <a:off x="847903" y="1514996"/>
                          <a:ext cx="19469" cy="32499"/>
                        </a:xfrm>
                        <a:custGeom>
                          <a:avLst/>
                          <a:gdLst/>
                          <a:ahLst/>
                          <a:cxnLst/>
                          <a:rect l="0" t="0" r="0" b="0"/>
                          <a:pathLst>
                            <a:path w="19469" h="32499">
                              <a:moveTo>
                                <a:pt x="9932" y="0"/>
                              </a:moveTo>
                              <a:cubicBezTo>
                                <a:pt x="13170" y="0"/>
                                <a:pt x="15558" y="851"/>
                                <a:pt x="17094" y="2540"/>
                              </a:cubicBezTo>
                              <a:cubicBezTo>
                                <a:pt x="18631" y="4229"/>
                                <a:pt x="19418" y="6845"/>
                                <a:pt x="19418" y="10376"/>
                              </a:cubicBezTo>
                              <a:lnTo>
                                <a:pt x="19418" y="11468"/>
                              </a:lnTo>
                              <a:lnTo>
                                <a:pt x="12903" y="11468"/>
                              </a:lnTo>
                              <a:lnTo>
                                <a:pt x="12903" y="10782"/>
                              </a:lnTo>
                              <a:cubicBezTo>
                                <a:pt x="12903" y="8915"/>
                                <a:pt x="12687" y="7569"/>
                                <a:pt x="12230" y="6756"/>
                              </a:cubicBezTo>
                              <a:cubicBezTo>
                                <a:pt x="11760" y="5931"/>
                                <a:pt x="11024" y="5524"/>
                                <a:pt x="9982" y="5524"/>
                              </a:cubicBezTo>
                              <a:cubicBezTo>
                                <a:pt x="8941" y="5524"/>
                                <a:pt x="8166" y="5931"/>
                                <a:pt x="7709" y="6718"/>
                              </a:cubicBezTo>
                              <a:cubicBezTo>
                                <a:pt x="7239" y="7518"/>
                                <a:pt x="6998" y="8852"/>
                                <a:pt x="6998" y="10719"/>
                              </a:cubicBezTo>
                              <a:lnTo>
                                <a:pt x="6998" y="21361"/>
                              </a:lnTo>
                              <a:cubicBezTo>
                                <a:pt x="6998" y="23470"/>
                                <a:pt x="7226" y="24955"/>
                                <a:pt x="7671" y="25781"/>
                              </a:cubicBezTo>
                              <a:cubicBezTo>
                                <a:pt x="8103" y="26619"/>
                                <a:pt x="8865" y="27038"/>
                                <a:pt x="9932" y="27038"/>
                              </a:cubicBezTo>
                              <a:cubicBezTo>
                                <a:pt x="11087" y="27038"/>
                                <a:pt x="11887" y="26556"/>
                                <a:pt x="12332" y="25603"/>
                              </a:cubicBezTo>
                              <a:cubicBezTo>
                                <a:pt x="12789" y="24638"/>
                                <a:pt x="13005" y="22847"/>
                                <a:pt x="13005" y="20218"/>
                              </a:cubicBezTo>
                              <a:lnTo>
                                <a:pt x="13005" y="19545"/>
                              </a:lnTo>
                              <a:lnTo>
                                <a:pt x="19418" y="19571"/>
                              </a:lnTo>
                              <a:cubicBezTo>
                                <a:pt x="19431" y="19787"/>
                                <a:pt x="19444" y="20015"/>
                                <a:pt x="19457" y="20257"/>
                              </a:cubicBezTo>
                              <a:cubicBezTo>
                                <a:pt x="19457" y="20498"/>
                                <a:pt x="19469" y="20841"/>
                                <a:pt x="19469" y="21311"/>
                              </a:cubicBezTo>
                              <a:cubicBezTo>
                                <a:pt x="19469" y="25121"/>
                                <a:pt x="18682" y="27953"/>
                                <a:pt x="17132" y="29769"/>
                              </a:cubicBezTo>
                              <a:cubicBezTo>
                                <a:pt x="15583" y="31585"/>
                                <a:pt x="13183" y="32499"/>
                                <a:pt x="9932" y="32499"/>
                              </a:cubicBezTo>
                              <a:cubicBezTo>
                                <a:pt x="6236" y="32499"/>
                                <a:pt x="3658" y="31356"/>
                                <a:pt x="2197" y="29070"/>
                              </a:cubicBezTo>
                              <a:cubicBezTo>
                                <a:pt x="724" y="26772"/>
                                <a:pt x="0" y="22504"/>
                                <a:pt x="0" y="16269"/>
                              </a:cubicBezTo>
                              <a:cubicBezTo>
                                <a:pt x="0" y="10046"/>
                                <a:pt x="724" y="5791"/>
                                <a:pt x="2197" y="3467"/>
                              </a:cubicBezTo>
                              <a:cubicBezTo>
                                <a:pt x="3658" y="1156"/>
                                <a:pt x="6236" y="0"/>
                                <a:pt x="9932"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11" name="Shape 14711"/>
                      <wps:cNvSpPr/>
                      <wps:spPr>
                        <a:xfrm>
                          <a:off x="872373" y="1515831"/>
                          <a:ext cx="6756" cy="30849"/>
                        </a:xfrm>
                        <a:custGeom>
                          <a:avLst/>
                          <a:gdLst/>
                          <a:ahLst/>
                          <a:cxnLst/>
                          <a:rect l="0" t="0" r="0" b="0"/>
                          <a:pathLst>
                            <a:path w="6756" h="30849">
                              <a:moveTo>
                                <a:pt x="0" y="0"/>
                              </a:moveTo>
                              <a:lnTo>
                                <a:pt x="6756" y="0"/>
                              </a:lnTo>
                              <a:lnTo>
                                <a:pt x="6756"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707" name="Shape 15707"/>
                      <wps:cNvSpPr/>
                      <wps:spPr>
                        <a:xfrm>
                          <a:off x="872373"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13" name="Shape 14713"/>
                      <wps:cNvSpPr/>
                      <wps:spPr>
                        <a:xfrm>
                          <a:off x="884136" y="1515006"/>
                          <a:ext cx="10363" cy="32487"/>
                        </a:xfrm>
                        <a:custGeom>
                          <a:avLst/>
                          <a:gdLst/>
                          <a:ahLst/>
                          <a:cxnLst/>
                          <a:rect l="0" t="0" r="0" b="0"/>
                          <a:pathLst>
                            <a:path w="10363" h="32487">
                              <a:moveTo>
                                <a:pt x="10351" y="0"/>
                              </a:moveTo>
                              <a:lnTo>
                                <a:pt x="10363" y="5"/>
                              </a:lnTo>
                              <a:lnTo>
                                <a:pt x="10363" y="5519"/>
                              </a:lnTo>
                              <a:lnTo>
                                <a:pt x="10351" y="5512"/>
                              </a:lnTo>
                              <a:cubicBezTo>
                                <a:pt x="9055" y="5512"/>
                                <a:pt x="8179" y="5994"/>
                                <a:pt x="7696" y="6947"/>
                              </a:cubicBezTo>
                              <a:cubicBezTo>
                                <a:pt x="7214" y="7887"/>
                                <a:pt x="6972" y="10173"/>
                                <a:pt x="6972" y="13805"/>
                              </a:cubicBezTo>
                              <a:lnTo>
                                <a:pt x="6972" y="16663"/>
                              </a:lnTo>
                              <a:cubicBezTo>
                                <a:pt x="6972" y="21438"/>
                                <a:pt x="7201" y="24359"/>
                                <a:pt x="7658" y="25425"/>
                              </a:cubicBezTo>
                              <a:cubicBezTo>
                                <a:pt x="8115" y="26492"/>
                                <a:pt x="8992" y="27026"/>
                                <a:pt x="10300" y="27026"/>
                              </a:cubicBezTo>
                              <a:lnTo>
                                <a:pt x="10363" y="26991"/>
                              </a:lnTo>
                              <a:lnTo>
                                <a:pt x="10363" y="32481"/>
                              </a:lnTo>
                              <a:lnTo>
                                <a:pt x="10351" y="32487"/>
                              </a:lnTo>
                              <a:cubicBezTo>
                                <a:pt x="6502" y="32487"/>
                                <a:pt x="3823" y="31344"/>
                                <a:pt x="2299" y="29045"/>
                              </a:cubicBezTo>
                              <a:cubicBezTo>
                                <a:pt x="775" y="26746"/>
                                <a:pt x="0" y="22479"/>
                                <a:pt x="0" y="16256"/>
                              </a:cubicBezTo>
                              <a:cubicBezTo>
                                <a:pt x="0" y="10046"/>
                                <a:pt x="775" y="5779"/>
                                <a:pt x="2299" y="3467"/>
                              </a:cubicBezTo>
                              <a:cubicBezTo>
                                <a:pt x="3823" y="1143"/>
                                <a:pt x="6502" y="0"/>
                                <a:pt x="10351"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14" name="Shape 14714"/>
                      <wps:cNvSpPr/>
                      <wps:spPr>
                        <a:xfrm>
                          <a:off x="890892" y="1506375"/>
                          <a:ext cx="3607" cy="6180"/>
                        </a:xfrm>
                        <a:custGeom>
                          <a:avLst/>
                          <a:gdLst/>
                          <a:ahLst/>
                          <a:cxnLst/>
                          <a:rect l="0" t="0" r="0" b="0"/>
                          <a:pathLst>
                            <a:path w="3607" h="6180">
                              <a:moveTo>
                                <a:pt x="3607" y="0"/>
                              </a:moveTo>
                              <a:lnTo>
                                <a:pt x="3607" y="5758"/>
                              </a:lnTo>
                              <a:lnTo>
                                <a:pt x="3175" y="6180"/>
                              </a:lnTo>
                              <a:lnTo>
                                <a:pt x="0" y="6180"/>
                              </a:lnTo>
                              <a:lnTo>
                                <a:pt x="3607"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15" name="Shape 14715"/>
                      <wps:cNvSpPr/>
                      <wps:spPr>
                        <a:xfrm>
                          <a:off x="894499" y="1515011"/>
                          <a:ext cx="10351" cy="32476"/>
                        </a:xfrm>
                        <a:custGeom>
                          <a:avLst/>
                          <a:gdLst/>
                          <a:ahLst/>
                          <a:cxnLst/>
                          <a:rect l="0" t="0" r="0" b="0"/>
                          <a:pathLst>
                            <a:path w="10351" h="32476">
                              <a:moveTo>
                                <a:pt x="0" y="0"/>
                              </a:moveTo>
                              <a:lnTo>
                                <a:pt x="8064" y="3462"/>
                              </a:lnTo>
                              <a:cubicBezTo>
                                <a:pt x="9589" y="5773"/>
                                <a:pt x="10351" y="10040"/>
                                <a:pt x="10351" y="16251"/>
                              </a:cubicBezTo>
                              <a:cubicBezTo>
                                <a:pt x="10351" y="22474"/>
                                <a:pt x="9589" y="26741"/>
                                <a:pt x="8064" y="29040"/>
                              </a:cubicBezTo>
                              <a:lnTo>
                                <a:pt x="0" y="32476"/>
                              </a:lnTo>
                              <a:lnTo>
                                <a:pt x="0" y="26985"/>
                              </a:lnTo>
                              <a:lnTo>
                                <a:pt x="2680" y="25509"/>
                              </a:lnTo>
                              <a:cubicBezTo>
                                <a:pt x="3162" y="24506"/>
                                <a:pt x="3391" y="21902"/>
                                <a:pt x="3391" y="17699"/>
                              </a:cubicBezTo>
                              <a:lnTo>
                                <a:pt x="3391" y="14676"/>
                              </a:lnTo>
                              <a:cubicBezTo>
                                <a:pt x="3391" y="10637"/>
                                <a:pt x="3150" y="8110"/>
                                <a:pt x="2667" y="7069"/>
                              </a:cubicBezTo>
                              <a:lnTo>
                                <a:pt x="0" y="5514"/>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16" name="Shape 14716"/>
                      <wps:cNvSpPr/>
                      <wps:spPr>
                        <a:xfrm>
                          <a:off x="894499" y="1504960"/>
                          <a:ext cx="7328" cy="7172"/>
                        </a:xfrm>
                        <a:custGeom>
                          <a:avLst/>
                          <a:gdLst/>
                          <a:ahLst/>
                          <a:cxnLst/>
                          <a:rect l="0" t="0" r="0" b="0"/>
                          <a:pathLst>
                            <a:path w="7328" h="7172">
                              <a:moveTo>
                                <a:pt x="826" y="0"/>
                              </a:moveTo>
                              <a:lnTo>
                                <a:pt x="7328" y="0"/>
                              </a:lnTo>
                              <a:lnTo>
                                <a:pt x="0" y="7172"/>
                              </a:lnTo>
                              <a:lnTo>
                                <a:pt x="0" y="1414"/>
                              </a:lnTo>
                              <a:lnTo>
                                <a:pt x="826"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17" name="Shape 14717"/>
                      <wps:cNvSpPr/>
                      <wps:spPr>
                        <a:xfrm>
                          <a:off x="909911" y="1514997"/>
                          <a:ext cx="19418" cy="31674"/>
                        </a:xfrm>
                        <a:custGeom>
                          <a:avLst/>
                          <a:gdLst/>
                          <a:ahLst/>
                          <a:cxnLst/>
                          <a:rect l="0" t="0" r="0" b="0"/>
                          <a:pathLst>
                            <a:path w="19418" h="31674">
                              <a:moveTo>
                                <a:pt x="12814" y="0"/>
                              </a:moveTo>
                              <a:cubicBezTo>
                                <a:pt x="14948" y="0"/>
                                <a:pt x="16586" y="648"/>
                                <a:pt x="17729" y="1931"/>
                              </a:cubicBezTo>
                              <a:cubicBezTo>
                                <a:pt x="18847" y="3200"/>
                                <a:pt x="19418" y="5042"/>
                                <a:pt x="19418" y="7442"/>
                              </a:cubicBezTo>
                              <a:lnTo>
                                <a:pt x="19418" y="31674"/>
                              </a:lnTo>
                              <a:lnTo>
                                <a:pt x="12865" y="31674"/>
                              </a:lnTo>
                              <a:lnTo>
                                <a:pt x="12865" y="10986"/>
                              </a:lnTo>
                              <a:cubicBezTo>
                                <a:pt x="12865" y="9182"/>
                                <a:pt x="12649" y="7900"/>
                                <a:pt x="12205" y="7163"/>
                              </a:cubicBezTo>
                              <a:cubicBezTo>
                                <a:pt x="11760" y="6426"/>
                                <a:pt x="11024" y="6058"/>
                                <a:pt x="9995" y="6058"/>
                              </a:cubicBezTo>
                              <a:cubicBezTo>
                                <a:pt x="8852" y="6058"/>
                                <a:pt x="8052" y="6515"/>
                                <a:pt x="7557" y="7417"/>
                              </a:cubicBezTo>
                              <a:cubicBezTo>
                                <a:pt x="7061" y="8318"/>
                                <a:pt x="6820" y="9855"/>
                                <a:pt x="6820" y="12027"/>
                              </a:cubicBezTo>
                              <a:lnTo>
                                <a:pt x="6820" y="31674"/>
                              </a:lnTo>
                              <a:lnTo>
                                <a:pt x="0" y="31674"/>
                              </a:lnTo>
                              <a:lnTo>
                                <a:pt x="0" y="826"/>
                              </a:lnTo>
                              <a:lnTo>
                                <a:pt x="6655" y="826"/>
                              </a:lnTo>
                              <a:lnTo>
                                <a:pt x="6655" y="3950"/>
                              </a:lnTo>
                              <a:cubicBezTo>
                                <a:pt x="7379" y="2654"/>
                                <a:pt x="8242" y="1676"/>
                                <a:pt x="9271" y="1003"/>
                              </a:cubicBezTo>
                              <a:cubicBezTo>
                                <a:pt x="10312" y="343"/>
                                <a:pt x="11493" y="0"/>
                                <a:pt x="12814"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708" name="Shape 15708"/>
                      <wps:cNvSpPr/>
                      <wps:spPr>
                        <a:xfrm>
                          <a:off x="948179" y="1526841"/>
                          <a:ext cx="12370" cy="9144"/>
                        </a:xfrm>
                        <a:custGeom>
                          <a:avLst/>
                          <a:gdLst/>
                          <a:ahLst/>
                          <a:cxnLst/>
                          <a:rect l="0" t="0" r="0" b="0"/>
                          <a:pathLst>
                            <a:path w="12370" h="9144">
                              <a:moveTo>
                                <a:pt x="0" y="0"/>
                              </a:moveTo>
                              <a:lnTo>
                                <a:pt x="12370" y="0"/>
                              </a:lnTo>
                              <a:lnTo>
                                <a:pt x="12370"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19" name="Shape 14719"/>
                      <wps:cNvSpPr/>
                      <wps:spPr>
                        <a:xfrm>
                          <a:off x="978319" y="1504582"/>
                          <a:ext cx="23368" cy="40881"/>
                        </a:xfrm>
                        <a:custGeom>
                          <a:avLst/>
                          <a:gdLst/>
                          <a:ahLst/>
                          <a:cxnLst/>
                          <a:rect l="0" t="0" r="0" b="0"/>
                          <a:pathLst>
                            <a:path w="23368" h="40881">
                              <a:moveTo>
                                <a:pt x="11443" y="0"/>
                              </a:moveTo>
                              <a:cubicBezTo>
                                <a:pt x="15049" y="0"/>
                                <a:pt x="17831" y="990"/>
                                <a:pt x="19749" y="2959"/>
                              </a:cubicBezTo>
                              <a:cubicBezTo>
                                <a:pt x="21666" y="4940"/>
                                <a:pt x="22619" y="7772"/>
                                <a:pt x="22619" y="11468"/>
                              </a:cubicBezTo>
                              <a:cubicBezTo>
                                <a:pt x="22619" y="11849"/>
                                <a:pt x="22619" y="12129"/>
                                <a:pt x="22606" y="12332"/>
                              </a:cubicBezTo>
                              <a:cubicBezTo>
                                <a:pt x="22606" y="12535"/>
                                <a:pt x="22606" y="12713"/>
                                <a:pt x="22593" y="12865"/>
                              </a:cubicBezTo>
                              <a:lnTo>
                                <a:pt x="15697" y="12865"/>
                              </a:lnTo>
                              <a:lnTo>
                                <a:pt x="15697" y="11824"/>
                              </a:lnTo>
                              <a:cubicBezTo>
                                <a:pt x="15697" y="9715"/>
                                <a:pt x="15342" y="8204"/>
                                <a:pt x="14656" y="7290"/>
                              </a:cubicBezTo>
                              <a:cubicBezTo>
                                <a:pt x="13957" y="6388"/>
                                <a:pt x="12827" y="5918"/>
                                <a:pt x="11240" y="5918"/>
                              </a:cubicBezTo>
                              <a:cubicBezTo>
                                <a:pt x="10071" y="5918"/>
                                <a:pt x="9157" y="6261"/>
                                <a:pt x="8484" y="6947"/>
                              </a:cubicBezTo>
                              <a:cubicBezTo>
                                <a:pt x="7811" y="7633"/>
                                <a:pt x="7480" y="8585"/>
                                <a:pt x="7480" y="9804"/>
                              </a:cubicBezTo>
                              <a:cubicBezTo>
                                <a:pt x="7480" y="11430"/>
                                <a:pt x="8979" y="13259"/>
                                <a:pt x="11976" y="15240"/>
                              </a:cubicBezTo>
                              <a:lnTo>
                                <a:pt x="12040" y="15304"/>
                              </a:lnTo>
                              <a:lnTo>
                                <a:pt x="16040" y="18009"/>
                              </a:lnTo>
                              <a:cubicBezTo>
                                <a:pt x="18898" y="19888"/>
                                <a:pt x="20828" y="21679"/>
                                <a:pt x="21844" y="23355"/>
                              </a:cubicBezTo>
                              <a:cubicBezTo>
                                <a:pt x="22860" y="25044"/>
                                <a:pt x="23368" y="27191"/>
                                <a:pt x="23368" y="29782"/>
                              </a:cubicBezTo>
                              <a:cubicBezTo>
                                <a:pt x="23368" y="33325"/>
                                <a:pt x="22352" y="36068"/>
                                <a:pt x="20333" y="37998"/>
                              </a:cubicBezTo>
                              <a:cubicBezTo>
                                <a:pt x="18301" y="39916"/>
                                <a:pt x="15405" y="40881"/>
                                <a:pt x="11633" y="40881"/>
                              </a:cubicBezTo>
                              <a:cubicBezTo>
                                <a:pt x="7722" y="40881"/>
                                <a:pt x="4801" y="39865"/>
                                <a:pt x="2896" y="37846"/>
                              </a:cubicBezTo>
                              <a:cubicBezTo>
                                <a:pt x="965" y="35814"/>
                                <a:pt x="0" y="32728"/>
                                <a:pt x="0" y="28575"/>
                              </a:cubicBezTo>
                              <a:cubicBezTo>
                                <a:pt x="0" y="28130"/>
                                <a:pt x="38" y="27406"/>
                                <a:pt x="114" y="26390"/>
                              </a:cubicBezTo>
                              <a:lnTo>
                                <a:pt x="114" y="26238"/>
                              </a:lnTo>
                              <a:lnTo>
                                <a:pt x="7379" y="26238"/>
                              </a:lnTo>
                              <a:lnTo>
                                <a:pt x="7379" y="28740"/>
                              </a:lnTo>
                              <a:cubicBezTo>
                                <a:pt x="7379" y="31140"/>
                                <a:pt x="7683" y="32779"/>
                                <a:pt x="8293" y="33642"/>
                              </a:cubicBezTo>
                              <a:cubicBezTo>
                                <a:pt x="8877" y="34518"/>
                                <a:pt x="9906" y="34950"/>
                                <a:pt x="11392" y="34950"/>
                              </a:cubicBezTo>
                              <a:cubicBezTo>
                                <a:pt x="12929" y="34950"/>
                                <a:pt x="14097" y="34557"/>
                                <a:pt x="14897" y="33782"/>
                              </a:cubicBezTo>
                              <a:cubicBezTo>
                                <a:pt x="15697" y="33007"/>
                                <a:pt x="16104" y="31864"/>
                                <a:pt x="16104" y="30340"/>
                              </a:cubicBezTo>
                              <a:cubicBezTo>
                                <a:pt x="16104" y="29184"/>
                                <a:pt x="15811" y="28181"/>
                                <a:pt x="15253" y="27343"/>
                              </a:cubicBezTo>
                              <a:cubicBezTo>
                                <a:pt x="14694" y="26505"/>
                                <a:pt x="13500" y="25425"/>
                                <a:pt x="11633" y="24117"/>
                              </a:cubicBezTo>
                              <a:lnTo>
                                <a:pt x="7912" y="21476"/>
                              </a:lnTo>
                              <a:cubicBezTo>
                                <a:pt x="4699" y="19253"/>
                                <a:pt x="2667" y="17412"/>
                                <a:pt x="1803" y="15951"/>
                              </a:cubicBezTo>
                              <a:cubicBezTo>
                                <a:pt x="927" y="14503"/>
                                <a:pt x="483" y="12675"/>
                                <a:pt x="483" y="10477"/>
                              </a:cubicBezTo>
                              <a:cubicBezTo>
                                <a:pt x="483" y="7201"/>
                                <a:pt x="1461" y="4635"/>
                                <a:pt x="3416" y="2781"/>
                              </a:cubicBezTo>
                              <a:cubicBezTo>
                                <a:pt x="5347" y="927"/>
                                <a:pt x="8026" y="0"/>
                                <a:pt x="11443"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20" name="Shape 14720"/>
                      <wps:cNvSpPr/>
                      <wps:spPr>
                        <a:xfrm>
                          <a:off x="1007579" y="1505510"/>
                          <a:ext cx="24295" cy="39014"/>
                        </a:xfrm>
                        <a:custGeom>
                          <a:avLst/>
                          <a:gdLst/>
                          <a:ahLst/>
                          <a:cxnLst/>
                          <a:rect l="0" t="0" r="0" b="0"/>
                          <a:pathLst>
                            <a:path w="24295" h="39014">
                              <a:moveTo>
                                <a:pt x="0" y="0"/>
                              </a:moveTo>
                              <a:lnTo>
                                <a:pt x="7480" y="0"/>
                              </a:lnTo>
                              <a:lnTo>
                                <a:pt x="17640" y="27292"/>
                              </a:lnTo>
                              <a:lnTo>
                                <a:pt x="17437" y="0"/>
                              </a:lnTo>
                              <a:lnTo>
                                <a:pt x="24295" y="0"/>
                              </a:lnTo>
                              <a:lnTo>
                                <a:pt x="24295" y="39014"/>
                              </a:lnTo>
                              <a:lnTo>
                                <a:pt x="16878" y="39014"/>
                              </a:lnTo>
                              <a:lnTo>
                                <a:pt x="6629" y="11684"/>
                              </a:lnTo>
                              <a:lnTo>
                                <a:pt x="6845" y="39014"/>
                              </a:lnTo>
                              <a:lnTo>
                                <a:pt x="0" y="39014"/>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709" name="Shape 15709"/>
                      <wps:cNvSpPr/>
                      <wps:spPr>
                        <a:xfrm>
                          <a:off x="1038515" y="1505518"/>
                          <a:ext cx="9144" cy="39015"/>
                        </a:xfrm>
                        <a:custGeom>
                          <a:avLst/>
                          <a:gdLst/>
                          <a:ahLst/>
                          <a:cxnLst/>
                          <a:rect l="0" t="0" r="0" b="0"/>
                          <a:pathLst>
                            <a:path w="9144" h="39015">
                              <a:moveTo>
                                <a:pt x="0" y="0"/>
                              </a:moveTo>
                              <a:lnTo>
                                <a:pt x="9144" y="0"/>
                              </a:lnTo>
                              <a:lnTo>
                                <a:pt x="9144" y="39015"/>
                              </a:lnTo>
                              <a:lnTo>
                                <a:pt x="0" y="39015"/>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22" name="Shape 14722"/>
                      <wps:cNvSpPr/>
                      <wps:spPr>
                        <a:xfrm>
                          <a:off x="1052414" y="1505510"/>
                          <a:ext cx="20345" cy="39014"/>
                        </a:xfrm>
                        <a:custGeom>
                          <a:avLst/>
                          <a:gdLst/>
                          <a:ahLst/>
                          <a:cxnLst/>
                          <a:rect l="0" t="0" r="0" b="0"/>
                          <a:pathLst>
                            <a:path w="20345" h="39014">
                              <a:moveTo>
                                <a:pt x="0" y="0"/>
                              </a:moveTo>
                              <a:lnTo>
                                <a:pt x="20041" y="0"/>
                              </a:lnTo>
                              <a:lnTo>
                                <a:pt x="20041" y="6490"/>
                              </a:lnTo>
                              <a:lnTo>
                                <a:pt x="7214" y="6490"/>
                              </a:lnTo>
                              <a:lnTo>
                                <a:pt x="7214" y="15507"/>
                              </a:lnTo>
                              <a:lnTo>
                                <a:pt x="19152" y="15507"/>
                              </a:lnTo>
                              <a:lnTo>
                                <a:pt x="19152" y="21692"/>
                              </a:lnTo>
                              <a:lnTo>
                                <a:pt x="7214" y="21692"/>
                              </a:lnTo>
                              <a:lnTo>
                                <a:pt x="7214" y="32423"/>
                              </a:lnTo>
                              <a:lnTo>
                                <a:pt x="20345" y="32423"/>
                              </a:lnTo>
                              <a:lnTo>
                                <a:pt x="20345" y="39014"/>
                              </a:lnTo>
                              <a:lnTo>
                                <a:pt x="0" y="39014"/>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23" name="Shape 14723"/>
                      <wps:cNvSpPr/>
                      <wps:spPr>
                        <a:xfrm>
                          <a:off x="1077265" y="1504582"/>
                          <a:ext cx="23355" cy="40881"/>
                        </a:xfrm>
                        <a:custGeom>
                          <a:avLst/>
                          <a:gdLst/>
                          <a:ahLst/>
                          <a:cxnLst/>
                          <a:rect l="0" t="0" r="0" b="0"/>
                          <a:pathLst>
                            <a:path w="23355" h="40881">
                              <a:moveTo>
                                <a:pt x="11430" y="0"/>
                              </a:moveTo>
                              <a:cubicBezTo>
                                <a:pt x="15037" y="0"/>
                                <a:pt x="17818" y="990"/>
                                <a:pt x="19736" y="2959"/>
                              </a:cubicBezTo>
                              <a:cubicBezTo>
                                <a:pt x="21654" y="4940"/>
                                <a:pt x="22619" y="7772"/>
                                <a:pt x="22619" y="11468"/>
                              </a:cubicBezTo>
                              <a:cubicBezTo>
                                <a:pt x="22619" y="11849"/>
                                <a:pt x="22619" y="12129"/>
                                <a:pt x="22606" y="12332"/>
                              </a:cubicBezTo>
                              <a:cubicBezTo>
                                <a:pt x="22593" y="12535"/>
                                <a:pt x="22593" y="12713"/>
                                <a:pt x="22581" y="12865"/>
                              </a:cubicBezTo>
                              <a:lnTo>
                                <a:pt x="15685" y="12865"/>
                              </a:lnTo>
                              <a:lnTo>
                                <a:pt x="15685" y="11824"/>
                              </a:lnTo>
                              <a:cubicBezTo>
                                <a:pt x="15685" y="9715"/>
                                <a:pt x="15329" y="8204"/>
                                <a:pt x="14656" y="7290"/>
                              </a:cubicBezTo>
                              <a:cubicBezTo>
                                <a:pt x="13957" y="6388"/>
                                <a:pt x="12814" y="5918"/>
                                <a:pt x="11227" y="5918"/>
                              </a:cubicBezTo>
                              <a:cubicBezTo>
                                <a:pt x="10058" y="5918"/>
                                <a:pt x="9144" y="6261"/>
                                <a:pt x="8471" y="6947"/>
                              </a:cubicBezTo>
                              <a:cubicBezTo>
                                <a:pt x="7798" y="7633"/>
                                <a:pt x="7468" y="8585"/>
                                <a:pt x="7468" y="9804"/>
                              </a:cubicBezTo>
                              <a:cubicBezTo>
                                <a:pt x="7468" y="11430"/>
                                <a:pt x="8966" y="13259"/>
                                <a:pt x="11963" y="15240"/>
                              </a:cubicBezTo>
                              <a:lnTo>
                                <a:pt x="12027" y="15304"/>
                              </a:lnTo>
                              <a:lnTo>
                                <a:pt x="16040" y="18009"/>
                              </a:lnTo>
                              <a:cubicBezTo>
                                <a:pt x="18885" y="19888"/>
                                <a:pt x="20828" y="21679"/>
                                <a:pt x="21844" y="23355"/>
                              </a:cubicBezTo>
                              <a:cubicBezTo>
                                <a:pt x="22847" y="25044"/>
                                <a:pt x="23355" y="27191"/>
                                <a:pt x="23355" y="29782"/>
                              </a:cubicBezTo>
                              <a:cubicBezTo>
                                <a:pt x="23355" y="33325"/>
                                <a:pt x="22339" y="36068"/>
                                <a:pt x="20320" y="37998"/>
                              </a:cubicBezTo>
                              <a:cubicBezTo>
                                <a:pt x="18288" y="39916"/>
                                <a:pt x="15392" y="40881"/>
                                <a:pt x="11620" y="40881"/>
                              </a:cubicBezTo>
                              <a:cubicBezTo>
                                <a:pt x="7722" y="40881"/>
                                <a:pt x="4788" y="39865"/>
                                <a:pt x="2883" y="37846"/>
                              </a:cubicBezTo>
                              <a:cubicBezTo>
                                <a:pt x="952" y="35814"/>
                                <a:pt x="0" y="32728"/>
                                <a:pt x="0" y="28575"/>
                              </a:cubicBezTo>
                              <a:cubicBezTo>
                                <a:pt x="0" y="28130"/>
                                <a:pt x="38" y="27406"/>
                                <a:pt x="102" y="26390"/>
                              </a:cubicBezTo>
                              <a:lnTo>
                                <a:pt x="102" y="26238"/>
                              </a:lnTo>
                              <a:lnTo>
                                <a:pt x="7379" y="26238"/>
                              </a:lnTo>
                              <a:lnTo>
                                <a:pt x="7379" y="28740"/>
                              </a:lnTo>
                              <a:cubicBezTo>
                                <a:pt x="7379" y="31140"/>
                                <a:pt x="7683" y="32779"/>
                                <a:pt x="8280" y="33642"/>
                              </a:cubicBezTo>
                              <a:cubicBezTo>
                                <a:pt x="8865" y="34518"/>
                                <a:pt x="9893" y="34950"/>
                                <a:pt x="11379" y="34950"/>
                              </a:cubicBezTo>
                              <a:cubicBezTo>
                                <a:pt x="12916" y="34950"/>
                                <a:pt x="14084" y="34557"/>
                                <a:pt x="14884" y="33782"/>
                              </a:cubicBezTo>
                              <a:cubicBezTo>
                                <a:pt x="15697" y="33007"/>
                                <a:pt x="16091" y="31864"/>
                                <a:pt x="16091" y="30340"/>
                              </a:cubicBezTo>
                              <a:cubicBezTo>
                                <a:pt x="16091" y="29184"/>
                                <a:pt x="15811" y="28181"/>
                                <a:pt x="15253" y="27343"/>
                              </a:cubicBezTo>
                              <a:cubicBezTo>
                                <a:pt x="14681" y="26505"/>
                                <a:pt x="13487" y="25425"/>
                                <a:pt x="11620" y="24117"/>
                              </a:cubicBezTo>
                              <a:lnTo>
                                <a:pt x="7899" y="21476"/>
                              </a:lnTo>
                              <a:cubicBezTo>
                                <a:pt x="4699" y="19253"/>
                                <a:pt x="2654" y="17412"/>
                                <a:pt x="1791" y="15951"/>
                              </a:cubicBezTo>
                              <a:cubicBezTo>
                                <a:pt x="914" y="14503"/>
                                <a:pt x="483" y="12675"/>
                                <a:pt x="483" y="10477"/>
                              </a:cubicBezTo>
                              <a:cubicBezTo>
                                <a:pt x="483" y="7201"/>
                                <a:pt x="1448" y="4635"/>
                                <a:pt x="3403" y="2781"/>
                              </a:cubicBezTo>
                              <a:cubicBezTo>
                                <a:pt x="5334" y="927"/>
                                <a:pt x="8014" y="0"/>
                                <a:pt x="1143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24" name="Shape 14724"/>
                      <wps:cNvSpPr/>
                      <wps:spPr>
                        <a:xfrm>
                          <a:off x="1118502" y="1505269"/>
                          <a:ext cx="15456" cy="39256"/>
                        </a:xfrm>
                        <a:custGeom>
                          <a:avLst/>
                          <a:gdLst/>
                          <a:ahLst/>
                          <a:cxnLst/>
                          <a:rect l="0" t="0" r="0" b="0"/>
                          <a:pathLst>
                            <a:path w="15456" h="39256">
                              <a:moveTo>
                                <a:pt x="10643" y="0"/>
                              </a:moveTo>
                              <a:lnTo>
                                <a:pt x="15456" y="0"/>
                              </a:lnTo>
                              <a:lnTo>
                                <a:pt x="15456" y="39256"/>
                              </a:lnTo>
                              <a:lnTo>
                                <a:pt x="8623" y="39256"/>
                              </a:lnTo>
                              <a:lnTo>
                                <a:pt x="8623" y="11773"/>
                              </a:lnTo>
                              <a:lnTo>
                                <a:pt x="0" y="11773"/>
                              </a:lnTo>
                              <a:lnTo>
                                <a:pt x="0" y="7163"/>
                              </a:lnTo>
                              <a:cubicBezTo>
                                <a:pt x="3200" y="7061"/>
                                <a:pt x="5690" y="6401"/>
                                <a:pt x="7480" y="5194"/>
                              </a:cubicBezTo>
                              <a:cubicBezTo>
                                <a:pt x="9271" y="3988"/>
                                <a:pt x="10325" y="2248"/>
                                <a:pt x="10643"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25" name="Shape 14725"/>
                      <wps:cNvSpPr/>
                      <wps:spPr>
                        <a:xfrm>
                          <a:off x="1144438" y="1505317"/>
                          <a:ext cx="10668" cy="39895"/>
                        </a:xfrm>
                        <a:custGeom>
                          <a:avLst/>
                          <a:gdLst/>
                          <a:ahLst/>
                          <a:cxnLst/>
                          <a:rect l="0" t="0" r="0" b="0"/>
                          <a:pathLst>
                            <a:path w="10668" h="39895">
                              <a:moveTo>
                                <a:pt x="10668" y="0"/>
                              </a:moveTo>
                              <a:lnTo>
                                <a:pt x="10668" y="5243"/>
                              </a:lnTo>
                              <a:lnTo>
                                <a:pt x="10541" y="5186"/>
                              </a:lnTo>
                              <a:cubicBezTo>
                                <a:pt x="9436" y="5186"/>
                                <a:pt x="8661" y="5579"/>
                                <a:pt x="8192" y="6367"/>
                              </a:cubicBezTo>
                              <a:cubicBezTo>
                                <a:pt x="7722" y="7154"/>
                                <a:pt x="7480" y="8488"/>
                                <a:pt x="7480" y="10355"/>
                              </a:cubicBezTo>
                              <a:cubicBezTo>
                                <a:pt x="7480" y="12285"/>
                                <a:pt x="7722" y="13631"/>
                                <a:pt x="8204" y="14406"/>
                              </a:cubicBezTo>
                              <a:cubicBezTo>
                                <a:pt x="8687" y="15168"/>
                                <a:pt x="9487" y="15549"/>
                                <a:pt x="10643" y="15549"/>
                              </a:cubicBezTo>
                              <a:lnTo>
                                <a:pt x="10668" y="15537"/>
                              </a:lnTo>
                              <a:lnTo>
                                <a:pt x="10668" y="20706"/>
                              </a:lnTo>
                              <a:lnTo>
                                <a:pt x="10643" y="20692"/>
                              </a:lnTo>
                              <a:cubicBezTo>
                                <a:pt x="9309" y="20692"/>
                                <a:pt x="8382" y="21188"/>
                                <a:pt x="7887" y="22178"/>
                              </a:cubicBezTo>
                              <a:cubicBezTo>
                                <a:pt x="7366" y="23156"/>
                                <a:pt x="7125" y="25150"/>
                                <a:pt x="7125" y="28109"/>
                              </a:cubicBezTo>
                              <a:cubicBezTo>
                                <a:pt x="7125" y="30497"/>
                                <a:pt x="7379" y="32122"/>
                                <a:pt x="7900" y="32999"/>
                              </a:cubicBezTo>
                              <a:cubicBezTo>
                                <a:pt x="8433" y="33888"/>
                                <a:pt x="9335" y="34319"/>
                                <a:pt x="10643" y="34319"/>
                              </a:cubicBezTo>
                              <a:lnTo>
                                <a:pt x="10668" y="34307"/>
                              </a:lnTo>
                              <a:lnTo>
                                <a:pt x="10668" y="39868"/>
                              </a:lnTo>
                              <a:lnTo>
                                <a:pt x="10592" y="39895"/>
                              </a:lnTo>
                              <a:cubicBezTo>
                                <a:pt x="6960" y="39895"/>
                                <a:pt x="4293" y="38955"/>
                                <a:pt x="2578" y="37075"/>
                              </a:cubicBezTo>
                              <a:cubicBezTo>
                                <a:pt x="864" y="35209"/>
                                <a:pt x="0" y="32288"/>
                                <a:pt x="0" y="28325"/>
                              </a:cubicBezTo>
                              <a:cubicBezTo>
                                <a:pt x="0" y="25214"/>
                                <a:pt x="457" y="22851"/>
                                <a:pt x="1384" y="21238"/>
                              </a:cubicBezTo>
                              <a:cubicBezTo>
                                <a:pt x="2286" y="19626"/>
                                <a:pt x="3734" y="18572"/>
                                <a:pt x="5702" y="18089"/>
                              </a:cubicBezTo>
                              <a:cubicBezTo>
                                <a:pt x="4077" y="17594"/>
                                <a:pt x="2858" y="16641"/>
                                <a:pt x="2032" y="15219"/>
                              </a:cubicBezTo>
                              <a:cubicBezTo>
                                <a:pt x="1207" y="13796"/>
                                <a:pt x="788" y="11942"/>
                                <a:pt x="788" y="9643"/>
                              </a:cubicBezTo>
                              <a:cubicBezTo>
                                <a:pt x="788" y="6494"/>
                                <a:pt x="1626" y="4094"/>
                                <a:pt x="3328" y="2455"/>
                              </a:cubicBezTo>
                              <a:lnTo>
                                <a:pt x="10668"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26" name="Shape 14726"/>
                      <wps:cNvSpPr/>
                      <wps:spPr>
                        <a:xfrm>
                          <a:off x="1155106" y="1505309"/>
                          <a:ext cx="10668" cy="39876"/>
                        </a:xfrm>
                        <a:custGeom>
                          <a:avLst/>
                          <a:gdLst/>
                          <a:ahLst/>
                          <a:cxnLst/>
                          <a:rect l="0" t="0" r="0" b="0"/>
                          <a:pathLst>
                            <a:path w="10668" h="39876">
                              <a:moveTo>
                                <a:pt x="26" y="0"/>
                              </a:moveTo>
                              <a:cubicBezTo>
                                <a:pt x="3251" y="0"/>
                                <a:pt x="5702" y="851"/>
                                <a:pt x="7404" y="2527"/>
                              </a:cubicBezTo>
                              <a:cubicBezTo>
                                <a:pt x="9081" y="4204"/>
                                <a:pt x="9919" y="6655"/>
                                <a:pt x="9919" y="9855"/>
                              </a:cubicBezTo>
                              <a:cubicBezTo>
                                <a:pt x="9919" y="12090"/>
                                <a:pt x="9500" y="13881"/>
                                <a:pt x="8661" y="15240"/>
                              </a:cubicBezTo>
                              <a:cubicBezTo>
                                <a:pt x="7811" y="16599"/>
                                <a:pt x="6528" y="17551"/>
                                <a:pt x="4788" y="18097"/>
                              </a:cubicBezTo>
                              <a:cubicBezTo>
                                <a:pt x="6845" y="18504"/>
                                <a:pt x="8331" y="19469"/>
                                <a:pt x="9271" y="21006"/>
                              </a:cubicBezTo>
                              <a:cubicBezTo>
                                <a:pt x="10198" y="22542"/>
                                <a:pt x="10668" y="24803"/>
                                <a:pt x="10668" y="27800"/>
                              </a:cubicBezTo>
                              <a:cubicBezTo>
                                <a:pt x="10668" y="31966"/>
                                <a:pt x="9792" y="35027"/>
                                <a:pt x="8077" y="36982"/>
                              </a:cubicBezTo>
                              <a:lnTo>
                                <a:pt x="0" y="39876"/>
                              </a:lnTo>
                              <a:lnTo>
                                <a:pt x="0" y="34315"/>
                              </a:lnTo>
                              <a:lnTo>
                                <a:pt x="2781" y="32931"/>
                              </a:lnTo>
                              <a:cubicBezTo>
                                <a:pt x="3289" y="32004"/>
                                <a:pt x="3543" y="30200"/>
                                <a:pt x="3543" y="27546"/>
                              </a:cubicBezTo>
                              <a:cubicBezTo>
                                <a:pt x="3543" y="24981"/>
                                <a:pt x="3277" y="23215"/>
                                <a:pt x="2731" y="22212"/>
                              </a:cubicBezTo>
                              <a:lnTo>
                                <a:pt x="0" y="20715"/>
                              </a:lnTo>
                              <a:lnTo>
                                <a:pt x="0" y="15545"/>
                              </a:lnTo>
                              <a:lnTo>
                                <a:pt x="2438" y="14364"/>
                              </a:lnTo>
                              <a:cubicBezTo>
                                <a:pt x="2947" y="13564"/>
                                <a:pt x="3188" y="12243"/>
                                <a:pt x="3188" y="10363"/>
                              </a:cubicBezTo>
                              <a:cubicBezTo>
                                <a:pt x="3188" y="8458"/>
                                <a:pt x="2934" y="7125"/>
                                <a:pt x="2426" y="6350"/>
                              </a:cubicBezTo>
                              <a:lnTo>
                                <a:pt x="0" y="5252"/>
                              </a:lnTo>
                              <a:lnTo>
                                <a:pt x="0" y="9"/>
                              </a:lnTo>
                              <a:lnTo>
                                <a:pt x="26"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27" name="Shape 14727"/>
                      <wps:cNvSpPr/>
                      <wps:spPr>
                        <a:xfrm>
                          <a:off x="1170381" y="1505269"/>
                          <a:ext cx="15456" cy="39256"/>
                        </a:xfrm>
                        <a:custGeom>
                          <a:avLst/>
                          <a:gdLst/>
                          <a:ahLst/>
                          <a:cxnLst/>
                          <a:rect l="0" t="0" r="0" b="0"/>
                          <a:pathLst>
                            <a:path w="15456" h="39256">
                              <a:moveTo>
                                <a:pt x="10630" y="0"/>
                              </a:moveTo>
                              <a:lnTo>
                                <a:pt x="15456" y="0"/>
                              </a:lnTo>
                              <a:lnTo>
                                <a:pt x="15456" y="39256"/>
                              </a:lnTo>
                              <a:lnTo>
                                <a:pt x="8611" y="39256"/>
                              </a:lnTo>
                              <a:lnTo>
                                <a:pt x="8611" y="11773"/>
                              </a:lnTo>
                              <a:lnTo>
                                <a:pt x="0" y="11773"/>
                              </a:lnTo>
                              <a:lnTo>
                                <a:pt x="0" y="7163"/>
                              </a:lnTo>
                              <a:cubicBezTo>
                                <a:pt x="3188" y="7061"/>
                                <a:pt x="5690" y="6401"/>
                                <a:pt x="7468" y="5194"/>
                              </a:cubicBezTo>
                              <a:cubicBezTo>
                                <a:pt x="9271" y="3988"/>
                                <a:pt x="10325" y="2248"/>
                                <a:pt x="1063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28" name="Shape 14728"/>
                      <wps:cNvSpPr/>
                      <wps:spPr>
                        <a:xfrm>
                          <a:off x="1195761" y="1511708"/>
                          <a:ext cx="8852" cy="25086"/>
                        </a:xfrm>
                        <a:custGeom>
                          <a:avLst/>
                          <a:gdLst/>
                          <a:ahLst/>
                          <a:cxnLst/>
                          <a:rect l="0" t="0" r="0" b="0"/>
                          <a:pathLst>
                            <a:path w="8852" h="25086">
                              <a:moveTo>
                                <a:pt x="8852" y="0"/>
                              </a:moveTo>
                              <a:lnTo>
                                <a:pt x="8852" y="11503"/>
                              </a:lnTo>
                              <a:lnTo>
                                <a:pt x="5220" y="19447"/>
                              </a:lnTo>
                              <a:lnTo>
                                <a:pt x="8852" y="19447"/>
                              </a:lnTo>
                              <a:lnTo>
                                <a:pt x="8852" y="25086"/>
                              </a:lnTo>
                              <a:lnTo>
                                <a:pt x="0" y="25086"/>
                              </a:lnTo>
                              <a:lnTo>
                                <a:pt x="0" y="18863"/>
                              </a:lnTo>
                              <a:lnTo>
                                <a:pt x="8852"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29" name="Shape 14729"/>
                      <wps:cNvSpPr/>
                      <wps:spPr>
                        <a:xfrm>
                          <a:off x="1204613" y="1505971"/>
                          <a:ext cx="13386" cy="38557"/>
                        </a:xfrm>
                        <a:custGeom>
                          <a:avLst/>
                          <a:gdLst/>
                          <a:ahLst/>
                          <a:cxnLst/>
                          <a:rect l="0" t="0" r="0" b="0"/>
                          <a:pathLst>
                            <a:path w="13386" h="38557">
                              <a:moveTo>
                                <a:pt x="2692" y="0"/>
                              </a:moveTo>
                              <a:lnTo>
                                <a:pt x="10122" y="0"/>
                              </a:lnTo>
                              <a:lnTo>
                                <a:pt x="10122" y="24994"/>
                              </a:lnTo>
                              <a:lnTo>
                                <a:pt x="13386" y="24994"/>
                              </a:lnTo>
                              <a:lnTo>
                                <a:pt x="13386" y="30823"/>
                              </a:lnTo>
                              <a:lnTo>
                                <a:pt x="10122" y="30823"/>
                              </a:lnTo>
                              <a:lnTo>
                                <a:pt x="10122" y="38557"/>
                              </a:lnTo>
                              <a:lnTo>
                                <a:pt x="3492" y="38557"/>
                              </a:lnTo>
                              <a:lnTo>
                                <a:pt x="3492" y="30823"/>
                              </a:lnTo>
                              <a:lnTo>
                                <a:pt x="0" y="30823"/>
                              </a:lnTo>
                              <a:lnTo>
                                <a:pt x="0" y="25184"/>
                              </a:lnTo>
                              <a:lnTo>
                                <a:pt x="3632" y="25184"/>
                              </a:lnTo>
                              <a:lnTo>
                                <a:pt x="3632" y="9296"/>
                              </a:lnTo>
                              <a:lnTo>
                                <a:pt x="0" y="17240"/>
                              </a:lnTo>
                              <a:lnTo>
                                <a:pt x="0" y="5737"/>
                              </a:lnTo>
                              <a:lnTo>
                                <a:pt x="2692"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g:wgp>
                </a:graphicData>
              </a:graphic>
            </wp:anchor>
          </w:drawing>
        </mc:Choice>
        <mc:Fallback>
          <w:pict>
            <v:group w14:anchorId="181AE8BC" id="Group 14606" o:spid="_x0000_s1026" style="position:absolute;margin-left:71.15pt;margin-top:74.2pt;width:133pt;height:122.6pt;z-index:251674624;mso-position-horizontal-relative:page;mso-position-vertical-relative:page" coordsize="16894,155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">
              <v:shape id="Shape 14607" o:spid="_x0000_s1027" style="position:absolute;left:3553;top:139;width:9640;height:9643;visibility:visible;mso-wrap-style:square;v-text-anchor:top" coordsize="964032,964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" path="m482041,c747484,,964032,216586,964032,482143v,265557,-216548,482143,-481991,482143c216535,964286,,747700,,482143,,216586,216535,,482041,xe" fillcolor="#f3a62a" stroked="f" strokeweight="0">
                <v:stroke miterlimit="83231f" joinstyle="miter"/>
                <v:path arrowok="t" textboxrect="0,0,964032,964286"/>
              </v:shape>
              <v:shape id="Shape 14608" o:spid="_x0000_s1028" style="position:absolute;left:3412;width:4961;height:9922;visibility:visible;mso-wrap-style:square;v-text-anchor:top" coordsize="496119,9922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" path="m496119,r,28004l448389,30423c212731,54440,28232,254141,28232,496136v,242006,184499,441720,420157,465739l496119,964294r,27991l445504,989721c195616,964265,,752609,,496136,,239663,195616,28018,445504,2564l496119,xe" fillcolor="#da2528" stroked="f" strokeweight="0">
                <v:stroke miterlimit="83231f" joinstyle="miter"/>
                <v:path arrowok="t" textboxrect="0,0,496119,992285"/>
              </v:shape>
              <v:shape id="Shape 14609" o:spid="_x0000_s1029" style="position:absolute;left:8373;width:4962;height:9922;visibility:visible;mso-wrap-style:square;v-text-anchor:top" coordsize="496157,99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" path="m45,c273590,,496157,222568,496157,496138,496157,769709,273590,992289,45,992289r-45,-2l,964296r45,2c258007,964298,467887,754278,467887,496138,467887,238011,258007,28004,45,28004r-45,2l,2,45,xe" fillcolor="#da2528" stroked="f" strokeweight="0">
                <v:stroke miterlimit="83231f" joinstyle="miter"/>
                <v:path arrowok="t" textboxrect="0,0,496157,992289"/>
              </v:shape>
              <v:shape id="Shape 14610" o:spid="_x0000_s1030" style="position:absolute;left:6696;top:2738;width:1037;height:3417;visibility:visible;mso-wrap-style:square;v-text-anchor:top" coordsize="103702,3417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" path="m,l58268,r,266916l103702,266916r,74828l13348,304229c3670,293827,267,287553,,269431l,xe" fillcolor="#da2528" stroked="f" strokeweight="0">
                <v:stroke miterlimit="83231f" joinstyle="miter"/>
                <v:path arrowok="t" textboxrect="0,0,103702,341744"/>
              </v:shape>
              <v:shape id="Shape 14611" o:spid="_x0000_s1031" style="position:absolute;left:4065;top:700;width:3668;height:8522;visibility:visible;mso-wrap-style:square;v-text-anchor:top" coordsize="366846,8522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" path="m366846,r,19401l347904,22757r-19888,4598l308458,32917r-19101,6477l270701,46735r-18250,8255l234747,64070r-17259,9944l200800,84695,184683,96176r-15582,12205l154178,121335r-14313,13639l126276,149275r-12941,14960l101092,179780,89624,195922,78905,212610r-9906,17246l59931,247611r-8267,18224l44285,284555r-6452,19126l32283,323214r-4635,19901l24067,363409r-2629,20574l19825,404900r-534,21235l19825,447369r1613,20891l24067,488847r3581,20307l32283,529055r5550,19520l44285,567702r7302,18491l366846,586193r,51689l354571,637882,311976,746606r23406,l344411,721905r22435,l366846,852246r-1619,-204l344043,848219r-20879,-4800l302743,837627r-20016,-6781l263144,823098r-19101,-8623l225450,804963,207442,794587,189916,783360,173038,771359,156794,758557,141122,745006,126200,730757,111900,715783,98362,700163,85585,683881,73597,666977,62370,649477,51994,631468,42456,612888,33833,593762,26124,574229,19368,554214,13538,533767,8763,512901,4953,491705,2235,470127,559,448258,,426135,559,403999,2235,382116,4953,360552,8763,339368r4775,-20866l19368,298055r6756,-20028l33833,258482r8623,-19101l51994,220801,62370,202780,73597,185279,85585,168388,98362,152094r13538,-15621l126200,121512r14922,-14262l156794,93712,173038,80898,189916,68896,207442,57670,225450,47294r18593,-9538l263144,29145r19583,-7734l302743,14629,323164,8863,344043,4025,365227,202,366846,xe" fillcolor="#da2528" stroked="f" strokeweight="0">
                <v:stroke miterlimit="83231f" joinstyle="miter"/>
                <v:path arrowok="t" textboxrect="0,0,366846,852246"/>
              </v:shape>
              <v:shape id="Shape 14612" o:spid="_x0000_s1032" style="position:absolute;left:7733;top:1989;width:1435;height:7281;visibility:visible;mso-wrap-style:square;v-text-anchor:top" coordsize="143510,728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" path="m36582,l94875,r,341744l143510,341744r,73523l94875,433641r,23572l143510,457213r,142087l127070,599300r,-89509l105010,509791r,107835l143510,617626r,102927l129597,723062r-21552,2718l86163,727456r-22161,597l41840,727456,19958,725780,,723266,,592925r21279,l30817,617626r24053,l11081,508902,,508902,,457213r36582,l36582,431762,,416573,,341744r36582,l36582,xe" fillcolor="#da2528" stroked="f" strokeweight="0">
                <v:stroke miterlimit="83231f" joinstyle="miter"/>
                <v:path arrowok="t" textboxrect="0,0,143510,728053"/>
              </v:shape>
              <v:shape id="Shape 14613" o:spid="_x0000_s1033" style="position:absolute;left:7733;top:652;width:1435;height:269;visibility:visible;mso-wrap-style:square;v-text-anchor:top" coordsize="143510,26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" path="m64002,l86163,584r21882,1677l129597,4953r13913,2509l143510,26898,126638,23914,106077,21272,85198,19672,64002,19164r-21197,508l21914,21272,1340,23914,,24152,,4751,19958,2261,41840,584,64002,xe" fillcolor="#da2528" stroked="f" strokeweight="0">
                <v:stroke miterlimit="83231f" joinstyle="miter"/>
                <v:path arrowok="t" textboxrect="0,0,143510,26898"/>
              </v:shape>
              <v:shape id="Shape 14614" o:spid="_x0000_s1034" style="position:absolute;left:9168;top:2738;width:917;height:3404;visibility:visible;mso-wrap-style:square;v-text-anchor:top" coordsize="91662,340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" path="m33369,l91662,r,269431l91586,269431v-508,18948,-3137,32397,-16484,42633l,340438,,266916r33369,l33369,xe" fillcolor="#da2528" stroked="f" strokeweight="0">
                <v:stroke miterlimit="83231f" joinstyle="miter"/>
                <v:path arrowok="t" textboxrect="0,0,91662,340438"/>
              </v:shape>
              <v:shape id="Shape 14615" o:spid="_x0000_s1035" style="position:absolute;left:9168;top:727;width:3513;height:8468;visibility:visible;mso-wrap-style:square;v-text-anchor:top" coordsize="351301,8468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" path="m,l7284,1314,28162,6152r20435,5766l68612,18700r19571,7734l107258,35045r18618,9537l143885,54958r17500,11227l178276,78187r16269,12814l210204,104539r14923,14262l239414,133762r13551,15621l265729,165677r12014,16891l288957,200069r10363,18021l308858,236670r8610,19101l325177,275316r6782,20028l337776,315791r4775,20866l346399,357841r2705,21564l350768,401287r533,22136l350768,445547r-1664,21869l346399,488994r-3848,21196l337776,531056r-5817,20447l325177,571518r-7709,19533l308858,610177r-9538,18580l288957,646766r-11214,17500l265729,681170r-12764,16281l239414,713072r-14287,14974l210204,742295r-15659,13551l178276,768648r-16891,12001l143885,791876r-18009,10376l107258,811764r-19075,8623l68612,828134r-20015,6782l28162,840707,7284,845508,,846822,,743895r38500,l38500,725569,,725569,,583482r299726,l307042,564990r6451,-19126l319018,526344r4635,-19901l327247,486136r2642,-20587l331476,444658r534,-21235l331476,402189r-1587,-20917l327247,360698r-3594,-20294l319018,320503r-5525,-19533l307042,281844r-7417,-18720l291383,244899r-9055,-17754l272409,209898,261703,193211,250247,177069,238004,161524,225050,146563,211436,132263,197123,118623,182226,105669,166643,93465,150501,81984,133865,71303,116580,61359,98863,52279,80626,44024,61957,36683,42844,30206,23311,24643,3448,20046,,19436,,xe" fillcolor="#da2528" stroked="f" strokeweight="0">
                <v:stroke miterlimit="83231f" joinstyle="miter"/>
                <v:path arrowok="t" textboxrect="0,0,351301,846822"/>
              </v:shape>
              <v:shape id="Shape 14616" o:spid="_x0000_s1036" style="position:absolute;left:7577;top:7332;width:299;height:404;visibility:visible;mso-wrap-style:square;v-text-anchor:top" coordsize="29845,403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" path="m14770,l29845,40348,,40348,14770,xe" fillcolor="#da2528" stroked="f" strokeweight="0">
                <v:stroke miterlimit="83231f" joinstyle="miter"/>
                <v:path arrowok="t" textboxrect="0,0,29845,40348"/>
              </v:shape>
              <v:shape id="Shape 14617" o:spid="_x0000_s1037" style="position:absolute;left:16514;top:10492;width:110;height:277;visibility:visible;mso-wrap-style:square;v-text-anchor:top" coordsize="10954,27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" path="m10300,r654,152l10954,5400,9804,4585v-1638,,-2781,152,-3429,317l6375,12573r2921,l10954,11530r,6787l9144,16980r-2934,l6210,27610,,27610,,813c2438,483,5880,,10300,xe" fillcolor="#da2528" stroked="f" strokeweight="0">
                <v:stroke miterlimit="83231f" joinstyle="miter"/>
                <v:path arrowok="t" textboxrect="0,0,10954,27610"/>
              </v:shape>
              <v:shape id="Shape 14618" o:spid="_x0000_s1038" style="position:absolute;left:16343;top:10362;width:281;height:537;visibility:visible;mso-wrap-style:square;v-text-anchor:top" coordsize="28111,537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" path="m27775,r336,135l28111,5676r-654,-278c15862,5398,6871,15037,6871,26797v,11938,8991,21412,20904,21412l28111,48067r,5495l27623,53759c12268,53759,,41846,,26797,,11760,12268,,27775,xe" fillcolor="#da2528" stroked="f" strokeweight="0">
                <v:stroke miterlimit="83231f" joinstyle="miter"/>
                <v:path arrowok="t" textboxrect="0,0,28111,53759"/>
              </v:shape>
              <v:shape id="Shape 14619" o:spid="_x0000_s1039" style="position:absolute;left:16624;top:10494;width:124;height:275;visibility:visible;mso-wrap-style:square;v-text-anchor:top" coordsize="12427,274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" path="m,l8490,1969v1638,1143,2769,3099,2769,5728c11259,10948,8820,13069,5722,14072r,305c8325,15203,9633,17336,10459,20930v800,4064,1460,5550,1968,6528l5861,27458c5074,26480,4578,24194,3740,20930l,18166,,11378,4578,8497,,5249,,xe" fillcolor="#da2528" stroked="f" strokeweight="0">
                <v:stroke miterlimit="83231f" joinstyle="miter"/>
                <v:path arrowok="t" textboxrect="0,0,12427,27458"/>
              </v:shape>
              <v:shape id="Shape 14620" o:spid="_x0000_s1040" style="position:absolute;left:16624;top:10363;width:270;height:534;visibility:visible;mso-wrap-style:square;v-text-anchor:top" coordsize="26956,534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" path="m,l19010,7625v4923,4820,7946,11519,7946,19037c26956,34187,23933,40927,18991,45787l,53428,,47932,14223,41924v3656,-3857,5862,-9204,5862,-15084c20085,20871,17879,15477,14183,11575l,5541,,xe" fillcolor="#da2528" stroked="f" strokeweight="0">
                <v:stroke miterlimit="83231f" joinstyle="miter"/>
                <v:path arrowok="t" textboxrect="0,0,26956,53428"/>
              </v:shape>
              <v:shape id="Shape 14621" o:spid="_x0000_s1041" style="position:absolute;top:10425;width:2317;height:2957;visibility:visible;mso-wrap-style:square;v-text-anchor:top" coordsize="231737,295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" path="m,l58661,r,157429c58661,182397,59411,198653,60820,206019v2528,11926,8535,21451,17958,28626c88240,241884,101181,245491,117551,245491v16625,,29236,-3391,37719,-10236c163716,228498,168770,220116,170485,210223v1752,-9931,2565,-26403,2565,-49403l173050,r58687,l231737,152692v,34912,-1588,59563,-4750,73978c223799,241084,217983,253200,209436,263144v-8522,9893,-19939,17793,-34151,23698c160998,292710,142316,295631,119329,295631v-27775,,-48831,-3188,-63157,-9627c41821,279591,30531,271259,22200,261048,13881,250838,8369,240068,5740,228841,1892,212192,,187604,,155054l,xe" fillcolor="#da2528" stroked="f" strokeweight="0">
                <v:stroke miterlimit="83231f" joinstyle="miter"/>
                <v:path arrowok="t" textboxrect="0,0,231737,295631"/>
              </v:shape>
              <v:shape id="Shape 14622" o:spid="_x0000_s1042" style="position:absolute;left:2942;top:10425;width:2306;height:2907;visibility:visible;mso-wrap-style:square;v-text-anchor:top" coordsize="230645,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" path="m,l57112,,176098,194120,176098,r54547,l230645,290703r-58954,l54546,101143r,189560l,290703,,xe" fillcolor="#da2528" stroked="f" strokeweight="0">
                <v:stroke miterlimit="83231f" joinstyle="miter"/>
                <v:path arrowok="t" textboxrect="0,0,230645,290703"/>
              </v:shape>
              <v:shape id="Shape 14623" o:spid="_x0000_s1043" style="position:absolute;left:5539;top:10425;width:1439;height:2907;visibility:visible;mso-wrap-style:square;v-text-anchor:top" coordsize="143936,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" path="m113233,r30703,l143936,68883r-401,-1078l104280,175717r39656,l143936,224638r-57728,l62268,290703,,290703,113233,xe" fillcolor="#da2528" stroked="f" strokeweight="0">
                <v:stroke miterlimit="83231f" joinstyle="miter"/>
                <v:path arrowok="t" textboxrect="0,0,143936,290703"/>
              </v:shape>
              <v:shape id="Shape 14624" o:spid="_x0000_s1044" style="position:absolute;left:6978;top:10425;width:1478;height:2907;visibility:visible;mso-wrap-style:square;v-text-anchor:top" coordsize="147758,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" path="m,l31350,,147758,290703r-63881,l58490,224638,,224638,,175717r39656,l,68883,,xe" fillcolor="#da2528" stroked="f" strokeweight="0">
                <v:stroke miterlimit="83231f" joinstyle="miter"/>
                <v:path arrowok="t" textboxrect="0,0,147758,290703"/>
              </v:shape>
              <v:shape id="Shape 14625" o:spid="_x0000_s1045" style="position:absolute;left:8729;top:10425;width:2318;height:2957;visibility:visible;mso-wrap-style:square;v-text-anchor:top" coordsize="231750,295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" path="m,l58687,r,157429c58687,182397,59436,198653,60858,206019v2515,11926,8522,21451,17933,28626c88265,241884,101181,245491,117551,245491v16663,,29248,-3391,37719,-10236c163716,228498,168809,220116,170485,210223v1765,-9931,2565,-26403,2565,-49403l173050,r58700,l231750,152692v,34912,-1562,59563,-4763,73978c223825,241084,217983,253200,209461,263144v-8522,9893,-19964,17793,-34150,23698c161036,292710,142354,295631,119329,295631v-27749,,-48768,-3188,-63157,-9627c41821,279591,30531,271259,22212,261048,13881,250838,8407,240068,5766,228841,1892,212192,,187604,,155054l,xe" fillcolor="#da2528" stroked="f" strokeweight="0">
                <v:stroke miterlimit="83231f" joinstyle="miter"/>
                <v:path arrowok="t" textboxrect="0,0,231750,295631"/>
              </v:shape>
              <v:shape id="Shape 14626" o:spid="_x0000_s1046" style="position:absolute;left:11750;top:10449;width:2045;height:2883;visibility:visible;mso-wrap-style:square;v-text-anchor:top" coordsize="204559,288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" path="m,l58661,r,239332l204559,239332r,48996l,288328,,xe" fillcolor="#da2528" stroked="f" strokeweight="0">
                <v:stroke miterlimit="83231f" joinstyle="miter"/>
                <v:path arrowok="t" textboxrect="0,0,204559,288328"/>
              </v:shape>
              <v:shape id="Shape 14627" o:spid="_x0000_s1047" style="position:absolute;left:13907;top:10425;width:1440;height:2907;visibility:visible;mso-wrap-style:square;v-text-anchor:top" coordsize="143948,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" path="m113233,r30715,l143948,68883r-400,-1078l104280,175717r39668,l143948,224638r-57728,l62268,290703,,290703,113233,xe" fillcolor="#da2528" stroked="f" strokeweight="0">
                <v:stroke miterlimit="83231f" joinstyle="miter"/>
                <v:path arrowok="t" textboxrect="0,0,143948,290703"/>
              </v:shape>
              <v:shape id="Shape 14628" o:spid="_x0000_s1048" style="position:absolute;left:15347;top:10425;width:1477;height:2907;visibility:visible;mso-wrap-style:square;v-text-anchor:top" coordsize="147733,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" path="m,l31337,,147733,290703r-63868,l58490,224638,,224638,,175717r39669,l,68883,,xe" fillcolor="#da2528" stroked="f" strokeweight="0">
                <v:stroke miterlimit="83231f" joinstyle="miter"/>
                <v:path arrowok="t" textboxrect="0,0,147733,290703"/>
              </v:shape>
              <v:shape id="Shape 14629" o:spid="_x0000_s1049" style="position:absolute;top:13934;width:419;height:534;visibility:visible;mso-wrap-style:square;v-text-anchor:top" coordsize="41910,53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" path="m,l10630,r,28461c10630,32982,10757,35903,11011,37236v457,2159,1537,3887,3238,5182c15964,43726,18301,44374,21260,44374v3022,,5296,-622,6820,-1854c29604,41300,30518,39789,30836,37998v304,-1803,469,-4775,469,-8928l31305,,41910,r,27597c41910,33909,41618,38367,41046,40970v-571,2604,-1625,4801,-3175,6591c36335,49352,34277,50787,31699,51841v-2591,1080,-5956,1601,-10109,1601c16574,53442,12763,52857,10173,51702,7582,50546,5537,49047,4026,47180,2515,45339,1524,43396,1041,41364,343,38354,,33909,,28029l,xe" fillcolor="#1d1d1b" stroked="f" strokeweight="0">
                <v:stroke miterlimit="83231f" joinstyle="miter"/>
                <v:path arrowok="t" textboxrect="0,0,41910,53442"/>
              </v:shape>
              <v:shape id="Shape 14630" o:spid="_x0000_s1050" style="position:absolute;left:531;top:13934;width:417;height:525;visibility:visible;mso-wrap-style:square;v-text-anchor:top" coordsize="4169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" path="m,l10325,,31839,35077,31839,r9855,l41694,52540r-10655,l9855,18275r,34265l,52540,,xe" fillcolor="#1d1d1b" stroked="f" strokeweight="0">
                <v:stroke miterlimit="83231f" joinstyle="miter"/>
                <v:path arrowok="t" textboxrect="0,0,41694,52540"/>
              </v:shape>
              <v:shape id="Shape 15699" o:spid="_x0000_s1051" style="position:absolute;left:1057;top:13934;width:106;height:525;visibility:visible;mso-wrap-style:square;v-text-anchor:top" coordsize="1060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" path="m,l10604,r,52540l,52540,,e" fillcolor="#1d1d1b" stroked="f" strokeweight="0">
                <v:stroke miterlimit="83231f" joinstyle="miter"/>
                <v:path arrowok="t" textboxrect="0,0,10604,52540"/>
              </v:shape>
              <v:shape id="Shape 14632" o:spid="_x0000_s1052" style="position:absolute;left:1211;top:13934;width:489;height:525;visibility:visible;mso-wrap-style:square;v-text-anchor:top" coordsize="48920,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" path="m,l11506,,24816,38887,37668,,48920,,30124,52540r-11341,l,xe" fillcolor="#1d1d1b" stroked="f" strokeweight="0">
                <v:stroke miterlimit="83231f" joinstyle="miter"/>
                <v:path arrowok="t" textboxrect="0,0,48920,52540"/>
              </v:shape>
              <v:shape id="Shape 14633" o:spid="_x0000_s1053" style="position:absolute;left:1754;top:13934;width:400;height:525;visibility:visible;mso-wrap-style:square;v-text-anchor:top" coordsize="39967,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" path="m,l38964,r,8877l10604,8877r,11646l36982,20523r,8865l10604,29388r,14300l39967,43688r,8852l,52540,,xe" fillcolor="#1d1d1b" stroked="f" strokeweight="0">
                <v:stroke miterlimit="83231f" joinstyle="miter"/>
                <v:path arrowok="t" textboxrect="0,0,39967,52540"/>
              </v:shape>
              <v:shape id="Shape 14634" o:spid="_x0000_s1054" style="position:absolute;left:2244;top:13934;width:213;height:525;visibility:visible;mso-wrap-style:square;v-text-anchor:top" coordsize="21330,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" path="m,l21330,r,8950l18885,8890r-8268,l10617,22225r7849,l21330,22034r,11398l21298,33388c20295,32334,19228,31598,18110,31217v-1130,-407,-2908,-597,-5347,-597l10617,30620r,21933l,52553,,xe" fillcolor="#1d1d1b" stroked="f" strokeweight="0">
                <v:stroke miterlimit="83231f" joinstyle="miter"/>
                <v:path arrowok="t" textboxrect="0,0,21330,52553"/>
              </v:shape>
              <v:shape id="Shape 14635" o:spid="_x0000_s1055" style="position:absolute;left:2457;top:13934;width:260;height:525;visibility:visible;mso-wrap-style:square;v-text-anchor:top" coordsize="25914,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" path="m,l1010,v5600,,9690,470,12242,1422c15792,2362,17824,4039,19348,6464v1537,2413,2299,5169,2299,8268c21647,18682,20491,21933,18167,24511v-2311,2553,-5778,4178,-10388,4851c10065,30696,11970,32169,13456,33769v1498,1601,3518,4445,6045,8535l25914,52553r-12687,l5556,41110,,33432,,22034r6674,-444c7944,21158,8922,20409,9646,19355v711,-1042,1066,-2362,1066,-3950c10712,13652,10230,12217,9303,11125,8363,10058,7030,9360,5315,9080l,8950,,xe" fillcolor="#1d1d1b" stroked="f" strokeweight="0">
                <v:stroke miterlimit="83231f" joinstyle="miter"/>
                <v:path arrowok="t" textboxrect="0,0,25914,52553"/>
              </v:shape>
              <v:shape id="Shape 14636" o:spid="_x0000_s1056" style="position:absolute;left:2747;top:13925;width:427;height:544;visibility:visible;mso-wrap-style:square;v-text-anchor:top" coordsize="42735,54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" path="m21082,v6604,,11557,1448,14897,4331c39319,7239,41046,11087,41224,15913r-10604,470c30175,13678,29185,11748,27699,10554,26200,9373,23965,8776,20980,8776v-3086,,-5499,635,-7239,1905c12611,11493,12052,12586,12052,13944v,1245,521,2299,1575,3188c14973,18263,18212,19418,23381,20650v5156,1207,8979,2477,11442,3772c37313,25730,39243,27508,40627,29756v1410,2273,2108,5055,2108,8382c42735,41148,41897,43967,40221,46596v-1676,2629,-4026,4585,-7099,5868c30074,53734,26251,54369,21692,54369v-6630,,-11748,-1537,-15304,-4598c2832,46698,699,42215,,36347l10325,35344v622,3454,1892,6007,3785,7633c16027,44590,18580,45402,21806,45402v3404,,5982,-711,7709,-2159c31267,41796,32118,40107,32118,38176v,-1244,-355,-2311,-1092,-3175c30302,34138,29032,33363,27229,32728v-1258,-432,-4090,-1207,-8509,-2299c13030,29020,9042,27292,6744,25235,3518,22327,1905,18809,1905,14656v,-2680,762,-5182,2286,-7506c5702,4826,7887,3048,10744,1829,13589,610,17043,,21082,xe" fillcolor="#1d1d1b" stroked="f" strokeweight="0">
                <v:stroke miterlimit="83231f" joinstyle="miter"/>
                <v:path arrowok="t" textboxrect="0,0,42735,54369"/>
              </v:shape>
              <v:shape id="Shape 15700" o:spid="_x0000_s1057" style="position:absolute;left:3260;top:13934;width:106;height:525;visibility:visible;mso-wrap-style:square;v-text-anchor:top" coordsize="10617,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" path="m,l10617,r,52540l,52540,,e" fillcolor="#1d1d1b" stroked="f" strokeweight="0">
                <v:stroke miterlimit="83231f" joinstyle="miter"/>
                <v:path arrowok="t" textboxrect="0,0,10617,52540"/>
              </v:shape>
              <v:shape id="Shape 14638" o:spid="_x0000_s1058" style="position:absolute;left:3467;top:13934;width:219;height:525;visibility:visible;mso-wrap-style:square;v-text-anchor:top" coordsize="21850,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" path="m,l19380,r2470,248l21850,9258,15380,8890r-4776,l10604,43688r7925,l21850,43431r,8896l19952,52553,,52553,,xe" fillcolor="#1d1d1b" stroked="f" strokeweight="0">
                <v:stroke miterlimit="83231f" joinstyle="miter"/>
                <v:path arrowok="t" textboxrect="0,0,21850,52553"/>
              </v:shape>
              <v:shape id="Shape 14639" o:spid="_x0000_s1059" style="position:absolute;left:3686;top:13936;width:222;height:521;visibility:visible;mso-wrap-style:square;v-text-anchor:top" coordsize="22206,52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" path="m,l7537,756v3086,914,5728,2527,7938,4838c17647,7918,19336,10751,20479,14116v1143,3353,1727,7493,1727,12408c22206,30855,21660,34576,20593,37725v-1334,3810,-3188,6909,-5639,9271c13113,48787,10636,50184,7512,51187l,52079,,43184r3092,-239c4820,42513,6242,41789,7372,40748v1143,-1016,2070,-2705,2794,-5067c10877,33331,11246,30131,11246,26067v,-4064,-369,-7189,-1080,-9360c9442,14535,8439,12846,7144,11614,5861,10395,4223,9569,2241,9138l,9010,,xe" fillcolor="#1d1d1b" stroked="f" strokeweight="0">
                <v:stroke miterlimit="83231f" joinstyle="miter"/>
                <v:path arrowok="t" textboxrect="0,0,22206,52079"/>
              </v:shape>
              <v:shape id="Shape 14640" o:spid="_x0000_s1060" style="position:absolute;left:3944;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" path="m20472,r5557,l26029,12477r-83,-222l18860,31750r7169,l26029,40602r-10446,l11252,52540,,52540,20472,xe" fillcolor="#1d1d1b" stroked="f" strokeweight="0">
                <v:stroke miterlimit="83231f" joinstyle="miter"/>
                <v:path arrowok="t" textboxrect="0,0,26029,52540"/>
              </v:shape>
              <v:shape id="Shape 14641" o:spid="_x0000_s1061" style="position:absolute;left:4204;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" path="m,l5658,,26702,52540r-11545,l10573,40602,,40602,,31750r7169,l,12477,,xe" fillcolor="#1d1d1b" stroked="f" strokeweight="0">
                <v:stroke miterlimit="83231f" joinstyle="miter"/>
                <v:path arrowok="t" textboxrect="0,0,26702,52540"/>
              </v:shape>
              <v:shape id="Shape 14642" o:spid="_x0000_s1062" style="position:absolute;left:4527;top:13934;width:219;height:525;visibility:visible;mso-wrap-style:square;v-text-anchor:top" coordsize="21857,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" path="m,l19393,r2464,247l21857,9258,15380,8890r-4763,l10617,43688r7925,l21857,43432r,8896l19964,52553,,52553,,xe" fillcolor="#1d1d1b" stroked="f" strokeweight="0">
                <v:stroke miterlimit="83231f" joinstyle="miter"/>
                <v:path arrowok="t" textboxrect="0,0,21857,52553"/>
              </v:shape>
              <v:shape id="Shape 14643" o:spid="_x0000_s1063" style="position:absolute;left:4746;top:13936;width:222;height:521;visibility:visible;mso-wrap-style:square;v-text-anchor:top" coordsize="22200,52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" path="m,l7544,756v3073,915,5715,2528,7925,4839c17653,7919,19329,10751,20472,14117v1156,3352,1728,7493,1728,12408c22200,30855,21653,34576,20587,37726v-1321,3810,-3188,6909,-5626,9271c13119,48788,10630,50185,7506,51188l,52081,,43185r3099,-239c4813,42514,6236,41790,7379,40748v1130,-1016,2057,-2705,2781,-5067c10871,33332,11239,30131,11239,26067v,-4064,-368,-7188,-1079,-9360c9436,14536,8433,12847,7150,11615,5855,10395,4216,9570,2248,9138l,9010,,xe" fillcolor="#1d1d1b" stroked="f" strokeweight="0">
                <v:stroke miterlimit="83231f" joinstyle="miter"/>
                <v:path arrowok="t" textboxrect="0,0,22200,52081"/>
              </v:shape>
              <v:shape id="Shape 14644" o:spid="_x0000_s1064" style="position:absolute;left:5181;top:13934;width:260;height:525;visibility:visible;mso-wrap-style:square;v-text-anchor:top" coordsize="26016,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" path="m20460,r5556,l26016,12444r-70,-189l18847,31750r7169,l26016,40602r-10433,l11252,52540,,52540,20460,xe" fillcolor="#1d1d1b" stroked="f" strokeweight="0">
                <v:stroke miterlimit="83231f" joinstyle="miter"/>
                <v:path arrowok="t" textboxrect="0,0,26016,52540"/>
              </v:shape>
              <v:shape id="Shape 14645" o:spid="_x0000_s1065" style="position:absolute;left:5441;top:13934;width:267;height:525;visibility:visible;mso-wrap-style:square;v-text-anchor:top" coordsize="2671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" path="m,l5671,,26714,52540r-11557,l10585,40602,,40602,,31750r7169,l,12444,,xe" fillcolor="#1d1d1b" stroked="f" strokeweight="0">
                <v:stroke miterlimit="83231f" joinstyle="miter"/>
                <v:path arrowok="t" textboxrect="0,0,26714,52540"/>
              </v:shape>
              <v:shape id="Shape 14646" o:spid="_x0000_s1066" style="position:absolute;left:5764;top:13934;width:419;height:534;visibility:visible;mso-wrap-style:square;v-text-anchor:top" coordsize="41910,53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" path="m,l10617,r,28461c10617,32982,10744,35903,10998,37236v457,2159,1537,3887,3251,5182c15951,43726,18288,44374,21260,44374v3010,,5283,-622,6807,-1854c29604,41300,30518,39789,30823,37998v305,-1803,470,-4775,470,-8928l31293,,41910,r,27597c41910,33909,41605,38367,41034,40970v-559,2604,-1626,4801,-3175,6591c36322,49352,34265,50787,31687,51841v-2591,1080,-5957,1601,-10110,1601c16561,53442,12751,52857,10160,51702,7569,50546,5524,49047,4013,47180,2502,45339,1524,43396,1029,41364,343,38354,,33909,,28029l,xe" fillcolor="#1d1d1b" stroked="f" strokeweight="0">
                <v:stroke miterlimit="83231f" joinstyle="miter"/>
                <v:path arrowok="t" textboxrect="0,0,41910,53442"/>
              </v:shape>
              <v:shape id="Shape 14647" o:spid="_x0000_s1067" style="position:absolute;left:6257;top:13934;width:418;height:525;visibility:visible;mso-wrap-style:square;v-text-anchor:top" coordsize="41758,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" path="m,l41758,r,8877l26200,8877r,43663l15596,52540r,-43663l,8877,,xe" fillcolor="#1d1d1b" stroked="f" strokeweight="0">
                <v:stroke miterlimit="83231f" joinstyle="miter"/>
                <v:path arrowok="t" textboxrect="0,0,41758,52540"/>
              </v:shape>
              <v:shape id="Shape 14648" o:spid="_x0000_s1068" style="position:absolute;left:6721;top:13925;width:255;height:543;visibility:visible;mso-wrap-style:square;v-text-anchor:top" coordsize="25457,54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" path="m25413,r44,17l25457,9097,14948,13564v-2680,2997,-4026,7518,-4026,13576c10922,33083,12306,37592,15037,40665r10420,4567l25457,54289,6922,47180c2299,42418,,35852,,27495,,22136,787,17640,2388,14008,3594,11341,5232,8941,7290,6807,9360,4674,11621,3099,14084,2070,17361,686,21133,,25413,xe" fillcolor="#1d1d1b" stroked="f" strokeweight="0">
                <v:stroke miterlimit="83231f" joinstyle="miter"/>
                <v:path arrowok="t" textboxrect="0,0,25457,54289"/>
              </v:shape>
              <v:shape id="Shape 14649" o:spid="_x0000_s1069" style="position:absolute;left:6911;top:13797;width:65;height:107;visibility:visible;mso-wrap-style:square;v-text-anchor:top" coordsize="6496,107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" path="m4940,l6496,r,10588l6375,10719,,10719,4940,xe" fillcolor="#1d1d1b" stroked="f" strokeweight="0">
                <v:stroke miterlimit="83231f" joinstyle="miter"/>
                <v:path arrowok="t" textboxrect="0,0,6496,10719"/>
              </v:shape>
              <v:shape id="Shape 14650" o:spid="_x0000_s1070" style="position:absolute;left:6976;top:13925;width:255;height:543;visibility:visible;mso-wrap-style:square;v-text-anchor:top" coordsize="25508,543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" path="m,l18548,7183v4636,4801,6960,11481,6960,20041c25508,35695,23197,42337,18599,47125,13976,51913,7817,54313,108,54313l,54272,,45215r70,30c4299,45245,7766,43721,10471,40673v2705,-3035,4064,-7607,4064,-13703c14535,20938,13227,16455,10585,13495,7944,10536,4426,9050,70,9050l,9080,,xe" fillcolor="#1d1d1b" stroked="f" strokeweight="0">
                <v:stroke miterlimit="83231f" joinstyle="miter"/>
                <v:path arrowok="t" textboxrect="0,0,25508,54313"/>
              </v:shape>
              <v:shape id="Shape 14651" o:spid="_x0000_s1071" style="position:absolute;left:6976;top:13797;width:97;height:106;visibility:visible;mso-wrap-style:square;v-text-anchor:top" coordsize="9735,105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" path="m,l9735,,,10588,,xe" fillcolor="#1d1d1b" stroked="f" strokeweight="0">
                <v:stroke miterlimit="83231f" joinstyle="miter"/>
                <v:path arrowok="t" textboxrect="0,0,9735,10588"/>
              </v:shape>
              <v:shape id="Shape 14652" o:spid="_x0000_s1072" style="position:absolute;left:7315;top:13934;width:417;height:525;visibility:visible;mso-wrap-style:square;v-text-anchor:top" coordsize="41681,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" path="m,l10312,,31826,35077,31826,r9855,l41681,52540r-10655,l9855,18275r,34265l,52540,,xe" fillcolor="#1d1d1b" stroked="f" strokeweight="0">
                <v:stroke miterlimit="83231f" joinstyle="miter"/>
                <v:path arrowok="t" textboxrect="0,0,41681,52540"/>
              </v:shape>
              <v:shape id="Shape 14653" o:spid="_x0000_s1073" style="position:absolute;left:7823;top:13925;width:254;height:543;visibility:visible;mso-wrap-style:square;v-text-anchor:top" coordsize="25457,54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" path="m25413,r44,17l25457,9092,14935,13576v-2680,2985,-4013,7506,-4013,13564c10922,33083,12294,37592,15037,40665r10420,4573l25457,54311,6909,47180c2286,42431,,35852,,27495,,22136,787,17640,2388,14008,3594,11341,5220,8941,7290,6807,9347,4674,11620,3099,14072,2070,17361,686,21133,,25413,xe" fillcolor="#1d1d1b" stroked="f" strokeweight="0">
                <v:stroke miterlimit="83231f" joinstyle="miter"/>
                <v:path arrowok="t" textboxrect="0,0,25457,54311"/>
              </v:shape>
              <v:shape id="Shape 14654" o:spid="_x0000_s1074" style="position:absolute;left:8077;top:13925;width:255;height:543;visibility:visible;mso-wrap-style:square;v-text-anchor:top" coordsize="25495,54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" path="m,l18536,7183v4635,4814,6959,11481,6959,20041c25495,35708,23196,42337,18586,47138,13976,51926,7817,54326,83,54326l,54294,,45220r57,25c4286,45245,7753,43734,10471,40673v2705,-3035,4064,-7607,4064,-13703c14535,20950,13227,16467,10585,13495,7931,10536,4426,9050,57,9050l,9075,,xe" fillcolor="#1d1d1b" stroked="f" strokeweight="0">
                <v:stroke miterlimit="83231f" joinstyle="miter"/>
                <v:path arrowok="t" textboxrect="0,0,25495,54326"/>
              </v:shape>
              <v:shape id="Shape 14655" o:spid="_x0000_s1075" style="position:absolute;left:8414;top:13934;width:507;height:525;visibility:visible;mso-wrap-style:square;v-text-anchor:top" coordsize="5074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" path="m,l15875,r9538,35839l34836,,50749,r,52540l40894,52540r,-41364l30467,52540r-10210,l9855,11176r,41364l,52540,,xe" fillcolor="#1d1d1b" stroked="f" strokeweight="0">
                <v:stroke miterlimit="83231f" joinstyle="miter"/>
                <v:path arrowok="t" textboxrect="0,0,50749,52540"/>
              </v:shape>
              <v:shape id="Shape 14656" o:spid="_x0000_s1076" style="position:absolute;left:8973;top:13934;width:260;height:525;visibility:visible;mso-wrap-style:square;v-text-anchor:top" coordsize="26016,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" path="m20460,r5556,l26016,12444r-70,-189l18847,31750r7169,l26016,40602r-10433,l11240,52540,,52540,20460,xe" fillcolor="#1d1d1b" stroked="f" strokeweight="0">
                <v:stroke miterlimit="83231f" joinstyle="miter"/>
                <v:path arrowok="t" textboxrect="0,0,26016,52540"/>
              </v:shape>
              <v:shape id="Shape 14657" o:spid="_x0000_s1077" style="position:absolute;left:9233;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" path="m,l5671,,26702,52540r-11545,l10573,40602,,40602,,31750r7169,l,12444,,xe" fillcolor="#1d1d1b" stroked="f" strokeweight="0">
                <v:stroke miterlimit="83231f" joinstyle="miter"/>
                <v:path arrowok="t" textboxrect="0,0,26702,52540"/>
              </v:shape>
              <v:shape id="Shape 14658" o:spid="_x0000_s1078" style="position:absolute;left:9736;top:13938;width:370;height:521;visibility:visible;mso-wrap-style:square;v-text-anchor:top" coordsize="36995,52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" path="m,l10617,r,43256l36995,43256r,8852l,52108,,xe" fillcolor="#1d1d1b" stroked="f" strokeweight="0">
                <v:stroke miterlimit="83231f" joinstyle="miter"/>
                <v:path arrowok="t" textboxrect="0,0,36995,52108"/>
              </v:shape>
              <v:shape id="Shape 14659" o:spid="_x0000_s1079" style="position:absolute;left:10128;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" path="m20472,r5557,l26029,12444r-70,-189l18860,31750r7169,l26029,40602r-10446,l11252,52540,,52540,20472,xe" fillcolor="#1d1d1b" stroked="f" strokeweight="0">
                <v:stroke miterlimit="83231f" joinstyle="miter"/>
                <v:path arrowok="t" textboxrect="0,0,26029,52540"/>
              </v:shape>
              <v:shape id="Shape 14660" o:spid="_x0000_s1080" style="position:absolute;left:10388;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" path="m,l5658,,26702,52540r-11545,l10573,40602,,40602,,31750r7169,l,12444,,xe" fillcolor="#1d1d1b" stroked="f" strokeweight="0">
                <v:stroke miterlimit="83231f" joinstyle="miter"/>
                <v:path arrowok="t" textboxrect="0,0,26702,52540"/>
              </v:shape>
              <v:shape id="Shape 14661" o:spid="_x0000_s1081" style="position:absolute;left:10619;top:13934;width:418;height:525;visibility:visible;mso-wrap-style:square;v-text-anchor:top" coordsize="41770,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" path="m,l41770,r,8877l26213,8877r,43663l15596,52540r,-43663l,8877,,xe" fillcolor="#1d1d1b" stroked="f" strokeweight="0">
                <v:stroke miterlimit="83231f" joinstyle="miter"/>
                <v:path arrowok="t" textboxrect="0,0,41770,52540"/>
              </v:shape>
              <v:shape id="Shape 15701" o:spid="_x0000_s1082" style="position:absolute;left:11102;top:13934;width:106;height:525;visibility:visible;mso-wrap-style:square;v-text-anchor:top" coordsize="10605,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" path="m,l10605,r,52540l,52540,,e" fillcolor="#1d1d1b" stroked="f" strokeweight="0">
                <v:stroke miterlimit="83231f" joinstyle="miter"/>
                <v:path arrowok="t" textboxrect="0,0,10605,52540"/>
              </v:shape>
              <v:shape id="Shape 14663" o:spid="_x0000_s1083" style="position:absolute;left:11311;top:13934;width:416;height:525;visibility:visible;mso-wrap-style:square;v-text-anchor:top" coordsize="41681,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" path="m,l10312,,31826,35077,31826,r9855,l41681,52540r-10642,l9855,18275r,34265l,52540,,xe" fillcolor="#1d1d1b" stroked="f" strokeweight="0">
                <v:stroke miterlimit="83231f" joinstyle="miter"/>
                <v:path arrowok="t" textboxrect="0,0,41681,52540"/>
              </v:shape>
              <v:shape id="Shape 14664" o:spid="_x0000_s1084" style="position:absolute;left:11818;top:13925;width:255;height:543;visibility:visible;mso-wrap-style:square;v-text-anchor:top" coordsize="25457,543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" path="m25413,r44,17l25457,9092,14935,13576v-2680,2985,-4013,7506,-4013,13564c10922,33083,12294,37592,15037,40665r10420,4573l25457,54307,6921,47180c2286,42431,,35852,,27495,,22136,787,17640,2388,14008,3594,11341,5232,8941,7290,6807,9360,4674,11620,3099,14084,2070,17361,686,21133,,25413,xe" fillcolor="#1d1d1b" stroked="f" strokeweight="0">
                <v:stroke miterlimit="83231f" joinstyle="miter"/>
                <v:path arrowok="t" textboxrect="0,0,25457,54307"/>
              </v:shape>
              <v:shape id="Shape 14665" o:spid="_x0000_s1085" style="position:absolute;left:12073;top:13925;width:255;height:543;visibility:visible;mso-wrap-style:square;v-text-anchor:top" coordsize="25495,54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" path="m,l18536,7183v4648,4814,6959,11481,6959,20041c25495,35708,23196,42337,18586,47138,13976,51926,7817,54326,95,54326l,54289,,45220r57,25c4286,45245,7766,43734,10471,40673v2705,-3035,4064,-7607,4064,-13703c14535,20950,13227,16467,10585,13495,7944,10536,4426,9050,57,9050l,9075,,xe" fillcolor="#1d1d1b" stroked="f" strokeweight="0">
                <v:stroke miterlimit="83231f" joinstyle="miter"/>
                <v:path arrowok="t" textboxrect="0,0,25495,54326"/>
              </v:shape>
              <v:shape id="Shape 14666" o:spid="_x0000_s1086" style="position:absolute;left:12357;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" path="m20472,r5557,l26029,12477r-83,-222l18860,31750r7169,l26029,40602r-10446,l11252,52540,,52540,20472,xe" fillcolor="#1d1d1b" stroked="f" strokeweight="0">
                <v:stroke miterlimit="83231f" joinstyle="miter"/>
                <v:path arrowok="t" textboxrect="0,0,26029,52540"/>
              </v:shape>
              <v:shape id="Shape 14667" o:spid="_x0000_s1087" style="position:absolute;left:12617;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" path="m,l5658,,26702,52540r-11545,l10573,40602,,40602,,31750r7169,l,12477,,xe" fillcolor="#1d1d1b" stroked="f" strokeweight="0">
                <v:stroke miterlimit="83231f" joinstyle="miter"/>
                <v:path arrowok="t" textboxrect="0,0,26702,52540"/>
              </v:shape>
              <v:shape id="Shape 14668" o:spid="_x0000_s1088" style="position:absolute;left:12939;top:13934;width:508;height:525;visibility:visible;mso-wrap-style:square;v-text-anchor:top" coordsize="5074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" path="m,l15875,r9525,35839l34836,,50749,r,52540l40894,52540r,-41364l30455,52540r-10198,l9842,11176r,41364l,52540,,xe" fillcolor="#1d1d1b" stroked="f" strokeweight="0">
                <v:stroke miterlimit="83231f" joinstyle="miter"/>
                <v:path arrowok="t" textboxrect="0,0,50749,52540"/>
              </v:shape>
              <v:shape id="Shape 14669" o:spid="_x0000_s1089" style="position:absolute;left:13552;top:13934;width:400;height:525;visibility:visible;mso-wrap-style:square;v-text-anchor:top" coordsize="39967,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" path="m,l38964,r,8877l10605,8877r,11646l36982,20523r,8865l10605,29388r,14300l39967,43688r,8852l,52540,,xe" fillcolor="#1d1d1b" stroked="f" strokeweight="0">
                <v:stroke miterlimit="83231f" joinstyle="miter"/>
                <v:path arrowok="t" textboxrect="0,0,39967,52540"/>
              </v:shape>
              <v:shape id="Shape 14670" o:spid="_x0000_s1090" style="position:absolute;left:14042;top:13934;width:213;height:525;visibility:visible;mso-wrap-style:square;v-text-anchor:top" coordsize="21342,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" path="m,l21342,r,8950l18885,8890r-8255,l10630,22225r7836,l21342,22034r,11398l21311,33388c20307,32334,19228,31598,18123,31217v-1130,-407,-2921,-597,-5347,-597l10630,30620r,21933l,52553,,xe" fillcolor="#1d1d1b" stroked="f" strokeweight="0">
                <v:stroke miterlimit="83231f" joinstyle="miter"/>
                <v:path arrowok="t" textboxrect="0,0,21342,52553"/>
              </v:shape>
              <v:shape id="Shape 14671" o:spid="_x0000_s1091" style="position:absolute;left:14255;top:13934;width:260;height:525;visibility:visible;mso-wrap-style:square;v-text-anchor:top" coordsize="25914,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" path="m,l997,v5613,,9703,470,12243,1422c15780,2362,17824,4039,19348,6464v1537,2413,2299,5169,2299,8268c21647,18682,20479,21933,18167,24511v-2324,2553,-5791,4178,-10401,4851c10065,30696,11957,32169,13456,33769v1498,1601,3505,4445,6032,8535l25914,52553r-12687,l5543,41110,,33432,,22034r6661,-444c7931,21158,8922,20409,9646,19355v711,-1042,1066,-2362,1066,-3950c10712,13652,10230,12217,9290,11125,8350,10058,7017,9360,5302,9080l,8950,,xe" fillcolor="#1d1d1b" stroked="f" strokeweight="0">
                <v:stroke miterlimit="83231f" joinstyle="miter"/>
                <v:path arrowok="t" textboxrect="0,0,25914,52553"/>
              </v:shape>
              <v:shape id="Shape 15702" o:spid="_x0000_s1092" style="position:absolute;left:14569;top:13934;width:106;height:525;visibility:visible;mso-wrap-style:square;v-text-anchor:top" coordsize="10605,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" path="m,l10605,r,52540l,52540,,e" fillcolor="#1d1d1b" stroked="f" strokeweight="0">
                <v:stroke miterlimit="83231f" joinstyle="miter"/>
                <v:path arrowok="t" textboxrect="0,0,10605,52540"/>
              </v:shape>
              <v:shape id="Shape 14673" o:spid="_x0000_s1093" style="position:absolute;left:14757;top:13925;width:458;height:543;visibility:visible;mso-wrap-style:square;v-text-anchor:top" coordsize="45771,543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" path="m24600,v6401,,11633,1905,15659,5702c42634,7950,44425,11163,45631,15380l35128,17881v-622,-2717,-1930,-4876,-3886,-6451c29274,9855,26861,9068,24054,9068v-3899,,-7049,1397,-9487,4203c12141,16053,10935,20587,10935,26848v,6655,1181,11379,3581,14198c16904,43866,20015,45263,23825,45263v2832,,5245,-889,7277,-2680c33134,40792,34608,37973,35484,34125r10287,3264c44196,43116,41567,47371,37897,50165v-3670,2781,-8319,4178,-13957,4178c16967,54343,11227,51956,6731,47180,2248,42431,,35916,,27635,,18885,2248,12103,6769,7252,11290,2426,17234,,24600,xe" fillcolor="#1d1d1b" stroked="f" strokeweight="0">
                <v:stroke miterlimit="83231f" joinstyle="miter"/>
                <v:path arrowok="t" textboxrect="0,0,45771,54343"/>
              </v:shape>
              <v:shape id="Shape 14674" o:spid="_x0000_s1094" style="position:absolute;left:15253;top:13934;width:260;height:525;visibility:visible;mso-wrap-style:square;v-text-anchor:top" coordsize="26016,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" path="m20460,r5556,l26016,12444r-70,-189l18847,31750r7169,l26016,40602r-10433,l11240,52540,,52540,20460,xe" fillcolor="#1d1d1b" stroked="f" strokeweight="0">
                <v:stroke miterlimit="83231f" joinstyle="miter"/>
                <v:path arrowok="t" textboxrect="0,0,26016,52540"/>
              </v:shape>
              <v:shape id="Shape 14675" o:spid="_x0000_s1095" style="position:absolute;left:15513;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" path="m,l5671,,26702,52540r-11545,l10585,40602,,40602,,31750r7169,l,12444,,xe" fillcolor="#1d1d1b" stroked="f" strokeweight="0">
                <v:stroke miterlimit="83231f" joinstyle="miter"/>
                <v:path arrowok="t" textboxrect="0,0,26702,52540"/>
              </v:shape>
              <v:shape id="Shape 14676" o:spid="_x0000_s1096" style="position:absolute;left:15837;top:13934;width:417;height:525;visibility:visible;mso-wrap-style:square;v-text-anchor:top" coordsize="4169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" path="m,l10325,,31839,35077,31839,r9855,l41694,52540r-10655,l9855,18275r,34265l,52540,,xe" fillcolor="#1d1d1b" stroked="f" strokeweight="0">
                <v:stroke miterlimit="83231f" joinstyle="miter"/>
                <v:path arrowok="t" textboxrect="0,0,41694,52540"/>
              </v:shape>
              <v:shape id="Shape 14677" o:spid="_x0000_s1097" style="position:absolute;left:16313;top:13934;width:260;height:525;visibility:visible;mso-wrap-style:square;v-text-anchor:top" coordsize="26016,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" path="m20460,r5556,l26016,12444r-70,-189l18847,31750r7169,l26016,40602r-10433,l11240,52540,,52540,20460,xe" fillcolor="#1d1d1b" stroked="f" strokeweight="0">
                <v:stroke miterlimit="83231f" joinstyle="miter"/>
                <v:path arrowok="t" textboxrect="0,0,26016,52540"/>
              </v:shape>
              <v:shape id="Shape 14678" o:spid="_x0000_s1098" style="position:absolute;left:16573;top:13934;width:267;height:525;visibility:visible;mso-wrap-style:square;v-text-anchor:top" coordsize="2671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" path="m,l5671,,26714,52540r-11557,l10585,40602,,40602,,31750r7169,l,12444,,xe" fillcolor="#1d1d1b" stroked="f" strokeweight="0">
                <v:stroke miterlimit="83231f" joinstyle="miter"/>
                <v:path arrowok="t" textboxrect="0,0,26714,52540"/>
              </v:shape>
              <v:shape id="Shape 14679" o:spid="_x0000_s1099" style="position:absolute;left:4648;top:15056;width:265;height:410;visibility:visible;mso-wrap-style:square;v-text-anchor:top" coordsize="26568,41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" path="m,l7798,r5816,32753l18885,r7683,l18364,41046r-9576,l,xe" fillcolor="#9c9b9b" stroked="f" strokeweight="0">
                <v:stroke miterlimit="83231f" joinstyle="miter"/>
                <v:path arrowok="t" textboxrect="0,0,26568,41046"/>
              </v:shape>
              <v:shape id="Shape 14680" o:spid="_x0000_s1100" style="position:absolute;left:4955;top:15158;width:67;height:308;visibility:visible;mso-wrap-style:square;v-text-anchor:top" coordsize="6769,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" path="m,l6769,r,30849l,30849r,-14l,xe" fillcolor="#9c9b9b" stroked="f" strokeweight="0">
                <v:stroke miterlimit="83231f" joinstyle="miter"/>
                <v:path arrowok="t" textboxrect="0,0,6769,30849"/>
              </v:shape>
              <v:shape id="Shape 15703" o:spid="_x0000_s1101" style="position:absolute;left:4955;top:15056;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" path="m,l9144,r,9144l,9144,,e" fillcolor="#9c9b9b" stroked="f" strokeweight="0">
                <v:stroke miterlimit="83231f" joinstyle="miter"/>
                <v:path arrowok="t" textboxrect="0,0,9144,9144"/>
              </v:shape>
              <v:shape id="Shape 14682" o:spid="_x0000_s1102" style="position:absolute;left:5079;top:15500;width:96;height:70;visibility:visible;mso-wrap-style:square;v-text-anchor:top" coordsize="9614,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" path="m,l6744,v50,609,292,1079,724,1422c7899,1753,8496,1930,9258,1930r356,-163l9614,6890r-559,95c6134,6985,3899,6388,2362,5207,825,4013,38,2286,,xe" fillcolor="#9c9b9b" stroked="f" strokeweight="0">
                <v:stroke miterlimit="83231f" joinstyle="miter"/>
                <v:path arrowok="t" textboxrect="0,0,9614,6985"/>
              </v:shape>
              <v:shape id="Shape 14683" o:spid="_x0000_s1103" style="position:absolute;left:5073;top:15149;width:102;height:325;visibility:visible;mso-wrap-style:square;v-text-anchor:top" coordsize="10249,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" path="m7747,r2502,695l10249,6012r-203,-119c8839,5893,8026,6515,7582,7747v-445,1232,-661,4242,-661,9017c6921,20955,7137,23609,7595,24752v444,1143,1257,1728,2451,1728l10249,26332r,5540l7798,32499v-2883,,-4902,-1155,-6058,-3454c584,26746,,22428,,16104,,10096,584,5906,1765,3543,2921,1181,4928,,7747,xe" fillcolor="#9c9b9b" stroked="f" strokeweight="0">
                <v:stroke miterlimit="83231f" joinstyle="miter"/>
                <v:path arrowok="t" textboxrect="0,0,10249,32499"/>
              </v:shape>
              <v:shape id="Shape 14684" o:spid="_x0000_s1104" style="position:absolute;left:5175;top:15156;width:100;height:413;visibility:visible;mso-wrap-style:square;v-text-anchor:top" coordsize="9970,41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" path="m,l1156,321c2172,994,2946,2010,3505,3356r,-3225l9970,131r,28397c9970,31246,9843,33227,9589,34484v-242,1245,-661,2324,-1258,3213c7569,38891,6426,39793,4915,40415l,41247,,36124,2349,35043v508,-826,775,-2337,775,-4547l3124,28363c2553,29518,1791,30382,876,30954l,31178,,25637,2578,23765v508,-1346,749,-4737,749,-10198c3327,10164,3086,7903,2578,6824l,5317,,xe" fillcolor="#9c9b9b" stroked="f" strokeweight="0">
                <v:stroke miterlimit="83231f" joinstyle="miter"/>
                <v:path arrowok="t" textboxrect="0,0,9970,41247"/>
              </v:shape>
              <v:shape id="Shape 14685" o:spid="_x0000_s1105" style="position:absolute;left:5334;top:15158;width:67;height:308;visibility:visible;mso-wrap-style:square;v-text-anchor:top" coordsize="6756,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" path="m,l6756,r,30849l,30849r,-14l,xe" fillcolor="#9c9b9b" stroked="f" strokeweight="0">
                <v:stroke miterlimit="83231f" joinstyle="miter"/>
                <v:path arrowok="t" textboxrect="0,0,6756,30849"/>
              </v:shape>
              <v:shape id="Shape 15704" o:spid="_x0000_s1106" style="position:absolute;left:5334;top:15056;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" path="m,l9144,r,9144l,9144,,e" fillcolor="#9c9b9b" stroked="f" strokeweight="0">
                <v:stroke miterlimit="83231f" joinstyle="miter"/>
                <v:path arrowok="t" textboxrect="0,0,9144,9144"/>
              </v:shape>
              <v:shape id="Shape 15705" o:spid="_x0000_s1107" style="position:absolute;left:5460;top:15056;width:91;height:410;visibility:visible;mso-wrap-style:square;v-text-anchor:top" coordsize="9144,41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" path="m,l9144,r,41046l,41046,,e" fillcolor="#9c9b9b" stroked="f" strokeweight="0">
                <v:stroke miterlimit="83231f" joinstyle="miter"/>
                <v:path arrowok="t" textboxrect="0,0,9144,41046"/>
              </v:shape>
              <v:shape id="Shape 14688" o:spid="_x0000_s1108" style="position:absolute;left:5580;top:15264;width:103;height:210;visibility:visible;mso-wrap-style:square;v-text-anchor:top" coordsize="10306,2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" path="m10306,r,6344l8395,7680c7493,8747,7023,10004,7023,11452v,1372,254,2388,737,3035c8242,15135,9004,15453,10033,15453r273,-166l10306,20230r-3232,798c4851,21028,3112,20240,1854,18653,622,17078,,14881,,12074,,9534,546,7502,1638,6004,2730,4505,4877,2994,8115,1483v331,-153,788,-369,1385,-635l10306,xe" fillcolor="#9c9b9b" stroked="f" strokeweight="0">
                <v:stroke miterlimit="83231f" joinstyle="miter"/>
                <v:path arrowok="t" textboxrect="0,0,10306,21028"/>
              </v:shape>
              <v:shape id="Shape 14689" o:spid="_x0000_s1109" style="position:absolute;left:5582;top:15151;width:101;height:98;visibility:visible;mso-wrap-style:square;v-text-anchor:top" coordsize="10065,98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" path="m10065,r,5042l7493,6023v-584,698,-876,1777,-876,3251l6617,9883,,9883c,6416,813,3902,2438,2314l10065,xe" fillcolor="#9c9b9b" stroked="f" strokeweight="0">
                <v:stroke miterlimit="83231f" joinstyle="miter"/>
                <v:path arrowok="t" textboxrect="0,0,10065,9883"/>
              </v:shape>
              <v:shape id="Shape 14690" o:spid="_x0000_s1110" style="position:absolute;left:5683;top:15150;width:108;height:316;visibility:visible;mso-wrap-style:square;v-text-anchor:top" coordsize="10839,31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" path="m159,c3727,,6242,724,7690,2172,9125,3619,9849,6160,9849,9779r,17399c9849,28042,9912,28816,10065,29515v152,711,406,1397,774,2095l4223,31610v-153,-228,-280,-571,-394,-1041c3715,30112,3600,29464,3499,28626,2775,29870,1861,30810,730,31458l,31638,,26695,2394,25247v597,-1092,889,-2717,889,-4889l3283,15456,,17751,,11408,3181,8064v,-965,-254,-1714,-774,-2247c1899,5296,1137,5029,159,5029l,5090,,48,159,xe" fillcolor="#9c9b9b" stroked="f" strokeweight="0">
                <v:stroke miterlimit="83231f" joinstyle="miter"/>
                <v:path arrowok="t" textboxrect="0,0,10839,31638"/>
              </v:shape>
              <v:shape id="Shape 14691" o:spid="_x0000_s1111" style="position:absolute;left:5830;top:15149;width:103;height:325;visibility:visible;mso-wrap-style:square;v-text-anchor:top" coordsize="10249,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" path="m7607,r2642,651l10249,6143r-203,-149c8852,5994,8039,6578,7595,7747v-445,1168,-674,3848,-674,8039c6921,20549,7150,23546,7582,24778v444,1219,1257,1829,2464,1829l10249,26487r,5311l7747,32499v-2819,,-4813,-1181,-5982,-3543c584,26594,,22403,,16396,,10185,571,5893,1714,3543,2845,1181,4813,,7607,xe" fillcolor="#9c9b9b" stroked="f" strokeweight="0">
                <v:stroke miterlimit="83231f" joinstyle="miter"/>
                <v:path arrowok="t" textboxrect="0,0,10249,32499"/>
              </v:shape>
              <v:shape id="Shape 14692" o:spid="_x0000_s1112" style="position:absolute;left:5933;top:15056;width:99;height:411;visibility:visible;mso-wrap-style:square;v-text-anchor:top" coordsize="9969,411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" path="m3124,l9969,r,41047l3505,41047r,-3226c2946,39154,2172,40157,1168,40843l,41171,,35859,2578,34341v508,-1092,749,-3340,749,-6731c3327,22162,3086,18758,2578,17399l,15516,,10023r864,213c1816,10795,2565,11671,3124,12814l3124,xe" fillcolor="#9c9b9b" stroked="f" strokeweight="0">
                <v:stroke miterlimit="83231f" joinstyle="miter"/>
                <v:path arrowok="t" textboxrect="0,0,9969,41171"/>
              </v:shape>
              <v:shape id="Shape 14693" o:spid="_x0000_s1113" style="position:absolute;left:6085;top:15264;width:103;height:210;visibility:visible;mso-wrap-style:square;v-text-anchor:top" coordsize="10306,2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" path="m10306,r,6344l8395,7680c7493,8747,7023,10004,7023,11452v,1372,254,2388,737,3035c8242,15135,9004,15453,10033,15453r273,-165l10306,20231r-3219,797c4851,21028,3112,20240,1854,18653,622,17078,,14881,,12074,,9534,546,7502,1638,6004,2730,4505,4890,2994,8128,1483v330,-153,787,-369,1372,-635l10306,xe" fillcolor="#9c9b9b" stroked="f" strokeweight="0">
                <v:stroke miterlimit="83231f" joinstyle="miter"/>
                <v:path arrowok="t" textboxrect="0,0,10306,21028"/>
              </v:shape>
              <v:shape id="Shape 14694" o:spid="_x0000_s1114" style="position:absolute;left:6088;top:15151;width:100;height:98;visibility:visible;mso-wrap-style:square;v-text-anchor:top" coordsize="10065,98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" path="m10065,r,5042l7493,6023v-584,698,-876,1777,-876,3251l6617,9883,,9883c,6416,826,3902,2438,2314l10065,xe" fillcolor="#9c9b9b" stroked="f" strokeweight="0">
                <v:stroke miterlimit="83231f" joinstyle="miter"/>
                <v:path arrowok="t" textboxrect="0,0,10065,9883"/>
              </v:shape>
              <v:shape id="Shape 14695" o:spid="_x0000_s1115" style="position:absolute;left:6188;top:15150;width:109;height:317;visibility:visible;mso-wrap-style:square;v-text-anchor:top" coordsize="10839,316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" path="m159,c3740,,6242,724,7690,2172,9125,3619,9849,6160,9849,9779r,17399c9849,28042,9912,28816,10065,29515v165,711,406,1397,774,2095l4223,31610v-153,-228,-280,-571,-394,-1041c3715,30112,3600,29464,3499,28626,2775,29870,1861,30810,730,31458l,31639,,26696,2407,25247v584,-1092,876,-2717,876,-4889l3283,15456,,17751,,11408,3181,8064v,-965,-254,-1714,-774,-2247c1899,5296,1137,5029,159,5029l,5090,,48,159,xe" fillcolor="#9c9b9b" stroked="f" strokeweight="0">
                <v:stroke miterlimit="83231f" joinstyle="miter"/>
                <v:path arrowok="t" textboxrect="0,0,10839,31639"/>
              </v:shape>
              <v:shape id="Shape 14696" o:spid="_x0000_s1116" style="position:absolute;left:6478;top:15056;width:327;height:410;visibility:visible;mso-wrap-style:square;v-text-anchor:top" coordsize="32690,41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" path="m,l10973,r5372,26568l21704,,32690,r,41046l25718,41046,25870,4635,18580,41046r-4470,l6807,4635r191,36411l,41046,,xe" fillcolor="#9c9b9b" stroked="f" strokeweight="0">
                <v:stroke miterlimit="83231f" joinstyle="miter"/>
                <v:path arrowok="t" textboxrect="0,0,32690,41046"/>
              </v:shape>
              <v:shape id="Shape 14697" o:spid="_x0000_s1117" style="position:absolute;left:6867;top:15158;width:68;height:308;visibility:visible;mso-wrap-style:square;v-text-anchor:top" coordsize="6756,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" path="m,l6756,r,30849l,30849r,-14l,xe" fillcolor="#9c9b9b" stroked="f" strokeweight="0">
                <v:stroke miterlimit="83231f" joinstyle="miter"/>
                <v:path arrowok="t" textboxrect="0,0,6756,30849"/>
              </v:shape>
              <v:shape id="Shape 15706" o:spid="_x0000_s1118" style="position:absolute;left:6867;top:15056;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" path="m,l9144,r,9144l,9144,,e" fillcolor="#9c9b9b" stroked="f" strokeweight="0">
                <v:stroke miterlimit="83231f" joinstyle="miter"/>
                <v:path arrowok="t" textboxrect="0,0,9144,9144"/>
              </v:shape>
              <v:shape id="Shape 14699" o:spid="_x0000_s1119" style="position:absolute;left:6994;top:15149;width:194;height:317;visibility:visible;mso-wrap-style:square;v-text-anchor:top" coordsize="19418,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" path="m12814,v2134,,3772,648,4915,1931c18847,3200,19418,5042,19418,7442r,24232l12865,31674r,-20688c12865,9182,12649,7900,12205,7163,11773,6426,11024,6058,9995,6058v-1143,,-1943,457,-2438,1359c7061,8318,6820,9855,6820,12027r,19647l,31674,,826r6655,l6655,3950c7379,2654,8242,1676,9271,1003,10312,343,11493,,12814,xe" fillcolor="#9c9b9b" stroked="f" strokeweight="0">
                <v:stroke miterlimit="83231f" joinstyle="miter"/>
                <v:path arrowok="t" textboxrect="0,0,19418,31674"/>
              </v:shape>
              <v:shape id="Shape 14700" o:spid="_x0000_s1120" style="position:absolute;left:7238;top:15150;width:102;height:324;visibility:visible;mso-wrap-style:square;v-text-anchor:top" coordsize="10243,32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" path="m10243,r,5435l7684,6677v-508,838,-775,2273,-775,4331c6947,11592,6960,12036,6960,12316r3283,l10243,17218r-3207,c7010,17459,6985,17700,6972,17955v,254,-12,673,-12,1244c6960,22120,7226,24178,7747,25359r2496,1663l10243,32470,5639,31747c4407,31277,3391,30528,2591,29512,1638,28318,965,26819,584,25016,190,23187,,19936,,15224,,11478,165,8798,508,7172,851,5559,1410,4239,2235,3197,3073,2130,4191,1330,5550,784l10243,xe" fillcolor="#9c9b9b" stroked="f" strokeweight="0">
                <v:stroke miterlimit="83231f" joinstyle="miter"/>
                <v:path arrowok="t" textboxrect="0,0,10243,32470"/>
              </v:shape>
              <v:shape id="Shape 14701" o:spid="_x0000_s1121" style="position:absolute;left:7340;top:15360;width:100;height:114;visibility:visible;mso-wrap-style:square;v-text-anchor:top" coordsize="10014,11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" path="m3550,l9963,v,140,13,343,26,610c10001,876,10014,1067,10014,1194v,3518,-800,6109,-2413,7747c6001,10579,3473,11405,6,11405r-6,-1l,5956r133,89c1327,6045,2204,5575,2750,4623,3296,3670,3550,2121,3550,xe" fillcolor="#9c9b9b" stroked="f" strokeweight="0">
                <v:stroke miterlimit="83231f" joinstyle="miter"/>
                <v:path arrowok="t" textboxrect="0,0,10014,11405"/>
              </v:shape>
              <v:shape id="Shape 14702" o:spid="_x0000_s1122" style="position:absolute;left:7340;top:15149;width:102;height:173;visibility:visible;mso-wrap-style:square;v-text-anchor:top" coordsize="10166,17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" path="m172,c1987,,3550,292,4870,876v1308,572,2401,1448,3264,2616c8858,4534,9379,5817,9684,7379v330,1549,482,4064,482,7531l10166,17247,,17247,,12344r3334,l3334,11036v,-2108,-254,-3568,-737,-4369c2102,5867,1226,5461,6,5461r-6,3l,29,172,xe" fillcolor="#9c9b9b" stroked="f" strokeweight="0">
                <v:stroke miterlimit="83231f" joinstyle="miter"/>
                <v:path arrowok="t" textboxrect="0,0,10166,17247"/>
              </v:shape>
              <v:shape id="Shape 14703" o:spid="_x0000_s1123" style="position:absolute;left:7485;top:15149;width:103;height:325;visibility:visible;mso-wrap-style:square;v-text-anchor:top" coordsize="10236,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" path="m7607,r2629,648l10236,6142r-203,-148c8852,5994,8039,6578,7595,7747v-445,1168,-686,3848,-686,8039c6909,20549,7138,23546,7582,24778v432,1219,1257,1829,2451,1829l10236,26487r,5312l7747,32499v-2819,,-4813,-1181,-5994,-3543c584,26594,,22403,,16396,,10185,572,5893,1702,3543,2845,1181,4801,,7607,xe" fillcolor="#9c9b9b" stroked="f" strokeweight="0">
                <v:stroke miterlimit="83231f" joinstyle="miter"/>
                <v:path arrowok="t" textboxrect="0,0,10236,32499"/>
              </v:shape>
              <v:shape id="Shape 14704" o:spid="_x0000_s1124" style="position:absolute;left:7588;top:15056;width:99;height:411;visibility:visible;mso-wrap-style:square;v-text-anchor:top" coordsize="9969,41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" path="m3137,l9969,r,41047l3518,41047r,-3226c2959,39154,2184,40157,1168,40843l,41172,,35860,2591,34341v495,-1092,736,-3340,736,-6731c3327,22162,3086,18758,2591,17399l,15515,,10020r876,216c1816,10795,2578,11671,3137,12814l3137,xe" fillcolor="#9c9b9b" stroked="f" strokeweight="0">
                <v:stroke miterlimit="83231f" joinstyle="miter"/>
                <v:path arrowok="t" textboxrect="0,0,9969,41172"/>
              </v:shape>
              <v:shape id="Shape 14705" o:spid="_x0000_s1125" style="position:absolute;left:7746;top:15158;width:194;height:317;visibility:visible;mso-wrap-style:square;v-text-anchor:top" coordsize="19418,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" path="m,l6553,r,20155c6553,22200,6782,23609,7226,24384v432,762,1181,1156,2236,1156c10617,25540,11417,25121,11887,24257v457,-851,699,-2362,699,-4559l12586,r6832,l19418,30848r-6680,l12738,27788v-698,1270,-1562,2235,-2603,2895c9093,31344,7900,31674,6553,31674v-2133,,-3759,-635,-4864,-1905c572,28499,,26657,,24232l,xe" fillcolor="#9c9b9b" stroked="f" strokeweight="0">
                <v:stroke miterlimit="83231f" joinstyle="miter"/>
                <v:path arrowok="t" textboxrect="0,0,19418,31674"/>
              </v:shape>
              <v:shape id="Shape 14706" o:spid="_x0000_s1126" style="position:absolute;left:7990;top:15149;width:194;height:325;visibility:visible;mso-wrap-style:square;v-text-anchor:top" coordsize="19469,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" path="m9932,v3238,,5626,851,7162,2540c18631,4229,19418,6845,19418,10376r,1092l12903,11468r,-686c12903,8915,12687,7569,12230,6756,11760,5931,11024,5524,9982,5524v-1041,,-1816,407,-2273,1194c7239,7518,6998,8852,6998,10719r,10642c6998,23470,7226,24955,7671,25781v432,838,1194,1257,2261,1257c11087,27038,11887,26556,12332,25603v457,-965,673,-2756,673,-5385l13005,19545r6413,26c19431,19787,19444,20015,19457,20257v,241,12,584,12,1054c19469,25121,18682,27953,17132,29769v-1549,1816,-3949,2730,-7200,2730c6236,32499,3658,31356,2197,29070,724,26772,,22504,,16269,,10046,724,5791,2197,3467,3658,1156,6236,,9932,xe" fillcolor="#9c9b9b" stroked="f" strokeweight="0">
                <v:stroke miterlimit="83231f" joinstyle="miter"/>
                <v:path arrowok="t" textboxrect="0,0,19469,32499"/>
              </v:shape>
              <v:shape id="Shape 14707" o:spid="_x0000_s1127" style="position:absolute;left:8229;top:15264;width:103;height:210;visibility:visible;mso-wrap-style:square;v-text-anchor:top" coordsize="10319,210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" path="m10319,r,6346l8407,7683c7493,8750,7036,10007,7036,11455v,1371,241,2387,724,3035c8242,15138,9017,15455,10046,15455r273,-165l10319,20233r-3232,798c4864,21031,3111,20243,1867,18656,635,17081,,14884,,12077,,9537,546,7505,1638,6007,2743,4508,4889,2997,8128,1485v330,-152,787,-368,1384,-635l10319,xe" fillcolor="#9c9b9b" stroked="f" strokeweight="0">
                <v:stroke miterlimit="83231f" joinstyle="miter"/>
                <v:path arrowok="t" textboxrect="0,0,10319,21031"/>
              </v:shape>
              <v:shape id="Shape 14708" o:spid="_x0000_s1128" style="position:absolute;left:8231;top:15151;width:101;height:98;visibility:visible;mso-wrap-style:square;v-text-anchor:top" coordsize="10065,98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" path="m10065,r,5041l7480,6023v-584,698,-863,1777,-863,3251l6617,9883,,9883c,6416,813,3902,2426,2314l10065,xe" fillcolor="#9c9b9b" stroked="f" strokeweight="0">
                <v:stroke miterlimit="83231f" joinstyle="miter"/>
                <v:path arrowok="t" textboxrect="0,0,10065,9883"/>
              </v:shape>
              <v:shape id="Shape 14709" o:spid="_x0000_s1129" style="position:absolute;left:8332;top:15150;width:108;height:316;visibility:visible;mso-wrap-style:square;v-text-anchor:top" coordsize="10827,31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" path="m159,c3727,,6229,724,7677,2172,9112,3619,9836,6160,9836,9779r,17399c9836,28042,9912,28816,10065,29515v152,711,406,1397,762,2095l4210,31610v-140,-228,-267,-571,-381,-1041c3715,30112,3600,29464,3486,28626,2775,29870,1861,30810,730,31458l,31638,,26695,2394,25247v597,-1092,889,-2717,889,-4889l3283,15456,,17751,,11405,3169,8064v,-965,-242,-1714,-762,-2247c1886,5296,1137,5029,159,5029l,5089,,48,159,xe" fillcolor="#9c9b9b" stroked="f" strokeweight="0">
                <v:stroke miterlimit="83231f" joinstyle="miter"/>
                <v:path arrowok="t" textboxrect="0,0,10827,31638"/>
              </v:shape>
              <v:shape id="Shape 14710" o:spid="_x0000_s1130" style="position:absolute;left:8479;top:15149;width:194;height:325;visibility:visible;mso-wrap-style:square;v-text-anchor:top" coordsize="19469,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" path="m9932,v3238,,5626,851,7162,2540c18631,4229,19418,6845,19418,10376r,1092l12903,11468r,-686c12903,8915,12687,7569,12230,6756,11760,5931,11024,5524,9982,5524v-1041,,-1816,407,-2273,1194c7239,7518,6998,8852,6998,10719r,10642c6998,23470,7226,24955,7671,25781v432,838,1194,1257,2261,1257c11087,27038,11887,26556,12332,25603v457,-965,673,-2756,673,-5385l13005,19545r6413,26c19431,19787,19444,20015,19457,20257v,241,12,584,12,1054c19469,25121,18682,27953,17132,29769v-1549,1816,-3949,2730,-7200,2730c6236,32499,3658,31356,2197,29070,724,26772,,22504,,16269,,10046,724,5791,2197,3467,3658,1156,6236,,9932,xe" fillcolor="#9c9b9b" stroked="f" strokeweight="0">
                <v:stroke miterlimit="83231f" joinstyle="miter"/>
                <v:path arrowok="t" textboxrect="0,0,19469,32499"/>
              </v:shape>
              <v:shape id="Shape 14711" o:spid="_x0000_s1131" style="position:absolute;left:8723;top:15158;width:68;height:308;visibility:visible;mso-wrap-style:square;v-text-anchor:top" coordsize="6756,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" path="m,l6756,r,30849l,30849r,-14l,xe" fillcolor="#9c9b9b" stroked="f" strokeweight="0">
                <v:stroke miterlimit="83231f" joinstyle="miter"/>
                <v:path arrowok="t" textboxrect="0,0,6756,30849"/>
              </v:shape>
              <v:shape id="Shape 15707" o:spid="_x0000_s1132" style="position:absolute;left:8723;top:15056;width:92;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" path="m,l9144,r,9144l,9144,,e" fillcolor="#9c9b9b" stroked="f" strokeweight="0">
                <v:stroke miterlimit="83231f" joinstyle="miter"/>
                <v:path arrowok="t" textboxrect="0,0,9144,9144"/>
              </v:shape>
              <v:shape id="Shape 14713" o:spid="_x0000_s1133" style="position:absolute;left:8841;top:15150;width:103;height:324;visibility:visible;mso-wrap-style:square;v-text-anchor:top" coordsize="10363,32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" path="m10351,r12,5l10363,5519r-12,-7c9055,5512,8179,5994,7696,6947v-482,940,-724,3226,-724,6858l6972,16663v,4775,229,7696,686,8762c8115,26492,8992,27026,10300,27026r63,-35l10363,32481r-12,6c6502,32487,3823,31344,2299,29045,775,26746,,22479,,16256,,10046,775,5779,2299,3467,3823,1143,6502,,10351,xe" fillcolor="#9c9b9b" stroked="f" strokeweight="0">
                <v:stroke miterlimit="83231f" joinstyle="miter"/>
                <v:path arrowok="t" textboxrect="0,0,10363,32487"/>
              </v:shape>
              <v:shape id="Shape 14714" o:spid="_x0000_s1134" style="position:absolute;left:8908;top:15063;width:36;height:62;visibility:visible;mso-wrap-style:square;v-text-anchor:top" coordsize="3607,6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" path="m3607,r,5758l3175,6180,,6180,3607,xe" fillcolor="#9c9b9b" stroked="f" strokeweight="0">
                <v:stroke miterlimit="83231f" joinstyle="miter"/>
                <v:path arrowok="t" textboxrect="0,0,3607,6180"/>
              </v:shape>
              <v:shape id="Shape 14715" o:spid="_x0000_s1135" style="position:absolute;left:8944;top:15150;width:104;height:324;visibility:visible;mso-wrap-style:square;v-text-anchor:top" coordsize="10351,32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" path="m,l8064,3462v1525,2311,2287,6578,2287,12789c10351,22474,9589,26741,8064,29040l,32476,,26985,2680,25509v482,-1003,711,-3607,711,-7810l3391,14676v,-4039,-241,-6566,-724,-7607l,5514,,xe" fillcolor="#9c9b9b" stroked="f" strokeweight="0">
                <v:stroke miterlimit="83231f" joinstyle="miter"/>
                <v:path arrowok="t" textboxrect="0,0,10351,32476"/>
              </v:shape>
              <v:shape id="Shape 14716" o:spid="_x0000_s1136" style="position:absolute;left:8944;top:15049;width:74;height:72;visibility:visible;mso-wrap-style:square;v-text-anchor:top" coordsize="7328,7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" path="m826,l7328,,,7172,,1414,826,xe" fillcolor="#9c9b9b" stroked="f" strokeweight="0">
                <v:stroke miterlimit="83231f" joinstyle="miter"/>
                <v:path arrowok="t" textboxrect="0,0,7328,7172"/>
              </v:shape>
              <v:shape id="Shape 14717" o:spid="_x0000_s1137" style="position:absolute;left:9099;top:15149;width:194;height:317;visibility:visible;mso-wrap-style:square;v-text-anchor:top" coordsize="19418,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" path="m12814,v2134,,3772,648,4915,1931c18847,3200,19418,5042,19418,7442r,24232l12865,31674r,-20688c12865,9182,12649,7900,12205,7163,11760,6426,11024,6058,9995,6058v-1143,,-1943,457,-2438,1359c7061,8318,6820,9855,6820,12027r,19647l,31674,,826r6655,l6655,3950c7379,2654,8242,1676,9271,1003,10312,343,11493,,12814,xe" fillcolor="#9c9b9b" stroked="f" strokeweight="0">
                <v:stroke miterlimit="83231f" joinstyle="miter"/>
                <v:path arrowok="t" textboxrect="0,0,19418,31674"/>
              </v:shape>
              <v:shape id="Shape 15708" o:spid="_x0000_s1138" style="position:absolute;left:9481;top:15268;width:124;height:91;visibility:visible;mso-wrap-style:square;v-text-anchor:top" coordsize="12370,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" path="m,l12370,r,9144l,9144,,e" fillcolor="#9c9b9b" stroked="f" strokeweight="0">
                <v:stroke miterlimit="83231f" joinstyle="miter"/>
                <v:path arrowok="t" textboxrect="0,0,12370,9144"/>
              </v:shape>
              <v:shape id="Shape 14719" o:spid="_x0000_s1139" style="position:absolute;left:9783;top:15045;width:233;height:409;visibility:visible;mso-wrap-style:square;v-text-anchor:top" coordsize="23368,40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" path="m11443,v3606,,6388,990,8306,2959c21666,4940,22619,7772,22619,11468v,381,,661,-13,864c22606,12535,22606,12713,22593,12865r-6896,l15697,11824v,-2109,-355,-3620,-1041,-4534c13957,6388,12827,5918,11240,5918v-1169,,-2083,343,-2756,1029c7811,7633,7480,8585,7480,9804v,1626,1499,3455,4496,5436l12040,15304r4000,2705c18898,19888,20828,21679,21844,23355v1016,1689,1524,3836,1524,6427c23368,33325,22352,36068,20333,37998v-2032,1918,-4928,2883,-8700,2883c7722,40881,4801,39865,2896,37846,965,35814,,32728,,28575v,-445,38,-1169,114,-2185l114,26238r7265,l7379,28740v,2400,304,4039,914,4902c8877,34518,9906,34950,11392,34950v1537,,2705,-393,3505,-1168c15697,33007,16104,31864,16104,30340v,-1156,-293,-2159,-851,-2997c14694,26505,13500,25425,11633,24117l7912,21476c4699,19253,2667,17412,1803,15951,927,14503,483,12675,483,10477v,-3276,978,-5842,2933,-7696c5347,927,8026,,11443,xe" fillcolor="#9c9b9b" stroked="f" strokeweight="0">
                <v:stroke miterlimit="83231f" joinstyle="miter"/>
                <v:path arrowok="t" textboxrect="0,0,23368,40881"/>
              </v:shape>
              <v:shape id="Shape 14720" o:spid="_x0000_s1140" style="position:absolute;left:10075;top:15055;width:243;height:390;visibility:visible;mso-wrap-style:square;v-text-anchor:top" coordsize="24295,39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" path="m,l7480,,17640,27292,17437,r6858,l24295,39014r-7417,l6629,11684r216,27330l,39014,,xe" fillcolor="#9c9b9b" stroked="f" strokeweight="0">
                <v:stroke miterlimit="83231f" joinstyle="miter"/>
                <v:path arrowok="t" textboxrect="0,0,24295,39014"/>
              </v:shape>
              <v:shape id="Shape 15709" o:spid="_x0000_s1141" style="position:absolute;left:10385;top:15055;width:91;height:390;visibility:visible;mso-wrap-style:square;v-text-anchor:top" coordsize="9144,39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" path="m,l9144,r,39015l,39015,,e" fillcolor="#9c9b9b" stroked="f" strokeweight="0">
                <v:stroke miterlimit="83231f" joinstyle="miter"/>
                <v:path arrowok="t" textboxrect="0,0,9144,39015"/>
              </v:shape>
              <v:shape id="Shape 14722" o:spid="_x0000_s1142" style="position:absolute;left:10524;top:15055;width:203;height:390;visibility:visible;mso-wrap-style:square;v-text-anchor:top" coordsize="20345,39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" path="m,l20041,r,6490l7214,6490r,9017l19152,15507r,6185l7214,21692r,10731l20345,32423r,6591l,39014,,xe" fillcolor="#9c9b9b" stroked="f" strokeweight="0">
                <v:stroke miterlimit="83231f" joinstyle="miter"/>
                <v:path arrowok="t" textboxrect="0,0,20345,39014"/>
              </v:shape>
              <v:shape id="Shape 14723" o:spid="_x0000_s1143" style="position:absolute;left:10772;top:15045;width:234;height:409;visibility:visible;mso-wrap-style:square;v-text-anchor:top" coordsize="23355,40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" path="m11430,v3607,,6388,990,8306,2959c21654,4940,22619,7772,22619,11468v,381,,661,-13,864c22593,12535,22593,12713,22581,12865r-6896,l15685,11824v,-2109,-356,-3620,-1029,-4534c13957,6388,12814,5918,11227,5918v-1169,,-2083,343,-2756,1029c7798,7633,7468,8585,7468,9804v,1626,1498,3455,4495,5436l12027,15304r4013,2705c18885,19888,20828,21679,21844,23355v1003,1689,1511,3836,1511,6427c23355,33325,22339,36068,20320,37998v-2032,1918,-4928,2883,-8700,2883c7722,40881,4788,39865,2883,37846,952,35814,,32728,,28575v,-445,38,-1169,102,-2185l102,26238r7277,l7379,28740v,2400,304,4039,901,4902c8865,34518,9893,34950,11379,34950v1537,,2705,-393,3505,-1168c15697,33007,16091,31864,16091,30340v,-1156,-280,-2159,-838,-2997c14681,26505,13487,25425,11620,24117l7899,21476c4699,19253,2654,17412,1791,15951,914,14503,483,12675,483,10477v,-3276,965,-5842,2920,-7696c5334,927,8014,,11430,xe" fillcolor="#9c9b9b" stroked="f" strokeweight="0">
                <v:stroke miterlimit="83231f" joinstyle="miter"/>
                <v:path arrowok="t" textboxrect="0,0,23355,40881"/>
              </v:shape>
              <v:shape id="Shape 14724" o:spid="_x0000_s1144" style="position:absolute;left:11185;top:15052;width:154;height:393;visibility:visible;mso-wrap-style:square;v-text-anchor:top" coordsize="15456,39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" path="m10643,r4813,l15456,39256r-6833,l8623,11773,,11773,,7163c3200,7061,5690,6401,7480,5194,9271,3988,10325,2248,10643,xe" fillcolor="#9c9b9b" stroked="f" strokeweight="0">
                <v:stroke miterlimit="83231f" joinstyle="miter"/>
                <v:path arrowok="t" textboxrect="0,0,15456,39256"/>
              </v:shape>
              <v:shape id="Shape 14725" o:spid="_x0000_s1145" style="position:absolute;left:11444;top:15053;width:107;height:399;visibility:visible;mso-wrap-style:square;v-text-anchor:top" coordsize="10668,39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" path="m10668,r,5243l10541,5186v-1105,,-1880,393,-2349,1181c7722,7154,7480,8488,7480,10355v,1930,242,3276,724,4051c8687,15168,9487,15549,10643,15549r25,-12l10668,20706r-25,-14c9309,20692,8382,21188,7887,22178v-521,978,-762,2972,-762,5931c7125,30497,7379,32122,7900,32999v533,889,1435,1320,2743,1320l10668,34307r,5561l10592,39895v-3632,,-6299,-940,-8014,-2820c864,35209,,32288,,28325,,25214,457,22851,1384,21238v902,-1612,2350,-2666,4318,-3149c4077,17594,2858,16641,2032,15219,1207,13796,788,11942,788,9643v,-3149,838,-5549,2540,-7188l10668,xe" fillcolor="#9c9b9b" stroked="f" strokeweight="0">
                <v:stroke miterlimit="83231f" joinstyle="miter"/>
                <v:path arrowok="t" textboxrect="0,0,10668,39895"/>
              </v:shape>
              <v:shape id="Shape 14726" o:spid="_x0000_s1146" style="position:absolute;left:11551;top:15053;width:106;height:398;visibility:visible;mso-wrap-style:square;v-text-anchor:top" coordsize="10668,398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" path="m26,c3251,,5702,851,7404,2527,9081,4204,9919,6655,9919,9855v,2235,-419,4026,-1258,5385c7811,16599,6528,17551,4788,18097v2057,407,3543,1372,4483,2909c10198,22542,10668,24803,10668,27800v,4166,-876,7227,-2591,9182l,39876,,34315,2781,32931v508,-927,762,-2731,762,-5385c3543,24981,3277,23215,2731,22212l,20715,,15545,2438,14364v509,-800,750,-2121,750,-4001c3188,8458,2934,7125,2426,6350l,5252,,9,26,xe" fillcolor="#9c9b9b" stroked="f" strokeweight="0">
                <v:stroke miterlimit="83231f" joinstyle="miter"/>
                <v:path arrowok="t" textboxrect="0,0,10668,39876"/>
              </v:shape>
              <v:shape id="Shape 14727" o:spid="_x0000_s1147" style="position:absolute;left:11703;top:15052;width:155;height:393;visibility:visible;mso-wrap-style:square;v-text-anchor:top" coordsize="15456,39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" path="m10630,r4826,l15456,39256r-6845,l8611,11773,,11773,,7163c3188,7061,5690,6401,7468,5194,9271,3988,10325,2248,10630,xe" fillcolor="#9c9b9b" stroked="f" strokeweight="0">
                <v:stroke miterlimit="83231f" joinstyle="miter"/>
                <v:path arrowok="t" textboxrect="0,0,15456,39256"/>
              </v:shape>
              <v:shape id="Shape 14728" o:spid="_x0000_s1148" style="position:absolute;left:11957;top:15117;width:89;height:250;visibility:visible;mso-wrap-style:square;v-text-anchor:top" coordsize="8852,25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" path="m8852,r,11503l5220,19447r3632,l8852,25086,,25086,,18863,8852,xe" fillcolor="#9c9b9b" stroked="f" strokeweight="0">
                <v:stroke miterlimit="83231f" joinstyle="miter"/>
                <v:path arrowok="t" textboxrect="0,0,8852,25086"/>
              </v:shape>
              <v:shape id="Shape 14729" o:spid="_x0000_s1149" style="position:absolute;left:12046;top:15059;width:133;height:386;visibility:visible;mso-wrap-style:square;v-text-anchor:top" coordsize="13386,385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" path="m2692,r7430,l10122,24994r3264,l13386,30823r-3264,l10122,38557r-6630,l3492,30823,,30823,,25184r3632,l3632,9296,,17240,,5737,2692,xe" fillcolor="#9c9b9b" stroked="f" strokeweight="0">
                <v:stroke miterlimit="83231f" joinstyle="miter"/>
                <v:path arrowok="t" textboxrect="0,0,13386,38557"/>
              </v:shape>
              <w10:wrap type="square" anchorx="page" anchory="page"/>
            </v:group>
          </w:pict>
        </mc:Fallback>
      </mc:AlternateContent>
    </w:r>
    <w:r w:rsidRPr="00A25137">
      <w:rPr>
        <w:b/>
        <w:lang w:val="es-CO"/>
      </w:rPr>
      <w:t>Código: FT-INV-013</w:t>
    </w:r>
  </w:p>
  <w:p w:rsidR="00330277" w:rsidRPr="00A25137" w:rsidRDefault="00445851">
    <w:pPr>
      <w:spacing w:after="0" w:line="296" w:lineRule="auto"/>
      <w:ind w:left="1854" w:hanging="874"/>
      <w:jc w:val="both"/>
      <w:rPr>
        <w:lang w:val="es-CO"/>
      </w:rPr>
    </w:pPr>
    <w:r w:rsidRPr="00A25137">
      <w:rPr>
        <w:b/>
        <w:lang w:val="es-CO"/>
      </w:rPr>
      <w:t>FICHA TÉCNICA DEL Versión  4 PROYECTO Fecha: 12/05/2016</w:t>
    </w:r>
  </w:p>
  <w:p w:rsidR="00330277" w:rsidRDefault="00445851">
    <w:pPr>
      <w:spacing w:after="0" w:line="259" w:lineRule="auto"/>
      <w:ind w:left="980" w:right="1193" w:firstLine="0"/>
      <w:jc w:val="right"/>
    </w:pPr>
    <w:r>
      <w:rPr>
        <w:b/>
      </w:rPr>
      <w:t xml:space="preserve">Página </w:t>
    </w:r>
    <w:r>
      <w:fldChar w:fldCharType="begin"/>
    </w:r>
    <w:r>
      <w:instrText xml:space="preserve"> PAGE   \* MERGEFORMAT </w:instrText>
    </w:r>
    <w:r>
      <w:fldChar w:fldCharType="separate"/>
    </w:r>
    <w:r w:rsidR="00DC4347" w:rsidRPr="00DC4347">
      <w:rPr>
        <w:b/>
        <w:noProof/>
      </w:rPr>
      <w:t>25</w:t>
    </w:r>
    <w:r>
      <w:rPr>
        <w:b/>
      </w:rPr>
      <w:fldChar w:fldCharType="end"/>
    </w:r>
    <w:r>
      <w:rPr>
        <w:b/>
      </w:rPr>
      <w:t xml:space="preserve"> de </w:t>
    </w:r>
    <w:r w:rsidR="0033031B">
      <w:fldChar w:fldCharType="begin"/>
    </w:r>
    <w:r w:rsidR="0033031B">
      <w:instrText xml:space="preserve"> NUMPAGES   \* MERGEFORMAT </w:instrText>
    </w:r>
    <w:r w:rsidR="0033031B">
      <w:fldChar w:fldCharType="separate"/>
    </w:r>
    <w:r w:rsidR="00DC4347" w:rsidRPr="00DC4347">
      <w:rPr>
        <w:b/>
        <w:noProof/>
      </w:rPr>
      <w:t>25</w:t>
    </w:r>
    <w:r w:rsidR="0033031B">
      <w:rPr>
        <w:b/>
        <w:noProof/>
      </w:rPr>
      <w:fldChar w:fldCharType="end"/>
    </w:r>
  </w:p>
  <w:p w:rsidR="00330277" w:rsidRDefault="00445851">
    <w:r>
      <w:rPr>
        <w:rFonts w:ascii="Calibri" w:eastAsia="Calibri" w:hAnsi="Calibri" w:cs="Calibri"/>
        <w:noProof/>
        <w:sz w:val="22"/>
      </w:rPr>
      <mc:AlternateContent>
        <mc:Choice Requires="wpg">
          <w:drawing>
            <wp:anchor distT="0" distB="0" distL="114300" distR="114300" simplePos="0" relativeHeight="251675648" behindDoc="1" locked="0" layoutInCell="1" allowOverlap="1">
              <wp:simplePos x="0" y="0"/>
              <wp:positionH relativeFrom="page">
                <wp:posOffset>0</wp:posOffset>
              </wp:positionH>
              <wp:positionV relativeFrom="page">
                <wp:posOffset>660400</wp:posOffset>
              </wp:positionV>
              <wp:extent cx="11424450" cy="14977452"/>
              <wp:effectExtent l="0" t="0" r="0" b="0"/>
              <wp:wrapNone/>
              <wp:docPr id="14744" name="Group 14744"/>
              <wp:cNvGraphicFramePr/>
              <a:graphic xmlns:a="http://schemas.openxmlformats.org/drawingml/2006/main">
                <a:graphicData uri="http://schemas.microsoft.com/office/word/2010/wordprocessingGroup">
                  <wpg:wgp>
                    <wpg:cNvGrpSpPr/>
                    <wpg:grpSpPr>
                      <a:xfrm>
                        <a:off x="0" y="0"/>
                        <a:ext cx="11424450" cy="14977452"/>
                        <a:chOff x="0" y="0"/>
                        <a:chExt cx="11424450" cy="14977452"/>
                      </a:xfrm>
                    </wpg:grpSpPr>
                    <wps:wsp>
                      <wps:cNvPr id="14749" name="Shape 14749"/>
                      <wps:cNvSpPr/>
                      <wps:spPr>
                        <a:xfrm>
                          <a:off x="0" y="11646070"/>
                          <a:ext cx="5285415" cy="2933530"/>
                        </a:xfrm>
                        <a:custGeom>
                          <a:avLst/>
                          <a:gdLst/>
                          <a:ahLst/>
                          <a:cxnLst/>
                          <a:rect l="0" t="0" r="0" b="0"/>
                          <a:pathLst>
                            <a:path w="5285415" h="2933530">
                              <a:moveTo>
                                <a:pt x="0" y="0"/>
                              </a:moveTo>
                              <a:lnTo>
                                <a:pt x="44654" y="29783"/>
                              </a:lnTo>
                              <a:cubicBezTo>
                                <a:pt x="1075997" y="717334"/>
                                <a:pt x="3045671" y="2014693"/>
                                <a:pt x="5187422" y="2894843"/>
                              </a:cubicBezTo>
                              <a:lnTo>
                                <a:pt x="5285415" y="2933530"/>
                              </a:lnTo>
                              <a:lnTo>
                                <a:pt x="0" y="2933530"/>
                              </a:lnTo>
                              <a:lnTo>
                                <a:pt x="0" y="0"/>
                              </a:lnTo>
                              <a:close/>
                            </a:path>
                          </a:pathLst>
                        </a:custGeom>
                        <a:ln w="0" cap="flat">
                          <a:miter lim="127000"/>
                        </a:ln>
                      </wps:spPr>
                      <wps:style>
                        <a:lnRef idx="0">
                          <a:srgbClr val="000000">
                            <a:alpha val="0"/>
                          </a:srgbClr>
                        </a:lnRef>
                        <a:fillRef idx="1">
                          <a:srgbClr val="F3A62B"/>
                        </a:fillRef>
                        <a:effectRef idx="0">
                          <a:scrgbClr r="0" g="0" b="0"/>
                        </a:effectRef>
                        <a:fontRef idx="none"/>
                      </wps:style>
                      <wps:bodyPr/>
                    </wps:wsp>
                    <wps:wsp>
                      <wps:cNvPr id="14750" name="Shape 14750"/>
                      <wps:cNvSpPr/>
                      <wps:spPr>
                        <a:xfrm>
                          <a:off x="1654" y="11655729"/>
                          <a:ext cx="11422797" cy="3321723"/>
                        </a:xfrm>
                        <a:custGeom>
                          <a:avLst/>
                          <a:gdLst/>
                          <a:ahLst/>
                          <a:cxnLst/>
                          <a:rect l="0" t="0" r="0" b="0"/>
                          <a:pathLst>
                            <a:path w="11422797" h="3321723">
                              <a:moveTo>
                                <a:pt x="0" y="0"/>
                              </a:moveTo>
                              <a:cubicBezTo>
                                <a:pt x="1776019" y="917284"/>
                                <a:pt x="5858840" y="3321723"/>
                                <a:pt x="9040063" y="2541054"/>
                              </a:cubicBezTo>
                              <a:cubicBezTo>
                                <a:pt x="10359270" y="2182434"/>
                                <a:pt x="11064904" y="1613685"/>
                                <a:pt x="11416209" y="1231951"/>
                              </a:cubicBezTo>
                              <a:lnTo>
                                <a:pt x="11422797" y="1224617"/>
                              </a:lnTo>
                              <a:lnTo>
                                <a:pt x="11422797" y="2923871"/>
                              </a:lnTo>
                              <a:lnTo>
                                <a:pt x="5053443" y="2923871"/>
                              </a:lnTo>
                              <a:lnTo>
                                <a:pt x="4941015" y="2876136"/>
                              </a:lnTo>
                              <a:cubicBezTo>
                                <a:pt x="3348140" y="2183444"/>
                                <a:pt x="1641042" y="1165766"/>
                                <a:pt x="0" y="0"/>
                              </a:cubicBezTo>
                              <a:close/>
                            </a:path>
                          </a:pathLst>
                        </a:custGeom>
                        <a:ln w="0" cap="flat">
                          <a:miter lim="127000"/>
                        </a:ln>
                      </wps:spPr>
                      <wps:style>
                        <a:lnRef idx="0">
                          <a:srgbClr val="000000">
                            <a:alpha val="0"/>
                          </a:srgbClr>
                        </a:lnRef>
                        <a:fillRef idx="1">
                          <a:srgbClr val="DA2628"/>
                        </a:fillRef>
                        <a:effectRef idx="0">
                          <a:scrgbClr r="0" g="0" b="0"/>
                        </a:effectRef>
                        <a:fontRef idx="none"/>
                      </wps:style>
                      <wps:bodyPr/>
                    </wps:wsp>
                    <pic:pic xmlns:pic="http://schemas.openxmlformats.org/drawingml/2006/picture">
                      <pic:nvPicPr>
                        <pic:cNvPr id="14748" name="Picture 14748"/>
                        <pic:cNvPicPr/>
                      </pic:nvPicPr>
                      <pic:blipFill>
                        <a:blip r:embed="rId1"/>
                        <a:stretch>
                          <a:fillRect/>
                        </a:stretch>
                      </pic:blipFill>
                      <pic:spPr>
                        <a:xfrm>
                          <a:off x="0" y="11625072"/>
                          <a:ext cx="5138928" cy="2953513"/>
                        </a:xfrm>
                        <a:prstGeom prst="rect">
                          <a:avLst/>
                        </a:prstGeom>
                      </pic:spPr>
                    </pic:pic>
                    <wps:wsp>
                      <wps:cNvPr id="14745" name="Shape 14745"/>
                      <wps:cNvSpPr/>
                      <wps:spPr>
                        <a:xfrm>
                          <a:off x="205689" y="0"/>
                          <a:ext cx="10782300" cy="2095500"/>
                        </a:xfrm>
                        <a:custGeom>
                          <a:avLst/>
                          <a:gdLst/>
                          <a:ahLst/>
                          <a:cxnLst/>
                          <a:rect l="0" t="0" r="0" b="0"/>
                          <a:pathLst>
                            <a:path w="10782300" h="2095500">
                              <a:moveTo>
                                <a:pt x="0" y="2095500"/>
                              </a:moveTo>
                              <a:lnTo>
                                <a:pt x="10782300" y="2095500"/>
                              </a:lnTo>
                              <a:lnTo>
                                <a:pt x="10782300" y="0"/>
                              </a:lnTo>
                              <a:lnTo>
                                <a:pt x="0" y="0"/>
                              </a:lnTo>
                              <a:close/>
                            </a:path>
                          </a:pathLst>
                        </a:custGeom>
                        <a:ln w="38100" cap="flat">
                          <a:miter lim="127000"/>
                        </a:ln>
                      </wps:spPr>
                      <wps:style>
                        <a:lnRef idx="1">
                          <a:srgbClr val="575455"/>
                        </a:lnRef>
                        <a:fillRef idx="0">
                          <a:srgbClr val="000000">
                            <a:alpha val="0"/>
                          </a:srgbClr>
                        </a:fillRef>
                        <a:effectRef idx="0">
                          <a:scrgbClr r="0" g="0" b="0"/>
                        </a:effectRef>
                        <a:fontRef idx="none"/>
                      </wps:style>
                      <wps:bodyPr/>
                    </wps:wsp>
                    <wps:wsp>
                      <wps:cNvPr id="15721" name="Shape 15721"/>
                      <wps:cNvSpPr/>
                      <wps:spPr>
                        <a:xfrm>
                          <a:off x="3367990" y="0"/>
                          <a:ext cx="38100" cy="2133600"/>
                        </a:xfrm>
                        <a:custGeom>
                          <a:avLst/>
                          <a:gdLst/>
                          <a:ahLst/>
                          <a:cxnLst/>
                          <a:rect l="0" t="0" r="0" b="0"/>
                          <a:pathLst>
                            <a:path w="38100" h="2133600">
                              <a:moveTo>
                                <a:pt x="0" y="0"/>
                              </a:moveTo>
                              <a:lnTo>
                                <a:pt x="38100" y="0"/>
                              </a:lnTo>
                              <a:lnTo>
                                <a:pt x="38100" y="2133600"/>
                              </a:lnTo>
                              <a:lnTo>
                                <a:pt x="0" y="2133600"/>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s:wsp>
                      <wps:cNvPr id="15722" name="Shape 15722"/>
                      <wps:cNvSpPr/>
                      <wps:spPr>
                        <a:xfrm>
                          <a:off x="7444689" y="0"/>
                          <a:ext cx="38100" cy="2133600"/>
                        </a:xfrm>
                        <a:custGeom>
                          <a:avLst/>
                          <a:gdLst/>
                          <a:ahLst/>
                          <a:cxnLst/>
                          <a:rect l="0" t="0" r="0" b="0"/>
                          <a:pathLst>
                            <a:path w="38100" h="2133600">
                              <a:moveTo>
                                <a:pt x="0" y="0"/>
                              </a:moveTo>
                              <a:lnTo>
                                <a:pt x="38100" y="0"/>
                              </a:lnTo>
                              <a:lnTo>
                                <a:pt x="38100" y="2133600"/>
                              </a:lnTo>
                              <a:lnTo>
                                <a:pt x="0" y="2133600"/>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g:wgp>
                </a:graphicData>
              </a:graphic>
            </wp:anchor>
          </w:drawing>
        </mc:Choice>
        <mc:Fallback>
          <w:pict>
            <v:group w14:anchorId="4E626D4D" id="Group 14744" o:spid="_x0000_s1026" style="position:absolute;margin-left:0;margin-top:52pt;width:899.55pt;height:1179.35pt;z-index:-251640832;mso-position-horizontal-relative:page;mso-position-vertical-relative:page" coordsize="114244,1497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">
              <v:shape id="Shape 14749" o:spid="_x0000_s1027" style="position:absolute;top:116460;width:52854;height:29336;visibility:visible;mso-wrap-style:square;v-text-anchor:top" coordsize="5285415,2933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" path="m,l44654,29783c1075997,717334,3045671,2014693,5187422,2894843r97993,38687l,2933530,,xe" fillcolor="#f3a62b" stroked="f" strokeweight="0">
                <v:stroke miterlimit="83231f" joinstyle="miter"/>
                <v:path arrowok="t" textboxrect="0,0,5285415,2933530"/>
              </v:shape>
              <v:shape id="Shape 14750" o:spid="_x0000_s1028" style="position:absolute;left:16;top:116557;width:114228;height:33217;visibility:visible;mso-wrap-style:square;v-text-anchor:top" coordsize="11422797,3321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" path="m,c1776019,917284,5858840,3321723,9040063,2541054v1319207,-358620,2024841,-927369,2376146,-1309103l11422797,1224617r,1699254l5053443,2923871r-112428,-47735c3348140,2183444,1641042,1165766,,xe" fillcolor="#da2628" stroked="f" strokeweight="0">
                <v:stroke miterlimit="83231f" joinstyle="miter"/>
                <v:path arrowok="t" textboxrect="0,0,11422797,3321723"/>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748" o:spid="_x0000_s1029" type="#_x0000_t75" style="position:absolute;top:116250;width:51389;height:29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">
                <v:imagedata r:id="rId2" o:title=""/>
              </v:shape>
              <v:shape id="Shape 14745" o:spid="_x0000_s1030" style="position:absolute;left:2056;width:107823;height:20955;visibility:visible;mso-wrap-style:square;v-text-anchor:top" coordsize="10782300,2095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" path="m,2095500r10782300,l10782300,,,,,2095500xe" filled="f" strokecolor="#575455" strokeweight="3pt">
                <v:stroke miterlimit="83231f" joinstyle="miter"/>
                <v:path arrowok="t" textboxrect="0,0,10782300,2095500"/>
              </v:shape>
              <v:shape id="Shape 15721" o:spid="_x0000_s1031" style="position:absolute;left:33679;width:381;height:21336;visibility:visible;mso-wrap-style:square;v-text-anchor:top" coordsize="38100,2133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" path="m,l38100,r,2133600l,2133600,,e" fillcolor="#575455" stroked="f" strokeweight="0">
                <v:stroke miterlimit="83231f" joinstyle="miter"/>
                <v:path arrowok="t" textboxrect="0,0,38100,2133600"/>
              </v:shape>
              <v:shape id="Shape 15722" o:spid="_x0000_s1032" style="position:absolute;left:74446;width:381;height:21336;visibility:visible;mso-wrap-style:square;v-text-anchor:top" coordsize="38100,2133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" path="m,l38100,r,2133600l,2133600,,e" fillcolor="#575455" stroked="f" strokeweight="0">
                <v:stroke miterlimit="83231f" joinstyle="miter"/>
                <v:path arrowok="t" textboxrect="0,0,38100,2133600"/>
              </v:shape>
              <w10:wrap anchorx="page" anchory="page"/>
            </v:group>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0277" w:rsidRPr="00A25137" w:rsidRDefault="00445851">
    <w:pPr>
      <w:spacing w:after="102" w:line="259" w:lineRule="auto"/>
      <w:ind w:left="980" w:right="638" w:firstLine="0"/>
      <w:jc w:val="right"/>
      <w:rPr>
        <w:lang w:val="es-CO"/>
      </w:rPr>
    </w:pPr>
    <w:r>
      <w:rPr>
        <w:rFonts w:ascii="Calibri" w:eastAsia="Calibri" w:hAnsi="Calibri" w:cs="Calibri"/>
        <w:noProof/>
        <w:sz w:val="22"/>
      </w:rPr>
      <mc:AlternateContent>
        <mc:Choice Requires="wpg">
          <w:drawing>
            <wp:anchor distT="0" distB="0" distL="114300" distR="114300" simplePos="0" relativeHeight="251676672" behindDoc="0" locked="0" layoutInCell="1" allowOverlap="1">
              <wp:simplePos x="0" y="0"/>
              <wp:positionH relativeFrom="page">
                <wp:posOffset>0</wp:posOffset>
              </wp:positionH>
              <wp:positionV relativeFrom="page">
                <wp:posOffset>0</wp:posOffset>
              </wp:positionV>
              <wp:extent cx="11430000" cy="381000"/>
              <wp:effectExtent l="0" t="0" r="0" b="0"/>
              <wp:wrapSquare wrapText="bothSides"/>
              <wp:docPr id="14373" name="Group 14373"/>
              <wp:cNvGraphicFramePr/>
              <a:graphic xmlns:a="http://schemas.openxmlformats.org/drawingml/2006/main">
                <a:graphicData uri="http://schemas.microsoft.com/office/word/2010/wordprocessingGroup">
                  <wpg:wgp>
                    <wpg:cNvGrpSpPr/>
                    <wpg:grpSpPr>
                      <a:xfrm>
                        <a:off x="0" y="0"/>
                        <a:ext cx="11430000" cy="381000"/>
                        <a:chOff x="0" y="0"/>
                        <a:chExt cx="11430000" cy="381000"/>
                      </a:xfrm>
                    </wpg:grpSpPr>
                    <wps:wsp>
                      <wps:cNvPr id="15669" name="Shape 15669"/>
                      <wps:cNvSpPr/>
                      <wps:spPr>
                        <a:xfrm>
                          <a:off x="0" y="0"/>
                          <a:ext cx="11430000" cy="381000"/>
                        </a:xfrm>
                        <a:custGeom>
                          <a:avLst/>
                          <a:gdLst/>
                          <a:ahLst/>
                          <a:cxnLst/>
                          <a:rect l="0" t="0" r="0" b="0"/>
                          <a:pathLst>
                            <a:path w="11430000" h="381000">
                              <a:moveTo>
                                <a:pt x="0" y="0"/>
                              </a:moveTo>
                              <a:lnTo>
                                <a:pt x="11430000" y="0"/>
                              </a:lnTo>
                              <a:lnTo>
                                <a:pt x="11430000" y="381000"/>
                              </a:lnTo>
                              <a:lnTo>
                                <a:pt x="0" y="381000"/>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g:wgp>
                </a:graphicData>
              </a:graphic>
            </wp:anchor>
          </w:drawing>
        </mc:Choice>
        <mc:Fallback>
          <w:pict>
            <v:group w14:anchorId="19AC3087" id="Group 14373" o:spid="_x0000_s1026" style="position:absolute;margin-left:0;margin-top:0;width:900pt;height:30pt;z-index:251676672;mso-position-horizontal-relative:page;mso-position-vertical-relative:page" coordsize="114300,3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">
              <v:shape id="Shape 15669" o:spid="_x0000_s1027" style="position:absolute;width:114300;height:3810;visibility:visible;mso-wrap-style:square;v-text-anchor:top" coordsize="11430000,381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" path="m,l11430000,r,381000l,381000,,e" fillcolor="#575455" stroked="f" strokeweight="0">
                <v:stroke miterlimit="83231f" joinstyle="miter"/>
                <v:path arrowok="t" textboxrect="0,0,11430000,381000"/>
              </v:shape>
              <w10:wrap type="square" anchorx="page" anchory="page"/>
            </v:group>
          </w:pict>
        </mc:Fallback>
      </mc:AlternateContent>
    </w:r>
    <w:r>
      <w:rPr>
        <w:rFonts w:ascii="Calibri" w:eastAsia="Calibri" w:hAnsi="Calibri" w:cs="Calibri"/>
        <w:noProof/>
        <w:sz w:val="22"/>
      </w:rPr>
      <mc:AlternateContent>
        <mc:Choice Requires="wpg">
          <w:drawing>
            <wp:anchor distT="0" distB="0" distL="114300" distR="114300" simplePos="0" relativeHeight="251677696" behindDoc="0" locked="0" layoutInCell="1" allowOverlap="1">
              <wp:simplePos x="0" y="0"/>
              <wp:positionH relativeFrom="page">
                <wp:posOffset>903874</wp:posOffset>
              </wp:positionH>
              <wp:positionV relativeFrom="page">
                <wp:posOffset>942331</wp:posOffset>
              </wp:positionV>
              <wp:extent cx="1689405" cy="1557036"/>
              <wp:effectExtent l="0" t="0" r="0" b="0"/>
              <wp:wrapSquare wrapText="bothSides"/>
              <wp:docPr id="14375" name="Group 14375"/>
              <wp:cNvGraphicFramePr/>
              <a:graphic xmlns:a="http://schemas.openxmlformats.org/drawingml/2006/main">
                <a:graphicData uri="http://schemas.microsoft.com/office/word/2010/wordprocessingGroup">
                  <wpg:wgp>
                    <wpg:cNvGrpSpPr/>
                    <wpg:grpSpPr>
                      <a:xfrm>
                        <a:off x="0" y="0"/>
                        <a:ext cx="1689405" cy="1557036"/>
                        <a:chOff x="0" y="0"/>
                        <a:chExt cx="1689405" cy="1557036"/>
                      </a:xfrm>
                    </wpg:grpSpPr>
                    <wps:wsp>
                      <wps:cNvPr id="14376" name="Shape 14376"/>
                      <wps:cNvSpPr/>
                      <wps:spPr>
                        <a:xfrm>
                          <a:off x="355365" y="13998"/>
                          <a:ext cx="964032" cy="964286"/>
                        </a:xfrm>
                        <a:custGeom>
                          <a:avLst/>
                          <a:gdLst/>
                          <a:ahLst/>
                          <a:cxnLst/>
                          <a:rect l="0" t="0" r="0" b="0"/>
                          <a:pathLst>
                            <a:path w="964032" h="964286">
                              <a:moveTo>
                                <a:pt x="482041" y="0"/>
                              </a:moveTo>
                              <a:cubicBezTo>
                                <a:pt x="747484" y="0"/>
                                <a:pt x="964032" y="216586"/>
                                <a:pt x="964032" y="482143"/>
                              </a:cubicBezTo>
                              <a:cubicBezTo>
                                <a:pt x="964032" y="747700"/>
                                <a:pt x="747484" y="964286"/>
                                <a:pt x="482041" y="964286"/>
                              </a:cubicBezTo>
                              <a:cubicBezTo>
                                <a:pt x="216535" y="964286"/>
                                <a:pt x="0" y="747700"/>
                                <a:pt x="0" y="482143"/>
                              </a:cubicBezTo>
                              <a:cubicBezTo>
                                <a:pt x="0" y="216586"/>
                                <a:pt x="216535" y="0"/>
                                <a:pt x="482041" y="0"/>
                              </a:cubicBezTo>
                              <a:close/>
                            </a:path>
                          </a:pathLst>
                        </a:custGeom>
                        <a:ln w="0" cap="flat">
                          <a:miter lim="127000"/>
                        </a:ln>
                      </wps:spPr>
                      <wps:style>
                        <a:lnRef idx="0">
                          <a:srgbClr val="000000">
                            <a:alpha val="0"/>
                          </a:srgbClr>
                        </a:lnRef>
                        <a:fillRef idx="1">
                          <a:srgbClr val="F3A62A"/>
                        </a:fillRef>
                        <a:effectRef idx="0">
                          <a:scrgbClr r="0" g="0" b="0"/>
                        </a:effectRef>
                        <a:fontRef idx="none"/>
                      </wps:style>
                      <wps:bodyPr/>
                    </wps:wsp>
                    <wps:wsp>
                      <wps:cNvPr id="14377" name="Shape 14377"/>
                      <wps:cNvSpPr/>
                      <wps:spPr>
                        <a:xfrm>
                          <a:off x="341243" y="2"/>
                          <a:ext cx="496119" cy="992285"/>
                        </a:xfrm>
                        <a:custGeom>
                          <a:avLst/>
                          <a:gdLst/>
                          <a:ahLst/>
                          <a:cxnLst/>
                          <a:rect l="0" t="0" r="0" b="0"/>
                          <a:pathLst>
                            <a:path w="496119" h="992285">
                              <a:moveTo>
                                <a:pt x="496119" y="0"/>
                              </a:moveTo>
                              <a:lnTo>
                                <a:pt x="496119" y="28004"/>
                              </a:lnTo>
                              <a:lnTo>
                                <a:pt x="448389" y="30423"/>
                              </a:lnTo>
                              <a:cubicBezTo>
                                <a:pt x="212731" y="54440"/>
                                <a:pt x="28232" y="254141"/>
                                <a:pt x="28232" y="496136"/>
                              </a:cubicBezTo>
                              <a:cubicBezTo>
                                <a:pt x="28232" y="738142"/>
                                <a:pt x="212731" y="937856"/>
                                <a:pt x="448389" y="961875"/>
                              </a:cubicBezTo>
                              <a:lnTo>
                                <a:pt x="496119" y="964294"/>
                              </a:lnTo>
                              <a:lnTo>
                                <a:pt x="496119" y="992285"/>
                              </a:lnTo>
                              <a:lnTo>
                                <a:pt x="445504" y="989721"/>
                              </a:lnTo>
                              <a:cubicBezTo>
                                <a:pt x="195616" y="964265"/>
                                <a:pt x="0" y="752609"/>
                                <a:pt x="0" y="496136"/>
                              </a:cubicBezTo>
                              <a:cubicBezTo>
                                <a:pt x="0" y="239663"/>
                                <a:pt x="195616" y="28018"/>
                                <a:pt x="445504" y="2564"/>
                              </a:cubicBezTo>
                              <a:lnTo>
                                <a:pt x="496119"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378" name="Shape 14378"/>
                      <wps:cNvSpPr/>
                      <wps:spPr>
                        <a:xfrm>
                          <a:off x="837362" y="0"/>
                          <a:ext cx="496157" cy="992289"/>
                        </a:xfrm>
                        <a:custGeom>
                          <a:avLst/>
                          <a:gdLst/>
                          <a:ahLst/>
                          <a:cxnLst/>
                          <a:rect l="0" t="0" r="0" b="0"/>
                          <a:pathLst>
                            <a:path w="496157" h="992289">
                              <a:moveTo>
                                <a:pt x="45" y="0"/>
                              </a:moveTo>
                              <a:cubicBezTo>
                                <a:pt x="273590" y="0"/>
                                <a:pt x="496157" y="222568"/>
                                <a:pt x="496157" y="496138"/>
                              </a:cubicBezTo>
                              <a:cubicBezTo>
                                <a:pt x="496157" y="769709"/>
                                <a:pt x="273590" y="992289"/>
                                <a:pt x="45" y="992289"/>
                              </a:cubicBezTo>
                              <a:lnTo>
                                <a:pt x="0" y="992287"/>
                              </a:lnTo>
                              <a:lnTo>
                                <a:pt x="0" y="964296"/>
                              </a:lnTo>
                              <a:lnTo>
                                <a:pt x="45" y="964298"/>
                              </a:lnTo>
                              <a:cubicBezTo>
                                <a:pt x="258007" y="964298"/>
                                <a:pt x="467887" y="754278"/>
                                <a:pt x="467887" y="496138"/>
                              </a:cubicBezTo>
                              <a:cubicBezTo>
                                <a:pt x="467887" y="238011"/>
                                <a:pt x="258007" y="28004"/>
                                <a:pt x="45" y="28004"/>
                              </a:cubicBezTo>
                              <a:lnTo>
                                <a:pt x="0" y="28006"/>
                              </a:lnTo>
                              <a:lnTo>
                                <a:pt x="0" y="2"/>
                              </a:lnTo>
                              <a:lnTo>
                                <a:pt x="45"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379" name="Shape 14379"/>
                      <wps:cNvSpPr/>
                      <wps:spPr>
                        <a:xfrm>
                          <a:off x="669682" y="273821"/>
                          <a:ext cx="103702" cy="341744"/>
                        </a:xfrm>
                        <a:custGeom>
                          <a:avLst/>
                          <a:gdLst/>
                          <a:ahLst/>
                          <a:cxnLst/>
                          <a:rect l="0" t="0" r="0" b="0"/>
                          <a:pathLst>
                            <a:path w="103702" h="341744">
                              <a:moveTo>
                                <a:pt x="0" y="0"/>
                              </a:moveTo>
                              <a:lnTo>
                                <a:pt x="58268" y="0"/>
                              </a:lnTo>
                              <a:lnTo>
                                <a:pt x="58268" y="266916"/>
                              </a:lnTo>
                              <a:lnTo>
                                <a:pt x="103702" y="266916"/>
                              </a:lnTo>
                              <a:lnTo>
                                <a:pt x="103702" y="341744"/>
                              </a:lnTo>
                              <a:lnTo>
                                <a:pt x="13348" y="304229"/>
                              </a:lnTo>
                              <a:cubicBezTo>
                                <a:pt x="3670" y="293827"/>
                                <a:pt x="267" y="287553"/>
                                <a:pt x="0" y="269431"/>
                              </a:cubicBez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380" name="Shape 14380"/>
                      <wps:cNvSpPr/>
                      <wps:spPr>
                        <a:xfrm>
                          <a:off x="406538" y="70012"/>
                          <a:ext cx="366846" cy="852246"/>
                        </a:xfrm>
                        <a:custGeom>
                          <a:avLst/>
                          <a:gdLst/>
                          <a:ahLst/>
                          <a:cxnLst/>
                          <a:rect l="0" t="0" r="0" b="0"/>
                          <a:pathLst>
                            <a:path w="366846" h="852246">
                              <a:moveTo>
                                <a:pt x="366846" y="0"/>
                              </a:moveTo>
                              <a:lnTo>
                                <a:pt x="366846" y="19401"/>
                              </a:lnTo>
                              <a:lnTo>
                                <a:pt x="347904" y="22757"/>
                              </a:lnTo>
                              <a:lnTo>
                                <a:pt x="328016" y="27355"/>
                              </a:lnTo>
                              <a:lnTo>
                                <a:pt x="308458" y="32917"/>
                              </a:lnTo>
                              <a:lnTo>
                                <a:pt x="289357" y="39394"/>
                              </a:lnTo>
                              <a:lnTo>
                                <a:pt x="270701" y="46735"/>
                              </a:lnTo>
                              <a:lnTo>
                                <a:pt x="252451" y="54990"/>
                              </a:lnTo>
                              <a:lnTo>
                                <a:pt x="234747" y="64070"/>
                              </a:lnTo>
                              <a:lnTo>
                                <a:pt x="217488" y="74014"/>
                              </a:lnTo>
                              <a:lnTo>
                                <a:pt x="200800" y="84695"/>
                              </a:lnTo>
                              <a:lnTo>
                                <a:pt x="184683" y="96176"/>
                              </a:lnTo>
                              <a:lnTo>
                                <a:pt x="169101" y="108381"/>
                              </a:lnTo>
                              <a:lnTo>
                                <a:pt x="154178" y="121335"/>
                              </a:lnTo>
                              <a:lnTo>
                                <a:pt x="139865" y="134974"/>
                              </a:lnTo>
                              <a:lnTo>
                                <a:pt x="126276" y="149275"/>
                              </a:lnTo>
                              <a:lnTo>
                                <a:pt x="113335" y="164235"/>
                              </a:lnTo>
                              <a:lnTo>
                                <a:pt x="101092" y="179780"/>
                              </a:lnTo>
                              <a:lnTo>
                                <a:pt x="89624" y="195922"/>
                              </a:lnTo>
                              <a:lnTo>
                                <a:pt x="78905" y="212610"/>
                              </a:lnTo>
                              <a:lnTo>
                                <a:pt x="68999" y="229856"/>
                              </a:lnTo>
                              <a:lnTo>
                                <a:pt x="59931" y="247611"/>
                              </a:lnTo>
                              <a:lnTo>
                                <a:pt x="51664" y="265835"/>
                              </a:lnTo>
                              <a:lnTo>
                                <a:pt x="44285" y="284555"/>
                              </a:lnTo>
                              <a:lnTo>
                                <a:pt x="37833" y="303681"/>
                              </a:lnTo>
                              <a:lnTo>
                                <a:pt x="32283" y="323214"/>
                              </a:lnTo>
                              <a:lnTo>
                                <a:pt x="27648" y="343115"/>
                              </a:lnTo>
                              <a:lnTo>
                                <a:pt x="24067" y="363409"/>
                              </a:lnTo>
                              <a:lnTo>
                                <a:pt x="21438" y="383983"/>
                              </a:lnTo>
                              <a:lnTo>
                                <a:pt x="19825" y="404900"/>
                              </a:lnTo>
                              <a:lnTo>
                                <a:pt x="19291" y="426135"/>
                              </a:lnTo>
                              <a:lnTo>
                                <a:pt x="19825" y="447369"/>
                              </a:lnTo>
                              <a:lnTo>
                                <a:pt x="21438" y="468260"/>
                              </a:lnTo>
                              <a:lnTo>
                                <a:pt x="24067" y="488847"/>
                              </a:lnTo>
                              <a:lnTo>
                                <a:pt x="27648" y="509154"/>
                              </a:lnTo>
                              <a:lnTo>
                                <a:pt x="32283" y="529055"/>
                              </a:lnTo>
                              <a:lnTo>
                                <a:pt x="37833" y="548575"/>
                              </a:lnTo>
                              <a:lnTo>
                                <a:pt x="44285" y="567702"/>
                              </a:lnTo>
                              <a:lnTo>
                                <a:pt x="51587" y="586193"/>
                              </a:lnTo>
                              <a:lnTo>
                                <a:pt x="366846" y="586193"/>
                              </a:lnTo>
                              <a:lnTo>
                                <a:pt x="366846" y="637882"/>
                              </a:lnTo>
                              <a:lnTo>
                                <a:pt x="354571" y="637882"/>
                              </a:lnTo>
                              <a:lnTo>
                                <a:pt x="311976" y="746606"/>
                              </a:lnTo>
                              <a:lnTo>
                                <a:pt x="335382" y="746606"/>
                              </a:lnTo>
                              <a:lnTo>
                                <a:pt x="344411" y="721905"/>
                              </a:lnTo>
                              <a:lnTo>
                                <a:pt x="366846" y="721905"/>
                              </a:lnTo>
                              <a:lnTo>
                                <a:pt x="366846" y="852246"/>
                              </a:lnTo>
                              <a:lnTo>
                                <a:pt x="365227" y="852042"/>
                              </a:lnTo>
                              <a:lnTo>
                                <a:pt x="344043" y="848219"/>
                              </a:lnTo>
                              <a:lnTo>
                                <a:pt x="323164" y="843419"/>
                              </a:lnTo>
                              <a:lnTo>
                                <a:pt x="302743" y="837627"/>
                              </a:lnTo>
                              <a:lnTo>
                                <a:pt x="282727" y="830846"/>
                              </a:lnTo>
                              <a:lnTo>
                                <a:pt x="263144" y="823098"/>
                              </a:lnTo>
                              <a:lnTo>
                                <a:pt x="244043" y="814475"/>
                              </a:lnTo>
                              <a:lnTo>
                                <a:pt x="225450" y="804963"/>
                              </a:lnTo>
                              <a:lnTo>
                                <a:pt x="207442" y="794587"/>
                              </a:lnTo>
                              <a:lnTo>
                                <a:pt x="189916" y="783360"/>
                              </a:lnTo>
                              <a:lnTo>
                                <a:pt x="173038" y="771359"/>
                              </a:lnTo>
                              <a:lnTo>
                                <a:pt x="156794" y="758557"/>
                              </a:lnTo>
                              <a:lnTo>
                                <a:pt x="141122" y="745006"/>
                              </a:lnTo>
                              <a:lnTo>
                                <a:pt x="126200" y="730757"/>
                              </a:lnTo>
                              <a:lnTo>
                                <a:pt x="111900" y="715783"/>
                              </a:lnTo>
                              <a:lnTo>
                                <a:pt x="98362" y="700163"/>
                              </a:lnTo>
                              <a:lnTo>
                                <a:pt x="85585" y="683881"/>
                              </a:lnTo>
                              <a:lnTo>
                                <a:pt x="73597" y="666977"/>
                              </a:lnTo>
                              <a:lnTo>
                                <a:pt x="62370" y="649477"/>
                              </a:lnTo>
                              <a:lnTo>
                                <a:pt x="51994" y="631468"/>
                              </a:lnTo>
                              <a:lnTo>
                                <a:pt x="42456" y="612888"/>
                              </a:lnTo>
                              <a:lnTo>
                                <a:pt x="33833" y="593762"/>
                              </a:lnTo>
                              <a:lnTo>
                                <a:pt x="26124" y="574229"/>
                              </a:lnTo>
                              <a:lnTo>
                                <a:pt x="19368" y="554214"/>
                              </a:lnTo>
                              <a:lnTo>
                                <a:pt x="13538" y="533767"/>
                              </a:lnTo>
                              <a:lnTo>
                                <a:pt x="8763" y="512901"/>
                              </a:lnTo>
                              <a:lnTo>
                                <a:pt x="4953" y="491705"/>
                              </a:lnTo>
                              <a:lnTo>
                                <a:pt x="2235" y="470127"/>
                              </a:lnTo>
                              <a:lnTo>
                                <a:pt x="559" y="448258"/>
                              </a:lnTo>
                              <a:lnTo>
                                <a:pt x="0" y="426135"/>
                              </a:lnTo>
                              <a:lnTo>
                                <a:pt x="559" y="403999"/>
                              </a:lnTo>
                              <a:lnTo>
                                <a:pt x="2235" y="382116"/>
                              </a:lnTo>
                              <a:lnTo>
                                <a:pt x="4953" y="360552"/>
                              </a:lnTo>
                              <a:lnTo>
                                <a:pt x="8763" y="339368"/>
                              </a:lnTo>
                              <a:lnTo>
                                <a:pt x="13538" y="318502"/>
                              </a:lnTo>
                              <a:lnTo>
                                <a:pt x="19368" y="298055"/>
                              </a:lnTo>
                              <a:lnTo>
                                <a:pt x="26124" y="278027"/>
                              </a:lnTo>
                              <a:lnTo>
                                <a:pt x="33833" y="258482"/>
                              </a:lnTo>
                              <a:lnTo>
                                <a:pt x="42456" y="239381"/>
                              </a:lnTo>
                              <a:lnTo>
                                <a:pt x="51994" y="220801"/>
                              </a:lnTo>
                              <a:lnTo>
                                <a:pt x="62370" y="202780"/>
                              </a:lnTo>
                              <a:lnTo>
                                <a:pt x="73597" y="185279"/>
                              </a:lnTo>
                              <a:lnTo>
                                <a:pt x="85585" y="168388"/>
                              </a:lnTo>
                              <a:lnTo>
                                <a:pt x="98362" y="152094"/>
                              </a:lnTo>
                              <a:lnTo>
                                <a:pt x="111900" y="136473"/>
                              </a:lnTo>
                              <a:lnTo>
                                <a:pt x="126200" y="121512"/>
                              </a:lnTo>
                              <a:lnTo>
                                <a:pt x="141122" y="107250"/>
                              </a:lnTo>
                              <a:lnTo>
                                <a:pt x="156794" y="93712"/>
                              </a:lnTo>
                              <a:lnTo>
                                <a:pt x="173038" y="80898"/>
                              </a:lnTo>
                              <a:lnTo>
                                <a:pt x="189916" y="68896"/>
                              </a:lnTo>
                              <a:lnTo>
                                <a:pt x="207442" y="57670"/>
                              </a:lnTo>
                              <a:lnTo>
                                <a:pt x="225450" y="47294"/>
                              </a:lnTo>
                              <a:lnTo>
                                <a:pt x="244043" y="37756"/>
                              </a:lnTo>
                              <a:lnTo>
                                <a:pt x="263144" y="29145"/>
                              </a:lnTo>
                              <a:lnTo>
                                <a:pt x="282727" y="21411"/>
                              </a:lnTo>
                              <a:lnTo>
                                <a:pt x="302743" y="14629"/>
                              </a:lnTo>
                              <a:lnTo>
                                <a:pt x="323164" y="8863"/>
                              </a:lnTo>
                              <a:lnTo>
                                <a:pt x="344043" y="4025"/>
                              </a:lnTo>
                              <a:lnTo>
                                <a:pt x="365227" y="202"/>
                              </a:lnTo>
                              <a:lnTo>
                                <a:pt x="366846"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381" name="Shape 14381"/>
                      <wps:cNvSpPr/>
                      <wps:spPr>
                        <a:xfrm>
                          <a:off x="773384" y="198992"/>
                          <a:ext cx="143510" cy="728053"/>
                        </a:xfrm>
                        <a:custGeom>
                          <a:avLst/>
                          <a:gdLst/>
                          <a:ahLst/>
                          <a:cxnLst/>
                          <a:rect l="0" t="0" r="0" b="0"/>
                          <a:pathLst>
                            <a:path w="143510" h="728053">
                              <a:moveTo>
                                <a:pt x="36582" y="0"/>
                              </a:moveTo>
                              <a:lnTo>
                                <a:pt x="94875" y="0"/>
                              </a:lnTo>
                              <a:lnTo>
                                <a:pt x="94875" y="341744"/>
                              </a:lnTo>
                              <a:lnTo>
                                <a:pt x="143510" y="341744"/>
                              </a:lnTo>
                              <a:lnTo>
                                <a:pt x="143510" y="415267"/>
                              </a:lnTo>
                              <a:lnTo>
                                <a:pt x="94875" y="433641"/>
                              </a:lnTo>
                              <a:lnTo>
                                <a:pt x="94875" y="457213"/>
                              </a:lnTo>
                              <a:lnTo>
                                <a:pt x="143510" y="457213"/>
                              </a:lnTo>
                              <a:lnTo>
                                <a:pt x="143510" y="599300"/>
                              </a:lnTo>
                              <a:lnTo>
                                <a:pt x="127070" y="599300"/>
                              </a:lnTo>
                              <a:lnTo>
                                <a:pt x="127070" y="509791"/>
                              </a:lnTo>
                              <a:lnTo>
                                <a:pt x="105010" y="509791"/>
                              </a:lnTo>
                              <a:lnTo>
                                <a:pt x="105010" y="617626"/>
                              </a:lnTo>
                              <a:lnTo>
                                <a:pt x="143510" y="617626"/>
                              </a:lnTo>
                              <a:lnTo>
                                <a:pt x="143510" y="720553"/>
                              </a:lnTo>
                              <a:lnTo>
                                <a:pt x="129597" y="723062"/>
                              </a:lnTo>
                              <a:lnTo>
                                <a:pt x="108045" y="725780"/>
                              </a:lnTo>
                              <a:lnTo>
                                <a:pt x="86163" y="727456"/>
                              </a:lnTo>
                              <a:lnTo>
                                <a:pt x="64002" y="728053"/>
                              </a:lnTo>
                              <a:lnTo>
                                <a:pt x="41840" y="727456"/>
                              </a:lnTo>
                              <a:lnTo>
                                <a:pt x="19958" y="725780"/>
                              </a:lnTo>
                              <a:lnTo>
                                <a:pt x="0" y="723266"/>
                              </a:lnTo>
                              <a:lnTo>
                                <a:pt x="0" y="592925"/>
                              </a:lnTo>
                              <a:lnTo>
                                <a:pt x="21279" y="592925"/>
                              </a:lnTo>
                              <a:lnTo>
                                <a:pt x="30817" y="617626"/>
                              </a:lnTo>
                              <a:lnTo>
                                <a:pt x="54870" y="617626"/>
                              </a:lnTo>
                              <a:lnTo>
                                <a:pt x="11081" y="508902"/>
                              </a:lnTo>
                              <a:lnTo>
                                <a:pt x="0" y="508902"/>
                              </a:lnTo>
                              <a:lnTo>
                                <a:pt x="0" y="457213"/>
                              </a:lnTo>
                              <a:lnTo>
                                <a:pt x="36582" y="457213"/>
                              </a:lnTo>
                              <a:lnTo>
                                <a:pt x="36582" y="431762"/>
                              </a:lnTo>
                              <a:lnTo>
                                <a:pt x="0" y="416573"/>
                              </a:lnTo>
                              <a:lnTo>
                                <a:pt x="0" y="341744"/>
                              </a:lnTo>
                              <a:lnTo>
                                <a:pt x="36582" y="341744"/>
                              </a:lnTo>
                              <a:lnTo>
                                <a:pt x="36582"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382" name="Shape 14382"/>
                      <wps:cNvSpPr/>
                      <wps:spPr>
                        <a:xfrm>
                          <a:off x="773384" y="65261"/>
                          <a:ext cx="143510" cy="26898"/>
                        </a:xfrm>
                        <a:custGeom>
                          <a:avLst/>
                          <a:gdLst/>
                          <a:ahLst/>
                          <a:cxnLst/>
                          <a:rect l="0" t="0" r="0" b="0"/>
                          <a:pathLst>
                            <a:path w="143510" h="26898">
                              <a:moveTo>
                                <a:pt x="64002" y="0"/>
                              </a:moveTo>
                              <a:lnTo>
                                <a:pt x="86163" y="584"/>
                              </a:lnTo>
                              <a:lnTo>
                                <a:pt x="108045" y="2261"/>
                              </a:lnTo>
                              <a:lnTo>
                                <a:pt x="129597" y="4953"/>
                              </a:lnTo>
                              <a:lnTo>
                                <a:pt x="143510" y="7462"/>
                              </a:lnTo>
                              <a:lnTo>
                                <a:pt x="143510" y="26898"/>
                              </a:lnTo>
                              <a:lnTo>
                                <a:pt x="126638" y="23914"/>
                              </a:lnTo>
                              <a:lnTo>
                                <a:pt x="106077" y="21272"/>
                              </a:lnTo>
                              <a:lnTo>
                                <a:pt x="85198" y="19672"/>
                              </a:lnTo>
                              <a:lnTo>
                                <a:pt x="64002" y="19164"/>
                              </a:lnTo>
                              <a:lnTo>
                                <a:pt x="42805" y="19672"/>
                              </a:lnTo>
                              <a:lnTo>
                                <a:pt x="21914" y="21272"/>
                              </a:lnTo>
                              <a:lnTo>
                                <a:pt x="1340" y="23914"/>
                              </a:lnTo>
                              <a:lnTo>
                                <a:pt x="0" y="24152"/>
                              </a:lnTo>
                              <a:lnTo>
                                <a:pt x="0" y="4751"/>
                              </a:lnTo>
                              <a:lnTo>
                                <a:pt x="19958" y="2261"/>
                              </a:lnTo>
                              <a:lnTo>
                                <a:pt x="41840" y="584"/>
                              </a:lnTo>
                              <a:lnTo>
                                <a:pt x="64002"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383" name="Shape 14383"/>
                      <wps:cNvSpPr/>
                      <wps:spPr>
                        <a:xfrm>
                          <a:off x="916894" y="273821"/>
                          <a:ext cx="91662" cy="340438"/>
                        </a:xfrm>
                        <a:custGeom>
                          <a:avLst/>
                          <a:gdLst/>
                          <a:ahLst/>
                          <a:cxnLst/>
                          <a:rect l="0" t="0" r="0" b="0"/>
                          <a:pathLst>
                            <a:path w="91662" h="340438">
                              <a:moveTo>
                                <a:pt x="33369" y="0"/>
                              </a:moveTo>
                              <a:lnTo>
                                <a:pt x="91662" y="0"/>
                              </a:lnTo>
                              <a:lnTo>
                                <a:pt x="91662" y="269431"/>
                              </a:lnTo>
                              <a:lnTo>
                                <a:pt x="91586" y="269431"/>
                              </a:lnTo>
                              <a:cubicBezTo>
                                <a:pt x="91078" y="288379"/>
                                <a:pt x="88449" y="301828"/>
                                <a:pt x="75102" y="312064"/>
                              </a:cubicBezTo>
                              <a:lnTo>
                                <a:pt x="0" y="340438"/>
                              </a:lnTo>
                              <a:lnTo>
                                <a:pt x="0" y="266916"/>
                              </a:lnTo>
                              <a:lnTo>
                                <a:pt x="33369" y="266916"/>
                              </a:lnTo>
                              <a:lnTo>
                                <a:pt x="33369"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384" name="Shape 14384"/>
                      <wps:cNvSpPr/>
                      <wps:spPr>
                        <a:xfrm>
                          <a:off x="916894" y="72724"/>
                          <a:ext cx="351301" cy="846822"/>
                        </a:xfrm>
                        <a:custGeom>
                          <a:avLst/>
                          <a:gdLst/>
                          <a:ahLst/>
                          <a:cxnLst/>
                          <a:rect l="0" t="0" r="0" b="0"/>
                          <a:pathLst>
                            <a:path w="351301" h="846822">
                              <a:moveTo>
                                <a:pt x="0" y="0"/>
                              </a:moveTo>
                              <a:lnTo>
                                <a:pt x="7284" y="1314"/>
                              </a:lnTo>
                              <a:lnTo>
                                <a:pt x="28162" y="6152"/>
                              </a:lnTo>
                              <a:lnTo>
                                <a:pt x="48597" y="11918"/>
                              </a:lnTo>
                              <a:lnTo>
                                <a:pt x="68612" y="18700"/>
                              </a:lnTo>
                              <a:lnTo>
                                <a:pt x="88183" y="26434"/>
                              </a:lnTo>
                              <a:lnTo>
                                <a:pt x="107258" y="35045"/>
                              </a:lnTo>
                              <a:lnTo>
                                <a:pt x="125876" y="44582"/>
                              </a:lnTo>
                              <a:lnTo>
                                <a:pt x="143885" y="54958"/>
                              </a:lnTo>
                              <a:lnTo>
                                <a:pt x="161385" y="66185"/>
                              </a:lnTo>
                              <a:lnTo>
                                <a:pt x="178276" y="78187"/>
                              </a:lnTo>
                              <a:lnTo>
                                <a:pt x="194545" y="91001"/>
                              </a:lnTo>
                              <a:lnTo>
                                <a:pt x="210204" y="104539"/>
                              </a:lnTo>
                              <a:lnTo>
                                <a:pt x="225127" y="118801"/>
                              </a:lnTo>
                              <a:lnTo>
                                <a:pt x="239414" y="133762"/>
                              </a:lnTo>
                              <a:lnTo>
                                <a:pt x="252965" y="149383"/>
                              </a:lnTo>
                              <a:lnTo>
                                <a:pt x="265729" y="165677"/>
                              </a:lnTo>
                              <a:lnTo>
                                <a:pt x="277743" y="182568"/>
                              </a:lnTo>
                              <a:lnTo>
                                <a:pt x="288957" y="200069"/>
                              </a:lnTo>
                              <a:lnTo>
                                <a:pt x="299320" y="218090"/>
                              </a:lnTo>
                              <a:lnTo>
                                <a:pt x="308858" y="236670"/>
                              </a:lnTo>
                              <a:lnTo>
                                <a:pt x="317468" y="255771"/>
                              </a:lnTo>
                              <a:lnTo>
                                <a:pt x="325177" y="275316"/>
                              </a:lnTo>
                              <a:lnTo>
                                <a:pt x="331959" y="295344"/>
                              </a:lnTo>
                              <a:lnTo>
                                <a:pt x="337776" y="315791"/>
                              </a:lnTo>
                              <a:lnTo>
                                <a:pt x="342551" y="336657"/>
                              </a:lnTo>
                              <a:lnTo>
                                <a:pt x="346399" y="357841"/>
                              </a:lnTo>
                              <a:lnTo>
                                <a:pt x="349104" y="379405"/>
                              </a:lnTo>
                              <a:lnTo>
                                <a:pt x="350768" y="401287"/>
                              </a:lnTo>
                              <a:lnTo>
                                <a:pt x="351301" y="423423"/>
                              </a:lnTo>
                              <a:lnTo>
                                <a:pt x="350768" y="445547"/>
                              </a:lnTo>
                              <a:lnTo>
                                <a:pt x="349104" y="467416"/>
                              </a:lnTo>
                              <a:lnTo>
                                <a:pt x="346399" y="488994"/>
                              </a:lnTo>
                              <a:lnTo>
                                <a:pt x="342551" y="510190"/>
                              </a:lnTo>
                              <a:lnTo>
                                <a:pt x="337776" y="531056"/>
                              </a:lnTo>
                              <a:lnTo>
                                <a:pt x="331959" y="551503"/>
                              </a:lnTo>
                              <a:lnTo>
                                <a:pt x="325177" y="571518"/>
                              </a:lnTo>
                              <a:lnTo>
                                <a:pt x="317468" y="591051"/>
                              </a:lnTo>
                              <a:lnTo>
                                <a:pt x="308858" y="610177"/>
                              </a:lnTo>
                              <a:lnTo>
                                <a:pt x="299320" y="628757"/>
                              </a:lnTo>
                              <a:lnTo>
                                <a:pt x="288957" y="646766"/>
                              </a:lnTo>
                              <a:lnTo>
                                <a:pt x="277743" y="664266"/>
                              </a:lnTo>
                              <a:lnTo>
                                <a:pt x="265729" y="681170"/>
                              </a:lnTo>
                              <a:lnTo>
                                <a:pt x="252965" y="697451"/>
                              </a:lnTo>
                              <a:lnTo>
                                <a:pt x="239414" y="713072"/>
                              </a:lnTo>
                              <a:lnTo>
                                <a:pt x="225127" y="728046"/>
                              </a:lnTo>
                              <a:lnTo>
                                <a:pt x="210204" y="742295"/>
                              </a:lnTo>
                              <a:lnTo>
                                <a:pt x="194545" y="755846"/>
                              </a:lnTo>
                              <a:lnTo>
                                <a:pt x="178276" y="768648"/>
                              </a:lnTo>
                              <a:lnTo>
                                <a:pt x="161385" y="780649"/>
                              </a:lnTo>
                              <a:lnTo>
                                <a:pt x="143885" y="791876"/>
                              </a:lnTo>
                              <a:lnTo>
                                <a:pt x="125876" y="802252"/>
                              </a:lnTo>
                              <a:lnTo>
                                <a:pt x="107258" y="811764"/>
                              </a:lnTo>
                              <a:lnTo>
                                <a:pt x="88183" y="820387"/>
                              </a:lnTo>
                              <a:lnTo>
                                <a:pt x="68612" y="828134"/>
                              </a:lnTo>
                              <a:lnTo>
                                <a:pt x="48597" y="834916"/>
                              </a:lnTo>
                              <a:lnTo>
                                <a:pt x="28162" y="840707"/>
                              </a:lnTo>
                              <a:lnTo>
                                <a:pt x="7284" y="845508"/>
                              </a:lnTo>
                              <a:lnTo>
                                <a:pt x="0" y="846822"/>
                              </a:lnTo>
                              <a:lnTo>
                                <a:pt x="0" y="743895"/>
                              </a:lnTo>
                              <a:lnTo>
                                <a:pt x="38500" y="743895"/>
                              </a:lnTo>
                              <a:lnTo>
                                <a:pt x="38500" y="725569"/>
                              </a:lnTo>
                              <a:lnTo>
                                <a:pt x="0" y="725569"/>
                              </a:lnTo>
                              <a:lnTo>
                                <a:pt x="0" y="583482"/>
                              </a:lnTo>
                              <a:lnTo>
                                <a:pt x="299726" y="583482"/>
                              </a:lnTo>
                              <a:lnTo>
                                <a:pt x="307042" y="564990"/>
                              </a:lnTo>
                              <a:lnTo>
                                <a:pt x="313493" y="545864"/>
                              </a:lnTo>
                              <a:lnTo>
                                <a:pt x="319018" y="526344"/>
                              </a:lnTo>
                              <a:lnTo>
                                <a:pt x="323653" y="506443"/>
                              </a:lnTo>
                              <a:lnTo>
                                <a:pt x="327247" y="486136"/>
                              </a:lnTo>
                              <a:lnTo>
                                <a:pt x="329889" y="465549"/>
                              </a:lnTo>
                              <a:lnTo>
                                <a:pt x="331476" y="444658"/>
                              </a:lnTo>
                              <a:lnTo>
                                <a:pt x="332010" y="423423"/>
                              </a:lnTo>
                              <a:lnTo>
                                <a:pt x="331476" y="402189"/>
                              </a:lnTo>
                              <a:lnTo>
                                <a:pt x="329889" y="381272"/>
                              </a:lnTo>
                              <a:lnTo>
                                <a:pt x="327247" y="360698"/>
                              </a:lnTo>
                              <a:lnTo>
                                <a:pt x="323653" y="340404"/>
                              </a:lnTo>
                              <a:lnTo>
                                <a:pt x="319018" y="320503"/>
                              </a:lnTo>
                              <a:lnTo>
                                <a:pt x="313493" y="300970"/>
                              </a:lnTo>
                              <a:lnTo>
                                <a:pt x="307042" y="281844"/>
                              </a:lnTo>
                              <a:lnTo>
                                <a:pt x="299625" y="263124"/>
                              </a:lnTo>
                              <a:lnTo>
                                <a:pt x="291383" y="244899"/>
                              </a:lnTo>
                              <a:lnTo>
                                <a:pt x="282328" y="227145"/>
                              </a:lnTo>
                              <a:lnTo>
                                <a:pt x="272409" y="209898"/>
                              </a:lnTo>
                              <a:lnTo>
                                <a:pt x="261703" y="193211"/>
                              </a:lnTo>
                              <a:lnTo>
                                <a:pt x="250247" y="177069"/>
                              </a:lnTo>
                              <a:lnTo>
                                <a:pt x="238004" y="161524"/>
                              </a:lnTo>
                              <a:lnTo>
                                <a:pt x="225050" y="146563"/>
                              </a:lnTo>
                              <a:lnTo>
                                <a:pt x="211436" y="132263"/>
                              </a:lnTo>
                              <a:lnTo>
                                <a:pt x="197123" y="118623"/>
                              </a:lnTo>
                              <a:lnTo>
                                <a:pt x="182226" y="105669"/>
                              </a:lnTo>
                              <a:lnTo>
                                <a:pt x="166643" y="93465"/>
                              </a:lnTo>
                              <a:lnTo>
                                <a:pt x="150501" y="81984"/>
                              </a:lnTo>
                              <a:lnTo>
                                <a:pt x="133865" y="71303"/>
                              </a:lnTo>
                              <a:lnTo>
                                <a:pt x="116580" y="61359"/>
                              </a:lnTo>
                              <a:lnTo>
                                <a:pt x="98863" y="52279"/>
                              </a:lnTo>
                              <a:lnTo>
                                <a:pt x="80626" y="44024"/>
                              </a:lnTo>
                              <a:lnTo>
                                <a:pt x="61957" y="36683"/>
                              </a:lnTo>
                              <a:lnTo>
                                <a:pt x="42844" y="30206"/>
                              </a:lnTo>
                              <a:lnTo>
                                <a:pt x="23311" y="24643"/>
                              </a:lnTo>
                              <a:lnTo>
                                <a:pt x="3448" y="20046"/>
                              </a:lnTo>
                              <a:lnTo>
                                <a:pt x="0" y="19436"/>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385" name="Shape 14385"/>
                      <wps:cNvSpPr/>
                      <wps:spPr>
                        <a:xfrm>
                          <a:off x="757758" y="733278"/>
                          <a:ext cx="29845" cy="40348"/>
                        </a:xfrm>
                        <a:custGeom>
                          <a:avLst/>
                          <a:gdLst/>
                          <a:ahLst/>
                          <a:cxnLst/>
                          <a:rect l="0" t="0" r="0" b="0"/>
                          <a:pathLst>
                            <a:path w="29845" h="40348">
                              <a:moveTo>
                                <a:pt x="14770" y="0"/>
                              </a:moveTo>
                              <a:lnTo>
                                <a:pt x="29845" y="40348"/>
                              </a:lnTo>
                              <a:lnTo>
                                <a:pt x="0" y="40348"/>
                              </a:lnTo>
                              <a:lnTo>
                                <a:pt x="1477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386" name="Shape 14386"/>
                      <wps:cNvSpPr/>
                      <wps:spPr>
                        <a:xfrm>
                          <a:off x="1651495" y="1049290"/>
                          <a:ext cx="10954" cy="27610"/>
                        </a:xfrm>
                        <a:custGeom>
                          <a:avLst/>
                          <a:gdLst/>
                          <a:ahLst/>
                          <a:cxnLst/>
                          <a:rect l="0" t="0" r="0" b="0"/>
                          <a:pathLst>
                            <a:path w="10954" h="27610">
                              <a:moveTo>
                                <a:pt x="10300" y="0"/>
                              </a:moveTo>
                              <a:lnTo>
                                <a:pt x="10954" y="152"/>
                              </a:lnTo>
                              <a:lnTo>
                                <a:pt x="10954" y="5400"/>
                              </a:lnTo>
                              <a:lnTo>
                                <a:pt x="9804" y="4585"/>
                              </a:lnTo>
                              <a:cubicBezTo>
                                <a:pt x="8166" y="4585"/>
                                <a:pt x="7023" y="4737"/>
                                <a:pt x="6375" y="4902"/>
                              </a:cubicBezTo>
                              <a:lnTo>
                                <a:pt x="6375" y="12573"/>
                              </a:lnTo>
                              <a:lnTo>
                                <a:pt x="9296" y="12573"/>
                              </a:lnTo>
                              <a:lnTo>
                                <a:pt x="10954" y="11530"/>
                              </a:lnTo>
                              <a:lnTo>
                                <a:pt x="10954" y="18317"/>
                              </a:lnTo>
                              <a:lnTo>
                                <a:pt x="9144" y="16980"/>
                              </a:lnTo>
                              <a:lnTo>
                                <a:pt x="6210" y="16980"/>
                              </a:lnTo>
                              <a:lnTo>
                                <a:pt x="6210" y="27610"/>
                              </a:lnTo>
                              <a:lnTo>
                                <a:pt x="0" y="27610"/>
                              </a:lnTo>
                              <a:lnTo>
                                <a:pt x="0" y="813"/>
                              </a:lnTo>
                              <a:cubicBezTo>
                                <a:pt x="2438" y="483"/>
                                <a:pt x="5880" y="0"/>
                                <a:pt x="10300" y="0"/>
                              </a:cubicBez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387" name="Shape 14387"/>
                      <wps:cNvSpPr/>
                      <wps:spPr>
                        <a:xfrm>
                          <a:off x="1634338" y="1036209"/>
                          <a:ext cx="28111" cy="53759"/>
                        </a:xfrm>
                        <a:custGeom>
                          <a:avLst/>
                          <a:gdLst/>
                          <a:ahLst/>
                          <a:cxnLst/>
                          <a:rect l="0" t="0" r="0" b="0"/>
                          <a:pathLst>
                            <a:path w="28111" h="53759">
                              <a:moveTo>
                                <a:pt x="27775" y="0"/>
                              </a:moveTo>
                              <a:lnTo>
                                <a:pt x="28111" y="135"/>
                              </a:lnTo>
                              <a:lnTo>
                                <a:pt x="28111" y="5676"/>
                              </a:lnTo>
                              <a:lnTo>
                                <a:pt x="27457" y="5398"/>
                              </a:lnTo>
                              <a:cubicBezTo>
                                <a:pt x="15862" y="5398"/>
                                <a:pt x="6871" y="15037"/>
                                <a:pt x="6871" y="26797"/>
                              </a:cubicBezTo>
                              <a:cubicBezTo>
                                <a:pt x="6871" y="38735"/>
                                <a:pt x="15862" y="48209"/>
                                <a:pt x="27775" y="48209"/>
                              </a:cubicBezTo>
                              <a:lnTo>
                                <a:pt x="28111" y="48067"/>
                              </a:lnTo>
                              <a:lnTo>
                                <a:pt x="28111" y="53562"/>
                              </a:lnTo>
                              <a:lnTo>
                                <a:pt x="27623" y="53759"/>
                              </a:lnTo>
                              <a:cubicBezTo>
                                <a:pt x="12268" y="53759"/>
                                <a:pt x="0" y="41846"/>
                                <a:pt x="0" y="26797"/>
                              </a:cubicBezTo>
                              <a:cubicBezTo>
                                <a:pt x="0" y="11760"/>
                                <a:pt x="12268" y="0"/>
                                <a:pt x="27775" y="0"/>
                              </a:cubicBez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388" name="Shape 14388"/>
                      <wps:cNvSpPr/>
                      <wps:spPr>
                        <a:xfrm>
                          <a:off x="1662449" y="1049442"/>
                          <a:ext cx="12427" cy="27458"/>
                        </a:xfrm>
                        <a:custGeom>
                          <a:avLst/>
                          <a:gdLst/>
                          <a:ahLst/>
                          <a:cxnLst/>
                          <a:rect l="0" t="0" r="0" b="0"/>
                          <a:pathLst>
                            <a:path w="12427" h="27458">
                              <a:moveTo>
                                <a:pt x="0" y="0"/>
                              </a:moveTo>
                              <a:lnTo>
                                <a:pt x="8490" y="1969"/>
                              </a:lnTo>
                              <a:cubicBezTo>
                                <a:pt x="10128" y="3112"/>
                                <a:pt x="11259" y="5068"/>
                                <a:pt x="11259" y="7697"/>
                              </a:cubicBezTo>
                              <a:cubicBezTo>
                                <a:pt x="11259" y="10948"/>
                                <a:pt x="8820" y="13069"/>
                                <a:pt x="5722" y="14072"/>
                              </a:cubicBezTo>
                              <a:lnTo>
                                <a:pt x="5722" y="14377"/>
                              </a:lnTo>
                              <a:cubicBezTo>
                                <a:pt x="8325" y="15203"/>
                                <a:pt x="9633" y="17336"/>
                                <a:pt x="10459" y="20930"/>
                              </a:cubicBezTo>
                              <a:cubicBezTo>
                                <a:pt x="11259" y="24994"/>
                                <a:pt x="11919" y="26480"/>
                                <a:pt x="12427" y="27458"/>
                              </a:cubicBezTo>
                              <a:lnTo>
                                <a:pt x="5861" y="27458"/>
                              </a:lnTo>
                              <a:cubicBezTo>
                                <a:pt x="5074" y="26480"/>
                                <a:pt x="4578" y="24194"/>
                                <a:pt x="3740" y="20930"/>
                              </a:cubicBezTo>
                              <a:lnTo>
                                <a:pt x="0" y="18166"/>
                              </a:lnTo>
                              <a:lnTo>
                                <a:pt x="0" y="11378"/>
                              </a:lnTo>
                              <a:lnTo>
                                <a:pt x="4578" y="8497"/>
                              </a:lnTo>
                              <a:lnTo>
                                <a:pt x="0" y="5249"/>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389" name="Shape 14389"/>
                      <wps:cNvSpPr/>
                      <wps:spPr>
                        <a:xfrm>
                          <a:off x="1662449" y="1036344"/>
                          <a:ext cx="26956" cy="53428"/>
                        </a:xfrm>
                        <a:custGeom>
                          <a:avLst/>
                          <a:gdLst/>
                          <a:ahLst/>
                          <a:cxnLst/>
                          <a:rect l="0" t="0" r="0" b="0"/>
                          <a:pathLst>
                            <a:path w="26956" h="53428">
                              <a:moveTo>
                                <a:pt x="0" y="0"/>
                              </a:moveTo>
                              <a:lnTo>
                                <a:pt x="19010" y="7625"/>
                              </a:lnTo>
                              <a:cubicBezTo>
                                <a:pt x="23933" y="12445"/>
                                <a:pt x="26956" y="19144"/>
                                <a:pt x="26956" y="26662"/>
                              </a:cubicBezTo>
                              <a:cubicBezTo>
                                <a:pt x="26956" y="34187"/>
                                <a:pt x="23933" y="40927"/>
                                <a:pt x="18991" y="45787"/>
                              </a:cubicBezTo>
                              <a:lnTo>
                                <a:pt x="0" y="53428"/>
                              </a:lnTo>
                              <a:lnTo>
                                <a:pt x="0" y="47932"/>
                              </a:lnTo>
                              <a:lnTo>
                                <a:pt x="14223" y="41924"/>
                              </a:lnTo>
                              <a:cubicBezTo>
                                <a:pt x="17879" y="38067"/>
                                <a:pt x="20085" y="32720"/>
                                <a:pt x="20085" y="26840"/>
                              </a:cubicBezTo>
                              <a:cubicBezTo>
                                <a:pt x="20085" y="20871"/>
                                <a:pt x="17879" y="15477"/>
                                <a:pt x="14183" y="11575"/>
                              </a:cubicBezTo>
                              <a:lnTo>
                                <a:pt x="0" y="5541"/>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390" name="Shape 14390"/>
                      <wps:cNvSpPr/>
                      <wps:spPr>
                        <a:xfrm>
                          <a:off x="50" y="1042596"/>
                          <a:ext cx="231737" cy="295631"/>
                        </a:xfrm>
                        <a:custGeom>
                          <a:avLst/>
                          <a:gdLst/>
                          <a:ahLst/>
                          <a:cxnLst/>
                          <a:rect l="0" t="0" r="0" b="0"/>
                          <a:pathLst>
                            <a:path w="231737" h="295631">
                              <a:moveTo>
                                <a:pt x="0" y="0"/>
                              </a:moveTo>
                              <a:lnTo>
                                <a:pt x="58661" y="0"/>
                              </a:lnTo>
                              <a:lnTo>
                                <a:pt x="58661" y="157429"/>
                              </a:lnTo>
                              <a:cubicBezTo>
                                <a:pt x="58661" y="182397"/>
                                <a:pt x="59411" y="198653"/>
                                <a:pt x="60820" y="206019"/>
                              </a:cubicBezTo>
                              <a:cubicBezTo>
                                <a:pt x="63348" y="217945"/>
                                <a:pt x="69355" y="227470"/>
                                <a:pt x="78778" y="234645"/>
                              </a:cubicBezTo>
                              <a:cubicBezTo>
                                <a:pt x="88240" y="241884"/>
                                <a:pt x="101181" y="245491"/>
                                <a:pt x="117551" y="245491"/>
                              </a:cubicBezTo>
                              <a:cubicBezTo>
                                <a:pt x="134176" y="245491"/>
                                <a:pt x="146787" y="242100"/>
                                <a:pt x="155270" y="235255"/>
                              </a:cubicBezTo>
                              <a:cubicBezTo>
                                <a:pt x="163716" y="228498"/>
                                <a:pt x="168770" y="220116"/>
                                <a:pt x="170485" y="210223"/>
                              </a:cubicBezTo>
                              <a:cubicBezTo>
                                <a:pt x="172237" y="200292"/>
                                <a:pt x="173050" y="183820"/>
                                <a:pt x="173050" y="160820"/>
                              </a:cubicBezTo>
                              <a:lnTo>
                                <a:pt x="173050" y="0"/>
                              </a:lnTo>
                              <a:lnTo>
                                <a:pt x="231737" y="0"/>
                              </a:lnTo>
                              <a:lnTo>
                                <a:pt x="231737" y="152692"/>
                              </a:lnTo>
                              <a:cubicBezTo>
                                <a:pt x="231737" y="187604"/>
                                <a:pt x="230149" y="212255"/>
                                <a:pt x="226987" y="226670"/>
                              </a:cubicBezTo>
                              <a:cubicBezTo>
                                <a:pt x="223799" y="241084"/>
                                <a:pt x="217983" y="253200"/>
                                <a:pt x="209436" y="263144"/>
                              </a:cubicBezTo>
                              <a:cubicBezTo>
                                <a:pt x="200914" y="273037"/>
                                <a:pt x="189497" y="280937"/>
                                <a:pt x="175285" y="286842"/>
                              </a:cubicBezTo>
                              <a:cubicBezTo>
                                <a:pt x="160998" y="292710"/>
                                <a:pt x="142316" y="295631"/>
                                <a:pt x="119329" y="295631"/>
                              </a:cubicBezTo>
                              <a:cubicBezTo>
                                <a:pt x="91554" y="295631"/>
                                <a:pt x="70498" y="292443"/>
                                <a:pt x="56172" y="286004"/>
                              </a:cubicBezTo>
                              <a:cubicBezTo>
                                <a:pt x="41821" y="279591"/>
                                <a:pt x="30531" y="271259"/>
                                <a:pt x="22200" y="261048"/>
                              </a:cubicBezTo>
                              <a:cubicBezTo>
                                <a:pt x="13881" y="250838"/>
                                <a:pt x="8369" y="240068"/>
                                <a:pt x="5740" y="228841"/>
                              </a:cubicBezTo>
                              <a:cubicBezTo>
                                <a:pt x="1892" y="212192"/>
                                <a:pt x="0" y="187604"/>
                                <a:pt x="0" y="155054"/>
                              </a:cubicBez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391" name="Shape 14391"/>
                      <wps:cNvSpPr/>
                      <wps:spPr>
                        <a:xfrm>
                          <a:off x="294245" y="1042591"/>
                          <a:ext cx="230645" cy="290703"/>
                        </a:xfrm>
                        <a:custGeom>
                          <a:avLst/>
                          <a:gdLst/>
                          <a:ahLst/>
                          <a:cxnLst/>
                          <a:rect l="0" t="0" r="0" b="0"/>
                          <a:pathLst>
                            <a:path w="230645" h="290703">
                              <a:moveTo>
                                <a:pt x="0" y="0"/>
                              </a:moveTo>
                              <a:lnTo>
                                <a:pt x="57112" y="0"/>
                              </a:lnTo>
                              <a:lnTo>
                                <a:pt x="176098" y="194120"/>
                              </a:lnTo>
                              <a:lnTo>
                                <a:pt x="176098" y="0"/>
                              </a:lnTo>
                              <a:lnTo>
                                <a:pt x="230645" y="0"/>
                              </a:lnTo>
                              <a:lnTo>
                                <a:pt x="230645" y="290703"/>
                              </a:lnTo>
                              <a:lnTo>
                                <a:pt x="171691" y="290703"/>
                              </a:lnTo>
                              <a:lnTo>
                                <a:pt x="54546" y="101143"/>
                              </a:lnTo>
                              <a:lnTo>
                                <a:pt x="54546" y="290703"/>
                              </a:lnTo>
                              <a:lnTo>
                                <a:pt x="0" y="290703"/>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392" name="Shape 14392"/>
                      <wps:cNvSpPr/>
                      <wps:spPr>
                        <a:xfrm>
                          <a:off x="553950" y="1042595"/>
                          <a:ext cx="143936" cy="290703"/>
                        </a:xfrm>
                        <a:custGeom>
                          <a:avLst/>
                          <a:gdLst/>
                          <a:ahLst/>
                          <a:cxnLst/>
                          <a:rect l="0" t="0" r="0" b="0"/>
                          <a:pathLst>
                            <a:path w="143936" h="290703">
                              <a:moveTo>
                                <a:pt x="113233" y="0"/>
                              </a:moveTo>
                              <a:lnTo>
                                <a:pt x="143936" y="0"/>
                              </a:lnTo>
                              <a:lnTo>
                                <a:pt x="143936" y="68883"/>
                              </a:lnTo>
                              <a:lnTo>
                                <a:pt x="143535" y="67805"/>
                              </a:lnTo>
                              <a:lnTo>
                                <a:pt x="104280" y="175717"/>
                              </a:lnTo>
                              <a:lnTo>
                                <a:pt x="143936" y="175717"/>
                              </a:lnTo>
                              <a:lnTo>
                                <a:pt x="143936" y="224638"/>
                              </a:lnTo>
                              <a:lnTo>
                                <a:pt x="86208" y="224638"/>
                              </a:lnTo>
                              <a:lnTo>
                                <a:pt x="62268" y="290703"/>
                              </a:lnTo>
                              <a:lnTo>
                                <a:pt x="0" y="290703"/>
                              </a:lnTo>
                              <a:lnTo>
                                <a:pt x="113233"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393" name="Shape 14393"/>
                      <wps:cNvSpPr/>
                      <wps:spPr>
                        <a:xfrm>
                          <a:off x="697885" y="1042595"/>
                          <a:ext cx="147758" cy="290703"/>
                        </a:xfrm>
                        <a:custGeom>
                          <a:avLst/>
                          <a:gdLst/>
                          <a:ahLst/>
                          <a:cxnLst/>
                          <a:rect l="0" t="0" r="0" b="0"/>
                          <a:pathLst>
                            <a:path w="147758" h="290703">
                              <a:moveTo>
                                <a:pt x="0" y="0"/>
                              </a:moveTo>
                              <a:lnTo>
                                <a:pt x="31350" y="0"/>
                              </a:lnTo>
                              <a:lnTo>
                                <a:pt x="147758" y="290703"/>
                              </a:lnTo>
                              <a:lnTo>
                                <a:pt x="83877" y="290703"/>
                              </a:lnTo>
                              <a:lnTo>
                                <a:pt x="58490" y="224638"/>
                              </a:lnTo>
                              <a:lnTo>
                                <a:pt x="0" y="224638"/>
                              </a:lnTo>
                              <a:lnTo>
                                <a:pt x="0" y="175717"/>
                              </a:lnTo>
                              <a:lnTo>
                                <a:pt x="39656" y="175717"/>
                              </a:lnTo>
                              <a:lnTo>
                                <a:pt x="0" y="68883"/>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394" name="Shape 14394"/>
                      <wps:cNvSpPr/>
                      <wps:spPr>
                        <a:xfrm>
                          <a:off x="872976" y="1042596"/>
                          <a:ext cx="231750" cy="295631"/>
                        </a:xfrm>
                        <a:custGeom>
                          <a:avLst/>
                          <a:gdLst/>
                          <a:ahLst/>
                          <a:cxnLst/>
                          <a:rect l="0" t="0" r="0" b="0"/>
                          <a:pathLst>
                            <a:path w="231750" h="295631">
                              <a:moveTo>
                                <a:pt x="0" y="0"/>
                              </a:moveTo>
                              <a:lnTo>
                                <a:pt x="58687" y="0"/>
                              </a:lnTo>
                              <a:lnTo>
                                <a:pt x="58687" y="157429"/>
                              </a:lnTo>
                              <a:cubicBezTo>
                                <a:pt x="58687" y="182397"/>
                                <a:pt x="59436" y="198653"/>
                                <a:pt x="60858" y="206019"/>
                              </a:cubicBezTo>
                              <a:cubicBezTo>
                                <a:pt x="63373" y="217945"/>
                                <a:pt x="69380" y="227470"/>
                                <a:pt x="78791" y="234645"/>
                              </a:cubicBezTo>
                              <a:cubicBezTo>
                                <a:pt x="88265" y="241884"/>
                                <a:pt x="101181" y="245491"/>
                                <a:pt x="117551" y="245491"/>
                              </a:cubicBezTo>
                              <a:cubicBezTo>
                                <a:pt x="134214" y="245491"/>
                                <a:pt x="146799" y="242100"/>
                                <a:pt x="155270" y="235255"/>
                              </a:cubicBezTo>
                              <a:cubicBezTo>
                                <a:pt x="163716" y="228498"/>
                                <a:pt x="168809" y="220116"/>
                                <a:pt x="170485" y="210223"/>
                              </a:cubicBezTo>
                              <a:cubicBezTo>
                                <a:pt x="172250" y="200292"/>
                                <a:pt x="173050" y="183820"/>
                                <a:pt x="173050" y="160820"/>
                              </a:cubicBezTo>
                              <a:lnTo>
                                <a:pt x="173050" y="0"/>
                              </a:lnTo>
                              <a:lnTo>
                                <a:pt x="231750" y="0"/>
                              </a:lnTo>
                              <a:lnTo>
                                <a:pt x="231750" y="152692"/>
                              </a:lnTo>
                              <a:cubicBezTo>
                                <a:pt x="231750" y="187604"/>
                                <a:pt x="230188" y="212255"/>
                                <a:pt x="226987" y="226670"/>
                              </a:cubicBezTo>
                              <a:cubicBezTo>
                                <a:pt x="223825" y="241084"/>
                                <a:pt x="217983" y="253200"/>
                                <a:pt x="209461" y="263144"/>
                              </a:cubicBezTo>
                              <a:cubicBezTo>
                                <a:pt x="200939" y="273037"/>
                                <a:pt x="189497" y="280937"/>
                                <a:pt x="175311" y="286842"/>
                              </a:cubicBezTo>
                              <a:cubicBezTo>
                                <a:pt x="161036" y="292710"/>
                                <a:pt x="142354" y="295631"/>
                                <a:pt x="119329" y="295631"/>
                              </a:cubicBezTo>
                              <a:cubicBezTo>
                                <a:pt x="91580" y="295631"/>
                                <a:pt x="70561" y="292443"/>
                                <a:pt x="56172" y="286004"/>
                              </a:cubicBezTo>
                              <a:cubicBezTo>
                                <a:pt x="41821" y="279591"/>
                                <a:pt x="30531" y="271259"/>
                                <a:pt x="22212" y="261048"/>
                              </a:cubicBezTo>
                              <a:cubicBezTo>
                                <a:pt x="13881" y="250838"/>
                                <a:pt x="8407" y="240068"/>
                                <a:pt x="5766" y="228841"/>
                              </a:cubicBezTo>
                              <a:cubicBezTo>
                                <a:pt x="1892" y="212192"/>
                                <a:pt x="0" y="187604"/>
                                <a:pt x="0" y="155054"/>
                              </a:cubicBez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395" name="Shape 14395"/>
                      <wps:cNvSpPr/>
                      <wps:spPr>
                        <a:xfrm>
                          <a:off x="1175036" y="1044966"/>
                          <a:ext cx="204559" cy="288328"/>
                        </a:xfrm>
                        <a:custGeom>
                          <a:avLst/>
                          <a:gdLst/>
                          <a:ahLst/>
                          <a:cxnLst/>
                          <a:rect l="0" t="0" r="0" b="0"/>
                          <a:pathLst>
                            <a:path w="204559" h="288328">
                              <a:moveTo>
                                <a:pt x="0" y="0"/>
                              </a:moveTo>
                              <a:lnTo>
                                <a:pt x="58661" y="0"/>
                              </a:lnTo>
                              <a:lnTo>
                                <a:pt x="58661" y="239332"/>
                              </a:lnTo>
                              <a:lnTo>
                                <a:pt x="204559" y="239332"/>
                              </a:lnTo>
                              <a:lnTo>
                                <a:pt x="204559" y="288328"/>
                              </a:lnTo>
                              <a:lnTo>
                                <a:pt x="0" y="288328"/>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396" name="Shape 14396"/>
                      <wps:cNvSpPr/>
                      <wps:spPr>
                        <a:xfrm>
                          <a:off x="1390786" y="1042595"/>
                          <a:ext cx="143948" cy="290703"/>
                        </a:xfrm>
                        <a:custGeom>
                          <a:avLst/>
                          <a:gdLst/>
                          <a:ahLst/>
                          <a:cxnLst/>
                          <a:rect l="0" t="0" r="0" b="0"/>
                          <a:pathLst>
                            <a:path w="143948" h="290703">
                              <a:moveTo>
                                <a:pt x="113233" y="0"/>
                              </a:moveTo>
                              <a:lnTo>
                                <a:pt x="143948" y="0"/>
                              </a:lnTo>
                              <a:lnTo>
                                <a:pt x="143948" y="68883"/>
                              </a:lnTo>
                              <a:lnTo>
                                <a:pt x="143548" y="67805"/>
                              </a:lnTo>
                              <a:lnTo>
                                <a:pt x="104280" y="175717"/>
                              </a:lnTo>
                              <a:lnTo>
                                <a:pt x="143948" y="175717"/>
                              </a:lnTo>
                              <a:lnTo>
                                <a:pt x="143948" y="224638"/>
                              </a:lnTo>
                              <a:lnTo>
                                <a:pt x="86220" y="224638"/>
                              </a:lnTo>
                              <a:lnTo>
                                <a:pt x="62268" y="290703"/>
                              </a:lnTo>
                              <a:lnTo>
                                <a:pt x="0" y="290703"/>
                              </a:lnTo>
                              <a:lnTo>
                                <a:pt x="113233"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397" name="Shape 14397"/>
                      <wps:cNvSpPr/>
                      <wps:spPr>
                        <a:xfrm>
                          <a:off x="1534734" y="1042595"/>
                          <a:ext cx="147733" cy="290703"/>
                        </a:xfrm>
                        <a:custGeom>
                          <a:avLst/>
                          <a:gdLst/>
                          <a:ahLst/>
                          <a:cxnLst/>
                          <a:rect l="0" t="0" r="0" b="0"/>
                          <a:pathLst>
                            <a:path w="147733" h="290703">
                              <a:moveTo>
                                <a:pt x="0" y="0"/>
                              </a:moveTo>
                              <a:lnTo>
                                <a:pt x="31337" y="0"/>
                              </a:lnTo>
                              <a:lnTo>
                                <a:pt x="147733" y="290703"/>
                              </a:lnTo>
                              <a:lnTo>
                                <a:pt x="83865" y="290703"/>
                              </a:lnTo>
                              <a:lnTo>
                                <a:pt x="58490" y="224638"/>
                              </a:lnTo>
                              <a:lnTo>
                                <a:pt x="0" y="224638"/>
                              </a:lnTo>
                              <a:lnTo>
                                <a:pt x="0" y="175717"/>
                              </a:lnTo>
                              <a:lnTo>
                                <a:pt x="39669" y="175717"/>
                              </a:lnTo>
                              <a:lnTo>
                                <a:pt x="0" y="68883"/>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398" name="Shape 14398"/>
                      <wps:cNvSpPr/>
                      <wps:spPr>
                        <a:xfrm>
                          <a:off x="0" y="1393445"/>
                          <a:ext cx="41910" cy="53442"/>
                        </a:xfrm>
                        <a:custGeom>
                          <a:avLst/>
                          <a:gdLst/>
                          <a:ahLst/>
                          <a:cxnLst/>
                          <a:rect l="0" t="0" r="0" b="0"/>
                          <a:pathLst>
                            <a:path w="41910" h="53442">
                              <a:moveTo>
                                <a:pt x="0" y="0"/>
                              </a:moveTo>
                              <a:lnTo>
                                <a:pt x="10630" y="0"/>
                              </a:lnTo>
                              <a:lnTo>
                                <a:pt x="10630" y="28461"/>
                              </a:lnTo>
                              <a:cubicBezTo>
                                <a:pt x="10630" y="32982"/>
                                <a:pt x="10757" y="35903"/>
                                <a:pt x="11011" y="37236"/>
                              </a:cubicBezTo>
                              <a:cubicBezTo>
                                <a:pt x="11468" y="39395"/>
                                <a:pt x="12548" y="41123"/>
                                <a:pt x="14249" y="42418"/>
                              </a:cubicBezTo>
                              <a:cubicBezTo>
                                <a:pt x="15964" y="43726"/>
                                <a:pt x="18301" y="44374"/>
                                <a:pt x="21260" y="44374"/>
                              </a:cubicBezTo>
                              <a:cubicBezTo>
                                <a:pt x="24282" y="44374"/>
                                <a:pt x="26556" y="43752"/>
                                <a:pt x="28080" y="42520"/>
                              </a:cubicBezTo>
                              <a:cubicBezTo>
                                <a:pt x="29604" y="41300"/>
                                <a:pt x="30518" y="39789"/>
                                <a:pt x="30836" y="37998"/>
                              </a:cubicBezTo>
                              <a:cubicBezTo>
                                <a:pt x="31140" y="36195"/>
                                <a:pt x="31305" y="33223"/>
                                <a:pt x="31305" y="29070"/>
                              </a:cubicBezTo>
                              <a:lnTo>
                                <a:pt x="31305" y="0"/>
                              </a:lnTo>
                              <a:lnTo>
                                <a:pt x="41910" y="0"/>
                              </a:lnTo>
                              <a:lnTo>
                                <a:pt x="41910" y="27597"/>
                              </a:lnTo>
                              <a:cubicBezTo>
                                <a:pt x="41910" y="33909"/>
                                <a:pt x="41618" y="38367"/>
                                <a:pt x="41046" y="40970"/>
                              </a:cubicBezTo>
                              <a:cubicBezTo>
                                <a:pt x="40475" y="43574"/>
                                <a:pt x="39421" y="45771"/>
                                <a:pt x="37871" y="47561"/>
                              </a:cubicBezTo>
                              <a:cubicBezTo>
                                <a:pt x="36335" y="49352"/>
                                <a:pt x="34277" y="50787"/>
                                <a:pt x="31699" y="51841"/>
                              </a:cubicBezTo>
                              <a:cubicBezTo>
                                <a:pt x="29108" y="52921"/>
                                <a:pt x="25743" y="53442"/>
                                <a:pt x="21590" y="53442"/>
                              </a:cubicBezTo>
                              <a:cubicBezTo>
                                <a:pt x="16574" y="53442"/>
                                <a:pt x="12763" y="52857"/>
                                <a:pt x="10173" y="51702"/>
                              </a:cubicBezTo>
                              <a:cubicBezTo>
                                <a:pt x="7582" y="50546"/>
                                <a:pt x="5537" y="49047"/>
                                <a:pt x="4026" y="47180"/>
                              </a:cubicBezTo>
                              <a:cubicBezTo>
                                <a:pt x="2515" y="45339"/>
                                <a:pt x="1524" y="43396"/>
                                <a:pt x="1041" y="41364"/>
                              </a:cubicBezTo>
                              <a:cubicBezTo>
                                <a:pt x="343" y="38354"/>
                                <a:pt x="0" y="33909"/>
                                <a:pt x="0" y="28029"/>
                              </a:cubicBez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399" name="Shape 14399"/>
                      <wps:cNvSpPr/>
                      <wps:spPr>
                        <a:xfrm>
                          <a:off x="53194" y="1393448"/>
                          <a:ext cx="41694" cy="52540"/>
                        </a:xfrm>
                        <a:custGeom>
                          <a:avLst/>
                          <a:gdLst/>
                          <a:ahLst/>
                          <a:cxnLst/>
                          <a:rect l="0" t="0" r="0" b="0"/>
                          <a:pathLst>
                            <a:path w="41694" h="52540">
                              <a:moveTo>
                                <a:pt x="0" y="0"/>
                              </a:moveTo>
                              <a:lnTo>
                                <a:pt x="10325" y="0"/>
                              </a:lnTo>
                              <a:lnTo>
                                <a:pt x="31839" y="35077"/>
                              </a:lnTo>
                              <a:lnTo>
                                <a:pt x="31839" y="0"/>
                              </a:lnTo>
                              <a:lnTo>
                                <a:pt x="41694" y="0"/>
                              </a:lnTo>
                              <a:lnTo>
                                <a:pt x="41694" y="52540"/>
                              </a:lnTo>
                              <a:lnTo>
                                <a:pt x="31039"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671" name="Shape 15671"/>
                      <wps:cNvSpPr/>
                      <wps:spPr>
                        <a:xfrm>
                          <a:off x="105776" y="1393440"/>
                          <a:ext cx="10604" cy="52540"/>
                        </a:xfrm>
                        <a:custGeom>
                          <a:avLst/>
                          <a:gdLst/>
                          <a:ahLst/>
                          <a:cxnLst/>
                          <a:rect l="0" t="0" r="0" b="0"/>
                          <a:pathLst>
                            <a:path w="10604" h="52540">
                              <a:moveTo>
                                <a:pt x="0" y="0"/>
                              </a:moveTo>
                              <a:lnTo>
                                <a:pt x="10604" y="0"/>
                              </a:lnTo>
                              <a:lnTo>
                                <a:pt x="10604"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01" name="Shape 14401"/>
                      <wps:cNvSpPr/>
                      <wps:spPr>
                        <a:xfrm>
                          <a:off x="121115" y="1393448"/>
                          <a:ext cx="48920" cy="52540"/>
                        </a:xfrm>
                        <a:custGeom>
                          <a:avLst/>
                          <a:gdLst/>
                          <a:ahLst/>
                          <a:cxnLst/>
                          <a:rect l="0" t="0" r="0" b="0"/>
                          <a:pathLst>
                            <a:path w="48920" h="52540">
                              <a:moveTo>
                                <a:pt x="0" y="0"/>
                              </a:moveTo>
                              <a:lnTo>
                                <a:pt x="11506" y="0"/>
                              </a:lnTo>
                              <a:lnTo>
                                <a:pt x="24816" y="38887"/>
                              </a:lnTo>
                              <a:lnTo>
                                <a:pt x="37668" y="0"/>
                              </a:lnTo>
                              <a:lnTo>
                                <a:pt x="48920" y="0"/>
                              </a:lnTo>
                              <a:lnTo>
                                <a:pt x="30124" y="52540"/>
                              </a:lnTo>
                              <a:lnTo>
                                <a:pt x="18783"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02" name="Shape 14402"/>
                      <wps:cNvSpPr/>
                      <wps:spPr>
                        <a:xfrm>
                          <a:off x="175456" y="1393448"/>
                          <a:ext cx="39967" cy="52540"/>
                        </a:xfrm>
                        <a:custGeom>
                          <a:avLst/>
                          <a:gdLst/>
                          <a:ahLst/>
                          <a:cxnLst/>
                          <a:rect l="0" t="0" r="0" b="0"/>
                          <a:pathLst>
                            <a:path w="39967" h="52540">
                              <a:moveTo>
                                <a:pt x="0" y="0"/>
                              </a:moveTo>
                              <a:lnTo>
                                <a:pt x="38964" y="0"/>
                              </a:lnTo>
                              <a:lnTo>
                                <a:pt x="38964" y="8877"/>
                              </a:lnTo>
                              <a:lnTo>
                                <a:pt x="10604" y="8877"/>
                              </a:lnTo>
                              <a:lnTo>
                                <a:pt x="10604" y="20523"/>
                              </a:lnTo>
                              <a:lnTo>
                                <a:pt x="36982" y="20523"/>
                              </a:lnTo>
                              <a:lnTo>
                                <a:pt x="36982" y="29388"/>
                              </a:lnTo>
                              <a:lnTo>
                                <a:pt x="10604" y="29388"/>
                              </a:lnTo>
                              <a:lnTo>
                                <a:pt x="10604" y="43688"/>
                              </a:lnTo>
                              <a:lnTo>
                                <a:pt x="39967" y="43688"/>
                              </a:lnTo>
                              <a:lnTo>
                                <a:pt x="39967"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03" name="Shape 14403"/>
                      <wps:cNvSpPr/>
                      <wps:spPr>
                        <a:xfrm>
                          <a:off x="224457" y="1393439"/>
                          <a:ext cx="21330" cy="52553"/>
                        </a:xfrm>
                        <a:custGeom>
                          <a:avLst/>
                          <a:gdLst/>
                          <a:ahLst/>
                          <a:cxnLst/>
                          <a:rect l="0" t="0" r="0" b="0"/>
                          <a:pathLst>
                            <a:path w="21330" h="52553">
                              <a:moveTo>
                                <a:pt x="0" y="0"/>
                              </a:moveTo>
                              <a:lnTo>
                                <a:pt x="21330" y="0"/>
                              </a:lnTo>
                              <a:lnTo>
                                <a:pt x="21330" y="8950"/>
                              </a:lnTo>
                              <a:lnTo>
                                <a:pt x="18885" y="8890"/>
                              </a:lnTo>
                              <a:lnTo>
                                <a:pt x="10617" y="8890"/>
                              </a:lnTo>
                              <a:lnTo>
                                <a:pt x="10617" y="22225"/>
                              </a:lnTo>
                              <a:lnTo>
                                <a:pt x="18466" y="22225"/>
                              </a:lnTo>
                              <a:lnTo>
                                <a:pt x="21330" y="22034"/>
                              </a:lnTo>
                              <a:lnTo>
                                <a:pt x="21330" y="33432"/>
                              </a:lnTo>
                              <a:lnTo>
                                <a:pt x="21298" y="33388"/>
                              </a:lnTo>
                              <a:cubicBezTo>
                                <a:pt x="20295" y="32334"/>
                                <a:pt x="19228" y="31598"/>
                                <a:pt x="18110" y="31217"/>
                              </a:cubicBezTo>
                              <a:cubicBezTo>
                                <a:pt x="16980" y="30810"/>
                                <a:pt x="15202" y="30620"/>
                                <a:pt x="12763" y="30620"/>
                              </a:cubicBezTo>
                              <a:lnTo>
                                <a:pt x="10617" y="30620"/>
                              </a:lnTo>
                              <a:lnTo>
                                <a:pt x="10617"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04" name="Shape 14404"/>
                      <wps:cNvSpPr/>
                      <wps:spPr>
                        <a:xfrm>
                          <a:off x="245787" y="1393439"/>
                          <a:ext cx="25914" cy="52553"/>
                        </a:xfrm>
                        <a:custGeom>
                          <a:avLst/>
                          <a:gdLst/>
                          <a:ahLst/>
                          <a:cxnLst/>
                          <a:rect l="0" t="0" r="0" b="0"/>
                          <a:pathLst>
                            <a:path w="25914" h="52553">
                              <a:moveTo>
                                <a:pt x="0" y="0"/>
                              </a:moveTo>
                              <a:lnTo>
                                <a:pt x="1010" y="0"/>
                              </a:lnTo>
                              <a:cubicBezTo>
                                <a:pt x="6610" y="0"/>
                                <a:pt x="10700" y="470"/>
                                <a:pt x="13252" y="1422"/>
                              </a:cubicBezTo>
                              <a:cubicBezTo>
                                <a:pt x="15792" y="2362"/>
                                <a:pt x="17824" y="4039"/>
                                <a:pt x="19348" y="6464"/>
                              </a:cubicBezTo>
                              <a:cubicBezTo>
                                <a:pt x="20885" y="8877"/>
                                <a:pt x="21647" y="11633"/>
                                <a:pt x="21647" y="14732"/>
                              </a:cubicBezTo>
                              <a:cubicBezTo>
                                <a:pt x="21647" y="18682"/>
                                <a:pt x="20491" y="21933"/>
                                <a:pt x="18167" y="24511"/>
                              </a:cubicBezTo>
                              <a:cubicBezTo>
                                <a:pt x="15856" y="27064"/>
                                <a:pt x="12389" y="28689"/>
                                <a:pt x="7779" y="29362"/>
                              </a:cubicBezTo>
                              <a:cubicBezTo>
                                <a:pt x="10065" y="30696"/>
                                <a:pt x="11970" y="32169"/>
                                <a:pt x="13456" y="33769"/>
                              </a:cubicBezTo>
                              <a:cubicBezTo>
                                <a:pt x="14954" y="35370"/>
                                <a:pt x="16974" y="38214"/>
                                <a:pt x="19501" y="42304"/>
                              </a:cubicBezTo>
                              <a:lnTo>
                                <a:pt x="25914" y="52553"/>
                              </a:lnTo>
                              <a:lnTo>
                                <a:pt x="13227" y="52553"/>
                              </a:lnTo>
                              <a:lnTo>
                                <a:pt x="5556" y="41110"/>
                              </a:lnTo>
                              <a:lnTo>
                                <a:pt x="0" y="33432"/>
                              </a:lnTo>
                              <a:lnTo>
                                <a:pt x="0" y="22034"/>
                              </a:lnTo>
                              <a:lnTo>
                                <a:pt x="6674" y="21590"/>
                              </a:lnTo>
                              <a:cubicBezTo>
                                <a:pt x="7944" y="21158"/>
                                <a:pt x="8922" y="20409"/>
                                <a:pt x="9646" y="19355"/>
                              </a:cubicBezTo>
                              <a:cubicBezTo>
                                <a:pt x="10357" y="18313"/>
                                <a:pt x="10712" y="16993"/>
                                <a:pt x="10712" y="15405"/>
                              </a:cubicBezTo>
                              <a:cubicBezTo>
                                <a:pt x="10712" y="13652"/>
                                <a:pt x="10230" y="12217"/>
                                <a:pt x="9303" y="11125"/>
                              </a:cubicBezTo>
                              <a:cubicBezTo>
                                <a:pt x="8363" y="10058"/>
                                <a:pt x="7030" y="9360"/>
                                <a:pt x="5315" y="9080"/>
                              </a:cubicBezTo>
                              <a:lnTo>
                                <a:pt x="0" y="895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05" name="Shape 14405"/>
                      <wps:cNvSpPr/>
                      <wps:spPr>
                        <a:xfrm>
                          <a:off x="274737" y="1392550"/>
                          <a:ext cx="42735" cy="54369"/>
                        </a:xfrm>
                        <a:custGeom>
                          <a:avLst/>
                          <a:gdLst/>
                          <a:ahLst/>
                          <a:cxnLst/>
                          <a:rect l="0" t="0" r="0" b="0"/>
                          <a:pathLst>
                            <a:path w="42735" h="54369">
                              <a:moveTo>
                                <a:pt x="21082" y="0"/>
                              </a:moveTo>
                              <a:cubicBezTo>
                                <a:pt x="27686" y="0"/>
                                <a:pt x="32639" y="1448"/>
                                <a:pt x="35979" y="4331"/>
                              </a:cubicBezTo>
                              <a:cubicBezTo>
                                <a:pt x="39319" y="7239"/>
                                <a:pt x="41046" y="11087"/>
                                <a:pt x="41224" y="15913"/>
                              </a:cubicBezTo>
                              <a:lnTo>
                                <a:pt x="30620" y="16383"/>
                              </a:lnTo>
                              <a:cubicBezTo>
                                <a:pt x="30175" y="13678"/>
                                <a:pt x="29185" y="11748"/>
                                <a:pt x="27699" y="10554"/>
                              </a:cubicBezTo>
                              <a:cubicBezTo>
                                <a:pt x="26200" y="9373"/>
                                <a:pt x="23965" y="8776"/>
                                <a:pt x="20980" y="8776"/>
                              </a:cubicBezTo>
                              <a:cubicBezTo>
                                <a:pt x="17894" y="8776"/>
                                <a:pt x="15481" y="9411"/>
                                <a:pt x="13741" y="10681"/>
                              </a:cubicBezTo>
                              <a:cubicBezTo>
                                <a:pt x="12611" y="11493"/>
                                <a:pt x="12052" y="12586"/>
                                <a:pt x="12052" y="13944"/>
                              </a:cubicBezTo>
                              <a:cubicBezTo>
                                <a:pt x="12052" y="15189"/>
                                <a:pt x="12573" y="16243"/>
                                <a:pt x="13627" y="17132"/>
                              </a:cubicBezTo>
                              <a:cubicBezTo>
                                <a:pt x="14973" y="18263"/>
                                <a:pt x="18212" y="19418"/>
                                <a:pt x="23381" y="20650"/>
                              </a:cubicBezTo>
                              <a:cubicBezTo>
                                <a:pt x="28537" y="21857"/>
                                <a:pt x="32360" y="23127"/>
                                <a:pt x="34823" y="24422"/>
                              </a:cubicBezTo>
                              <a:cubicBezTo>
                                <a:pt x="37313" y="25730"/>
                                <a:pt x="39243" y="27508"/>
                                <a:pt x="40627" y="29756"/>
                              </a:cubicBezTo>
                              <a:cubicBezTo>
                                <a:pt x="42037" y="32029"/>
                                <a:pt x="42735" y="34811"/>
                                <a:pt x="42735" y="38138"/>
                              </a:cubicBezTo>
                              <a:cubicBezTo>
                                <a:pt x="42735" y="41148"/>
                                <a:pt x="41897" y="43967"/>
                                <a:pt x="40221" y="46596"/>
                              </a:cubicBezTo>
                              <a:cubicBezTo>
                                <a:pt x="38545" y="49225"/>
                                <a:pt x="36195" y="51181"/>
                                <a:pt x="33122" y="52464"/>
                              </a:cubicBezTo>
                              <a:cubicBezTo>
                                <a:pt x="30074" y="53734"/>
                                <a:pt x="26251" y="54369"/>
                                <a:pt x="21692" y="54369"/>
                              </a:cubicBezTo>
                              <a:cubicBezTo>
                                <a:pt x="15062" y="54369"/>
                                <a:pt x="9944" y="52832"/>
                                <a:pt x="6388" y="49771"/>
                              </a:cubicBezTo>
                              <a:cubicBezTo>
                                <a:pt x="2832" y="46698"/>
                                <a:pt x="699" y="42215"/>
                                <a:pt x="0" y="36347"/>
                              </a:cubicBezTo>
                              <a:lnTo>
                                <a:pt x="10325" y="35344"/>
                              </a:lnTo>
                              <a:cubicBezTo>
                                <a:pt x="10947" y="38798"/>
                                <a:pt x="12217" y="41351"/>
                                <a:pt x="14110" y="42977"/>
                              </a:cubicBezTo>
                              <a:cubicBezTo>
                                <a:pt x="16027" y="44590"/>
                                <a:pt x="18580" y="45402"/>
                                <a:pt x="21806" y="45402"/>
                              </a:cubicBezTo>
                              <a:cubicBezTo>
                                <a:pt x="25210" y="45402"/>
                                <a:pt x="27788" y="44691"/>
                                <a:pt x="29515" y="43243"/>
                              </a:cubicBezTo>
                              <a:cubicBezTo>
                                <a:pt x="31267" y="41796"/>
                                <a:pt x="32118" y="40107"/>
                                <a:pt x="32118" y="38176"/>
                              </a:cubicBezTo>
                              <a:cubicBezTo>
                                <a:pt x="32118" y="36932"/>
                                <a:pt x="31763" y="35865"/>
                                <a:pt x="31026" y="35001"/>
                              </a:cubicBezTo>
                              <a:cubicBezTo>
                                <a:pt x="30302" y="34138"/>
                                <a:pt x="29032" y="33363"/>
                                <a:pt x="27229" y="32728"/>
                              </a:cubicBezTo>
                              <a:cubicBezTo>
                                <a:pt x="25971" y="32296"/>
                                <a:pt x="23139" y="31521"/>
                                <a:pt x="18720" y="30429"/>
                              </a:cubicBezTo>
                              <a:cubicBezTo>
                                <a:pt x="13030" y="29020"/>
                                <a:pt x="9042" y="27292"/>
                                <a:pt x="6744" y="25235"/>
                              </a:cubicBezTo>
                              <a:cubicBezTo>
                                <a:pt x="3518" y="22327"/>
                                <a:pt x="1905" y="18809"/>
                                <a:pt x="1905" y="14656"/>
                              </a:cubicBezTo>
                              <a:cubicBezTo>
                                <a:pt x="1905" y="11976"/>
                                <a:pt x="2667" y="9474"/>
                                <a:pt x="4191" y="7150"/>
                              </a:cubicBezTo>
                              <a:cubicBezTo>
                                <a:pt x="5702" y="4826"/>
                                <a:pt x="7887" y="3048"/>
                                <a:pt x="10744" y="1829"/>
                              </a:cubicBezTo>
                              <a:cubicBezTo>
                                <a:pt x="13589" y="610"/>
                                <a:pt x="17043" y="0"/>
                                <a:pt x="21082"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672" name="Shape 15672"/>
                      <wps:cNvSpPr/>
                      <wps:spPr>
                        <a:xfrm>
                          <a:off x="326070" y="1393440"/>
                          <a:ext cx="10617" cy="52540"/>
                        </a:xfrm>
                        <a:custGeom>
                          <a:avLst/>
                          <a:gdLst/>
                          <a:ahLst/>
                          <a:cxnLst/>
                          <a:rect l="0" t="0" r="0" b="0"/>
                          <a:pathLst>
                            <a:path w="10617" h="52540">
                              <a:moveTo>
                                <a:pt x="0" y="0"/>
                              </a:moveTo>
                              <a:lnTo>
                                <a:pt x="10617" y="0"/>
                              </a:lnTo>
                              <a:lnTo>
                                <a:pt x="10617"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07" name="Shape 14407"/>
                      <wps:cNvSpPr/>
                      <wps:spPr>
                        <a:xfrm>
                          <a:off x="346757" y="1393441"/>
                          <a:ext cx="21850" cy="52553"/>
                        </a:xfrm>
                        <a:custGeom>
                          <a:avLst/>
                          <a:gdLst/>
                          <a:ahLst/>
                          <a:cxnLst/>
                          <a:rect l="0" t="0" r="0" b="0"/>
                          <a:pathLst>
                            <a:path w="21850" h="52553">
                              <a:moveTo>
                                <a:pt x="0" y="0"/>
                              </a:moveTo>
                              <a:lnTo>
                                <a:pt x="19380" y="0"/>
                              </a:lnTo>
                              <a:lnTo>
                                <a:pt x="21850" y="248"/>
                              </a:lnTo>
                              <a:lnTo>
                                <a:pt x="21850" y="9258"/>
                              </a:lnTo>
                              <a:lnTo>
                                <a:pt x="15380" y="8890"/>
                              </a:lnTo>
                              <a:lnTo>
                                <a:pt x="10604" y="8890"/>
                              </a:lnTo>
                              <a:lnTo>
                                <a:pt x="10604" y="43688"/>
                              </a:lnTo>
                              <a:lnTo>
                                <a:pt x="18529" y="43688"/>
                              </a:lnTo>
                              <a:lnTo>
                                <a:pt x="21850" y="43431"/>
                              </a:lnTo>
                              <a:lnTo>
                                <a:pt x="21850" y="52327"/>
                              </a:lnTo>
                              <a:lnTo>
                                <a:pt x="19952"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08" name="Shape 14408"/>
                      <wps:cNvSpPr/>
                      <wps:spPr>
                        <a:xfrm>
                          <a:off x="368607" y="1393689"/>
                          <a:ext cx="22206" cy="52079"/>
                        </a:xfrm>
                        <a:custGeom>
                          <a:avLst/>
                          <a:gdLst/>
                          <a:ahLst/>
                          <a:cxnLst/>
                          <a:rect l="0" t="0" r="0" b="0"/>
                          <a:pathLst>
                            <a:path w="22206" h="52079">
                              <a:moveTo>
                                <a:pt x="0" y="0"/>
                              </a:moveTo>
                              <a:lnTo>
                                <a:pt x="7537" y="756"/>
                              </a:lnTo>
                              <a:cubicBezTo>
                                <a:pt x="10623" y="1670"/>
                                <a:pt x="13265" y="3283"/>
                                <a:pt x="15475" y="5594"/>
                              </a:cubicBezTo>
                              <a:cubicBezTo>
                                <a:pt x="17647" y="7918"/>
                                <a:pt x="19336" y="10751"/>
                                <a:pt x="20479" y="14116"/>
                              </a:cubicBezTo>
                              <a:cubicBezTo>
                                <a:pt x="21622" y="17469"/>
                                <a:pt x="22206" y="21609"/>
                                <a:pt x="22206" y="26524"/>
                              </a:cubicBezTo>
                              <a:cubicBezTo>
                                <a:pt x="22206" y="30855"/>
                                <a:pt x="21660" y="34576"/>
                                <a:pt x="20593" y="37725"/>
                              </a:cubicBezTo>
                              <a:cubicBezTo>
                                <a:pt x="19259" y="41535"/>
                                <a:pt x="17405" y="44634"/>
                                <a:pt x="14954" y="46996"/>
                              </a:cubicBezTo>
                              <a:cubicBezTo>
                                <a:pt x="13113" y="48787"/>
                                <a:pt x="10636" y="50184"/>
                                <a:pt x="7512" y="51187"/>
                              </a:cubicBezTo>
                              <a:lnTo>
                                <a:pt x="0" y="52079"/>
                              </a:lnTo>
                              <a:lnTo>
                                <a:pt x="0" y="43184"/>
                              </a:lnTo>
                              <a:lnTo>
                                <a:pt x="3092" y="42945"/>
                              </a:lnTo>
                              <a:cubicBezTo>
                                <a:pt x="4820" y="42513"/>
                                <a:pt x="6242" y="41789"/>
                                <a:pt x="7372" y="40748"/>
                              </a:cubicBezTo>
                              <a:cubicBezTo>
                                <a:pt x="8515" y="39732"/>
                                <a:pt x="9442" y="38043"/>
                                <a:pt x="10166" y="35681"/>
                              </a:cubicBezTo>
                              <a:cubicBezTo>
                                <a:pt x="10877" y="33331"/>
                                <a:pt x="11246" y="30131"/>
                                <a:pt x="11246" y="26067"/>
                              </a:cubicBezTo>
                              <a:cubicBezTo>
                                <a:pt x="11246" y="22003"/>
                                <a:pt x="10877" y="18878"/>
                                <a:pt x="10166" y="16707"/>
                              </a:cubicBezTo>
                              <a:cubicBezTo>
                                <a:pt x="9442" y="14535"/>
                                <a:pt x="8439" y="12846"/>
                                <a:pt x="7144" y="11614"/>
                              </a:cubicBezTo>
                              <a:cubicBezTo>
                                <a:pt x="5861" y="10395"/>
                                <a:pt x="4223" y="9569"/>
                                <a:pt x="2241" y="9138"/>
                              </a:cubicBezTo>
                              <a:lnTo>
                                <a:pt x="0" y="901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09" name="Shape 14409"/>
                      <wps:cNvSpPr/>
                      <wps:spPr>
                        <a:xfrm>
                          <a:off x="394459" y="1393452"/>
                          <a:ext cx="26029" cy="52540"/>
                        </a:xfrm>
                        <a:custGeom>
                          <a:avLst/>
                          <a:gdLst/>
                          <a:ahLst/>
                          <a:cxnLst/>
                          <a:rect l="0" t="0" r="0" b="0"/>
                          <a:pathLst>
                            <a:path w="26029" h="52540">
                              <a:moveTo>
                                <a:pt x="20472" y="0"/>
                              </a:moveTo>
                              <a:lnTo>
                                <a:pt x="26029" y="0"/>
                              </a:lnTo>
                              <a:lnTo>
                                <a:pt x="26029" y="12477"/>
                              </a:lnTo>
                              <a:lnTo>
                                <a:pt x="25946" y="12255"/>
                              </a:lnTo>
                              <a:lnTo>
                                <a:pt x="18860" y="31750"/>
                              </a:lnTo>
                              <a:lnTo>
                                <a:pt x="26029" y="31750"/>
                              </a:lnTo>
                              <a:lnTo>
                                <a:pt x="26029" y="40602"/>
                              </a:lnTo>
                              <a:lnTo>
                                <a:pt x="15583" y="40602"/>
                              </a:lnTo>
                              <a:lnTo>
                                <a:pt x="11252"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10" name="Shape 14410"/>
                      <wps:cNvSpPr/>
                      <wps:spPr>
                        <a:xfrm>
                          <a:off x="420488" y="1393452"/>
                          <a:ext cx="26702" cy="52540"/>
                        </a:xfrm>
                        <a:custGeom>
                          <a:avLst/>
                          <a:gdLst/>
                          <a:ahLst/>
                          <a:cxnLst/>
                          <a:rect l="0" t="0" r="0" b="0"/>
                          <a:pathLst>
                            <a:path w="26702" h="52540">
                              <a:moveTo>
                                <a:pt x="0" y="0"/>
                              </a:moveTo>
                              <a:lnTo>
                                <a:pt x="5658" y="0"/>
                              </a:lnTo>
                              <a:lnTo>
                                <a:pt x="26702" y="52540"/>
                              </a:lnTo>
                              <a:lnTo>
                                <a:pt x="15157" y="52540"/>
                              </a:lnTo>
                              <a:lnTo>
                                <a:pt x="10573" y="40602"/>
                              </a:lnTo>
                              <a:lnTo>
                                <a:pt x="0" y="40602"/>
                              </a:lnTo>
                              <a:lnTo>
                                <a:pt x="0" y="31750"/>
                              </a:lnTo>
                              <a:lnTo>
                                <a:pt x="7169" y="31750"/>
                              </a:lnTo>
                              <a:lnTo>
                                <a:pt x="0" y="124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11" name="Shape 14411"/>
                      <wps:cNvSpPr/>
                      <wps:spPr>
                        <a:xfrm>
                          <a:off x="452772" y="1393441"/>
                          <a:ext cx="21857" cy="52553"/>
                        </a:xfrm>
                        <a:custGeom>
                          <a:avLst/>
                          <a:gdLst/>
                          <a:ahLst/>
                          <a:cxnLst/>
                          <a:rect l="0" t="0" r="0" b="0"/>
                          <a:pathLst>
                            <a:path w="21857" h="52553">
                              <a:moveTo>
                                <a:pt x="0" y="0"/>
                              </a:moveTo>
                              <a:lnTo>
                                <a:pt x="19393" y="0"/>
                              </a:lnTo>
                              <a:lnTo>
                                <a:pt x="21857" y="247"/>
                              </a:lnTo>
                              <a:lnTo>
                                <a:pt x="21857" y="9258"/>
                              </a:lnTo>
                              <a:lnTo>
                                <a:pt x="15380" y="8890"/>
                              </a:lnTo>
                              <a:lnTo>
                                <a:pt x="10617" y="8890"/>
                              </a:lnTo>
                              <a:lnTo>
                                <a:pt x="10617" y="43688"/>
                              </a:lnTo>
                              <a:lnTo>
                                <a:pt x="18542" y="43688"/>
                              </a:lnTo>
                              <a:lnTo>
                                <a:pt x="21857" y="43432"/>
                              </a:lnTo>
                              <a:lnTo>
                                <a:pt x="21857" y="52328"/>
                              </a:lnTo>
                              <a:lnTo>
                                <a:pt x="19964"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12" name="Shape 14412"/>
                      <wps:cNvSpPr/>
                      <wps:spPr>
                        <a:xfrm>
                          <a:off x="474628" y="1393688"/>
                          <a:ext cx="22200" cy="52081"/>
                        </a:xfrm>
                        <a:custGeom>
                          <a:avLst/>
                          <a:gdLst/>
                          <a:ahLst/>
                          <a:cxnLst/>
                          <a:rect l="0" t="0" r="0" b="0"/>
                          <a:pathLst>
                            <a:path w="22200" h="52081">
                              <a:moveTo>
                                <a:pt x="0" y="0"/>
                              </a:moveTo>
                              <a:lnTo>
                                <a:pt x="7544" y="756"/>
                              </a:lnTo>
                              <a:cubicBezTo>
                                <a:pt x="10617" y="1671"/>
                                <a:pt x="13259" y="3284"/>
                                <a:pt x="15469" y="5595"/>
                              </a:cubicBezTo>
                              <a:cubicBezTo>
                                <a:pt x="17653" y="7919"/>
                                <a:pt x="19329" y="10751"/>
                                <a:pt x="20472" y="14117"/>
                              </a:cubicBezTo>
                              <a:cubicBezTo>
                                <a:pt x="21628" y="17469"/>
                                <a:pt x="22200" y="21610"/>
                                <a:pt x="22200" y="26525"/>
                              </a:cubicBezTo>
                              <a:cubicBezTo>
                                <a:pt x="22200" y="30855"/>
                                <a:pt x="21653" y="34576"/>
                                <a:pt x="20587" y="37726"/>
                              </a:cubicBezTo>
                              <a:cubicBezTo>
                                <a:pt x="19266" y="41536"/>
                                <a:pt x="17399" y="44635"/>
                                <a:pt x="14961" y="46997"/>
                              </a:cubicBezTo>
                              <a:cubicBezTo>
                                <a:pt x="13119" y="48788"/>
                                <a:pt x="10630" y="50185"/>
                                <a:pt x="7506" y="51188"/>
                              </a:cubicBezTo>
                              <a:lnTo>
                                <a:pt x="0" y="52081"/>
                              </a:lnTo>
                              <a:lnTo>
                                <a:pt x="0" y="43185"/>
                              </a:lnTo>
                              <a:lnTo>
                                <a:pt x="3099" y="42946"/>
                              </a:lnTo>
                              <a:cubicBezTo>
                                <a:pt x="4813" y="42514"/>
                                <a:pt x="6236" y="41790"/>
                                <a:pt x="7379" y="40748"/>
                              </a:cubicBezTo>
                              <a:cubicBezTo>
                                <a:pt x="8509" y="39732"/>
                                <a:pt x="9436" y="38043"/>
                                <a:pt x="10160" y="35681"/>
                              </a:cubicBezTo>
                              <a:cubicBezTo>
                                <a:pt x="10871" y="33332"/>
                                <a:pt x="11239" y="30131"/>
                                <a:pt x="11239" y="26067"/>
                              </a:cubicBezTo>
                              <a:cubicBezTo>
                                <a:pt x="11239" y="22003"/>
                                <a:pt x="10871" y="18879"/>
                                <a:pt x="10160" y="16707"/>
                              </a:cubicBezTo>
                              <a:cubicBezTo>
                                <a:pt x="9436" y="14536"/>
                                <a:pt x="8433" y="12847"/>
                                <a:pt x="7150" y="11615"/>
                              </a:cubicBezTo>
                              <a:cubicBezTo>
                                <a:pt x="5855" y="10395"/>
                                <a:pt x="4216" y="9570"/>
                                <a:pt x="2248" y="9138"/>
                              </a:cubicBezTo>
                              <a:lnTo>
                                <a:pt x="0" y="901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13" name="Shape 14413"/>
                      <wps:cNvSpPr/>
                      <wps:spPr>
                        <a:xfrm>
                          <a:off x="518149" y="1393452"/>
                          <a:ext cx="26016" cy="52540"/>
                        </a:xfrm>
                        <a:custGeom>
                          <a:avLst/>
                          <a:gdLst/>
                          <a:ahLst/>
                          <a:cxnLst/>
                          <a:rect l="0" t="0" r="0" b="0"/>
                          <a:pathLst>
                            <a:path w="26016" h="52540">
                              <a:moveTo>
                                <a:pt x="20460" y="0"/>
                              </a:moveTo>
                              <a:lnTo>
                                <a:pt x="26016" y="0"/>
                              </a:lnTo>
                              <a:lnTo>
                                <a:pt x="26016" y="12444"/>
                              </a:lnTo>
                              <a:lnTo>
                                <a:pt x="25946" y="12255"/>
                              </a:lnTo>
                              <a:lnTo>
                                <a:pt x="18847" y="31750"/>
                              </a:lnTo>
                              <a:lnTo>
                                <a:pt x="26016" y="31750"/>
                              </a:lnTo>
                              <a:lnTo>
                                <a:pt x="26016" y="40602"/>
                              </a:lnTo>
                              <a:lnTo>
                                <a:pt x="15583" y="40602"/>
                              </a:lnTo>
                              <a:lnTo>
                                <a:pt x="11252" y="52540"/>
                              </a:lnTo>
                              <a:lnTo>
                                <a:pt x="0" y="52540"/>
                              </a:lnTo>
                              <a:lnTo>
                                <a:pt x="2046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14" name="Shape 14414"/>
                      <wps:cNvSpPr/>
                      <wps:spPr>
                        <a:xfrm>
                          <a:off x="544164" y="1393452"/>
                          <a:ext cx="26714" cy="52540"/>
                        </a:xfrm>
                        <a:custGeom>
                          <a:avLst/>
                          <a:gdLst/>
                          <a:ahLst/>
                          <a:cxnLst/>
                          <a:rect l="0" t="0" r="0" b="0"/>
                          <a:pathLst>
                            <a:path w="26714" h="52540">
                              <a:moveTo>
                                <a:pt x="0" y="0"/>
                              </a:moveTo>
                              <a:lnTo>
                                <a:pt x="5671" y="0"/>
                              </a:lnTo>
                              <a:lnTo>
                                <a:pt x="26714" y="52540"/>
                              </a:lnTo>
                              <a:lnTo>
                                <a:pt x="15157" y="52540"/>
                              </a:lnTo>
                              <a:lnTo>
                                <a:pt x="10585"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15" name="Shape 14415"/>
                      <wps:cNvSpPr/>
                      <wps:spPr>
                        <a:xfrm>
                          <a:off x="576424" y="1393445"/>
                          <a:ext cx="41910" cy="53442"/>
                        </a:xfrm>
                        <a:custGeom>
                          <a:avLst/>
                          <a:gdLst/>
                          <a:ahLst/>
                          <a:cxnLst/>
                          <a:rect l="0" t="0" r="0" b="0"/>
                          <a:pathLst>
                            <a:path w="41910" h="53442">
                              <a:moveTo>
                                <a:pt x="0" y="0"/>
                              </a:moveTo>
                              <a:lnTo>
                                <a:pt x="10617" y="0"/>
                              </a:lnTo>
                              <a:lnTo>
                                <a:pt x="10617" y="28461"/>
                              </a:lnTo>
                              <a:cubicBezTo>
                                <a:pt x="10617" y="32982"/>
                                <a:pt x="10744" y="35903"/>
                                <a:pt x="10998" y="37236"/>
                              </a:cubicBezTo>
                              <a:cubicBezTo>
                                <a:pt x="11455" y="39395"/>
                                <a:pt x="12535" y="41123"/>
                                <a:pt x="14249" y="42418"/>
                              </a:cubicBezTo>
                              <a:cubicBezTo>
                                <a:pt x="15951" y="43726"/>
                                <a:pt x="18288" y="44374"/>
                                <a:pt x="21260" y="44374"/>
                              </a:cubicBezTo>
                              <a:cubicBezTo>
                                <a:pt x="24270" y="44374"/>
                                <a:pt x="26543" y="43752"/>
                                <a:pt x="28067" y="42520"/>
                              </a:cubicBezTo>
                              <a:cubicBezTo>
                                <a:pt x="29604" y="41300"/>
                                <a:pt x="30518" y="39789"/>
                                <a:pt x="30823" y="37998"/>
                              </a:cubicBezTo>
                              <a:cubicBezTo>
                                <a:pt x="31128" y="36195"/>
                                <a:pt x="31293" y="33223"/>
                                <a:pt x="31293" y="29070"/>
                              </a:cubicBezTo>
                              <a:lnTo>
                                <a:pt x="31293" y="0"/>
                              </a:lnTo>
                              <a:lnTo>
                                <a:pt x="41910" y="0"/>
                              </a:lnTo>
                              <a:lnTo>
                                <a:pt x="41910" y="27597"/>
                              </a:lnTo>
                              <a:cubicBezTo>
                                <a:pt x="41910" y="33909"/>
                                <a:pt x="41605" y="38367"/>
                                <a:pt x="41034" y="40970"/>
                              </a:cubicBezTo>
                              <a:cubicBezTo>
                                <a:pt x="40475" y="43574"/>
                                <a:pt x="39408" y="45771"/>
                                <a:pt x="37859" y="47561"/>
                              </a:cubicBezTo>
                              <a:cubicBezTo>
                                <a:pt x="36322" y="49352"/>
                                <a:pt x="34265" y="50787"/>
                                <a:pt x="31687" y="51841"/>
                              </a:cubicBezTo>
                              <a:cubicBezTo>
                                <a:pt x="29096" y="52921"/>
                                <a:pt x="25730" y="53442"/>
                                <a:pt x="21577" y="53442"/>
                              </a:cubicBezTo>
                              <a:cubicBezTo>
                                <a:pt x="16561" y="53442"/>
                                <a:pt x="12751" y="52857"/>
                                <a:pt x="10160" y="51702"/>
                              </a:cubicBezTo>
                              <a:cubicBezTo>
                                <a:pt x="7569" y="50546"/>
                                <a:pt x="5524" y="49047"/>
                                <a:pt x="4013" y="47180"/>
                              </a:cubicBezTo>
                              <a:cubicBezTo>
                                <a:pt x="2502" y="45339"/>
                                <a:pt x="1524" y="43396"/>
                                <a:pt x="1029" y="41364"/>
                              </a:cubicBezTo>
                              <a:cubicBezTo>
                                <a:pt x="343" y="38354"/>
                                <a:pt x="0" y="33909"/>
                                <a:pt x="0" y="28029"/>
                              </a:cubicBez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16" name="Shape 14416"/>
                      <wps:cNvSpPr/>
                      <wps:spPr>
                        <a:xfrm>
                          <a:off x="625742" y="1393448"/>
                          <a:ext cx="41758" cy="52540"/>
                        </a:xfrm>
                        <a:custGeom>
                          <a:avLst/>
                          <a:gdLst/>
                          <a:ahLst/>
                          <a:cxnLst/>
                          <a:rect l="0" t="0" r="0" b="0"/>
                          <a:pathLst>
                            <a:path w="41758" h="52540">
                              <a:moveTo>
                                <a:pt x="0" y="0"/>
                              </a:moveTo>
                              <a:lnTo>
                                <a:pt x="41758" y="0"/>
                              </a:lnTo>
                              <a:lnTo>
                                <a:pt x="41758" y="8877"/>
                              </a:lnTo>
                              <a:lnTo>
                                <a:pt x="26200" y="8877"/>
                              </a:lnTo>
                              <a:lnTo>
                                <a:pt x="26200" y="52540"/>
                              </a:lnTo>
                              <a:lnTo>
                                <a:pt x="15596" y="52540"/>
                              </a:lnTo>
                              <a:lnTo>
                                <a:pt x="15596" y="8877"/>
                              </a:lnTo>
                              <a:lnTo>
                                <a:pt x="0" y="88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17" name="Shape 14417"/>
                      <wps:cNvSpPr/>
                      <wps:spPr>
                        <a:xfrm>
                          <a:off x="672197" y="1392553"/>
                          <a:ext cx="25457" cy="54289"/>
                        </a:xfrm>
                        <a:custGeom>
                          <a:avLst/>
                          <a:gdLst/>
                          <a:ahLst/>
                          <a:cxnLst/>
                          <a:rect l="0" t="0" r="0" b="0"/>
                          <a:pathLst>
                            <a:path w="25457" h="54289">
                              <a:moveTo>
                                <a:pt x="25413" y="0"/>
                              </a:moveTo>
                              <a:lnTo>
                                <a:pt x="25457" y="17"/>
                              </a:lnTo>
                              <a:lnTo>
                                <a:pt x="25457" y="9097"/>
                              </a:lnTo>
                              <a:lnTo>
                                <a:pt x="14948" y="13564"/>
                              </a:lnTo>
                              <a:cubicBezTo>
                                <a:pt x="12268" y="16561"/>
                                <a:pt x="10922" y="21082"/>
                                <a:pt x="10922" y="27140"/>
                              </a:cubicBezTo>
                              <a:cubicBezTo>
                                <a:pt x="10922" y="33083"/>
                                <a:pt x="12306" y="37592"/>
                                <a:pt x="15037" y="40665"/>
                              </a:cubicBezTo>
                              <a:lnTo>
                                <a:pt x="25457" y="45232"/>
                              </a:lnTo>
                              <a:lnTo>
                                <a:pt x="25457" y="54289"/>
                              </a:lnTo>
                              <a:lnTo>
                                <a:pt x="6922" y="47180"/>
                              </a:lnTo>
                              <a:cubicBezTo>
                                <a:pt x="2299" y="42418"/>
                                <a:pt x="0" y="35852"/>
                                <a:pt x="0" y="27495"/>
                              </a:cubicBezTo>
                              <a:cubicBezTo>
                                <a:pt x="0" y="22136"/>
                                <a:pt x="787" y="17640"/>
                                <a:pt x="2388" y="14008"/>
                              </a:cubicBezTo>
                              <a:cubicBezTo>
                                <a:pt x="3594" y="11341"/>
                                <a:pt x="5232" y="8941"/>
                                <a:pt x="7290" y="6807"/>
                              </a:cubicBezTo>
                              <a:cubicBezTo>
                                <a:pt x="9360" y="4674"/>
                                <a:pt x="11621" y="3099"/>
                                <a:pt x="14084" y="2070"/>
                              </a:cubicBezTo>
                              <a:cubicBezTo>
                                <a:pt x="17361" y="686"/>
                                <a:pt x="21133" y="0"/>
                                <a:pt x="25413"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18" name="Shape 14418"/>
                      <wps:cNvSpPr/>
                      <wps:spPr>
                        <a:xfrm>
                          <a:off x="691158" y="1379713"/>
                          <a:ext cx="6496" cy="10719"/>
                        </a:xfrm>
                        <a:custGeom>
                          <a:avLst/>
                          <a:gdLst/>
                          <a:ahLst/>
                          <a:cxnLst/>
                          <a:rect l="0" t="0" r="0" b="0"/>
                          <a:pathLst>
                            <a:path w="6496" h="10719">
                              <a:moveTo>
                                <a:pt x="4940" y="0"/>
                              </a:moveTo>
                              <a:lnTo>
                                <a:pt x="6496" y="0"/>
                              </a:lnTo>
                              <a:lnTo>
                                <a:pt x="6496" y="10588"/>
                              </a:lnTo>
                              <a:lnTo>
                                <a:pt x="6375" y="10719"/>
                              </a:lnTo>
                              <a:lnTo>
                                <a:pt x="0" y="10719"/>
                              </a:lnTo>
                              <a:lnTo>
                                <a:pt x="494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19" name="Shape 14419"/>
                      <wps:cNvSpPr/>
                      <wps:spPr>
                        <a:xfrm>
                          <a:off x="697654" y="1392570"/>
                          <a:ext cx="25508" cy="54313"/>
                        </a:xfrm>
                        <a:custGeom>
                          <a:avLst/>
                          <a:gdLst/>
                          <a:ahLst/>
                          <a:cxnLst/>
                          <a:rect l="0" t="0" r="0" b="0"/>
                          <a:pathLst>
                            <a:path w="25508" h="54313">
                              <a:moveTo>
                                <a:pt x="0" y="0"/>
                              </a:moveTo>
                              <a:lnTo>
                                <a:pt x="18548" y="7183"/>
                              </a:lnTo>
                              <a:cubicBezTo>
                                <a:pt x="23184" y="11984"/>
                                <a:pt x="25508" y="18664"/>
                                <a:pt x="25508" y="27224"/>
                              </a:cubicBezTo>
                              <a:cubicBezTo>
                                <a:pt x="25508" y="35695"/>
                                <a:pt x="23197" y="42337"/>
                                <a:pt x="18599" y="47125"/>
                              </a:cubicBezTo>
                              <a:cubicBezTo>
                                <a:pt x="13976" y="51913"/>
                                <a:pt x="7817" y="54313"/>
                                <a:pt x="108" y="54313"/>
                              </a:cubicBezTo>
                              <a:lnTo>
                                <a:pt x="0" y="54272"/>
                              </a:lnTo>
                              <a:lnTo>
                                <a:pt x="0" y="45215"/>
                              </a:lnTo>
                              <a:lnTo>
                                <a:pt x="70" y="45245"/>
                              </a:lnTo>
                              <a:cubicBezTo>
                                <a:pt x="4299" y="45245"/>
                                <a:pt x="7766" y="43721"/>
                                <a:pt x="10471" y="40673"/>
                              </a:cubicBezTo>
                              <a:cubicBezTo>
                                <a:pt x="13176" y="37638"/>
                                <a:pt x="14535" y="33066"/>
                                <a:pt x="14535" y="26970"/>
                              </a:cubicBezTo>
                              <a:cubicBezTo>
                                <a:pt x="14535" y="20938"/>
                                <a:pt x="13227" y="16455"/>
                                <a:pt x="10585" y="13495"/>
                              </a:cubicBezTo>
                              <a:cubicBezTo>
                                <a:pt x="7944" y="10536"/>
                                <a:pt x="4426" y="9050"/>
                                <a:pt x="70" y="9050"/>
                              </a:cubicBezTo>
                              <a:lnTo>
                                <a:pt x="0" y="908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20" name="Shape 14420"/>
                      <wps:cNvSpPr/>
                      <wps:spPr>
                        <a:xfrm>
                          <a:off x="697654" y="1379713"/>
                          <a:ext cx="9735" cy="10588"/>
                        </a:xfrm>
                        <a:custGeom>
                          <a:avLst/>
                          <a:gdLst/>
                          <a:ahLst/>
                          <a:cxnLst/>
                          <a:rect l="0" t="0" r="0" b="0"/>
                          <a:pathLst>
                            <a:path w="9735" h="10588">
                              <a:moveTo>
                                <a:pt x="0" y="0"/>
                              </a:moveTo>
                              <a:lnTo>
                                <a:pt x="9735" y="0"/>
                              </a:lnTo>
                              <a:lnTo>
                                <a:pt x="0" y="10588"/>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21" name="Shape 14421"/>
                      <wps:cNvSpPr/>
                      <wps:spPr>
                        <a:xfrm>
                          <a:off x="731552" y="1393448"/>
                          <a:ext cx="41681" cy="52540"/>
                        </a:xfrm>
                        <a:custGeom>
                          <a:avLst/>
                          <a:gdLst/>
                          <a:ahLst/>
                          <a:cxnLst/>
                          <a:rect l="0" t="0" r="0" b="0"/>
                          <a:pathLst>
                            <a:path w="41681" h="52540">
                              <a:moveTo>
                                <a:pt x="0" y="0"/>
                              </a:moveTo>
                              <a:lnTo>
                                <a:pt x="10312" y="0"/>
                              </a:lnTo>
                              <a:lnTo>
                                <a:pt x="31826" y="35077"/>
                              </a:lnTo>
                              <a:lnTo>
                                <a:pt x="31826" y="0"/>
                              </a:lnTo>
                              <a:lnTo>
                                <a:pt x="41681" y="0"/>
                              </a:lnTo>
                              <a:lnTo>
                                <a:pt x="41681" y="52540"/>
                              </a:lnTo>
                              <a:lnTo>
                                <a:pt x="31026"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22" name="Shape 14422"/>
                      <wps:cNvSpPr/>
                      <wps:spPr>
                        <a:xfrm>
                          <a:off x="782307" y="1392549"/>
                          <a:ext cx="25457" cy="54311"/>
                        </a:xfrm>
                        <a:custGeom>
                          <a:avLst/>
                          <a:gdLst/>
                          <a:ahLst/>
                          <a:cxnLst/>
                          <a:rect l="0" t="0" r="0" b="0"/>
                          <a:pathLst>
                            <a:path w="25457" h="54311">
                              <a:moveTo>
                                <a:pt x="25413" y="0"/>
                              </a:moveTo>
                              <a:lnTo>
                                <a:pt x="25457" y="17"/>
                              </a:lnTo>
                              <a:lnTo>
                                <a:pt x="25457" y="9092"/>
                              </a:lnTo>
                              <a:lnTo>
                                <a:pt x="14935" y="13576"/>
                              </a:lnTo>
                              <a:cubicBezTo>
                                <a:pt x="12255" y="16561"/>
                                <a:pt x="10922" y="21082"/>
                                <a:pt x="10922" y="27140"/>
                              </a:cubicBezTo>
                              <a:cubicBezTo>
                                <a:pt x="10922" y="33083"/>
                                <a:pt x="12294" y="37592"/>
                                <a:pt x="15037" y="40665"/>
                              </a:cubicBezTo>
                              <a:lnTo>
                                <a:pt x="25457" y="45238"/>
                              </a:lnTo>
                              <a:lnTo>
                                <a:pt x="25457" y="54311"/>
                              </a:lnTo>
                              <a:lnTo>
                                <a:pt x="6909" y="47180"/>
                              </a:lnTo>
                              <a:cubicBezTo>
                                <a:pt x="2286" y="42431"/>
                                <a:pt x="0" y="35852"/>
                                <a:pt x="0" y="27495"/>
                              </a:cubicBezTo>
                              <a:cubicBezTo>
                                <a:pt x="0" y="22136"/>
                                <a:pt x="787" y="17640"/>
                                <a:pt x="2388" y="14008"/>
                              </a:cubicBezTo>
                              <a:cubicBezTo>
                                <a:pt x="3594" y="11341"/>
                                <a:pt x="5220" y="8941"/>
                                <a:pt x="7290" y="6807"/>
                              </a:cubicBezTo>
                              <a:cubicBezTo>
                                <a:pt x="9347" y="4674"/>
                                <a:pt x="11620" y="3099"/>
                                <a:pt x="14072" y="2070"/>
                              </a:cubicBezTo>
                              <a:cubicBezTo>
                                <a:pt x="17361" y="686"/>
                                <a:pt x="21133" y="0"/>
                                <a:pt x="25413"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23" name="Shape 14423"/>
                      <wps:cNvSpPr/>
                      <wps:spPr>
                        <a:xfrm>
                          <a:off x="807764" y="1392566"/>
                          <a:ext cx="25495" cy="54326"/>
                        </a:xfrm>
                        <a:custGeom>
                          <a:avLst/>
                          <a:gdLst/>
                          <a:ahLst/>
                          <a:cxnLst/>
                          <a:rect l="0" t="0" r="0" b="0"/>
                          <a:pathLst>
                            <a:path w="25495" h="54326">
                              <a:moveTo>
                                <a:pt x="0" y="0"/>
                              </a:moveTo>
                              <a:lnTo>
                                <a:pt x="18536" y="7183"/>
                              </a:lnTo>
                              <a:cubicBezTo>
                                <a:pt x="23171" y="11997"/>
                                <a:pt x="25495" y="18664"/>
                                <a:pt x="25495" y="27224"/>
                              </a:cubicBezTo>
                              <a:cubicBezTo>
                                <a:pt x="25495" y="35708"/>
                                <a:pt x="23196" y="42337"/>
                                <a:pt x="18586" y="47138"/>
                              </a:cubicBezTo>
                              <a:cubicBezTo>
                                <a:pt x="13976" y="51926"/>
                                <a:pt x="7817" y="54326"/>
                                <a:pt x="83" y="54326"/>
                              </a:cubicBezTo>
                              <a:lnTo>
                                <a:pt x="0" y="54294"/>
                              </a:lnTo>
                              <a:lnTo>
                                <a:pt x="0" y="45220"/>
                              </a:lnTo>
                              <a:lnTo>
                                <a:pt x="57" y="45245"/>
                              </a:lnTo>
                              <a:cubicBezTo>
                                <a:pt x="4286" y="45245"/>
                                <a:pt x="7753" y="43734"/>
                                <a:pt x="10471" y="40673"/>
                              </a:cubicBezTo>
                              <a:cubicBezTo>
                                <a:pt x="13176" y="37638"/>
                                <a:pt x="14535" y="33066"/>
                                <a:pt x="14535" y="26970"/>
                              </a:cubicBezTo>
                              <a:cubicBezTo>
                                <a:pt x="14535" y="20950"/>
                                <a:pt x="13227" y="16467"/>
                                <a:pt x="10585" y="13495"/>
                              </a:cubicBezTo>
                              <a:cubicBezTo>
                                <a:pt x="7931" y="10536"/>
                                <a:pt x="4426" y="9050"/>
                                <a:pt x="57" y="9050"/>
                              </a:cubicBezTo>
                              <a:lnTo>
                                <a:pt x="0" y="9075"/>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24" name="Shape 14424"/>
                      <wps:cNvSpPr/>
                      <wps:spPr>
                        <a:xfrm>
                          <a:off x="841400" y="1393448"/>
                          <a:ext cx="50749" cy="52540"/>
                        </a:xfrm>
                        <a:custGeom>
                          <a:avLst/>
                          <a:gdLst/>
                          <a:ahLst/>
                          <a:cxnLst/>
                          <a:rect l="0" t="0" r="0" b="0"/>
                          <a:pathLst>
                            <a:path w="50749" h="52540">
                              <a:moveTo>
                                <a:pt x="0" y="0"/>
                              </a:moveTo>
                              <a:lnTo>
                                <a:pt x="15875" y="0"/>
                              </a:lnTo>
                              <a:lnTo>
                                <a:pt x="25413" y="35839"/>
                              </a:lnTo>
                              <a:lnTo>
                                <a:pt x="34836" y="0"/>
                              </a:lnTo>
                              <a:lnTo>
                                <a:pt x="50749" y="0"/>
                              </a:lnTo>
                              <a:lnTo>
                                <a:pt x="50749" y="52540"/>
                              </a:lnTo>
                              <a:lnTo>
                                <a:pt x="40894" y="52540"/>
                              </a:lnTo>
                              <a:lnTo>
                                <a:pt x="40894" y="11176"/>
                              </a:lnTo>
                              <a:lnTo>
                                <a:pt x="30467" y="52540"/>
                              </a:lnTo>
                              <a:lnTo>
                                <a:pt x="20257" y="52540"/>
                              </a:lnTo>
                              <a:lnTo>
                                <a:pt x="9855" y="11176"/>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25" name="Shape 14425"/>
                      <wps:cNvSpPr/>
                      <wps:spPr>
                        <a:xfrm>
                          <a:off x="897363" y="1393452"/>
                          <a:ext cx="26016" cy="52540"/>
                        </a:xfrm>
                        <a:custGeom>
                          <a:avLst/>
                          <a:gdLst/>
                          <a:ahLst/>
                          <a:cxnLst/>
                          <a:rect l="0" t="0" r="0" b="0"/>
                          <a:pathLst>
                            <a:path w="26016" h="52540">
                              <a:moveTo>
                                <a:pt x="20460" y="0"/>
                              </a:moveTo>
                              <a:lnTo>
                                <a:pt x="26016" y="0"/>
                              </a:lnTo>
                              <a:lnTo>
                                <a:pt x="26016" y="12444"/>
                              </a:lnTo>
                              <a:lnTo>
                                <a:pt x="25946" y="12255"/>
                              </a:lnTo>
                              <a:lnTo>
                                <a:pt x="18847" y="31750"/>
                              </a:lnTo>
                              <a:lnTo>
                                <a:pt x="26016" y="31750"/>
                              </a:lnTo>
                              <a:lnTo>
                                <a:pt x="26016" y="40602"/>
                              </a:lnTo>
                              <a:lnTo>
                                <a:pt x="15583" y="40602"/>
                              </a:lnTo>
                              <a:lnTo>
                                <a:pt x="11240" y="52540"/>
                              </a:lnTo>
                              <a:lnTo>
                                <a:pt x="0" y="52540"/>
                              </a:lnTo>
                              <a:lnTo>
                                <a:pt x="2046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26" name="Shape 14426"/>
                      <wps:cNvSpPr/>
                      <wps:spPr>
                        <a:xfrm>
                          <a:off x="923379"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27" name="Shape 14427"/>
                      <wps:cNvSpPr/>
                      <wps:spPr>
                        <a:xfrm>
                          <a:off x="973658" y="1393880"/>
                          <a:ext cx="36995" cy="52108"/>
                        </a:xfrm>
                        <a:custGeom>
                          <a:avLst/>
                          <a:gdLst/>
                          <a:ahLst/>
                          <a:cxnLst/>
                          <a:rect l="0" t="0" r="0" b="0"/>
                          <a:pathLst>
                            <a:path w="36995" h="52108">
                              <a:moveTo>
                                <a:pt x="0" y="0"/>
                              </a:moveTo>
                              <a:lnTo>
                                <a:pt x="10617" y="0"/>
                              </a:lnTo>
                              <a:lnTo>
                                <a:pt x="10617" y="43256"/>
                              </a:lnTo>
                              <a:lnTo>
                                <a:pt x="36995" y="43256"/>
                              </a:lnTo>
                              <a:lnTo>
                                <a:pt x="36995" y="52108"/>
                              </a:lnTo>
                              <a:lnTo>
                                <a:pt x="0" y="52108"/>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28" name="Shape 14428"/>
                      <wps:cNvSpPr/>
                      <wps:spPr>
                        <a:xfrm>
                          <a:off x="1012866" y="1393452"/>
                          <a:ext cx="26029" cy="52540"/>
                        </a:xfrm>
                        <a:custGeom>
                          <a:avLst/>
                          <a:gdLst/>
                          <a:ahLst/>
                          <a:cxnLst/>
                          <a:rect l="0" t="0" r="0" b="0"/>
                          <a:pathLst>
                            <a:path w="26029" h="52540">
                              <a:moveTo>
                                <a:pt x="20472" y="0"/>
                              </a:moveTo>
                              <a:lnTo>
                                <a:pt x="26029" y="0"/>
                              </a:lnTo>
                              <a:lnTo>
                                <a:pt x="26029" y="12444"/>
                              </a:lnTo>
                              <a:lnTo>
                                <a:pt x="25959" y="12255"/>
                              </a:lnTo>
                              <a:lnTo>
                                <a:pt x="18860" y="31750"/>
                              </a:lnTo>
                              <a:lnTo>
                                <a:pt x="26029" y="31750"/>
                              </a:lnTo>
                              <a:lnTo>
                                <a:pt x="26029" y="40602"/>
                              </a:lnTo>
                              <a:lnTo>
                                <a:pt x="15583" y="40602"/>
                              </a:lnTo>
                              <a:lnTo>
                                <a:pt x="11252"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29" name="Shape 14429"/>
                      <wps:cNvSpPr/>
                      <wps:spPr>
                        <a:xfrm>
                          <a:off x="1038894" y="1393452"/>
                          <a:ext cx="26702" cy="52540"/>
                        </a:xfrm>
                        <a:custGeom>
                          <a:avLst/>
                          <a:gdLst/>
                          <a:ahLst/>
                          <a:cxnLst/>
                          <a:rect l="0" t="0" r="0" b="0"/>
                          <a:pathLst>
                            <a:path w="26702" h="52540">
                              <a:moveTo>
                                <a:pt x="0" y="0"/>
                              </a:moveTo>
                              <a:lnTo>
                                <a:pt x="5658" y="0"/>
                              </a:lnTo>
                              <a:lnTo>
                                <a:pt x="26702" y="52540"/>
                              </a:lnTo>
                              <a:lnTo>
                                <a:pt x="15157" y="52540"/>
                              </a:lnTo>
                              <a:lnTo>
                                <a:pt x="10573"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30" name="Shape 14430"/>
                      <wps:cNvSpPr/>
                      <wps:spPr>
                        <a:xfrm>
                          <a:off x="1061994" y="1393448"/>
                          <a:ext cx="41770" cy="52540"/>
                        </a:xfrm>
                        <a:custGeom>
                          <a:avLst/>
                          <a:gdLst/>
                          <a:ahLst/>
                          <a:cxnLst/>
                          <a:rect l="0" t="0" r="0" b="0"/>
                          <a:pathLst>
                            <a:path w="41770" h="52540">
                              <a:moveTo>
                                <a:pt x="0" y="0"/>
                              </a:moveTo>
                              <a:lnTo>
                                <a:pt x="41770" y="0"/>
                              </a:lnTo>
                              <a:lnTo>
                                <a:pt x="41770" y="8877"/>
                              </a:lnTo>
                              <a:lnTo>
                                <a:pt x="26213" y="8877"/>
                              </a:lnTo>
                              <a:lnTo>
                                <a:pt x="26213" y="52540"/>
                              </a:lnTo>
                              <a:lnTo>
                                <a:pt x="15596" y="52540"/>
                              </a:lnTo>
                              <a:lnTo>
                                <a:pt x="15596" y="8877"/>
                              </a:lnTo>
                              <a:lnTo>
                                <a:pt x="0" y="88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673" name="Shape 15673"/>
                      <wps:cNvSpPr/>
                      <wps:spPr>
                        <a:xfrm>
                          <a:off x="1110282" y="1393440"/>
                          <a:ext cx="10605" cy="52540"/>
                        </a:xfrm>
                        <a:custGeom>
                          <a:avLst/>
                          <a:gdLst/>
                          <a:ahLst/>
                          <a:cxnLst/>
                          <a:rect l="0" t="0" r="0" b="0"/>
                          <a:pathLst>
                            <a:path w="10605" h="52540">
                              <a:moveTo>
                                <a:pt x="0" y="0"/>
                              </a:moveTo>
                              <a:lnTo>
                                <a:pt x="10605" y="0"/>
                              </a:lnTo>
                              <a:lnTo>
                                <a:pt x="10605"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32" name="Shape 14432"/>
                      <wps:cNvSpPr/>
                      <wps:spPr>
                        <a:xfrm>
                          <a:off x="1131106" y="1393448"/>
                          <a:ext cx="41681" cy="52540"/>
                        </a:xfrm>
                        <a:custGeom>
                          <a:avLst/>
                          <a:gdLst/>
                          <a:ahLst/>
                          <a:cxnLst/>
                          <a:rect l="0" t="0" r="0" b="0"/>
                          <a:pathLst>
                            <a:path w="41681" h="52540">
                              <a:moveTo>
                                <a:pt x="0" y="0"/>
                              </a:moveTo>
                              <a:lnTo>
                                <a:pt x="10312" y="0"/>
                              </a:lnTo>
                              <a:lnTo>
                                <a:pt x="31826" y="35077"/>
                              </a:lnTo>
                              <a:lnTo>
                                <a:pt x="31826" y="0"/>
                              </a:lnTo>
                              <a:lnTo>
                                <a:pt x="41681" y="0"/>
                              </a:lnTo>
                              <a:lnTo>
                                <a:pt x="41681" y="52540"/>
                              </a:lnTo>
                              <a:lnTo>
                                <a:pt x="31039"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33" name="Shape 14433"/>
                      <wps:cNvSpPr/>
                      <wps:spPr>
                        <a:xfrm>
                          <a:off x="1181861" y="1392549"/>
                          <a:ext cx="25457" cy="54307"/>
                        </a:xfrm>
                        <a:custGeom>
                          <a:avLst/>
                          <a:gdLst/>
                          <a:ahLst/>
                          <a:cxnLst/>
                          <a:rect l="0" t="0" r="0" b="0"/>
                          <a:pathLst>
                            <a:path w="25457" h="54307">
                              <a:moveTo>
                                <a:pt x="25413" y="0"/>
                              </a:moveTo>
                              <a:lnTo>
                                <a:pt x="25457" y="17"/>
                              </a:lnTo>
                              <a:lnTo>
                                <a:pt x="25457" y="9092"/>
                              </a:lnTo>
                              <a:lnTo>
                                <a:pt x="14935" y="13576"/>
                              </a:lnTo>
                              <a:cubicBezTo>
                                <a:pt x="12255" y="16561"/>
                                <a:pt x="10922" y="21082"/>
                                <a:pt x="10922" y="27140"/>
                              </a:cubicBezTo>
                              <a:cubicBezTo>
                                <a:pt x="10922" y="33083"/>
                                <a:pt x="12294" y="37592"/>
                                <a:pt x="15037" y="40665"/>
                              </a:cubicBezTo>
                              <a:lnTo>
                                <a:pt x="25457" y="45238"/>
                              </a:lnTo>
                              <a:lnTo>
                                <a:pt x="25457" y="54307"/>
                              </a:lnTo>
                              <a:lnTo>
                                <a:pt x="6921" y="47180"/>
                              </a:lnTo>
                              <a:cubicBezTo>
                                <a:pt x="2286" y="42431"/>
                                <a:pt x="0" y="35852"/>
                                <a:pt x="0" y="27495"/>
                              </a:cubicBezTo>
                              <a:cubicBezTo>
                                <a:pt x="0" y="22136"/>
                                <a:pt x="787" y="17640"/>
                                <a:pt x="2388" y="14008"/>
                              </a:cubicBezTo>
                              <a:cubicBezTo>
                                <a:pt x="3594" y="11341"/>
                                <a:pt x="5232" y="8941"/>
                                <a:pt x="7290" y="6807"/>
                              </a:cubicBezTo>
                              <a:cubicBezTo>
                                <a:pt x="9360" y="4674"/>
                                <a:pt x="11620" y="3099"/>
                                <a:pt x="14084" y="2070"/>
                              </a:cubicBezTo>
                              <a:cubicBezTo>
                                <a:pt x="17361" y="686"/>
                                <a:pt x="21133" y="0"/>
                                <a:pt x="25413"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34" name="Shape 14434"/>
                      <wps:cNvSpPr/>
                      <wps:spPr>
                        <a:xfrm>
                          <a:off x="1207318" y="1392566"/>
                          <a:ext cx="25495" cy="54326"/>
                        </a:xfrm>
                        <a:custGeom>
                          <a:avLst/>
                          <a:gdLst/>
                          <a:ahLst/>
                          <a:cxnLst/>
                          <a:rect l="0" t="0" r="0" b="0"/>
                          <a:pathLst>
                            <a:path w="25495" h="54326">
                              <a:moveTo>
                                <a:pt x="0" y="0"/>
                              </a:moveTo>
                              <a:lnTo>
                                <a:pt x="18536" y="7183"/>
                              </a:lnTo>
                              <a:cubicBezTo>
                                <a:pt x="23184" y="11997"/>
                                <a:pt x="25495" y="18664"/>
                                <a:pt x="25495" y="27224"/>
                              </a:cubicBezTo>
                              <a:cubicBezTo>
                                <a:pt x="25495" y="35708"/>
                                <a:pt x="23196" y="42337"/>
                                <a:pt x="18586" y="47138"/>
                              </a:cubicBezTo>
                              <a:cubicBezTo>
                                <a:pt x="13976" y="51926"/>
                                <a:pt x="7817" y="54326"/>
                                <a:pt x="95" y="54326"/>
                              </a:cubicBezTo>
                              <a:lnTo>
                                <a:pt x="0" y="54289"/>
                              </a:lnTo>
                              <a:lnTo>
                                <a:pt x="0" y="45220"/>
                              </a:lnTo>
                              <a:lnTo>
                                <a:pt x="57" y="45245"/>
                              </a:lnTo>
                              <a:cubicBezTo>
                                <a:pt x="4286" y="45245"/>
                                <a:pt x="7766" y="43734"/>
                                <a:pt x="10471" y="40673"/>
                              </a:cubicBezTo>
                              <a:cubicBezTo>
                                <a:pt x="13176" y="37638"/>
                                <a:pt x="14535" y="33066"/>
                                <a:pt x="14535" y="26970"/>
                              </a:cubicBezTo>
                              <a:cubicBezTo>
                                <a:pt x="14535" y="20950"/>
                                <a:pt x="13227" y="16467"/>
                                <a:pt x="10585" y="13495"/>
                              </a:cubicBezTo>
                              <a:cubicBezTo>
                                <a:pt x="7944" y="10536"/>
                                <a:pt x="4426" y="9050"/>
                                <a:pt x="57" y="9050"/>
                              </a:cubicBezTo>
                              <a:lnTo>
                                <a:pt x="0" y="9075"/>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35" name="Shape 14435"/>
                      <wps:cNvSpPr/>
                      <wps:spPr>
                        <a:xfrm>
                          <a:off x="1235761" y="1393452"/>
                          <a:ext cx="26029" cy="52540"/>
                        </a:xfrm>
                        <a:custGeom>
                          <a:avLst/>
                          <a:gdLst/>
                          <a:ahLst/>
                          <a:cxnLst/>
                          <a:rect l="0" t="0" r="0" b="0"/>
                          <a:pathLst>
                            <a:path w="26029" h="52540">
                              <a:moveTo>
                                <a:pt x="20472" y="0"/>
                              </a:moveTo>
                              <a:lnTo>
                                <a:pt x="26029" y="0"/>
                              </a:lnTo>
                              <a:lnTo>
                                <a:pt x="26029" y="12477"/>
                              </a:lnTo>
                              <a:lnTo>
                                <a:pt x="25946" y="12255"/>
                              </a:lnTo>
                              <a:lnTo>
                                <a:pt x="18860" y="31750"/>
                              </a:lnTo>
                              <a:lnTo>
                                <a:pt x="26029" y="31750"/>
                              </a:lnTo>
                              <a:lnTo>
                                <a:pt x="26029" y="40602"/>
                              </a:lnTo>
                              <a:lnTo>
                                <a:pt x="15583" y="40602"/>
                              </a:lnTo>
                              <a:lnTo>
                                <a:pt x="11252"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36" name="Shape 14436"/>
                      <wps:cNvSpPr/>
                      <wps:spPr>
                        <a:xfrm>
                          <a:off x="1261790" y="1393452"/>
                          <a:ext cx="26702" cy="52540"/>
                        </a:xfrm>
                        <a:custGeom>
                          <a:avLst/>
                          <a:gdLst/>
                          <a:ahLst/>
                          <a:cxnLst/>
                          <a:rect l="0" t="0" r="0" b="0"/>
                          <a:pathLst>
                            <a:path w="26702" h="52540">
                              <a:moveTo>
                                <a:pt x="0" y="0"/>
                              </a:moveTo>
                              <a:lnTo>
                                <a:pt x="5658" y="0"/>
                              </a:lnTo>
                              <a:lnTo>
                                <a:pt x="26702" y="52540"/>
                              </a:lnTo>
                              <a:lnTo>
                                <a:pt x="15157" y="52540"/>
                              </a:lnTo>
                              <a:lnTo>
                                <a:pt x="10573" y="40602"/>
                              </a:lnTo>
                              <a:lnTo>
                                <a:pt x="0" y="40602"/>
                              </a:lnTo>
                              <a:lnTo>
                                <a:pt x="0" y="31750"/>
                              </a:lnTo>
                              <a:lnTo>
                                <a:pt x="7169" y="31750"/>
                              </a:lnTo>
                              <a:lnTo>
                                <a:pt x="0" y="124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37" name="Shape 14437"/>
                      <wps:cNvSpPr/>
                      <wps:spPr>
                        <a:xfrm>
                          <a:off x="1293974" y="1393448"/>
                          <a:ext cx="50749" cy="52540"/>
                        </a:xfrm>
                        <a:custGeom>
                          <a:avLst/>
                          <a:gdLst/>
                          <a:ahLst/>
                          <a:cxnLst/>
                          <a:rect l="0" t="0" r="0" b="0"/>
                          <a:pathLst>
                            <a:path w="50749" h="52540">
                              <a:moveTo>
                                <a:pt x="0" y="0"/>
                              </a:moveTo>
                              <a:lnTo>
                                <a:pt x="15875" y="0"/>
                              </a:lnTo>
                              <a:lnTo>
                                <a:pt x="25400" y="35839"/>
                              </a:lnTo>
                              <a:lnTo>
                                <a:pt x="34836" y="0"/>
                              </a:lnTo>
                              <a:lnTo>
                                <a:pt x="50749" y="0"/>
                              </a:lnTo>
                              <a:lnTo>
                                <a:pt x="50749" y="52540"/>
                              </a:lnTo>
                              <a:lnTo>
                                <a:pt x="40894" y="52540"/>
                              </a:lnTo>
                              <a:lnTo>
                                <a:pt x="40894" y="11176"/>
                              </a:lnTo>
                              <a:lnTo>
                                <a:pt x="30455" y="52540"/>
                              </a:lnTo>
                              <a:lnTo>
                                <a:pt x="20257" y="52540"/>
                              </a:lnTo>
                              <a:lnTo>
                                <a:pt x="9842" y="11176"/>
                              </a:lnTo>
                              <a:lnTo>
                                <a:pt x="9842"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38" name="Shape 14438"/>
                      <wps:cNvSpPr/>
                      <wps:spPr>
                        <a:xfrm>
                          <a:off x="1355267" y="1393448"/>
                          <a:ext cx="39967" cy="52540"/>
                        </a:xfrm>
                        <a:custGeom>
                          <a:avLst/>
                          <a:gdLst/>
                          <a:ahLst/>
                          <a:cxnLst/>
                          <a:rect l="0" t="0" r="0" b="0"/>
                          <a:pathLst>
                            <a:path w="39967" h="52540">
                              <a:moveTo>
                                <a:pt x="0" y="0"/>
                              </a:moveTo>
                              <a:lnTo>
                                <a:pt x="38964" y="0"/>
                              </a:lnTo>
                              <a:lnTo>
                                <a:pt x="38964" y="8877"/>
                              </a:lnTo>
                              <a:lnTo>
                                <a:pt x="10605" y="8877"/>
                              </a:lnTo>
                              <a:lnTo>
                                <a:pt x="10605" y="20523"/>
                              </a:lnTo>
                              <a:lnTo>
                                <a:pt x="36982" y="20523"/>
                              </a:lnTo>
                              <a:lnTo>
                                <a:pt x="36982" y="29388"/>
                              </a:lnTo>
                              <a:lnTo>
                                <a:pt x="10605" y="29388"/>
                              </a:lnTo>
                              <a:lnTo>
                                <a:pt x="10605" y="43688"/>
                              </a:lnTo>
                              <a:lnTo>
                                <a:pt x="39967" y="43688"/>
                              </a:lnTo>
                              <a:lnTo>
                                <a:pt x="39967"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39" name="Shape 14439"/>
                      <wps:cNvSpPr/>
                      <wps:spPr>
                        <a:xfrm>
                          <a:off x="1404254" y="1393439"/>
                          <a:ext cx="21342" cy="52553"/>
                        </a:xfrm>
                        <a:custGeom>
                          <a:avLst/>
                          <a:gdLst/>
                          <a:ahLst/>
                          <a:cxnLst/>
                          <a:rect l="0" t="0" r="0" b="0"/>
                          <a:pathLst>
                            <a:path w="21342" h="52553">
                              <a:moveTo>
                                <a:pt x="0" y="0"/>
                              </a:moveTo>
                              <a:lnTo>
                                <a:pt x="21342" y="0"/>
                              </a:lnTo>
                              <a:lnTo>
                                <a:pt x="21342" y="8950"/>
                              </a:lnTo>
                              <a:lnTo>
                                <a:pt x="18885" y="8890"/>
                              </a:lnTo>
                              <a:lnTo>
                                <a:pt x="10630" y="8890"/>
                              </a:lnTo>
                              <a:lnTo>
                                <a:pt x="10630" y="22225"/>
                              </a:lnTo>
                              <a:lnTo>
                                <a:pt x="18466" y="22225"/>
                              </a:lnTo>
                              <a:lnTo>
                                <a:pt x="21342" y="22034"/>
                              </a:lnTo>
                              <a:lnTo>
                                <a:pt x="21342" y="33432"/>
                              </a:lnTo>
                              <a:lnTo>
                                <a:pt x="21311" y="33388"/>
                              </a:lnTo>
                              <a:cubicBezTo>
                                <a:pt x="20307" y="32334"/>
                                <a:pt x="19228" y="31598"/>
                                <a:pt x="18123" y="31217"/>
                              </a:cubicBezTo>
                              <a:cubicBezTo>
                                <a:pt x="16993" y="30810"/>
                                <a:pt x="15202" y="30620"/>
                                <a:pt x="12776" y="30620"/>
                              </a:cubicBezTo>
                              <a:lnTo>
                                <a:pt x="10630" y="30620"/>
                              </a:lnTo>
                              <a:lnTo>
                                <a:pt x="10630"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40" name="Shape 14440"/>
                      <wps:cNvSpPr/>
                      <wps:spPr>
                        <a:xfrm>
                          <a:off x="1425597" y="1393439"/>
                          <a:ext cx="25914" cy="52553"/>
                        </a:xfrm>
                        <a:custGeom>
                          <a:avLst/>
                          <a:gdLst/>
                          <a:ahLst/>
                          <a:cxnLst/>
                          <a:rect l="0" t="0" r="0" b="0"/>
                          <a:pathLst>
                            <a:path w="25914" h="52553">
                              <a:moveTo>
                                <a:pt x="0" y="0"/>
                              </a:moveTo>
                              <a:lnTo>
                                <a:pt x="997" y="0"/>
                              </a:lnTo>
                              <a:cubicBezTo>
                                <a:pt x="6610" y="0"/>
                                <a:pt x="10700" y="470"/>
                                <a:pt x="13240" y="1422"/>
                              </a:cubicBezTo>
                              <a:cubicBezTo>
                                <a:pt x="15780" y="2362"/>
                                <a:pt x="17824" y="4039"/>
                                <a:pt x="19348" y="6464"/>
                              </a:cubicBezTo>
                              <a:cubicBezTo>
                                <a:pt x="20885" y="8877"/>
                                <a:pt x="21647" y="11633"/>
                                <a:pt x="21647" y="14732"/>
                              </a:cubicBezTo>
                              <a:cubicBezTo>
                                <a:pt x="21647" y="18682"/>
                                <a:pt x="20479" y="21933"/>
                                <a:pt x="18167" y="24511"/>
                              </a:cubicBezTo>
                              <a:cubicBezTo>
                                <a:pt x="15843" y="27064"/>
                                <a:pt x="12376" y="28689"/>
                                <a:pt x="7766" y="29362"/>
                              </a:cubicBezTo>
                              <a:cubicBezTo>
                                <a:pt x="10065" y="30696"/>
                                <a:pt x="11957" y="32169"/>
                                <a:pt x="13456" y="33769"/>
                              </a:cubicBezTo>
                              <a:cubicBezTo>
                                <a:pt x="14954" y="35370"/>
                                <a:pt x="16961" y="38214"/>
                                <a:pt x="19488" y="42304"/>
                              </a:cubicBezTo>
                              <a:lnTo>
                                <a:pt x="25914" y="52553"/>
                              </a:lnTo>
                              <a:lnTo>
                                <a:pt x="13227" y="52553"/>
                              </a:lnTo>
                              <a:lnTo>
                                <a:pt x="5543" y="41110"/>
                              </a:lnTo>
                              <a:lnTo>
                                <a:pt x="0" y="33432"/>
                              </a:lnTo>
                              <a:lnTo>
                                <a:pt x="0" y="22034"/>
                              </a:lnTo>
                              <a:lnTo>
                                <a:pt x="6661" y="21590"/>
                              </a:lnTo>
                              <a:cubicBezTo>
                                <a:pt x="7931" y="21158"/>
                                <a:pt x="8922" y="20409"/>
                                <a:pt x="9646" y="19355"/>
                              </a:cubicBezTo>
                              <a:cubicBezTo>
                                <a:pt x="10357" y="18313"/>
                                <a:pt x="10712" y="16993"/>
                                <a:pt x="10712" y="15405"/>
                              </a:cubicBezTo>
                              <a:cubicBezTo>
                                <a:pt x="10712" y="13652"/>
                                <a:pt x="10230" y="12217"/>
                                <a:pt x="9290" y="11125"/>
                              </a:cubicBezTo>
                              <a:cubicBezTo>
                                <a:pt x="8350" y="10058"/>
                                <a:pt x="7017" y="9360"/>
                                <a:pt x="5302" y="9080"/>
                              </a:cubicBezTo>
                              <a:lnTo>
                                <a:pt x="0" y="895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674" name="Shape 15674"/>
                      <wps:cNvSpPr/>
                      <wps:spPr>
                        <a:xfrm>
                          <a:off x="1456916" y="1393440"/>
                          <a:ext cx="10605" cy="52540"/>
                        </a:xfrm>
                        <a:custGeom>
                          <a:avLst/>
                          <a:gdLst/>
                          <a:ahLst/>
                          <a:cxnLst/>
                          <a:rect l="0" t="0" r="0" b="0"/>
                          <a:pathLst>
                            <a:path w="10605" h="52540">
                              <a:moveTo>
                                <a:pt x="0" y="0"/>
                              </a:moveTo>
                              <a:lnTo>
                                <a:pt x="10605" y="0"/>
                              </a:lnTo>
                              <a:lnTo>
                                <a:pt x="10605"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42" name="Shape 14442"/>
                      <wps:cNvSpPr/>
                      <wps:spPr>
                        <a:xfrm>
                          <a:off x="1475767" y="1392546"/>
                          <a:ext cx="45771" cy="54343"/>
                        </a:xfrm>
                        <a:custGeom>
                          <a:avLst/>
                          <a:gdLst/>
                          <a:ahLst/>
                          <a:cxnLst/>
                          <a:rect l="0" t="0" r="0" b="0"/>
                          <a:pathLst>
                            <a:path w="45771" h="54343">
                              <a:moveTo>
                                <a:pt x="24600" y="0"/>
                              </a:moveTo>
                              <a:cubicBezTo>
                                <a:pt x="31001" y="0"/>
                                <a:pt x="36233" y="1905"/>
                                <a:pt x="40259" y="5702"/>
                              </a:cubicBezTo>
                              <a:cubicBezTo>
                                <a:pt x="42634" y="7950"/>
                                <a:pt x="44425" y="11163"/>
                                <a:pt x="45631" y="15380"/>
                              </a:cubicBezTo>
                              <a:lnTo>
                                <a:pt x="35128" y="17881"/>
                              </a:lnTo>
                              <a:cubicBezTo>
                                <a:pt x="34506" y="15164"/>
                                <a:pt x="33198" y="13005"/>
                                <a:pt x="31242" y="11430"/>
                              </a:cubicBezTo>
                              <a:cubicBezTo>
                                <a:pt x="29274" y="9855"/>
                                <a:pt x="26861" y="9068"/>
                                <a:pt x="24054" y="9068"/>
                              </a:cubicBezTo>
                              <a:cubicBezTo>
                                <a:pt x="20155" y="9068"/>
                                <a:pt x="17005" y="10465"/>
                                <a:pt x="14567" y="13271"/>
                              </a:cubicBezTo>
                              <a:cubicBezTo>
                                <a:pt x="12141" y="16053"/>
                                <a:pt x="10935" y="20587"/>
                                <a:pt x="10935" y="26848"/>
                              </a:cubicBezTo>
                              <a:cubicBezTo>
                                <a:pt x="10935" y="33503"/>
                                <a:pt x="12116" y="38227"/>
                                <a:pt x="14516" y="41046"/>
                              </a:cubicBezTo>
                              <a:cubicBezTo>
                                <a:pt x="16904" y="43866"/>
                                <a:pt x="20015" y="45263"/>
                                <a:pt x="23825" y="45263"/>
                              </a:cubicBezTo>
                              <a:cubicBezTo>
                                <a:pt x="26657" y="45263"/>
                                <a:pt x="29070" y="44374"/>
                                <a:pt x="31102" y="42583"/>
                              </a:cubicBezTo>
                              <a:cubicBezTo>
                                <a:pt x="33134" y="40792"/>
                                <a:pt x="34608" y="37973"/>
                                <a:pt x="35484" y="34125"/>
                              </a:cubicBezTo>
                              <a:lnTo>
                                <a:pt x="45771" y="37389"/>
                              </a:lnTo>
                              <a:cubicBezTo>
                                <a:pt x="44196" y="43116"/>
                                <a:pt x="41567" y="47371"/>
                                <a:pt x="37897" y="50165"/>
                              </a:cubicBezTo>
                              <a:cubicBezTo>
                                <a:pt x="34227" y="52946"/>
                                <a:pt x="29578" y="54343"/>
                                <a:pt x="23940" y="54343"/>
                              </a:cubicBezTo>
                              <a:cubicBezTo>
                                <a:pt x="16967" y="54343"/>
                                <a:pt x="11227" y="51956"/>
                                <a:pt x="6731" y="47180"/>
                              </a:cubicBezTo>
                              <a:cubicBezTo>
                                <a:pt x="2248" y="42431"/>
                                <a:pt x="0" y="35916"/>
                                <a:pt x="0" y="27635"/>
                              </a:cubicBezTo>
                              <a:cubicBezTo>
                                <a:pt x="0" y="18885"/>
                                <a:pt x="2248" y="12103"/>
                                <a:pt x="6769" y="7252"/>
                              </a:cubicBezTo>
                              <a:cubicBezTo>
                                <a:pt x="11290" y="2426"/>
                                <a:pt x="17234" y="0"/>
                                <a:pt x="24600"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43" name="Shape 14443"/>
                      <wps:cNvSpPr/>
                      <wps:spPr>
                        <a:xfrm>
                          <a:off x="1525305" y="1393452"/>
                          <a:ext cx="26016" cy="52540"/>
                        </a:xfrm>
                        <a:custGeom>
                          <a:avLst/>
                          <a:gdLst/>
                          <a:ahLst/>
                          <a:cxnLst/>
                          <a:rect l="0" t="0" r="0" b="0"/>
                          <a:pathLst>
                            <a:path w="26016" h="52540">
                              <a:moveTo>
                                <a:pt x="20460" y="0"/>
                              </a:moveTo>
                              <a:lnTo>
                                <a:pt x="26016" y="0"/>
                              </a:lnTo>
                              <a:lnTo>
                                <a:pt x="26016" y="12444"/>
                              </a:lnTo>
                              <a:lnTo>
                                <a:pt x="25946" y="12255"/>
                              </a:lnTo>
                              <a:lnTo>
                                <a:pt x="18847" y="31750"/>
                              </a:lnTo>
                              <a:lnTo>
                                <a:pt x="26016" y="31750"/>
                              </a:lnTo>
                              <a:lnTo>
                                <a:pt x="26016" y="40602"/>
                              </a:lnTo>
                              <a:lnTo>
                                <a:pt x="15583" y="40602"/>
                              </a:lnTo>
                              <a:lnTo>
                                <a:pt x="11240" y="52540"/>
                              </a:lnTo>
                              <a:lnTo>
                                <a:pt x="0" y="52540"/>
                              </a:lnTo>
                              <a:lnTo>
                                <a:pt x="2046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44" name="Shape 14444"/>
                      <wps:cNvSpPr/>
                      <wps:spPr>
                        <a:xfrm>
                          <a:off x="1551321" y="1393452"/>
                          <a:ext cx="26702" cy="52540"/>
                        </a:xfrm>
                        <a:custGeom>
                          <a:avLst/>
                          <a:gdLst/>
                          <a:ahLst/>
                          <a:cxnLst/>
                          <a:rect l="0" t="0" r="0" b="0"/>
                          <a:pathLst>
                            <a:path w="26702" h="52540">
                              <a:moveTo>
                                <a:pt x="0" y="0"/>
                              </a:moveTo>
                              <a:lnTo>
                                <a:pt x="5671" y="0"/>
                              </a:lnTo>
                              <a:lnTo>
                                <a:pt x="26702" y="52540"/>
                              </a:lnTo>
                              <a:lnTo>
                                <a:pt x="15157" y="52540"/>
                              </a:lnTo>
                              <a:lnTo>
                                <a:pt x="10585"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45" name="Shape 14445"/>
                      <wps:cNvSpPr/>
                      <wps:spPr>
                        <a:xfrm>
                          <a:off x="1583755" y="1393448"/>
                          <a:ext cx="41694" cy="52540"/>
                        </a:xfrm>
                        <a:custGeom>
                          <a:avLst/>
                          <a:gdLst/>
                          <a:ahLst/>
                          <a:cxnLst/>
                          <a:rect l="0" t="0" r="0" b="0"/>
                          <a:pathLst>
                            <a:path w="41694" h="52540">
                              <a:moveTo>
                                <a:pt x="0" y="0"/>
                              </a:moveTo>
                              <a:lnTo>
                                <a:pt x="10325" y="0"/>
                              </a:lnTo>
                              <a:lnTo>
                                <a:pt x="31839" y="35077"/>
                              </a:lnTo>
                              <a:lnTo>
                                <a:pt x="31839" y="0"/>
                              </a:lnTo>
                              <a:lnTo>
                                <a:pt x="41694" y="0"/>
                              </a:lnTo>
                              <a:lnTo>
                                <a:pt x="41694" y="52540"/>
                              </a:lnTo>
                              <a:lnTo>
                                <a:pt x="31039"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46" name="Shape 14446"/>
                      <wps:cNvSpPr/>
                      <wps:spPr>
                        <a:xfrm>
                          <a:off x="1631321" y="1393452"/>
                          <a:ext cx="26016" cy="52540"/>
                        </a:xfrm>
                        <a:custGeom>
                          <a:avLst/>
                          <a:gdLst/>
                          <a:ahLst/>
                          <a:cxnLst/>
                          <a:rect l="0" t="0" r="0" b="0"/>
                          <a:pathLst>
                            <a:path w="26016" h="52540">
                              <a:moveTo>
                                <a:pt x="20460" y="0"/>
                              </a:moveTo>
                              <a:lnTo>
                                <a:pt x="26016" y="0"/>
                              </a:lnTo>
                              <a:lnTo>
                                <a:pt x="26016" y="12444"/>
                              </a:lnTo>
                              <a:lnTo>
                                <a:pt x="25946" y="12255"/>
                              </a:lnTo>
                              <a:lnTo>
                                <a:pt x="18847" y="31750"/>
                              </a:lnTo>
                              <a:lnTo>
                                <a:pt x="26016" y="31750"/>
                              </a:lnTo>
                              <a:lnTo>
                                <a:pt x="26016" y="40602"/>
                              </a:lnTo>
                              <a:lnTo>
                                <a:pt x="15583" y="40602"/>
                              </a:lnTo>
                              <a:lnTo>
                                <a:pt x="11240" y="52540"/>
                              </a:lnTo>
                              <a:lnTo>
                                <a:pt x="0" y="52540"/>
                              </a:lnTo>
                              <a:lnTo>
                                <a:pt x="2046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47" name="Shape 14447"/>
                      <wps:cNvSpPr/>
                      <wps:spPr>
                        <a:xfrm>
                          <a:off x="1657337" y="1393452"/>
                          <a:ext cx="26714" cy="52540"/>
                        </a:xfrm>
                        <a:custGeom>
                          <a:avLst/>
                          <a:gdLst/>
                          <a:ahLst/>
                          <a:cxnLst/>
                          <a:rect l="0" t="0" r="0" b="0"/>
                          <a:pathLst>
                            <a:path w="26714" h="52540">
                              <a:moveTo>
                                <a:pt x="0" y="0"/>
                              </a:moveTo>
                              <a:lnTo>
                                <a:pt x="5671" y="0"/>
                              </a:lnTo>
                              <a:lnTo>
                                <a:pt x="26714" y="52540"/>
                              </a:lnTo>
                              <a:lnTo>
                                <a:pt x="15157" y="52540"/>
                              </a:lnTo>
                              <a:lnTo>
                                <a:pt x="10585"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48" name="Shape 14448"/>
                      <wps:cNvSpPr/>
                      <wps:spPr>
                        <a:xfrm>
                          <a:off x="464820" y="1505624"/>
                          <a:ext cx="26568" cy="41046"/>
                        </a:xfrm>
                        <a:custGeom>
                          <a:avLst/>
                          <a:gdLst/>
                          <a:ahLst/>
                          <a:cxnLst/>
                          <a:rect l="0" t="0" r="0" b="0"/>
                          <a:pathLst>
                            <a:path w="26568" h="41046">
                              <a:moveTo>
                                <a:pt x="0" y="0"/>
                              </a:moveTo>
                              <a:lnTo>
                                <a:pt x="7798" y="0"/>
                              </a:lnTo>
                              <a:lnTo>
                                <a:pt x="13614" y="32753"/>
                              </a:lnTo>
                              <a:lnTo>
                                <a:pt x="18885" y="0"/>
                              </a:lnTo>
                              <a:lnTo>
                                <a:pt x="26568" y="0"/>
                              </a:lnTo>
                              <a:lnTo>
                                <a:pt x="18364" y="41046"/>
                              </a:lnTo>
                              <a:lnTo>
                                <a:pt x="8788" y="41046"/>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49" name="Shape 14449"/>
                      <wps:cNvSpPr/>
                      <wps:spPr>
                        <a:xfrm>
                          <a:off x="495513" y="1515831"/>
                          <a:ext cx="6769" cy="30849"/>
                        </a:xfrm>
                        <a:custGeom>
                          <a:avLst/>
                          <a:gdLst/>
                          <a:ahLst/>
                          <a:cxnLst/>
                          <a:rect l="0" t="0" r="0" b="0"/>
                          <a:pathLst>
                            <a:path w="6769" h="30849">
                              <a:moveTo>
                                <a:pt x="0" y="0"/>
                              </a:moveTo>
                              <a:lnTo>
                                <a:pt x="6769" y="0"/>
                              </a:lnTo>
                              <a:lnTo>
                                <a:pt x="6769"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675" name="Shape 15675"/>
                      <wps:cNvSpPr/>
                      <wps:spPr>
                        <a:xfrm>
                          <a:off x="495513"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51" name="Shape 14451"/>
                      <wps:cNvSpPr/>
                      <wps:spPr>
                        <a:xfrm>
                          <a:off x="507966" y="1550052"/>
                          <a:ext cx="9614" cy="6985"/>
                        </a:xfrm>
                        <a:custGeom>
                          <a:avLst/>
                          <a:gdLst/>
                          <a:ahLst/>
                          <a:cxnLst/>
                          <a:rect l="0" t="0" r="0" b="0"/>
                          <a:pathLst>
                            <a:path w="9614" h="6985">
                              <a:moveTo>
                                <a:pt x="0" y="0"/>
                              </a:moveTo>
                              <a:lnTo>
                                <a:pt x="6744" y="0"/>
                              </a:lnTo>
                              <a:cubicBezTo>
                                <a:pt x="6794" y="609"/>
                                <a:pt x="7036" y="1079"/>
                                <a:pt x="7468" y="1422"/>
                              </a:cubicBezTo>
                              <a:cubicBezTo>
                                <a:pt x="7899" y="1753"/>
                                <a:pt x="8496" y="1930"/>
                                <a:pt x="9258" y="1930"/>
                              </a:cubicBezTo>
                              <a:lnTo>
                                <a:pt x="9614" y="1767"/>
                              </a:lnTo>
                              <a:lnTo>
                                <a:pt x="9614" y="6890"/>
                              </a:lnTo>
                              <a:lnTo>
                                <a:pt x="9055" y="6985"/>
                              </a:lnTo>
                              <a:cubicBezTo>
                                <a:pt x="6134" y="6985"/>
                                <a:pt x="3899" y="6388"/>
                                <a:pt x="2362" y="5207"/>
                              </a:cubicBezTo>
                              <a:cubicBezTo>
                                <a:pt x="825" y="4013"/>
                                <a:pt x="38" y="2286"/>
                                <a:pt x="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52" name="Shape 14452"/>
                      <wps:cNvSpPr/>
                      <wps:spPr>
                        <a:xfrm>
                          <a:off x="507331" y="1514999"/>
                          <a:ext cx="10249" cy="32499"/>
                        </a:xfrm>
                        <a:custGeom>
                          <a:avLst/>
                          <a:gdLst/>
                          <a:ahLst/>
                          <a:cxnLst/>
                          <a:rect l="0" t="0" r="0" b="0"/>
                          <a:pathLst>
                            <a:path w="10249" h="32499">
                              <a:moveTo>
                                <a:pt x="7747" y="0"/>
                              </a:moveTo>
                              <a:lnTo>
                                <a:pt x="10249" y="695"/>
                              </a:lnTo>
                              <a:lnTo>
                                <a:pt x="10249" y="6012"/>
                              </a:lnTo>
                              <a:lnTo>
                                <a:pt x="10046" y="5893"/>
                              </a:lnTo>
                              <a:cubicBezTo>
                                <a:pt x="8839" y="5893"/>
                                <a:pt x="8026" y="6515"/>
                                <a:pt x="7582" y="7747"/>
                              </a:cubicBezTo>
                              <a:cubicBezTo>
                                <a:pt x="7137" y="8979"/>
                                <a:pt x="6921" y="11989"/>
                                <a:pt x="6921" y="16764"/>
                              </a:cubicBezTo>
                              <a:cubicBezTo>
                                <a:pt x="6921" y="20955"/>
                                <a:pt x="7137" y="23609"/>
                                <a:pt x="7595" y="24752"/>
                              </a:cubicBezTo>
                              <a:cubicBezTo>
                                <a:pt x="8039" y="25895"/>
                                <a:pt x="8852" y="26480"/>
                                <a:pt x="10046" y="26480"/>
                              </a:cubicBezTo>
                              <a:lnTo>
                                <a:pt x="10249" y="26332"/>
                              </a:lnTo>
                              <a:lnTo>
                                <a:pt x="10249" y="31872"/>
                              </a:lnTo>
                              <a:lnTo>
                                <a:pt x="7798" y="32499"/>
                              </a:lnTo>
                              <a:cubicBezTo>
                                <a:pt x="4915" y="32499"/>
                                <a:pt x="2896" y="31344"/>
                                <a:pt x="1740" y="29045"/>
                              </a:cubicBezTo>
                              <a:cubicBezTo>
                                <a:pt x="584" y="26746"/>
                                <a:pt x="0" y="22428"/>
                                <a:pt x="0" y="16104"/>
                              </a:cubicBezTo>
                              <a:cubicBezTo>
                                <a:pt x="0" y="10096"/>
                                <a:pt x="584" y="5906"/>
                                <a:pt x="1765" y="3543"/>
                              </a:cubicBezTo>
                              <a:cubicBezTo>
                                <a:pt x="2921" y="1181"/>
                                <a:pt x="4928" y="0"/>
                                <a:pt x="7747"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53" name="Shape 14453"/>
                      <wps:cNvSpPr/>
                      <wps:spPr>
                        <a:xfrm>
                          <a:off x="517580" y="1515694"/>
                          <a:ext cx="9970" cy="41247"/>
                        </a:xfrm>
                        <a:custGeom>
                          <a:avLst/>
                          <a:gdLst/>
                          <a:ahLst/>
                          <a:cxnLst/>
                          <a:rect l="0" t="0" r="0" b="0"/>
                          <a:pathLst>
                            <a:path w="9970" h="41247">
                              <a:moveTo>
                                <a:pt x="0" y="0"/>
                              </a:moveTo>
                              <a:lnTo>
                                <a:pt x="1156" y="321"/>
                              </a:lnTo>
                              <a:cubicBezTo>
                                <a:pt x="2172" y="994"/>
                                <a:pt x="2946" y="2010"/>
                                <a:pt x="3505" y="3356"/>
                              </a:cubicBezTo>
                              <a:lnTo>
                                <a:pt x="3505" y="131"/>
                              </a:lnTo>
                              <a:lnTo>
                                <a:pt x="9970" y="131"/>
                              </a:lnTo>
                              <a:lnTo>
                                <a:pt x="9970" y="28528"/>
                              </a:lnTo>
                              <a:cubicBezTo>
                                <a:pt x="9970" y="31246"/>
                                <a:pt x="9843" y="33227"/>
                                <a:pt x="9589" y="34484"/>
                              </a:cubicBezTo>
                              <a:cubicBezTo>
                                <a:pt x="9347" y="35729"/>
                                <a:pt x="8928" y="36808"/>
                                <a:pt x="8331" y="37697"/>
                              </a:cubicBezTo>
                              <a:cubicBezTo>
                                <a:pt x="7569" y="38891"/>
                                <a:pt x="6426" y="39793"/>
                                <a:pt x="4915" y="40415"/>
                              </a:cubicBezTo>
                              <a:lnTo>
                                <a:pt x="0" y="41247"/>
                              </a:lnTo>
                              <a:lnTo>
                                <a:pt x="0" y="36124"/>
                              </a:lnTo>
                              <a:lnTo>
                                <a:pt x="2349" y="35043"/>
                              </a:lnTo>
                              <a:cubicBezTo>
                                <a:pt x="2857" y="34217"/>
                                <a:pt x="3124" y="32706"/>
                                <a:pt x="3124" y="30496"/>
                              </a:cubicBezTo>
                              <a:lnTo>
                                <a:pt x="3124" y="28363"/>
                              </a:lnTo>
                              <a:cubicBezTo>
                                <a:pt x="2553" y="29518"/>
                                <a:pt x="1791" y="30382"/>
                                <a:pt x="876" y="30954"/>
                              </a:cubicBezTo>
                              <a:lnTo>
                                <a:pt x="0" y="31178"/>
                              </a:lnTo>
                              <a:lnTo>
                                <a:pt x="0" y="25637"/>
                              </a:lnTo>
                              <a:lnTo>
                                <a:pt x="2578" y="23765"/>
                              </a:lnTo>
                              <a:cubicBezTo>
                                <a:pt x="3086" y="22419"/>
                                <a:pt x="3327" y="19028"/>
                                <a:pt x="3327" y="13567"/>
                              </a:cubicBezTo>
                              <a:cubicBezTo>
                                <a:pt x="3327" y="10164"/>
                                <a:pt x="3086" y="7903"/>
                                <a:pt x="2578" y="6824"/>
                              </a:cubicBezTo>
                              <a:lnTo>
                                <a:pt x="0" y="5317"/>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54" name="Shape 14454"/>
                      <wps:cNvSpPr/>
                      <wps:spPr>
                        <a:xfrm>
                          <a:off x="533410" y="1515831"/>
                          <a:ext cx="6756" cy="30849"/>
                        </a:xfrm>
                        <a:custGeom>
                          <a:avLst/>
                          <a:gdLst/>
                          <a:ahLst/>
                          <a:cxnLst/>
                          <a:rect l="0" t="0" r="0" b="0"/>
                          <a:pathLst>
                            <a:path w="6756" h="30849">
                              <a:moveTo>
                                <a:pt x="0" y="0"/>
                              </a:moveTo>
                              <a:lnTo>
                                <a:pt x="6756" y="0"/>
                              </a:lnTo>
                              <a:lnTo>
                                <a:pt x="6756"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676" name="Shape 15676"/>
                      <wps:cNvSpPr/>
                      <wps:spPr>
                        <a:xfrm>
                          <a:off x="533410"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677" name="Shape 15677"/>
                      <wps:cNvSpPr/>
                      <wps:spPr>
                        <a:xfrm>
                          <a:off x="546021" y="1505620"/>
                          <a:ext cx="9144" cy="41046"/>
                        </a:xfrm>
                        <a:custGeom>
                          <a:avLst/>
                          <a:gdLst/>
                          <a:ahLst/>
                          <a:cxnLst/>
                          <a:rect l="0" t="0" r="0" b="0"/>
                          <a:pathLst>
                            <a:path w="9144" h="41046">
                              <a:moveTo>
                                <a:pt x="0" y="0"/>
                              </a:moveTo>
                              <a:lnTo>
                                <a:pt x="9144" y="0"/>
                              </a:lnTo>
                              <a:lnTo>
                                <a:pt x="9144" y="41046"/>
                              </a:lnTo>
                              <a:lnTo>
                                <a:pt x="0" y="41046"/>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57" name="Shape 14457"/>
                      <wps:cNvSpPr/>
                      <wps:spPr>
                        <a:xfrm>
                          <a:off x="558047" y="1526469"/>
                          <a:ext cx="10306" cy="21028"/>
                        </a:xfrm>
                        <a:custGeom>
                          <a:avLst/>
                          <a:gdLst/>
                          <a:ahLst/>
                          <a:cxnLst/>
                          <a:rect l="0" t="0" r="0" b="0"/>
                          <a:pathLst>
                            <a:path w="10306" h="21028">
                              <a:moveTo>
                                <a:pt x="10306" y="0"/>
                              </a:moveTo>
                              <a:lnTo>
                                <a:pt x="10306" y="6344"/>
                              </a:lnTo>
                              <a:lnTo>
                                <a:pt x="8395" y="7680"/>
                              </a:lnTo>
                              <a:cubicBezTo>
                                <a:pt x="7493" y="8747"/>
                                <a:pt x="7023" y="10004"/>
                                <a:pt x="7023" y="11452"/>
                              </a:cubicBezTo>
                              <a:cubicBezTo>
                                <a:pt x="7023" y="12824"/>
                                <a:pt x="7277" y="13840"/>
                                <a:pt x="7760" y="14487"/>
                              </a:cubicBezTo>
                              <a:cubicBezTo>
                                <a:pt x="8242" y="15135"/>
                                <a:pt x="9004" y="15453"/>
                                <a:pt x="10033" y="15453"/>
                              </a:cubicBezTo>
                              <a:lnTo>
                                <a:pt x="10306" y="15287"/>
                              </a:lnTo>
                              <a:lnTo>
                                <a:pt x="10306" y="20230"/>
                              </a:lnTo>
                              <a:lnTo>
                                <a:pt x="7074" y="21028"/>
                              </a:lnTo>
                              <a:cubicBezTo>
                                <a:pt x="4851" y="21028"/>
                                <a:pt x="3112" y="20240"/>
                                <a:pt x="1854" y="18653"/>
                              </a:cubicBezTo>
                              <a:cubicBezTo>
                                <a:pt x="622" y="17078"/>
                                <a:pt x="0" y="14881"/>
                                <a:pt x="0" y="12074"/>
                              </a:cubicBezTo>
                              <a:cubicBezTo>
                                <a:pt x="0" y="9534"/>
                                <a:pt x="546" y="7502"/>
                                <a:pt x="1638" y="6004"/>
                              </a:cubicBezTo>
                              <a:cubicBezTo>
                                <a:pt x="2730" y="4505"/>
                                <a:pt x="4877" y="2994"/>
                                <a:pt x="8115" y="1483"/>
                              </a:cubicBezTo>
                              <a:cubicBezTo>
                                <a:pt x="8446" y="1330"/>
                                <a:pt x="8903" y="1114"/>
                                <a:pt x="9500" y="848"/>
                              </a:cubicBezTo>
                              <a:lnTo>
                                <a:pt x="10306"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58" name="Shape 14458"/>
                      <wps:cNvSpPr/>
                      <wps:spPr>
                        <a:xfrm>
                          <a:off x="558288" y="1515109"/>
                          <a:ext cx="10065" cy="9883"/>
                        </a:xfrm>
                        <a:custGeom>
                          <a:avLst/>
                          <a:gdLst/>
                          <a:ahLst/>
                          <a:cxnLst/>
                          <a:rect l="0" t="0" r="0" b="0"/>
                          <a:pathLst>
                            <a:path w="10065" h="9883">
                              <a:moveTo>
                                <a:pt x="10065" y="0"/>
                              </a:moveTo>
                              <a:lnTo>
                                <a:pt x="10065" y="5042"/>
                              </a:lnTo>
                              <a:lnTo>
                                <a:pt x="7493" y="6023"/>
                              </a:lnTo>
                              <a:cubicBezTo>
                                <a:pt x="6909" y="6721"/>
                                <a:pt x="6617" y="7800"/>
                                <a:pt x="6617" y="9274"/>
                              </a:cubicBezTo>
                              <a:lnTo>
                                <a:pt x="6617" y="9883"/>
                              </a:lnTo>
                              <a:lnTo>
                                <a:pt x="0" y="9883"/>
                              </a:lnTo>
                              <a:cubicBezTo>
                                <a:pt x="0" y="6416"/>
                                <a:pt x="813" y="3902"/>
                                <a:pt x="2438" y="2314"/>
                              </a:cubicBezTo>
                              <a:lnTo>
                                <a:pt x="10065"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59" name="Shape 14459"/>
                      <wps:cNvSpPr/>
                      <wps:spPr>
                        <a:xfrm>
                          <a:off x="568353" y="1515061"/>
                          <a:ext cx="10839" cy="31638"/>
                        </a:xfrm>
                        <a:custGeom>
                          <a:avLst/>
                          <a:gdLst/>
                          <a:ahLst/>
                          <a:cxnLst/>
                          <a:rect l="0" t="0" r="0" b="0"/>
                          <a:pathLst>
                            <a:path w="10839" h="31638">
                              <a:moveTo>
                                <a:pt x="159" y="0"/>
                              </a:moveTo>
                              <a:cubicBezTo>
                                <a:pt x="3727" y="0"/>
                                <a:pt x="6242" y="724"/>
                                <a:pt x="7690" y="2172"/>
                              </a:cubicBezTo>
                              <a:cubicBezTo>
                                <a:pt x="9125" y="3619"/>
                                <a:pt x="9849" y="6160"/>
                                <a:pt x="9849" y="9779"/>
                              </a:cubicBezTo>
                              <a:lnTo>
                                <a:pt x="9849" y="27178"/>
                              </a:lnTo>
                              <a:cubicBezTo>
                                <a:pt x="9849" y="28042"/>
                                <a:pt x="9912" y="28816"/>
                                <a:pt x="10065" y="29515"/>
                              </a:cubicBezTo>
                              <a:cubicBezTo>
                                <a:pt x="10217" y="30226"/>
                                <a:pt x="10471" y="30912"/>
                                <a:pt x="10839" y="31610"/>
                              </a:cubicBezTo>
                              <a:lnTo>
                                <a:pt x="4223" y="31610"/>
                              </a:lnTo>
                              <a:cubicBezTo>
                                <a:pt x="4070" y="31382"/>
                                <a:pt x="3943" y="31039"/>
                                <a:pt x="3829" y="30569"/>
                              </a:cubicBezTo>
                              <a:cubicBezTo>
                                <a:pt x="3715" y="30112"/>
                                <a:pt x="3600" y="29464"/>
                                <a:pt x="3499" y="28626"/>
                              </a:cubicBezTo>
                              <a:cubicBezTo>
                                <a:pt x="2775" y="29870"/>
                                <a:pt x="1861" y="30810"/>
                                <a:pt x="730" y="31458"/>
                              </a:cubicBezTo>
                              <a:lnTo>
                                <a:pt x="0" y="31638"/>
                              </a:lnTo>
                              <a:lnTo>
                                <a:pt x="0" y="26695"/>
                              </a:lnTo>
                              <a:lnTo>
                                <a:pt x="2394" y="25247"/>
                              </a:lnTo>
                              <a:cubicBezTo>
                                <a:pt x="2991" y="24155"/>
                                <a:pt x="3283" y="22530"/>
                                <a:pt x="3283" y="20358"/>
                              </a:cubicBezTo>
                              <a:lnTo>
                                <a:pt x="3283" y="15456"/>
                              </a:lnTo>
                              <a:lnTo>
                                <a:pt x="0" y="17751"/>
                              </a:lnTo>
                              <a:lnTo>
                                <a:pt x="0" y="11408"/>
                              </a:lnTo>
                              <a:lnTo>
                                <a:pt x="3181" y="8064"/>
                              </a:lnTo>
                              <a:cubicBezTo>
                                <a:pt x="3181" y="7099"/>
                                <a:pt x="2927" y="6350"/>
                                <a:pt x="2407" y="5817"/>
                              </a:cubicBezTo>
                              <a:cubicBezTo>
                                <a:pt x="1899" y="5296"/>
                                <a:pt x="1137" y="5029"/>
                                <a:pt x="159" y="5029"/>
                              </a:cubicBezTo>
                              <a:lnTo>
                                <a:pt x="0" y="5090"/>
                              </a:lnTo>
                              <a:lnTo>
                                <a:pt x="0" y="48"/>
                              </a:lnTo>
                              <a:lnTo>
                                <a:pt x="159"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60" name="Shape 14460"/>
                      <wps:cNvSpPr/>
                      <wps:spPr>
                        <a:xfrm>
                          <a:off x="583071" y="1514997"/>
                          <a:ext cx="10249" cy="32499"/>
                        </a:xfrm>
                        <a:custGeom>
                          <a:avLst/>
                          <a:gdLst/>
                          <a:ahLst/>
                          <a:cxnLst/>
                          <a:rect l="0" t="0" r="0" b="0"/>
                          <a:pathLst>
                            <a:path w="10249" h="32499">
                              <a:moveTo>
                                <a:pt x="7607" y="0"/>
                              </a:moveTo>
                              <a:lnTo>
                                <a:pt x="10249" y="651"/>
                              </a:lnTo>
                              <a:lnTo>
                                <a:pt x="10249" y="6143"/>
                              </a:lnTo>
                              <a:lnTo>
                                <a:pt x="10046" y="5994"/>
                              </a:lnTo>
                              <a:cubicBezTo>
                                <a:pt x="8852" y="5994"/>
                                <a:pt x="8039" y="6578"/>
                                <a:pt x="7595" y="7747"/>
                              </a:cubicBezTo>
                              <a:cubicBezTo>
                                <a:pt x="7150" y="8915"/>
                                <a:pt x="6921" y="11595"/>
                                <a:pt x="6921" y="15786"/>
                              </a:cubicBezTo>
                              <a:cubicBezTo>
                                <a:pt x="6921" y="20549"/>
                                <a:pt x="7150" y="23546"/>
                                <a:pt x="7582" y="24778"/>
                              </a:cubicBezTo>
                              <a:cubicBezTo>
                                <a:pt x="8026" y="25997"/>
                                <a:pt x="8839" y="26607"/>
                                <a:pt x="10046" y="26607"/>
                              </a:cubicBezTo>
                              <a:lnTo>
                                <a:pt x="10249" y="26487"/>
                              </a:lnTo>
                              <a:lnTo>
                                <a:pt x="10249" y="31798"/>
                              </a:lnTo>
                              <a:lnTo>
                                <a:pt x="7747" y="32499"/>
                              </a:lnTo>
                              <a:cubicBezTo>
                                <a:pt x="4928" y="32499"/>
                                <a:pt x="2934" y="31318"/>
                                <a:pt x="1765" y="28956"/>
                              </a:cubicBezTo>
                              <a:cubicBezTo>
                                <a:pt x="584" y="26594"/>
                                <a:pt x="0" y="22403"/>
                                <a:pt x="0" y="16396"/>
                              </a:cubicBezTo>
                              <a:cubicBezTo>
                                <a:pt x="0" y="10185"/>
                                <a:pt x="571" y="5893"/>
                                <a:pt x="1714" y="3543"/>
                              </a:cubicBezTo>
                              <a:cubicBezTo>
                                <a:pt x="2845" y="1181"/>
                                <a:pt x="4813" y="0"/>
                                <a:pt x="7607"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61" name="Shape 14461"/>
                      <wps:cNvSpPr/>
                      <wps:spPr>
                        <a:xfrm>
                          <a:off x="593320" y="1505624"/>
                          <a:ext cx="9969" cy="41171"/>
                        </a:xfrm>
                        <a:custGeom>
                          <a:avLst/>
                          <a:gdLst/>
                          <a:ahLst/>
                          <a:cxnLst/>
                          <a:rect l="0" t="0" r="0" b="0"/>
                          <a:pathLst>
                            <a:path w="9969" h="41171">
                              <a:moveTo>
                                <a:pt x="3124" y="0"/>
                              </a:moveTo>
                              <a:lnTo>
                                <a:pt x="9969" y="0"/>
                              </a:lnTo>
                              <a:lnTo>
                                <a:pt x="9969" y="41047"/>
                              </a:lnTo>
                              <a:lnTo>
                                <a:pt x="3505" y="41047"/>
                              </a:lnTo>
                              <a:lnTo>
                                <a:pt x="3505" y="37821"/>
                              </a:lnTo>
                              <a:cubicBezTo>
                                <a:pt x="2946" y="39154"/>
                                <a:pt x="2172" y="40157"/>
                                <a:pt x="1168" y="40843"/>
                              </a:cubicBezTo>
                              <a:lnTo>
                                <a:pt x="0" y="41171"/>
                              </a:lnTo>
                              <a:lnTo>
                                <a:pt x="0" y="35859"/>
                              </a:lnTo>
                              <a:lnTo>
                                <a:pt x="2578" y="34341"/>
                              </a:lnTo>
                              <a:cubicBezTo>
                                <a:pt x="3086" y="33249"/>
                                <a:pt x="3327" y="31001"/>
                                <a:pt x="3327" y="27610"/>
                              </a:cubicBezTo>
                              <a:cubicBezTo>
                                <a:pt x="3327" y="22162"/>
                                <a:pt x="3086" y="18758"/>
                                <a:pt x="2578" y="17399"/>
                              </a:cubicBezTo>
                              <a:lnTo>
                                <a:pt x="0" y="15516"/>
                              </a:lnTo>
                              <a:lnTo>
                                <a:pt x="0" y="10023"/>
                              </a:lnTo>
                              <a:lnTo>
                                <a:pt x="864" y="10236"/>
                              </a:lnTo>
                              <a:cubicBezTo>
                                <a:pt x="1816" y="10795"/>
                                <a:pt x="2565" y="11671"/>
                                <a:pt x="3124" y="12814"/>
                              </a:cubicBezTo>
                              <a:lnTo>
                                <a:pt x="3124"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62" name="Shape 14462"/>
                      <wps:cNvSpPr/>
                      <wps:spPr>
                        <a:xfrm>
                          <a:off x="608575" y="1526469"/>
                          <a:ext cx="10306" cy="21028"/>
                        </a:xfrm>
                        <a:custGeom>
                          <a:avLst/>
                          <a:gdLst/>
                          <a:ahLst/>
                          <a:cxnLst/>
                          <a:rect l="0" t="0" r="0" b="0"/>
                          <a:pathLst>
                            <a:path w="10306" h="21028">
                              <a:moveTo>
                                <a:pt x="10306" y="0"/>
                              </a:moveTo>
                              <a:lnTo>
                                <a:pt x="10306" y="6344"/>
                              </a:lnTo>
                              <a:lnTo>
                                <a:pt x="8395" y="7680"/>
                              </a:lnTo>
                              <a:cubicBezTo>
                                <a:pt x="7493" y="8747"/>
                                <a:pt x="7023" y="10004"/>
                                <a:pt x="7023" y="11452"/>
                              </a:cubicBezTo>
                              <a:cubicBezTo>
                                <a:pt x="7023" y="12824"/>
                                <a:pt x="7277" y="13840"/>
                                <a:pt x="7760" y="14487"/>
                              </a:cubicBezTo>
                              <a:cubicBezTo>
                                <a:pt x="8242" y="15135"/>
                                <a:pt x="9004" y="15453"/>
                                <a:pt x="10033" y="15453"/>
                              </a:cubicBezTo>
                              <a:lnTo>
                                <a:pt x="10306" y="15288"/>
                              </a:lnTo>
                              <a:lnTo>
                                <a:pt x="10306" y="20231"/>
                              </a:lnTo>
                              <a:lnTo>
                                <a:pt x="7087" y="21028"/>
                              </a:lnTo>
                              <a:cubicBezTo>
                                <a:pt x="4851" y="21028"/>
                                <a:pt x="3112" y="20240"/>
                                <a:pt x="1854" y="18653"/>
                              </a:cubicBezTo>
                              <a:cubicBezTo>
                                <a:pt x="622" y="17078"/>
                                <a:pt x="0" y="14881"/>
                                <a:pt x="0" y="12074"/>
                              </a:cubicBezTo>
                              <a:cubicBezTo>
                                <a:pt x="0" y="9534"/>
                                <a:pt x="546" y="7502"/>
                                <a:pt x="1638" y="6004"/>
                              </a:cubicBezTo>
                              <a:cubicBezTo>
                                <a:pt x="2730" y="4505"/>
                                <a:pt x="4890" y="2994"/>
                                <a:pt x="8128" y="1483"/>
                              </a:cubicBezTo>
                              <a:cubicBezTo>
                                <a:pt x="8458" y="1330"/>
                                <a:pt x="8915" y="1114"/>
                                <a:pt x="9500" y="848"/>
                              </a:cubicBezTo>
                              <a:lnTo>
                                <a:pt x="10306"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63" name="Shape 14463"/>
                      <wps:cNvSpPr/>
                      <wps:spPr>
                        <a:xfrm>
                          <a:off x="608816" y="1515109"/>
                          <a:ext cx="10065" cy="9883"/>
                        </a:xfrm>
                        <a:custGeom>
                          <a:avLst/>
                          <a:gdLst/>
                          <a:ahLst/>
                          <a:cxnLst/>
                          <a:rect l="0" t="0" r="0" b="0"/>
                          <a:pathLst>
                            <a:path w="10065" h="9883">
                              <a:moveTo>
                                <a:pt x="10065" y="0"/>
                              </a:moveTo>
                              <a:lnTo>
                                <a:pt x="10065" y="5042"/>
                              </a:lnTo>
                              <a:lnTo>
                                <a:pt x="7493" y="6023"/>
                              </a:lnTo>
                              <a:cubicBezTo>
                                <a:pt x="6909" y="6721"/>
                                <a:pt x="6617" y="7800"/>
                                <a:pt x="6617" y="9274"/>
                              </a:cubicBezTo>
                              <a:lnTo>
                                <a:pt x="6617" y="9883"/>
                              </a:lnTo>
                              <a:lnTo>
                                <a:pt x="0" y="9883"/>
                              </a:lnTo>
                              <a:cubicBezTo>
                                <a:pt x="0" y="6416"/>
                                <a:pt x="826" y="3902"/>
                                <a:pt x="2438" y="2314"/>
                              </a:cubicBezTo>
                              <a:lnTo>
                                <a:pt x="10065"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64" name="Shape 14464"/>
                      <wps:cNvSpPr/>
                      <wps:spPr>
                        <a:xfrm>
                          <a:off x="618881" y="1515061"/>
                          <a:ext cx="10839" cy="31639"/>
                        </a:xfrm>
                        <a:custGeom>
                          <a:avLst/>
                          <a:gdLst/>
                          <a:ahLst/>
                          <a:cxnLst/>
                          <a:rect l="0" t="0" r="0" b="0"/>
                          <a:pathLst>
                            <a:path w="10839" h="31639">
                              <a:moveTo>
                                <a:pt x="159" y="0"/>
                              </a:moveTo>
                              <a:cubicBezTo>
                                <a:pt x="3740" y="0"/>
                                <a:pt x="6242" y="724"/>
                                <a:pt x="7690" y="2172"/>
                              </a:cubicBezTo>
                              <a:cubicBezTo>
                                <a:pt x="9125" y="3619"/>
                                <a:pt x="9849" y="6160"/>
                                <a:pt x="9849" y="9779"/>
                              </a:cubicBezTo>
                              <a:lnTo>
                                <a:pt x="9849" y="27178"/>
                              </a:lnTo>
                              <a:cubicBezTo>
                                <a:pt x="9849" y="28042"/>
                                <a:pt x="9912" y="28816"/>
                                <a:pt x="10065" y="29515"/>
                              </a:cubicBezTo>
                              <a:cubicBezTo>
                                <a:pt x="10230" y="30226"/>
                                <a:pt x="10471" y="30912"/>
                                <a:pt x="10839" y="31610"/>
                              </a:cubicBezTo>
                              <a:lnTo>
                                <a:pt x="4223" y="31610"/>
                              </a:lnTo>
                              <a:cubicBezTo>
                                <a:pt x="4070" y="31382"/>
                                <a:pt x="3943" y="31039"/>
                                <a:pt x="3829" y="30569"/>
                              </a:cubicBezTo>
                              <a:cubicBezTo>
                                <a:pt x="3715" y="30112"/>
                                <a:pt x="3600" y="29464"/>
                                <a:pt x="3499" y="28626"/>
                              </a:cubicBezTo>
                              <a:cubicBezTo>
                                <a:pt x="2775" y="29870"/>
                                <a:pt x="1861" y="30810"/>
                                <a:pt x="730" y="31458"/>
                              </a:cubicBezTo>
                              <a:lnTo>
                                <a:pt x="0" y="31639"/>
                              </a:lnTo>
                              <a:lnTo>
                                <a:pt x="0" y="26696"/>
                              </a:lnTo>
                              <a:lnTo>
                                <a:pt x="2407" y="25247"/>
                              </a:lnTo>
                              <a:cubicBezTo>
                                <a:pt x="2991" y="24155"/>
                                <a:pt x="3283" y="22530"/>
                                <a:pt x="3283" y="20358"/>
                              </a:cubicBezTo>
                              <a:lnTo>
                                <a:pt x="3283" y="15456"/>
                              </a:lnTo>
                              <a:lnTo>
                                <a:pt x="0" y="17751"/>
                              </a:lnTo>
                              <a:lnTo>
                                <a:pt x="0" y="11408"/>
                              </a:lnTo>
                              <a:lnTo>
                                <a:pt x="3181" y="8064"/>
                              </a:lnTo>
                              <a:cubicBezTo>
                                <a:pt x="3181" y="7099"/>
                                <a:pt x="2927" y="6350"/>
                                <a:pt x="2407" y="5817"/>
                              </a:cubicBezTo>
                              <a:cubicBezTo>
                                <a:pt x="1899" y="5296"/>
                                <a:pt x="1137" y="5029"/>
                                <a:pt x="159" y="5029"/>
                              </a:cubicBezTo>
                              <a:lnTo>
                                <a:pt x="0" y="5090"/>
                              </a:lnTo>
                              <a:lnTo>
                                <a:pt x="0" y="48"/>
                              </a:lnTo>
                              <a:lnTo>
                                <a:pt x="159"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65" name="Shape 14465"/>
                      <wps:cNvSpPr/>
                      <wps:spPr>
                        <a:xfrm>
                          <a:off x="647812" y="1505624"/>
                          <a:ext cx="32690" cy="41046"/>
                        </a:xfrm>
                        <a:custGeom>
                          <a:avLst/>
                          <a:gdLst/>
                          <a:ahLst/>
                          <a:cxnLst/>
                          <a:rect l="0" t="0" r="0" b="0"/>
                          <a:pathLst>
                            <a:path w="32690" h="41046">
                              <a:moveTo>
                                <a:pt x="0" y="0"/>
                              </a:moveTo>
                              <a:lnTo>
                                <a:pt x="10973" y="0"/>
                              </a:lnTo>
                              <a:lnTo>
                                <a:pt x="16345" y="26568"/>
                              </a:lnTo>
                              <a:lnTo>
                                <a:pt x="21704" y="0"/>
                              </a:lnTo>
                              <a:lnTo>
                                <a:pt x="32690" y="0"/>
                              </a:lnTo>
                              <a:lnTo>
                                <a:pt x="32690" y="41046"/>
                              </a:lnTo>
                              <a:lnTo>
                                <a:pt x="25718" y="41046"/>
                              </a:lnTo>
                              <a:lnTo>
                                <a:pt x="25870" y="4635"/>
                              </a:lnTo>
                              <a:lnTo>
                                <a:pt x="18580" y="41046"/>
                              </a:lnTo>
                              <a:lnTo>
                                <a:pt x="14110" y="41046"/>
                              </a:lnTo>
                              <a:lnTo>
                                <a:pt x="6807" y="4635"/>
                              </a:lnTo>
                              <a:lnTo>
                                <a:pt x="6998" y="41046"/>
                              </a:lnTo>
                              <a:lnTo>
                                <a:pt x="0" y="41046"/>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66" name="Shape 14466"/>
                      <wps:cNvSpPr/>
                      <wps:spPr>
                        <a:xfrm>
                          <a:off x="686750" y="1515831"/>
                          <a:ext cx="6756" cy="30849"/>
                        </a:xfrm>
                        <a:custGeom>
                          <a:avLst/>
                          <a:gdLst/>
                          <a:ahLst/>
                          <a:cxnLst/>
                          <a:rect l="0" t="0" r="0" b="0"/>
                          <a:pathLst>
                            <a:path w="6756" h="30849">
                              <a:moveTo>
                                <a:pt x="0" y="0"/>
                              </a:moveTo>
                              <a:lnTo>
                                <a:pt x="6756" y="0"/>
                              </a:lnTo>
                              <a:lnTo>
                                <a:pt x="6756"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678" name="Shape 15678"/>
                      <wps:cNvSpPr/>
                      <wps:spPr>
                        <a:xfrm>
                          <a:off x="686750"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68" name="Shape 14468"/>
                      <wps:cNvSpPr/>
                      <wps:spPr>
                        <a:xfrm>
                          <a:off x="699405" y="1514997"/>
                          <a:ext cx="19418" cy="31674"/>
                        </a:xfrm>
                        <a:custGeom>
                          <a:avLst/>
                          <a:gdLst/>
                          <a:ahLst/>
                          <a:cxnLst/>
                          <a:rect l="0" t="0" r="0" b="0"/>
                          <a:pathLst>
                            <a:path w="19418" h="31674">
                              <a:moveTo>
                                <a:pt x="12814" y="0"/>
                              </a:moveTo>
                              <a:cubicBezTo>
                                <a:pt x="14948" y="0"/>
                                <a:pt x="16586" y="648"/>
                                <a:pt x="17729" y="1931"/>
                              </a:cubicBezTo>
                              <a:cubicBezTo>
                                <a:pt x="18847" y="3200"/>
                                <a:pt x="19418" y="5042"/>
                                <a:pt x="19418" y="7442"/>
                              </a:cubicBezTo>
                              <a:lnTo>
                                <a:pt x="19418" y="31674"/>
                              </a:lnTo>
                              <a:lnTo>
                                <a:pt x="12865" y="31674"/>
                              </a:lnTo>
                              <a:lnTo>
                                <a:pt x="12865" y="10986"/>
                              </a:lnTo>
                              <a:cubicBezTo>
                                <a:pt x="12865" y="9182"/>
                                <a:pt x="12649" y="7900"/>
                                <a:pt x="12205" y="7163"/>
                              </a:cubicBezTo>
                              <a:cubicBezTo>
                                <a:pt x="11773" y="6426"/>
                                <a:pt x="11024" y="6058"/>
                                <a:pt x="9995" y="6058"/>
                              </a:cubicBezTo>
                              <a:cubicBezTo>
                                <a:pt x="8852" y="6058"/>
                                <a:pt x="8052" y="6515"/>
                                <a:pt x="7557" y="7417"/>
                              </a:cubicBezTo>
                              <a:cubicBezTo>
                                <a:pt x="7061" y="8318"/>
                                <a:pt x="6820" y="9855"/>
                                <a:pt x="6820" y="12027"/>
                              </a:cubicBezTo>
                              <a:lnTo>
                                <a:pt x="6820" y="31674"/>
                              </a:lnTo>
                              <a:lnTo>
                                <a:pt x="0" y="31674"/>
                              </a:lnTo>
                              <a:lnTo>
                                <a:pt x="0" y="826"/>
                              </a:lnTo>
                              <a:lnTo>
                                <a:pt x="6655" y="826"/>
                              </a:lnTo>
                              <a:lnTo>
                                <a:pt x="6655" y="3950"/>
                              </a:lnTo>
                              <a:cubicBezTo>
                                <a:pt x="7379" y="2654"/>
                                <a:pt x="8242" y="1676"/>
                                <a:pt x="9271" y="1003"/>
                              </a:cubicBezTo>
                              <a:cubicBezTo>
                                <a:pt x="10312" y="343"/>
                                <a:pt x="11493" y="0"/>
                                <a:pt x="12814"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69" name="Shape 14469"/>
                      <wps:cNvSpPr/>
                      <wps:spPr>
                        <a:xfrm>
                          <a:off x="723811" y="1515026"/>
                          <a:ext cx="10243" cy="32470"/>
                        </a:xfrm>
                        <a:custGeom>
                          <a:avLst/>
                          <a:gdLst/>
                          <a:ahLst/>
                          <a:cxnLst/>
                          <a:rect l="0" t="0" r="0" b="0"/>
                          <a:pathLst>
                            <a:path w="10243" h="32470">
                              <a:moveTo>
                                <a:pt x="10243" y="0"/>
                              </a:moveTo>
                              <a:lnTo>
                                <a:pt x="10243" y="5435"/>
                              </a:lnTo>
                              <a:lnTo>
                                <a:pt x="7684" y="6677"/>
                              </a:lnTo>
                              <a:cubicBezTo>
                                <a:pt x="7176" y="7515"/>
                                <a:pt x="6909" y="8950"/>
                                <a:pt x="6909" y="11008"/>
                              </a:cubicBezTo>
                              <a:cubicBezTo>
                                <a:pt x="6947" y="11592"/>
                                <a:pt x="6960" y="12036"/>
                                <a:pt x="6960" y="12316"/>
                              </a:cubicBezTo>
                              <a:lnTo>
                                <a:pt x="10243" y="12316"/>
                              </a:lnTo>
                              <a:lnTo>
                                <a:pt x="10243" y="17218"/>
                              </a:lnTo>
                              <a:lnTo>
                                <a:pt x="7036" y="17218"/>
                              </a:lnTo>
                              <a:cubicBezTo>
                                <a:pt x="7010" y="17459"/>
                                <a:pt x="6985" y="17700"/>
                                <a:pt x="6972" y="17955"/>
                              </a:cubicBezTo>
                              <a:cubicBezTo>
                                <a:pt x="6972" y="18209"/>
                                <a:pt x="6960" y="18628"/>
                                <a:pt x="6960" y="19199"/>
                              </a:cubicBezTo>
                              <a:cubicBezTo>
                                <a:pt x="6960" y="22120"/>
                                <a:pt x="7226" y="24178"/>
                                <a:pt x="7747" y="25359"/>
                              </a:cubicBezTo>
                              <a:lnTo>
                                <a:pt x="10243" y="27022"/>
                              </a:lnTo>
                              <a:lnTo>
                                <a:pt x="10243" y="32470"/>
                              </a:lnTo>
                              <a:lnTo>
                                <a:pt x="5639" y="31747"/>
                              </a:lnTo>
                              <a:cubicBezTo>
                                <a:pt x="4407" y="31277"/>
                                <a:pt x="3391" y="30528"/>
                                <a:pt x="2591" y="29512"/>
                              </a:cubicBezTo>
                              <a:cubicBezTo>
                                <a:pt x="1638" y="28318"/>
                                <a:pt x="965" y="26819"/>
                                <a:pt x="584" y="25016"/>
                              </a:cubicBezTo>
                              <a:cubicBezTo>
                                <a:pt x="190" y="23187"/>
                                <a:pt x="0" y="19936"/>
                                <a:pt x="0" y="15224"/>
                              </a:cubicBezTo>
                              <a:cubicBezTo>
                                <a:pt x="0" y="11478"/>
                                <a:pt x="165" y="8798"/>
                                <a:pt x="508" y="7172"/>
                              </a:cubicBezTo>
                              <a:cubicBezTo>
                                <a:pt x="851" y="5559"/>
                                <a:pt x="1410" y="4239"/>
                                <a:pt x="2235" y="3197"/>
                              </a:cubicBezTo>
                              <a:cubicBezTo>
                                <a:pt x="3073" y="2130"/>
                                <a:pt x="4191" y="1330"/>
                                <a:pt x="5550" y="784"/>
                              </a:cubicBezTo>
                              <a:lnTo>
                                <a:pt x="10243"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70" name="Shape 14470"/>
                      <wps:cNvSpPr/>
                      <wps:spPr>
                        <a:xfrm>
                          <a:off x="734054" y="1536092"/>
                          <a:ext cx="10014" cy="11405"/>
                        </a:xfrm>
                        <a:custGeom>
                          <a:avLst/>
                          <a:gdLst/>
                          <a:ahLst/>
                          <a:cxnLst/>
                          <a:rect l="0" t="0" r="0" b="0"/>
                          <a:pathLst>
                            <a:path w="10014" h="11405">
                              <a:moveTo>
                                <a:pt x="3550" y="0"/>
                              </a:moveTo>
                              <a:lnTo>
                                <a:pt x="9963" y="0"/>
                              </a:lnTo>
                              <a:cubicBezTo>
                                <a:pt x="9963" y="140"/>
                                <a:pt x="9976" y="343"/>
                                <a:pt x="9989" y="610"/>
                              </a:cubicBezTo>
                              <a:cubicBezTo>
                                <a:pt x="10001" y="876"/>
                                <a:pt x="10014" y="1067"/>
                                <a:pt x="10014" y="1194"/>
                              </a:cubicBezTo>
                              <a:cubicBezTo>
                                <a:pt x="10014" y="4712"/>
                                <a:pt x="9214" y="7303"/>
                                <a:pt x="7601" y="8941"/>
                              </a:cubicBezTo>
                              <a:cubicBezTo>
                                <a:pt x="6001" y="10579"/>
                                <a:pt x="3473" y="11405"/>
                                <a:pt x="6" y="11405"/>
                              </a:cubicBezTo>
                              <a:lnTo>
                                <a:pt x="0" y="11404"/>
                              </a:lnTo>
                              <a:lnTo>
                                <a:pt x="0" y="5956"/>
                              </a:lnTo>
                              <a:lnTo>
                                <a:pt x="133" y="6045"/>
                              </a:lnTo>
                              <a:cubicBezTo>
                                <a:pt x="1327" y="6045"/>
                                <a:pt x="2204" y="5575"/>
                                <a:pt x="2750" y="4623"/>
                              </a:cubicBezTo>
                              <a:cubicBezTo>
                                <a:pt x="3296" y="3670"/>
                                <a:pt x="3550" y="2121"/>
                                <a:pt x="355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71" name="Shape 14471"/>
                      <wps:cNvSpPr/>
                      <wps:spPr>
                        <a:xfrm>
                          <a:off x="734054" y="1514997"/>
                          <a:ext cx="10166" cy="17247"/>
                        </a:xfrm>
                        <a:custGeom>
                          <a:avLst/>
                          <a:gdLst/>
                          <a:ahLst/>
                          <a:cxnLst/>
                          <a:rect l="0" t="0" r="0" b="0"/>
                          <a:pathLst>
                            <a:path w="10166" h="17247">
                              <a:moveTo>
                                <a:pt x="172" y="0"/>
                              </a:moveTo>
                              <a:cubicBezTo>
                                <a:pt x="1987" y="0"/>
                                <a:pt x="3550" y="292"/>
                                <a:pt x="4870" y="876"/>
                              </a:cubicBezTo>
                              <a:cubicBezTo>
                                <a:pt x="6178" y="1448"/>
                                <a:pt x="7271" y="2324"/>
                                <a:pt x="8134" y="3492"/>
                              </a:cubicBezTo>
                              <a:cubicBezTo>
                                <a:pt x="8858" y="4534"/>
                                <a:pt x="9379" y="5817"/>
                                <a:pt x="9684" y="7379"/>
                              </a:cubicBezTo>
                              <a:cubicBezTo>
                                <a:pt x="10014" y="8928"/>
                                <a:pt x="10166" y="11443"/>
                                <a:pt x="10166" y="14910"/>
                              </a:cubicBezTo>
                              <a:lnTo>
                                <a:pt x="10166" y="17247"/>
                              </a:lnTo>
                              <a:lnTo>
                                <a:pt x="0" y="17247"/>
                              </a:lnTo>
                              <a:lnTo>
                                <a:pt x="0" y="12344"/>
                              </a:lnTo>
                              <a:lnTo>
                                <a:pt x="3334" y="12344"/>
                              </a:lnTo>
                              <a:lnTo>
                                <a:pt x="3334" y="11036"/>
                              </a:lnTo>
                              <a:cubicBezTo>
                                <a:pt x="3334" y="8928"/>
                                <a:pt x="3080" y="7468"/>
                                <a:pt x="2597" y="6667"/>
                              </a:cubicBezTo>
                              <a:cubicBezTo>
                                <a:pt x="2102" y="5867"/>
                                <a:pt x="1226" y="5461"/>
                                <a:pt x="6" y="5461"/>
                              </a:cubicBezTo>
                              <a:lnTo>
                                <a:pt x="0" y="5464"/>
                              </a:lnTo>
                              <a:lnTo>
                                <a:pt x="0" y="29"/>
                              </a:lnTo>
                              <a:lnTo>
                                <a:pt x="172"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72" name="Shape 14472"/>
                      <wps:cNvSpPr/>
                      <wps:spPr>
                        <a:xfrm>
                          <a:off x="748593" y="1514997"/>
                          <a:ext cx="10236" cy="32499"/>
                        </a:xfrm>
                        <a:custGeom>
                          <a:avLst/>
                          <a:gdLst/>
                          <a:ahLst/>
                          <a:cxnLst/>
                          <a:rect l="0" t="0" r="0" b="0"/>
                          <a:pathLst>
                            <a:path w="10236" h="32499">
                              <a:moveTo>
                                <a:pt x="7607" y="0"/>
                              </a:moveTo>
                              <a:lnTo>
                                <a:pt x="10236" y="648"/>
                              </a:lnTo>
                              <a:lnTo>
                                <a:pt x="10236" y="6142"/>
                              </a:lnTo>
                              <a:lnTo>
                                <a:pt x="10033" y="5994"/>
                              </a:lnTo>
                              <a:cubicBezTo>
                                <a:pt x="8852" y="5994"/>
                                <a:pt x="8039" y="6578"/>
                                <a:pt x="7595" y="7747"/>
                              </a:cubicBezTo>
                              <a:cubicBezTo>
                                <a:pt x="7150" y="8915"/>
                                <a:pt x="6909" y="11595"/>
                                <a:pt x="6909" y="15786"/>
                              </a:cubicBezTo>
                              <a:cubicBezTo>
                                <a:pt x="6909" y="20549"/>
                                <a:pt x="7138" y="23546"/>
                                <a:pt x="7582" y="24778"/>
                              </a:cubicBezTo>
                              <a:cubicBezTo>
                                <a:pt x="8014" y="25997"/>
                                <a:pt x="8839" y="26607"/>
                                <a:pt x="10033" y="26607"/>
                              </a:cubicBezTo>
                              <a:lnTo>
                                <a:pt x="10236" y="26487"/>
                              </a:lnTo>
                              <a:lnTo>
                                <a:pt x="10236" y="31799"/>
                              </a:lnTo>
                              <a:lnTo>
                                <a:pt x="7747" y="32499"/>
                              </a:lnTo>
                              <a:cubicBezTo>
                                <a:pt x="4928" y="32499"/>
                                <a:pt x="2934" y="31318"/>
                                <a:pt x="1753" y="28956"/>
                              </a:cubicBezTo>
                              <a:cubicBezTo>
                                <a:pt x="584" y="26594"/>
                                <a:pt x="0" y="22403"/>
                                <a:pt x="0" y="16396"/>
                              </a:cubicBezTo>
                              <a:cubicBezTo>
                                <a:pt x="0" y="10185"/>
                                <a:pt x="572" y="5893"/>
                                <a:pt x="1702" y="3543"/>
                              </a:cubicBezTo>
                              <a:cubicBezTo>
                                <a:pt x="2845" y="1181"/>
                                <a:pt x="4801" y="0"/>
                                <a:pt x="7607"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73" name="Shape 14473"/>
                      <wps:cNvSpPr/>
                      <wps:spPr>
                        <a:xfrm>
                          <a:off x="758829" y="1505624"/>
                          <a:ext cx="9969" cy="41172"/>
                        </a:xfrm>
                        <a:custGeom>
                          <a:avLst/>
                          <a:gdLst/>
                          <a:ahLst/>
                          <a:cxnLst/>
                          <a:rect l="0" t="0" r="0" b="0"/>
                          <a:pathLst>
                            <a:path w="9969" h="41172">
                              <a:moveTo>
                                <a:pt x="3137" y="0"/>
                              </a:moveTo>
                              <a:lnTo>
                                <a:pt x="9969" y="0"/>
                              </a:lnTo>
                              <a:lnTo>
                                <a:pt x="9969" y="41047"/>
                              </a:lnTo>
                              <a:lnTo>
                                <a:pt x="3518" y="41047"/>
                              </a:lnTo>
                              <a:lnTo>
                                <a:pt x="3518" y="37821"/>
                              </a:lnTo>
                              <a:cubicBezTo>
                                <a:pt x="2959" y="39154"/>
                                <a:pt x="2184" y="40157"/>
                                <a:pt x="1168" y="40843"/>
                              </a:cubicBezTo>
                              <a:lnTo>
                                <a:pt x="0" y="41172"/>
                              </a:lnTo>
                              <a:lnTo>
                                <a:pt x="0" y="35860"/>
                              </a:lnTo>
                              <a:lnTo>
                                <a:pt x="2591" y="34341"/>
                              </a:lnTo>
                              <a:cubicBezTo>
                                <a:pt x="3086" y="33249"/>
                                <a:pt x="3327" y="31001"/>
                                <a:pt x="3327" y="27610"/>
                              </a:cubicBezTo>
                              <a:cubicBezTo>
                                <a:pt x="3327" y="22162"/>
                                <a:pt x="3086" y="18758"/>
                                <a:pt x="2591" y="17399"/>
                              </a:cubicBezTo>
                              <a:lnTo>
                                <a:pt x="0" y="15515"/>
                              </a:lnTo>
                              <a:lnTo>
                                <a:pt x="0" y="10020"/>
                              </a:lnTo>
                              <a:lnTo>
                                <a:pt x="876" y="10236"/>
                              </a:lnTo>
                              <a:cubicBezTo>
                                <a:pt x="1816" y="10795"/>
                                <a:pt x="2578" y="11671"/>
                                <a:pt x="3137" y="12814"/>
                              </a:cubicBezTo>
                              <a:lnTo>
                                <a:pt x="3137"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74" name="Shape 14474"/>
                      <wps:cNvSpPr/>
                      <wps:spPr>
                        <a:xfrm>
                          <a:off x="774617" y="1515827"/>
                          <a:ext cx="19418" cy="31674"/>
                        </a:xfrm>
                        <a:custGeom>
                          <a:avLst/>
                          <a:gdLst/>
                          <a:ahLst/>
                          <a:cxnLst/>
                          <a:rect l="0" t="0" r="0" b="0"/>
                          <a:pathLst>
                            <a:path w="19418" h="31674">
                              <a:moveTo>
                                <a:pt x="0" y="0"/>
                              </a:moveTo>
                              <a:lnTo>
                                <a:pt x="6553" y="0"/>
                              </a:lnTo>
                              <a:lnTo>
                                <a:pt x="6553" y="20155"/>
                              </a:lnTo>
                              <a:cubicBezTo>
                                <a:pt x="6553" y="22200"/>
                                <a:pt x="6782" y="23609"/>
                                <a:pt x="7226" y="24384"/>
                              </a:cubicBezTo>
                              <a:cubicBezTo>
                                <a:pt x="7658" y="25146"/>
                                <a:pt x="8407" y="25540"/>
                                <a:pt x="9462" y="25540"/>
                              </a:cubicBezTo>
                              <a:cubicBezTo>
                                <a:pt x="10617" y="25540"/>
                                <a:pt x="11417" y="25121"/>
                                <a:pt x="11887" y="24257"/>
                              </a:cubicBezTo>
                              <a:cubicBezTo>
                                <a:pt x="12344" y="23406"/>
                                <a:pt x="12586" y="21895"/>
                                <a:pt x="12586" y="19698"/>
                              </a:cubicBezTo>
                              <a:lnTo>
                                <a:pt x="12586" y="0"/>
                              </a:lnTo>
                              <a:lnTo>
                                <a:pt x="19418" y="0"/>
                              </a:lnTo>
                              <a:lnTo>
                                <a:pt x="19418" y="30848"/>
                              </a:lnTo>
                              <a:lnTo>
                                <a:pt x="12738" y="30848"/>
                              </a:lnTo>
                              <a:lnTo>
                                <a:pt x="12738" y="27788"/>
                              </a:lnTo>
                              <a:cubicBezTo>
                                <a:pt x="12040" y="29058"/>
                                <a:pt x="11176" y="30023"/>
                                <a:pt x="10135" y="30683"/>
                              </a:cubicBezTo>
                              <a:cubicBezTo>
                                <a:pt x="9093" y="31344"/>
                                <a:pt x="7900" y="31674"/>
                                <a:pt x="6553" y="31674"/>
                              </a:cubicBezTo>
                              <a:cubicBezTo>
                                <a:pt x="4420" y="31674"/>
                                <a:pt x="2794" y="31039"/>
                                <a:pt x="1689" y="29769"/>
                              </a:cubicBezTo>
                              <a:cubicBezTo>
                                <a:pt x="572" y="28499"/>
                                <a:pt x="0" y="26657"/>
                                <a:pt x="0" y="24232"/>
                              </a:cubicBez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75" name="Shape 14475"/>
                      <wps:cNvSpPr/>
                      <wps:spPr>
                        <a:xfrm>
                          <a:off x="799024" y="1514996"/>
                          <a:ext cx="19469" cy="32499"/>
                        </a:xfrm>
                        <a:custGeom>
                          <a:avLst/>
                          <a:gdLst/>
                          <a:ahLst/>
                          <a:cxnLst/>
                          <a:rect l="0" t="0" r="0" b="0"/>
                          <a:pathLst>
                            <a:path w="19469" h="32499">
                              <a:moveTo>
                                <a:pt x="9932" y="0"/>
                              </a:moveTo>
                              <a:cubicBezTo>
                                <a:pt x="13170" y="0"/>
                                <a:pt x="15558" y="851"/>
                                <a:pt x="17094" y="2540"/>
                              </a:cubicBezTo>
                              <a:cubicBezTo>
                                <a:pt x="18631" y="4229"/>
                                <a:pt x="19418" y="6845"/>
                                <a:pt x="19418" y="10376"/>
                              </a:cubicBezTo>
                              <a:lnTo>
                                <a:pt x="19418" y="11468"/>
                              </a:lnTo>
                              <a:lnTo>
                                <a:pt x="12903" y="11468"/>
                              </a:lnTo>
                              <a:lnTo>
                                <a:pt x="12903" y="10782"/>
                              </a:lnTo>
                              <a:cubicBezTo>
                                <a:pt x="12903" y="8915"/>
                                <a:pt x="12687" y="7569"/>
                                <a:pt x="12230" y="6756"/>
                              </a:cubicBezTo>
                              <a:cubicBezTo>
                                <a:pt x="11760" y="5931"/>
                                <a:pt x="11024" y="5524"/>
                                <a:pt x="9982" y="5524"/>
                              </a:cubicBezTo>
                              <a:cubicBezTo>
                                <a:pt x="8941" y="5524"/>
                                <a:pt x="8166" y="5931"/>
                                <a:pt x="7709" y="6718"/>
                              </a:cubicBezTo>
                              <a:cubicBezTo>
                                <a:pt x="7239" y="7518"/>
                                <a:pt x="6998" y="8852"/>
                                <a:pt x="6998" y="10719"/>
                              </a:cubicBezTo>
                              <a:lnTo>
                                <a:pt x="6998" y="21361"/>
                              </a:lnTo>
                              <a:cubicBezTo>
                                <a:pt x="6998" y="23470"/>
                                <a:pt x="7226" y="24955"/>
                                <a:pt x="7671" y="25781"/>
                              </a:cubicBezTo>
                              <a:cubicBezTo>
                                <a:pt x="8103" y="26619"/>
                                <a:pt x="8865" y="27038"/>
                                <a:pt x="9932" y="27038"/>
                              </a:cubicBezTo>
                              <a:cubicBezTo>
                                <a:pt x="11087" y="27038"/>
                                <a:pt x="11887" y="26556"/>
                                <a:pt x="12332" y="25603"/>
                              </a:cubicBezTo>
                              <a:cubicBezTo>
                                <a:pt x="12789" y="24638"/>
                                <a:pt x="13005" y="22847"/>
                                <a:pt x="13005" y="20218"/>
                              </a:cubicBezTo>
                              <a:lnTo>
                                <a:pt x="13005" y="19545"/>
                              </a:lnTo>
                              <a:lnTo>
                                <a:pt x="19418" y="19571"/>
                              </a:lnTo>
                              <a:cubicBezTo>
                                <a:pt x="19431" y="19787"/>
                                <a:pt x="19444" y="20015"/>
                                <a:pt x="19457" y="20257"/>
                              </a:cubicBezTo>
                              <a:cubicBezTo>
                                <a:pt x="19457" y="20498"/>
                                <a:pt x="19469" y="20841"/>
                                <a:pt x="19469" y="21311"/>
                              </a:cubicBezTo>
                              <a:cubicBezTo>
                                <a:pt x="19469" y="25121"/>
                                <a:pt x="18682" y="27953"/>
                                <a:pt x="17132" y="29769"/>
                              </a:cubicBezTo>
                              <a:cubicBezTo>
                                <a:pt x="15583" y="31585"/>
                                <a:pt x="13183" y="32499"/>
                                <a:pt x="9932" y="32499"/>
                              </a:cubicBezTo>
                              <a:cubicBezTo>
                                <a:pt x="6236" y="32499"/>
                                <a:pt x="3658" y="31356"/>
                                <a:pt x="2197" y="29070"/>
                              </a:cubicBezTo>
                              <a:cubicBezTo>
                                <a:pt x="724" y="26772"/>
                                <a:pt x="0" y="22504"/>
                                <a:pt x="0" y="16269"/>
                              </a:cubicBezTo>
                              <a:cubicBezTo>
                                <a:pt x="0" y="10046"/>
                                <a:pt x="724" y="5791"/>
                                <a:pt x="2197" y="3467"/>
                              </a:cubicBezTo>
                              <a:cubicBezTo>
                                <a:pt x="3658" y="1156"/>
                                <a:pt x="6236" y="0"/>
                                <a:pt x="9932"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76" name="Shape 14476"/>
                      <wps:cNvSpPr/>
                      <wps:spPr>
                        <a:xfrm>
                          <a:off x="822912" y="1526466"/>
                          <a:ext cx="10319" cy="21031"/>
                        </a:xfrm>
                        <a:custGeom>
                          <a:avLst/>
                          <a:gdLst/>
                          <a:ahLst/>
                          <a:cxnLst/>
                          <a:rect l="0" t="0" r="0" b="0"/>
                          <a:pathLst>
                            <a:path w="10319" h="21031">
                              <a:moveTo>
                                <a:pt x="10319" y="0"/>
                              </a:moveTo>
                              <a:lnTo>
                                <a:pt x="10319" y="6346"/>
                              </a:lnTo>
                              <a:lnTo>
                                <a:pt x="8407" y="7683"/>
                              </a:lnTo>
                              <a:cubicBezTo>
                                <a:pt x="7493" y="8750"/>
                                <a:pt x="7036" y="10007"/>
                                <a:pt x="7036" y="11455"/>
                              </a:cubicBezTo>
                              <a:cubicBezTo>
                                <a:pt x="7036" y="12826"/>
                                <a:pt x="7277" y="13842"/>
                                <a:pt x="7760" y="14490"/>
                              </a:cubicBezTo>
                              <a:cubicBezTo>
                                <a:pt x="8242" y="15138"/>
                                <a:pt x="9017" y="15455"/>
                                <a:pt x="10046" y="15455"/>
                              </a:cubicBezTo>
                              <a:lnTo>
                                <a:pt x="10319" y="15290"/>
                              </a:lnTo>
                              <a:lnTo>
                                <a:pt x="10319" y="20233"/>
                              </a:lnTo>
                              <a:lnTo>
                                <a:pt x="7087" y="21031"/>
                              </a:lnTo>
                              <a:cubicBezTo>
                                <a:pt x="4864" y="21031"/>
                                <a:pt x="3111" y="20243"/>
                                <a:pt x="1867" y="18656"/>
                              </a:cubicBezTo>
                              <a:cubicBezTo>
                                <a:pt x="635" y="17081"/>
                                <a:pt x="0" y="14884"/>
                                <a:pt x="0" y="12077"/>
                              </a:cubicBezTo>
                              <a:cubicBezTo>
                                <a:pt x="0" y="9537"/>
                                <a:pt x="546" y="7505"/>
                                <a:pt x="1638" y="6007"/>
                              </a:cubicBezTo>
                              <a:cubicBezTo>
                                <a:pt x="2743" y="4508"/>
                                <a:pt x="4889" y="2997"/>
                                <a:pt x="8128" y="1485"/>
                              </a:cubicBezTo>
                              <a:cubicBezTo>
                                <a:pt x="8458" y="1333"/>
                                <a:pt x="8915" y="1117"/>
                                <a:pt x="9512" y="850"/>
                              </a:cubicBezTo>
                              <a:lnTo>
                                <a:pt x="10319"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77" name="Shape 14477"/>
                      <wps:cNvSpPr/>
                      <wps:spPr>
                        <a:xfrm>
                          <a:off x="823166" y="1515109"/>
                          <a:ext cx="10065" cy="9883"/>
                        </a:xfrm>
                        <a:custGeom>
                          <a:avLst/>
                          <a:gdLst/>
                          <a:ahLst/>
                          <a:cxnLst/>
                          <a:rect l="0" t="0" r="0" b="0"/>
                          <a:pathLst>
                            <a:path w="10065" h="9883">
                              <a:moveTo>
                                <a:pt x="10065" y="0"/>
                              </a:moveTo>
                              <a:lnTo>
                                <a:pt x="10065" y="5041"/>
                              </a:lnTo>
                              <a:lnTo>
                                <a:pt x="7480" y="6023"/>
                              </a:lnTo>
                              <a:cubicBezTo>
                                <a:pt x="6896" y="6721"/>
                                <a:pt x="6617" y="7800"/>
                                <a:pt x="6617" y="9274"/>
                              </a:cubicBezTo>
                              <a:lnTo>
                                <a:pt x="6617" y="9883"/>
                              </a:lnTo>
                              <a:lnTo>
                                <a:pt x="0" y="9883"/>
                              </a:lnTo>
                              <a:cubicBezTo>
                                <a:pt x="0" y="6416"/>
                                <a:pt x="813" y="3902"/>
                                <a:pt x="2426" y="2314"/>
                              </a:cubicBezTo>
                              <a:lnTo>
                                <a:pt x="10065"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78" name="Shape 14478"/>
                      <wps:cNvSpPr/>
                      <wps:spPr>
                        <a:xfrm>
                          <a:off x="833231" y="1515061"/>
                          <a:ext cx="10827" cy="31638"/>
                        </a:xfrm>
                        <a:custGeom>
                          <a:avLst/>
                          <a:gdLst/>
                          <a:ahLst/>
                          <a:cxnLst/>
                          <a:rect l="0" t="0" r="0" b="0"/>
                          <a:pathLst>
                            <a:path w="10827" h="31638">
                              <a:moveTo>
                                <a:pt x="159" y="0"/>
                              </a:moveTo>
                              <a:cubicBezTo>
                                <a:pt x="3727" y="0"/>
                                <a:pt x="6229" y="724"/>
                                <a:pt x="7677" y="2172"/>
                              </a:cubicBezTo>
                              <a:cubicBezTo>
                                <a:pt x="9112" y="3619"/>
                                <a:pt x="9836" y="6160"/>
                                <a:pt x="9836" y="9779"/>
                              </a:cubicBezTo>
                              <a:lnTo>
                                <a:pt x="9836" y="27178"/>
                              </a:lnTo>
                              <a:cubicBezTo>
                                <a:pt x="9836" y="28042"/>
                                <a:pt x="9912" y="28816"/>
                                <a:pt x="10065" y="29515"/>
                              </a:cubicBezTo>
                              <a:cubicBezTo>
                                <a:pt x="10217" y="30226"/>
                                <a:pt x="10471" y="30912"/>
                                <a:pt x="10827" y="31610"/>
                              </a:cubicBezTo>
                              <a:lnTo>
                                <a:pt x="4210" y="31610"/>
                              </a:lnTo>
                              <a:cubicBezTo>
                                <a:pt x="4070" y="31382"/>
                                <a:pt x="3943" y="31039"/>
                                <a:pt x="3829" y="30569"/>
                              </a:cubicBezTo>
                              <a:cubicBezTo>
                                <a:pt x="3715" y="30112"/>
                                <a:pt x="3600" y="29464"/>
                                <a:pt x="3486" y="28626"/>
                              </a:cubicBezTo>
                              <a:cubicBezTo>
                                <a:pt x="2775" y="29870"/>
                                <a:pt x="1861" y="30810"/>
                                <a:pt x="730" y="31458"/>
                              </a:cubicBezTo>
                              <a:lnTo>
                                <a:pt x="0" y="31638"/>
                              </a:lnTo>
                              <a:lnTo>
                                <a:pt x="0" y="26695"/>
                              </a:lnTo>
                              <a:lnTo>
                                <a:pt x="2394" y="25247"/>
                              </a:lnTo>
                              <a:cubicBezTo>
                                <a:pt x="2991" y="24155"/>
                                <a:pt x="3283" y="22530"/>
                                <a:pt x="3283" y="20358"/>
                              </a:cubicBezTo>
                              <a:lnTo>
                                <a:pt x="3283" y="15456"/>
                              </a:lnTo>
                              <a:lnTo>
                                <a:pt x="0" y="17751"/>
                              </a:lnTo>
                              <a:lnTo>
                                <a:pt x="0" y="11405"/>
                              </a:lnTo>
                              <a:lnTo>
                                <a:pt x="3169" y="8064"/>
                              </a:lnTo>
                              <a:cubicBezTo>
                                <a:pt x="3169" y="7099"/>
                                <a:pt x="2927" y="6350"/>
                                <a:pt x="2407" y="5817"/>
                              </a:cubicBezTo>
                              <a:cubicBezTo>
                                <a:pt x="1886" y="5296"/>
                                <a:pt x="1137" y="5029"/>
                                <a:pt x="159" y="5029"/>
                              </a:cubicBezTo>
                              <a:lnTo>
                                <a:pt x="0" y="5089"/>
                              </a:lnTo>
                              <a:lnTo>
                                <a:pt x="0" y="48"/>
                              </a:lnTo>
                              <a:lnTo>
                                <a:pt x="159"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79" name="Shape 14479"/>
                      <wps:cNvSpPr/>
                      <wps:spPr>
                        <a:xfrm>
                          <a:off x="847903" y="1514996"/>
                          <a:ext cx="19469" cy="32499"/>
                        </a:xfrm>
                        <a:custGeom>
                          <a:avLst/>
                          <a:gdLst/>
                          <a:ahLst/>
                          <a:cxnLst/>
                          <a:rect l="0" t="0" r="0" b="0"/>
                          <a:pathLst>
                            <a:path w="19469" h="32499">
                              <a:moveTo>
                                <a:pt x="9932" y="0"/>
                              </a:moveTo>
                              <a:cubicBezTo>
                                <a:pt x="13170" y="0"/>
                                <a:pt x="15558" y="851"/>
                                <a:pt x="17094" y="2540"/>
                              </a:cubicBezTo>
                              <a:cubicBezTo>
                                <a:pt x="18631" y="4229"/>
                                <a:pt x="19418" y="6845"/>
                                <a:pt x="19418" y="10376"/>
                              </a:cubicBezTo>
                              <a:lnTo>
                                <a:pt x="19418" y="11468"/>
                              </a:lnTo>
                              <a:lnTo>
                                <a:pt x="12903" y="11468"/>
                              </a:lnTo>
                              <a:lnTo>
                                <a:pt x="12903" y="10782"/>
                              </a:lnTo>
                              <a:cubicBezTo>
                                <a:pt x="12903" y="8915"/>
                                <a:pt x="12687" y="7569"/>
                                <a:pt x="12230" y="6756"/>
                              </a:cubicBezTo>
                              <a:cubicBezTo>
                                <a:pt x="11760" y="5931"/>
                                <a:pt x="11024" y="5524"/>
                                <a:pt x="9982" y="5524"/>
                              </a:cubicBezTo>
                              <a:cubicBezTo>
                                <a:pt x="8941" y="5524"/>
                                <a:pt x="8166" y="5931"/>
                                <a:pt x="7709" y="6718"/>
                              </a:cubicBezTo>
                              <a:cubicBezTo>
                                <a:pt x="7239" y="7518"/>
                                <a:pt x="6998" y="8852"/>
                                <a:pt x="6998" y="10719"/>
                              </a:cubicBezTo>
                              <a:lnTo>
                                <a:pt x="6998" y="21361"/>
                              </a:lnTo>
                              <a:cubicBezTo>
                                <a:pt x="6998" y="23470"/>
                                <a:pt x="7226" y="24955"/>
                                <a:pt x="7671" y="25781"/>
                              </a:cubicBezTo>
                              <a:cubicBezTo>
                                <a:pt x="8103" y="26619"/>
                                <a:pt x="8865" y="27038"/>
                                <a:pt x="9932" y="27038"/>
                              </a:cubicBezTo>
                              <a:cubicBezTo>
                                <a:pt x="11087" y="27038"/>
                                <a:pt x="11887" y="26556"/>
                                <a:pt x="12332" y="25603"/>
                              </a:cubicBezTo>
                              <a:cubicBezTo>
                                <a:pt x="12789" y="24638"/>
                                <a:pt x="13005" y="22847"/>
                                <a:pt x="13005" y="20218"/>
                              </a:cubicBezTo>
                              <a:lnTo>
                                <a:pt x="13005" y="19545"/>
                              </a:lnTo>
                              <a:lnTo>
                                <a:pt x="19418" y="19571"/>
                              </a:lnTo>
                              <a:cubicBezTo>
                                <a:pt x="19431" y="19787"/>
                                <a:pt x="19444" y="20015"/>
                                <a:pt x="19457" y="20257"/>
                              </a:cubicBezTo>
                              <a:cubicBezTo>
                                <a:pt x="19457" y="20498"/>
                                <a:pt x="19469" y="20841"/>
                                <a:pt x="19469" y="21311"/>
                              </a:cubicBezTo>
                              <a:cubicBezTo>
                                <a:pt x="19469" y="25121"/>
                                <a:pt x="18682" y="27953"/>
                                <a:pt x="17132" y="29769"/>
                              </a:cubicBezTo>
                              <a:cubicBezTo>
                                <a:pt x="15583" y="31585"/>
                                <a:pt x="13183" y="32499"/>
                                <a:pt x="9932" y="32499"/>
                              </a:cubicBezTo>
                              <a:cubicBezTo>
                                <a:pt x="6236" y="32499"/>
                                <a:pt x="3658" y="31356"/>
                                <a:pt x="2197" y="29070"/>
                              </a:cubicBezTo>
                              <a:cubicBezTo>
                                <a:pt x="724" y="26772"/>
                                <a:pt x="0" y="22504"/>
                                <a:pt x="0" y="16269"/>
                              </a:cubicBezTo>
                              <a:cubicBezTo>
                                <a:pt x="0" y="10046"/>
                                <a:pt x="724" y="5791"/>
                                <a:pt x="2197" y="3467"/>
                              </a:cubicBezTo>
                              <a:cubicBezTo>
                                <a:pt x="3658" y="1156"/>
                                <a:pt x="6236" y="0"/>
                                <a:pt x="9932"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80" name="Shape 14480"/>
                      <wps:cNvSpPr/>
                      <wps:spPr>
                        <a:xfrm>
                          <a:off x="872373" y="1515831"/>
                          <a:ext cx="6756" cy="30849"/>
                        </a:xfrm>
                        <a:custGeom>
                          <a:avLst/>
                          <a:gdLst/>
                          <a:ahLst/>
                          <a:cxnLst/>
                          <a:rect l="0" t="0" r="0" b="0"/>
                          <a:pathLst>
                            <a:path w="6756" h="30849">
                              <a:moveTo>
                                <a:pt x="0" y="0"/>
                              </a:moveTo>
                              <a:lnTo>
                                <a:pt x="6756" y="0"/>
                              </a:lnTo>
                              <a:lnTo>
                                <a:pt x="6756"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679" name="Shape 15679"/>
                      <wps:cNvSpPr/>
                      <wps:spPr>
                        <a:xfrm>
                          <a:off x="872373"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82" name="Shape 14482"/>
                      <wps:cNvSpPr/>
                      <wps:spPr>
                        <a:xfrm>
                          <a:off x="884136" y="1515006"/>
                          <a:ext cx="10363" cy="32487"/>
                        </a:xfrm>
                        <a:custGeom>
                          <a:avLst/>
                          <a:gdLst/>
                          <a:ahLst/>
                          <a:cxnLst/>
                          <a:rect l="0" t="0" r="0" b="0"/>
                          <a:pathLst>
                            <a:path w="10363" h="32487">
                              <a:moveTo>
                                <a:pt x="10351" y="0"/>
                              </a:moveTo>
                              <a:lnTo>
                                <a:pt x="10363" y="5"/>
                              </a:lnTo>
                              <a:lnTo>
                                <a:pt x="10363" y="5519"/>
                              </a:lnTo>
                              <a:lnTo>
                                <a:pt x="10351" y="5512"/>
                              </a:lnTo>
                              <a:cubicBezTo>
                                <a:pt x="9055" y="5512"/>
                                <a:pt x="8179" y="5994"/>
                                <a:pt x="7696" y="6947"/>
                              </a:cubicBezTo>
                              <a:cubicBezTo>
                                <a:pt x="7214" y="7887"/>
                                <a:pt x="6972" y="10173"/>
                                <a:pt x="6972" y="13805"/>
                              </a:cubicBezTo>
                              <a:lnTo>
                                <a:pt x="6972" y="16663"/>
                              </a:lnTo>
                              <a:cubicBezTo>
                                <a:pt x="6972" y="21438"/>
                                <a:pt x="7201" y="24359"/>
                                <a:pt x="7658" y="25425"/>
                              </a:cubicBezTo>
                              <a:cubicBezTo>
                                <a:pt x="8115" y="26492"/>
                                <a:pt x="8992" y="27026"/>
                                <a:pt x="10300" y="27026"/>
                              </a:cubicBezTo>
                              <a:lnTo>
                                <a:pt x="10363" y="26991"/>
                              </a:lnTo>
                              <a:lnTo>
                                <a:pt x="10363" y="32481"/>
                              </a:lnTo>
                              <a:lnTo>
                                <a:pt x="10351" y="32487"/>
                              </a:lnTo>
                              <a:cubicBezTo>
                                <a:pt x="6502" y="32487"/>
                                <a:pt x="3823" y="31344"/>
                                <a:pt x="2299" y="29045"/>
                              </a:cubicBezTo>
                              <a:cubicBezTo>
                                <a:pt x="775" y="26746"/>
                                <a:pt x="0" y="22479"/>
                                <a:pt x="0" y="16256"/>
                              </a:cubicBezTo>
                              <a:cubicBezTo>
                                <a:pt x="0" y="10046"/>
                                <a:pt x="775" y="5779"/>
                                <a:pt x="2299" y="3467"/>
                              </a:cubicBezTo>
                              <a:cubicBezTo>
                                <a:pt x="3823" y="1143"/>
                                <a:pt x="6502" y="0"/>
                                <a:pt x="10351"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83" name="Shape 14483"/>
                      <wps:cNvSpPr/>
                      <wps:spPr>
                        <a:xfrm>
                          <a:off x="890892" y="1506375"/>
                          <a:ext cx="3607" cy="6180"/>
                        </a:xfrm>
                        <a:custGeom>
                          <a:avLst/>
                          <a:gdLst/>
                          <a:ahLst/>
                          <a:cxnLst/>
                          <a:rect l="0" t="0" r="0" b="0"/>
                          <a:pathLst>
                            <a:path w="3607" h="6180">
                              <a:moveTo>
                                <a:pt x="3607" y="0"/>
                              </a:moveTo>
                              <a:lnTo>
                                <a:pt x="3607" y="5758"/>
                              </a:lnTo>
                              <a:lnTo>
                                <a:pt x="3175" y="6180"/>
                              </a:lnTo>
                              <a:lnTo>
                                <a:pt x="0" y="6180"/>
                              </a:lnTo>
                              <a:lnTo>
                                <a:pt x="3607"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84" name="Shape 14484"/>
                      <wps:cNvSpPr/>
                      <wps:spPr>
                        <a:xfrm>
                          <a:off x="894499" y="1515011"/>
                          <a:ext cx="10351" cy="32476"/>
                        </a:xfrm>
                        <a:custGeom>
                          <a:avLst/>
                          <a:gdLst/>
                          <a:ahLst/>
                          <a:cxnLst/>
                          <a:rect l="0" t="0" r="0" b="0"/>
                          <a:pathLst>
                            <a:path w="10351" h="32476">
                              <a:moveTo>
                                <a:pt x="0" y="0"/>
                              </a:moveTo>
                              <a:lnTo>
                                <a:pt x="8064" y="3462"/>
                              </a:lnTo>
                              <a:cubicBezTo>
                                <a:pt x="9589" y="5773"/>
                                <a:pt x="10351" y="10040"/>
                                <a:pt x="10351" y="16251"/>
                              </a:cubicBezTo>
                              <a:cubicBezTo>
                                <a:pt x="10351" y="22474"/>
                                <a:pt x="9589" y="26741"/>
                                <a:pt x="8064" y="29040"/>
                              </a:cubicBezTo>
                              <a:lnTo>
                                <a:pt x="0" y="32476"/>
                              </a:lnTo>
                              <a:lnTo>
                                <a:pt x="0" y="26985"/>
                              </a:lnTo>
                              <a:lnTo>
                                <a:pt x="2680" y="25509"/>
                              </a:lnTo>
                              <a:cubicBezTo>
                                <a:pt x="3162" y="24506"/>
                                <a:pt x="3391" y="21902"/>
                                <a:pt x="3391" y="17699"/>
                              </a:cubicBezTo>
                              <a:lnTo>
                                <a:pt x="3391" y="14676"/>
                              </a:lnTo>
                              <a:cubicBezTo>
                                <a:pt x="3391" y="10637"/>
                                <a:pt x="3150" y="8110"/>
                                <a:pt x="2667" y="7069"/>
                              </a:cubicBezTo>
                              <a:lnTo>
                                <a:pt x="0" y="5514"/>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85" name="Shape 14485"/>
                      <wps:cNvSpPr/>
                      <wps:spPr>
                        <a:xfrm>
                          <a:off x="894499" y="1504960"/>
                          <a:ext cx="7328" cy="7172"/>
                        </a:xfrm>
                        <a:custGeom>
                          <a:avLst/>
                          <a:gdLst/>
                          <a:ahLst/>
                          <a:cxnLst/>
                          <a:rect l="0" t="0" r="0" b="0"/>
                          <a:pathLst>
                            <a:path w="7328" h="7172">
                              <a:moveTo>
                                <a:pt x="826" y="0"/>
                              </a:moveTo>
                              <a:lnTo>
                                <a:pt x="7328" y="0"/>
                              </a:lnTo>
                              <a:lnTo>
                                <a:pt x="0" y="7172"/>
                              </a:lnTo>
                              <a:lnTo>
                                <a:pt x="0" y="1414"/>
                              </a:lnTo>
                              <a:lnTo>
                                <a:pt x="826"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86" name="Shape 14486"/>
                      <wps:cNvSpPr/>
                      <wps:spPr>
                        <a:xfrm>
                          <a:off x="909911" y="1514997"/>
                          <a:ext cx="19418" cy="31674"/>
                        </a:xfrm>
                        <a:custGeom>
                          <a:avLst/>
                          <a:gdLst/>
                          <a:ahLst/>
                          <a:cxnLst/>
                          <a:rect l="0" t="0" r="0" b="0"/>
                          <a:pathLst>
                            <a:path w="19418" h="31674">
                              <a:moveTo>
                                <a:pt x="12814" y="0"/>
                              </a:moveTo>
                              <a:cubicBezTo>
                                <a:pt x="14948" y="0"/>
                                <a:pt x="16586" y="648"/>
                                <a:pt x="17729" y="1931"/>
                              </a:cubicBezTo>
                              <a:cubicBezTo>
                                <a:pt x="18847" y="3200"/>
                                <a:pt x="19418" y="5042"/>
                                <a:pt x="19418" y="7442"/>
                              </a:cubicBezTo>
                              <a:lnTo>
                                <a:pt x="19418" y="31674"/>
                              </a:lnTo>
                              <a:lnTo>
                                <a:pt x="12865" y="31674"/>
                              </a:lnTo>
                              <a:lnTo>
                                <a:pt x="12865" y="10986"/>
                              </a:lnTo>
                              <a:cubicBezTo>
                                <a:pt x="12865" y="9182"/>
                                <a:pt x="12649" y="7900"/>
                                <a:pt x="12205" y="7163"/>
                              </a:cubicBezTo>
                              <a:cubicBezTo>
                                <a:pt x="11760" y="6426"/>
                                <a:pt x="11024" y="6058"/>
                                <a:pt x="9995" y="6058"/>
                              </a:cubicBezTo>
                              <a:cubicBezTo>
                                <a:pt x="8852" y="6058"/>
                                <a:pt x="8052" y="6515"/>
                                <a:pt x="7557" y="7417"/>
                              </a:cubicBezTo>
                              <a:cubicBezTo>
                                <a:pt x="7061" y="8318"/>
                                <a:pt x="6820" y="9855"/>
                                <a:pt x="6820" y="12027"/>
                              </a:cubicBezTo>
                              <a:lnTo>
                                <a:pt x="6820" y="31674"/>
                              </a:lnTo>
                              <a:lnTo>
                                <a:pt x="0" y="31674"/>
                              </a:lnTo>
                              <a:lnTo>
                                <a:pt x="0" y="826"/>
                              </a:lnTo>
                              <a:lnTo>
                                <a:pt x="6655" y="826"/>
                              </a:lnTo>
                              <a:lnTo>
                                <a:pt x="6655" y="3950"/>
                              </a:lnTo>
                              <a:cubicBezTo>
                                <a:pt x="7379" y="2654"/>
                                <a:pt x="8242" y="1676"/>
                                <a:pt x="9271" y="1003"/>
                              </a:cubicBezTo>
                              <a:cubicBezTo>
                                <a:pt x="10312" y="343"/>
                                <a:pt x="11493" y="0"/>
                                <a:pt x="12814"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680" name="Shape 15680"/>
                      <wps:cNvSpPr/>
                      <wps:spPr>
                        <a:xfrm>
                          <a:off x="948179" y="1526841"/>
                          <a:ext cx="12370" cy="9144"/>
                        </a:xfrm>
                        <a:custGeom>
                          <a:avLst/>
                          <a:gdLst/>
                          <a:ahLst/>
                          <a:cxnLst/>
                          <a:rect l="0" t="0" r="0" b="0"/>
                          <a:pathLst>
                            <a:path w="12370" h="9144">
                              <a:moveTo>
                                <a:pt x="0" y="0"/>
                              </a:moveTo>
                              <a:lnTo>
                                <a:pt x="12370" y="0"/>
                              </a:lnTo>
                              <a:lnTo>
                                <a:pt x="12370"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88" name="Shape 14488"/>
                      <wps:cNvSpPr/>
                      <wps:spPr>
                        <a:xfrm>
                          <a:off x="978319" y="1504582"/>
                          <a:ext cx="23368" cy="40881"/>
                        </a:xfrm>
                        <a:custGeom>
                          <a:avLst/>
                          <a:gdLst/>
                          <a:ahLst/>
                          <a:cxnLst/>
                          <a:rect l="0" t="0" r="0" b="0"/>
                          <a:pathLst>
                            <a:path w="23368" h="40881">
                              <a:moveTo>
                                <a:pt x="11443" y="0"/>
                              </a:moveTo>
                              <a:cubicBezTo>
                                <a:pt x="15049" y="0"/>
                                <a:pt x="17831" y="990"/>
                                <a:pt x="19749" y="2959"/>
                              </a:cubicBezTo>
                              <a:cubicBezTo>
                                <a:pt x="21666" y="4940"/>
                                <a:pt x="22619" y="7772"/>
                                <a:pt x="22619" y="11468"/>
                              </a:cubicBezTo>
                              <a:cubicBezTo>
                                <a:pt x="22619" y="11849"/>
                                <a:pt x="22619" y="12129"/>
                                <a:pt x="22606" y="12332"/>
                              </a:cubicBezTo>
                              <a:cubicBezTo>
                                <a:pt x="22606" y="12535"/>
                                <a:pt x="22606" y="12713"/>
                                <a:pt x="22593" y="12865"/>
                              </a:cubicBezTo>
                              <a:lnTo>
                                <a:pt x="15697" y="12865"/>
                              </a:lnTo>
                              <a:lnTo>
                                <a:pt x="15697" y="11824"/>
                              </a:lnTo>
                              <a:cubicBezTo>
                                <a:pt x="15697" y="9715"/>
                                <a:pt x="15342" y="8204"/>
                                <a:pt x="14656" y="7290"/>
                              </a:cubicBezTo>
                              <a:cubicBezTo>
                                <a:pt x="13957" y="6388"/>
                                <a:pt x="12827" y="5918"/>
                                <a:pt x="11240" y="5918"/>
                              </a:cubicBezTo>
                              <a:cubicBezTo>
                                <a:pt x="10071" y="5918"/>
                                <a:pt x="9157" y="6261"/>
                                <a:pt x="8484" y="6947"/>
                              </a:cubicBezTo>
                              <a:cubicBezTo>
                                <a:pt x="7811" y="7633"/>
                                <a:pt x="7480" y="8585"/>
                                <a:pt x="7480" y="9804"/>
                              </a:cubicBezTo>
                              <a:cubicBezTo>
                                <a:pt x="7480" y="11430"/>
                                <a:pt x="8979" y="13259"/>
                                <a:pt x="11976" y="15240"/>
                              </a:cubicBezTo>
                              <a:lnTo>
                                <a:pt x="12040" y="15304"/>
                              </a:lnTo>
                              <a:lnTo>
                                <a:pt x="16040" y="18009"/>
                              </a:lnTo>
                              <a:cubicBezTo>
                                <a:pt x="18898" y="19888"/>
                                <a:pt x="20828" y="21679"/>
                                <a:pt x="21844" y="23355"/>
                              </a:cubicBezTo>
                              <a:cubicBezTo>
                                <a:pt x="22860" y="25044"/>
                                <a:pt x="23368" y="27191"/>
                                <a:pt x="23368" y="29782"/>
                              </a:cubicBezTo>
                              <a:cubicBezTo>
                                <a:pt x="23368" y="33325"/>
                                <a:pt x="22352" y="36068"/>
                                <a:pt x="20333" y="37998"/>
                              </a:cubicBezTo>
                              <a:cubicBezTo>
                                <a:pt x="18301" y="39916"/>
                                <a:pt x="15405" y="40881"/>
                                <a:pt x="11633" y="40881"/>
                              </a:cubicBezTo>
                              <a:cubicBezTo>
                                <a:pt x="7722" y="40881"/>
                                <a:pt x="4801" y="39865"/>
                                <a:pt x="2896" y="37846"/>
                              </a:cubicBezTo>
                              <a:cubicBezTo>
                                <a:pt x="965" y="35814"/>
                                <a:pt x="0" y="32728"/>
                                <a:pt x="0" y="28575"/>
                              </a:cubicBezTo>
                              <a:cubicBezTo>
                                <a:pt x="0" y="28130"/>
                                <a:pt x="38" y="27406"/>
                                <a:pt x="114" y="26390"/>
                              </a:cubicBezTo>
                              <a:lnTo>
                                <a:pt x="114" y="26238"/>
                              </a:lnTo>
                              <a:lnTo>
                                <a:pt x="7379" y="26238"/>
                              </a:lnTo>
                              <a:lnTo>
                                <a:pt x="7379" y="28740"/>
                              </a:lnTo>
                              <a:cubicBezTo>
                                <a:pt x="7379" y="31140"/>
                                <a:pt x="7683" y="32779"/>
                                <a:pt x="8293" y="33642"/>
                              </a:cubicBezTo>
                              <a:cubicBezTo>
                                <a:pt x="8877" y="34518"/>
                                <a:pt x="9906" y="34950"/>
                                <a:pt x="11392" y="34950"/>
                              </a:cubicBezTo>
                              <a:cubicBezTo>
                                <a:pt x="12929" y="34950"/>
                                <a:pt x="14097" y="34557"/>
                                <a:pt x="14897" y="33782"/>
                              </a:cubicBezTo>
                              <a:cubicBezTo>
                                <a:pt x="15697" y="33007"/>
                                <a:pt x="16104" y="31864"/>
                                <a:pt x="16104" y="30340"/>
                              </a:cubicBezTo>
                              <a:cubicBezTo>
                                <a:pt x="16104" y="29184"/>
                                <a:pt x="15811" y="28181"/>
                                <a:pt x="15253" y="27343"/>
                              </a:cubicBezTo>
                              <a:cubicBezTo>
                                <a:pt x="14694" y="26505"/>
                                <a:pt x="13500" y="25425"/>
                                <a:pt x="11633" y="24117"/>
                              </a:cubicBezTo>
                              <a:lnTo>
                                <a:pt x="7912" y="21476"/>
                              </a:lnTo>
                              <a:cubicBezTo>
                                <a:pt x="4699" y="19253"/>
                                <a:pt x="2667" y="17412"/>
                                <a:pt x="1803" y="15951"/>
                              </a:cubicBezTo>
                              <a:cubicBezTo>
                                <a:pt x="927" y="14503"/>
                                <a:pt x="483" y="12675"/>
                                <a:pt x="483" y="10477"/>
                              </a:cubicBezTo>
                              <a:cubicBezTo>
                                <a:pt x="483" y="7201"/>
                                <a:pt x="1461" y="4635"/>
                                <a:pt x="3416" y="2781"/>
                              </a:cubicBezTo>
                              <a:cubicBezTo>
                                <a:pt x="5347" y="927"/>
                                <a:pt x="8026" y="0"/>
                                <a:pt x="11443"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89" name="Shape 14489"/>
                      <wps:cNvSpPr/>
                      <wps:spPr>
                        <a:xfrm>
                          <a:off x="1007579" y="1505510"/>
                          <a:ext cx="24295" cy="39014"/>
                        </a:xfrm>
                        <a:custGeom>
                          <a:avLst/>
                          <a:gdLst/>
                          <a:ahLst/>
                          <a:cxnLst/>
                          <a:rect l="0" t="0" r="0" b="0"/>
                          <a:pathLst>
                            <a:path w="24295" h="39014">
                              <a:moveTo>
                                <a:pt x="0" y="0"/>
                              </a:moveTo>
                              <a:lnTo>
                                <a:pt x="7480" y="0"/>
                              </a:lnTo>
                              <a:lnTo>
                                <a:pt x="17640" y="27292"/>
                              </a:lnTo>
                              <a:lnTo>
                                <a:pt x="17437" y="0"/>
                              </a:lnTo>
                              <a:lnTo>
                                <a:pt x="24295" y="0"/>
                              </a:lnTo>
                              <a:lnTo>
                                <a:pt x="24295" y="39014"/>
                              </a:lnTo>
                              <a:lnTo>
                                <a:pt x="16878" y="39014"/>
                              </a:lnTo>
                              <a:lnTo>
                                <a:pt x="6629" y="11684"/>
                              </a:lnTo>
                              <a:lnTo>
                                <a:pt x="6845" y="39014"/>
                              </a:lnTo>
                              <a:lnTo>
                                <a:pt x="0" y="39014"/>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681" name="Shape 15681"/>
                      <wps:cNvSpPr/>
                      <wps:spPr>
                        <a:xfrm>
                          <a:off x="1038515" y="1505518"/>
                          <a:ext cx="9144" cy="39015"/>
                        </a:xfrm>
                        <a:custGeom>
                          <a:avLst/>
                          <a:gdLst/>
                          <a:ahLst/>
                          <a:cxnLst/>
                          <a:rect l="0" t="0" r="0" b="0"/>
                          <a:pathLst>
                            <a:path w="9144" h="39015">
                              <a:moveTo>
                                <a:pt x="0" y="0"/>
                              </a:moveTo>
                              <a:lnTo>
                                <a:pt x="9144" y="0"/>
                              </a:lnTo>
                              <a:lnTo>
                                <a:pt x="9144" y="39015"/>
                              </a:lnTo>
                              <a:lnTo>
                                <a:pt x="0" y="39015"/>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91" name="Shape 14491"/>
                      <wps:cNvSpPr/>
                      <wps:spPr>
                        <a:xfrm>
                          <a:off x="1052414" y="1505510"/>
                          <a:ext cx="20345" cy="39014"/>
                        </a:xfrm>
                        <a:custGeom>
                          <a:avLst/>
                          <a:gdLst/>
                          <a:ahLst/>
                          <a:cxnLst/>
                          <a:rect l="0" t="0" r="0" b="0"/>
                          <a:pathLst>
                            <a:path w="20345" h="39014">
                              <a:moveTo>
                                <a:pt x="0" y="0"/>
                              </a:moveTo>
                              <a:lnTo>
                                <a:pt x="20041" y="0"/>
                              </a:lnTo>
                              <a:lnTo>
                                <a:pt x="20041" y="6490"/>
                              </a:lnTo>
                              <a:lnTo>
                                <a:pt x="7214" y="6490"/>
                              </a:lnTo>
                              <a:lnTo>
                                <a:pt x="7214" y="15507"/>
                              </a:lnTo>
                              <a:lnTo>
                                <a:pt x="19152" y="15507"/>
                              </a:lnTo>
                              <a:lnTo>
                                <a:pt x="19152" y="21692"/>
                              </a:lnTo>
                              <a:lnTo>
                                <a:pt x="7214" y="21692"/>
                              </a:lnTo>
                              <a:lnTo>
                                <a:pt x="7214" y="32423"/>
                              </a:lnTo>
                              <a:lnTo>
                                <a:pt x="20345" y="32423"/>
                              </a:lnTo>
                              <a:lnTo>
                                <a:pt x="20345" y="39014"/>
                              </a:lnTo>
                              <a:lnTo>
                                <a:pt x="0" y="39014"/>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92" name="Shape 14492"/>
                      <wps:cNvSpPr/>
                      <wps:spPr>
                        <a:xfrm>
                          <a:off x="1077265" y="1504582"/>
                          <a:ext cx="23355" cy="40881"/>
                        </a:xfrm>
                        <a:custGeom>
                          <a:avLst/>
                          <a:gdLst/>
                          <a:ahLst/>
                          <a:cxnLst/>
                          <a:rect l="0" t="0" r="0" b="0"/>
                          <a:pathLst>
                            <a:path w="23355" h="40881">
                              <a:moveTo>
                                <a:pt x="11430" y="0"/>
                              </a:moveTo>
                              <a:cubicBezTo>
                                <a:pt x="15037" y="0"/>
                                <a:pt x="17818" y="990"/>
                                <a:pt x="19736" y="2959"/>
                              </a:cubicBezTo>
                              <a:cubicBezTo>
                                <a:pt x="21654" y="4940"/>
                                <a:pt x="22619" y="7772"/>
                                <a:pt x="22619" y="11468"/>
                              </a:cubicBezTo>
                              <a:cubicBezTo>
                                <a:pt x="22619" y="11849"/>
                                <a:pt x="22619" y="12129"/>
                                <a:pt x="22606" y="12332"/>
                              </a:cubicBezTo>
                              <a:cubicBezTo>
                                <a:pt x="22593" y="12535"/>
                                <a:pt x="22593" y="12713"/>
                                <a:pt x="22581" y="12865"/>
                              </a:cubicBezTo>
                              <a:lnTo>
                                <a:pt x="15685" y="12865"/>
                              </a:lnTo>
                              <a:lnTo>
                                <a:pt x="15685" y="11824"/>
                              </a:lnTo>
                              <a:cubicBezTo>
                                <a:pt x="15685" y="9715"/>
                                <a:pt x="15329" y="8204"/>
                                <a:pt x="14656" y="7290"/>
                              </a:cubicBezTo>
                              <a:cubicBezTo>
                                <a:pt x="13957" y="6388"/>
                                <a:pt x="12814" y="5918"/>
                                <a:pt x="11227" y="5918"/>
                              </a:cubicBezTo>
                              <a:cubicBezTo>
                                <a:pt x="10058" y="5918"/>
                                <a:pt x="9144" y="6261"/>
                                <a:pt x="8471" y="6947"/>
                              </a:cubicBezTo>
                              <a:cubicBezTo>
                                <a:pt x="7798" y="7633"/>
                                <a:pt x="7468" y="8585"/>
                                <a:pt x="7468" y="9804"/>
                              </a:cubicBezTo>
                              <a:cubicBezTo>
                                <a:pt x="7468" y="11430"/>
                                <a:pt x="8966" y="13259"/>
                                <a:pt x="11963" y="15240"/>
                              </a:cubicBezTo>
                              <a:lnTo>
                                <a:pt x="12027" y="15304"/>
                              </a:lnTo>
                              <a:lnTo>
                                <a:pt x="16040" y="18009"/>
                              </a:lnTo>
                              <a:cubicBezTo>
                                <a:pt x="18885" y="19888"/>
                                <a:pt x="20828" y="21679"/>
                                <a:pt x="21844" y="23355"/>
                              </a:cubicBezTo>
                              <a:cubicBezTo>
                                <a:pt x="22847" y="25044"/>
                                <a:pt x="23355" y="27191"/>
                                <a:pt x="23355" y="29782"/>
                              </a:cubicBezTo>
                              <a:cubicBezTo>
                                <a:pt x="23355" y="33325"/>
                                <a:pt x="22339" y="36068"/>
                                <a:pt x="20320" y="37998"/>
                              </a:cubicBezTo>
                              <a:cubicBezTo>
                                <a:pt x="18288" y="39916"/>
                                <a:pt x="15392" y="40881"/>
                                <a:pt x="11620" y="40881"/>
                              </a:cubicBezTo>
                              <a:cubicBezTo>
                                <a:pt x="7722" y="40881"/>
                                <a:pt x="4788" y="39865"/>
                                <a:pt x="2883" y="37846"/>
                              </a:cubicBezTo>
                              <a:cubicBezTo>
                                <a:pt x="952" y="35814"/>
                                <a:pt x="0" y="32728"/>
                                <a:pt x="0" y="28575"/>
                              </a:cubicBezTo>
                              <a:cubicBezTo>
                                <a:pt x="0" y="28130"/>
                                <a:pt x="38" y="27406"/>
                                <a:pt x="102" y="26390"/>
                              </a:cubicBezTo>
                              <a:lnTo>
                                <a:pt x="102" y="26238"/>
                              </a:lnTo>
                              <a:lnTo>
                                <a:pt x="7379" y="26238"/>
                              </a:lnTo>
                              <a:lnTo>
                                <a:pt x="7379" y="28740"/>
                              </a:lnTo>
                              <a:cubicBezTo>
                                <a:pt x="7379" y="31140"/>
                                <a:pt x="7683" y="32779"/>
                                <a:pt x="8280" y="33642"/>
                              </a:cubicBezTo>
                              <a:cubicBezTo>
                                <a:pt x="8865" y="34518"/>
                                <a:pt x="9893" y="34950"/>
                                <a:pt x="11379" y="34950"/>
                              </a:cubicBezTo>
                              <a:cubicBezTo>
                                <a:pt x="12916" y="34950"/>
                                <a:pt x="14084" y="34557"/>
                                <a:pt x="14884" y="33782"/>
                              </a:cubicBezTo>
                              <a:cubicBezTo>
                                <a:pt x="15697" y="33007"/>
                                <a:pt x="16091" y="31864"/>
                                <a:pt x="16091" y="30340"/>
                              </a:cubicBezTo>
                              <a:cubicBezTo>
                                <a:pt x="16091" y="29184"/>
                                <a:pt x="15811" y="28181"/>
                                <a:pt x="15253" y="27343"/>
                              </a:cubicBezTo>
                              <a:cubicBezTo>
                                <a:pt x="14681" y="26505"/>
                                <a:pt x="13487" y="25425"/>
                                <a:pt x="11620" y="24117"/>
                              </a:cubicBezTo>
                              <a:lnTo>
                                <a:pt x="7899" y="21476"/>
                              </a:lnTo>
                              <a:cubicBezTo>
                                <a:pt x="4699" y="19253"/>
                                <a:pt x="2654" y="17412"/>
                                <a:pt x="1791" y="15951"/>
                              </a:cubicBezTo>
                              <a:cubicBezTo>
                                <a:pt x="914" y="14503"/>
                                <a:pt x="483" y="12675"/>
                                <a:pt x="483" y="10477"/>
                              </a:cubicBezTo>
                              <a:cubicBezTo>
                                <a:pt x="483" y="7201"/>
                                <a:pt x="1448" y="4635"/>
                                <a:pt x="3403" y="2781"/>
                              </a:cubicBezTo>
                              <a:cubicBezTo>
                                <a:pt x="5334" y="927"/>
                                <a:pt x="8014" y="0"/>
                                <a:pt x="1143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93" name="Shape 14493"/>
                      <wps:cNvSpPr/>
                      <wps:spPr>
                        <a:xfrm>
                          <a:off x="1118502" y="1505269"/>
                          <a:ext cx="15456" cy="39256"/>
                        </a:xfrm>
                        <a:custGeom>
                          <a:avLst/>
                          <a:gdLst/>
                          <a:ahLst/>
                          <a:cxnLst/>
                          <a:rect l="0" t="0" r="0" b="0"/>
                          <a:pathLst>
                            <a:path w="15456" h="39256">
                              <a:moveTo>
                                <a:pt x="10643" y="0"/>
                              </a:moveTo>
                              <a:lnTo>
                                <a:pt x="15456" y="0"/>
                              </a:lnTo>
                              <a:lnTo>
                                <a:pt x="15456" y="39256"/>
                              </a:lnTo>
                              <a:lnTo>
                                <a:pt x="8623" y="39256"/>
                              </a:lnTo>
                              <a:lnTo>
                                <a:pt x="8623" y="11773"/>
                              </a:lnTo>
                              <a:lnTo>
                                <a:pt x="0" y="11773"/>
                              </a:lnTo>
                              <a:lnTo>
                                <a:pt x="0" y="7163"/>
                              </a:lnTo>
                              <a:cubicBezTo>
                                <a:pt x="3200" y="7061"/>
                                <a:pt x="5690" y="6401"/>
                                <a:pt x="7480" y="5194"/>
                              </a:cubicBezTo>
                              <a:cubicBezTo>
                                <a:pt x="9271" y="3988"/>
                                <a:pt x="10325" y="2248"/>
                                <a:pt x="10643"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94" name="Shape 14494"/>
                      <wps:cNvSpPr/>
                      <wps:spPr>
                        <a:xfrm>
                          <a:off x="1144438" y="1505317"/>
                          <a:ext cx="10668" cy="39895"/>
                        </a:xfrm>
                        <a:custGeom>
                          <a:avLst/>
                          <a:gdLst/>
                          <a:ahLst/>
                          <a:cxnLst/>
                          <a:rect l="0" t="0" r="0" b="0"/>
                          <a:pathLst>
                            <a:path w="10668" h="39895">
                              <a:moveTo>
                                <a:pt x="10668" y="0"/>
                              </a:moveTo>
                              <a:lnTo>
                                <a:pt x="10668" y="5243"/>
                              </a:lnTo>
                              <a:lnTo>
                                <a:pt x="10541" y="5186"/>
                              </a:lnTo>
                              <a:cubicBezTo>
                                <a:pt x="9436" y="5186"/>
                                <a:pt x="8661" y="5579"/>
                                <a:pt x="8192" y="6367"/>
                              </a:cubicBezTo>
                              <a:cubicBezTo>
                                <a:pt x="7722" y="7154"/>
                                <a:pt x="7480" y="8488"/>
                                <a:pt x="7480" y="10355"/>
                              </a:cubicBezTo>
                              <a:cubicBezTo>
                                <a:pt x="7480" y="12285"/>
                                <a:pt x="7722" y="13631"/>
                                <a:pt x="8204" y="14406"/>
                              </a:cubicBezTo>
                              <a:cubicBezTo>
                                <a:pt x="8687" y="15168"/>
                                <a:pt x="9487" y="15549"/>
                                <a:pt x="10643" y="15549"/>
                              </a:cubicBezTo>
                              <a:lnTo>
                                <a:pt x="10668" y="15537"/>
                              </a:lnTo>
                              <a:lnTo>
                                <a:pt x="10668" y="20706"/>
                              </a:lnTo>
                              <a:lnTo>
                                <a:pt x="10643" y="20692"/>
                              </a:lnTo>
                              <a:cubicBezTo>
                                <a:pt x="9309" y="20692"/>
                                <a:pt x="8382" y="21188"/>
                                <a:pt x="7887" y="22178"/>
                              </a:cubicBezTo>
                              <a:cubicBezTo>
                                <a:pt x="7366" y="23156"/>
                                <a:pt x="7125" y="25150"/>
                                <a:pt x="7125" y="28109"/>
                              </a:cubicBezTo>
                              <a:cubicBezTo>
                                <a:pt x="7125" y="30497"/>
                                <a:pt x="7379" y="32122"/>
                                <a:pt x="7900" y="32999"/>
                              </a:cubicBezTo>
                              <a:cubicBezTo>
                                <a:pt x="8433" y="33888"/>
                                <a:pt x="9335" y="34319"/>
                                <a:pt x="10643" y="34319"/>
                              </a:cubicBezTo>
                              <a:lnTo>
                                <a:pt x="10668" y="34307"/>
                              </a:lnTo>
                              <a:lnTo>
                                <a:pt x="10668" y="39868"/>
                              </a:lnTo>
                              <a:lnTo>
                                <a:pt x="10592" y="39895"/>
                              </a:lnTo>
                              <a:cubicBezTo>
                                <a:pt x="6960" y="39895"/>
                                <a:pt x="4293" y="38955"/>
                                <a:pt x="2578" y="37075"/>
                              </a:cubicBezTo>
                              <a:cubicBezTo>
                                <a:pt x="864" y="35209"/>
                                <a:pt x="0" y="32288"/>
                                <a:pt x="0" y="28325"/>
                              </a:cubicBezTo>
                              <a:cubicBezTo>
                                <a:pt x="0" y="25214"/>
                                <a:pt x="457" y="22851"/>
                                <a:pt x="1384" y="21238"/>
                              </a:cubicBezTo>
                              <a:cubicBezTo>
                                <a:pt x="2286" y="19626"/>
                                <a:pt x="3734" y="18572"/>
                                <a:pt x="5702" y="18089"/>
                              </a:cubicBezTo>
                              <a:cubicBezTo>
                                <a:pt x="4077" y="17594"/>
                                <a:pt x="2858" y="16641"/>
                                <a:pt x="2032" y="15219"/>
                              </a:cubicBezTo>
                              <a:cubicBezTo>
                                <a:pt x="1207" y="13796"/>
                                <a:pt x="788" y="11942"/>
                                <a:pt x="788" y="9643"/>
                              </a:cubicBezTo>
                              <a:cubicBezTo>
                                <a:pt x="788" y="6494"/>
                                <a:pt x="1626" y="4094"/>
                                <a:pt x="3328" y="2455"/>
                              </a:cubicBezTo>
                              <a:lnTo>
                                <a:pt x="10668"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95" name="Shape 14495"/>
                      <wps:cNvSpPr/>
                      <wps:spPr>
                        <a:xfrm>
                          <a:off x="1155106" y="1505309"/>
                          <a:ext cx="10668" cy="39876"/>
                        </a:xfrm>
                        <a:custGeom>
                          <a:avLst/>
                          <a:gdLst/>
                          <a:ahLst/>
                          <a:cxnLst/>
                          <a:rect l="0" t="0" r="0" b="0"/>
                          <a:pathLst>
                            <a:path w="10668" h="39876">
                              <a:moveTo>
                                <a:pt x="26" y="0"/>
                              </a:moveTo>
                              <a:cubicBezTo>
                                <a:pt x="3251" y="0"/>
                                <a:pt x="5702" y="851"/>
                                <a:pt x="7404" y="2527"/>
                              </a:cubicBezTo>
                              <a:cubicBezTo>
                                <a:pt x="9081" y="4204"/>
                                <a:pt x="9919" y="6655"/>
                                <a:pt x="9919" y="9855"/>
                              </a:cubicBezTo>
                              <a:cubicBezTo>
                                <a:pt x="9919" y="12090"/>
                                <a:pt x="9500" y="13881"/>
                                <a:pt x="8661" y="15240"/>
                              </a:cubicBezTo>
                              <a:cubicBezTo>
                                <a:pt x="7811" y="16599"/>
                                <a:pt x="6528" y="17551"/>
                                <a:pt x="4788" y="18097"/>
                              </a:cubicBezTo>
                              <a:cubicBezTo>
                                <a:pt x="6845" y="18504"/>
                                <a:pt x="8331" y="19469"/>
                                <a:pt x="9271" y="21006"/>
                              </a:cubicBezTo>
                              <a:cubicBezTo>
                                <a:pt x="10198" y="22542"/>
                                <a:pt x="10668" y="24803"/>
                                <a:pt x="10668" y="27800"/>
                              </a:cubicBezTo>
                              <a:cubicBezTo>
                                <a:pt x="10668" y="31966"/>
                                <a:pt x="9792" y="35027"/>
                                <a:pt x="8077" y="36982"/>
                              </a:cubicBezTo>
                              <a:lnTo>
                                <a:pt x="0" y="39876"/>
                              </a:lnTo>
                              <a:lnTo>
                                <a:pt x="0" y="34315"/>
                              </a:lnTo>
                              <a:lnTo>
                                <a:pt x="2781" y="32931"/>
                              </a:lnTo>
                              <a:cubicBezTo>
                                <a:pt x="3289" y="32004"/>
                                <a:pt x="3543" y="30200"/>
                                <a:pt x="3543" y="27546"/>
                              </a:cubicBezTo>
                              <a:cubicBezTo>
                                <a:pt x="3543" y="24981"/>
                                <a:pt x="3277" y="23215"/>
                                <a:pt x="2731" y="22212"/>
                              </a:cubicBezTo>
                              <a:lnTo>
                                <a:pt x="0" y="20715"/>
                              </a:lnTo>
                              <a:lnTo>
                                <a:pt x="0" y="15545"/>
                              </a:lnTo>
                              <a:lnTo>
                                <a:pt x="2438" y="14364"/>
                              </a:lnTo>
                              <a:cubicBezTo>
                                <a:pt x="2947" y="13564"/>
                                <a:pt x="3188" y="12243"/>
                                <a:pt x="3188" y="10363"/>
                              </a:cubicBezTo>
                              <a:cubicBezTo>
                                <a:pt x="3188" y="8458"/>
                                <a:pt x="2934" y="7125"/>
                                <a:pt x="2426" y="6350"/>
                              </a:cubicBezTo>
                              <a:lnTo>
                                <a:pt x="0" y="5252"/>
                              </a:lnTo>
                              <a:lnTo>
                                <a:pt x="0" y="9"/>
                              </a:lnTo>
                              <a:lnTo>
                                <a:pt x="26"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96" name="Shape 14496"/>
                      <wps:cNvSpPr/>
                      <wps:spPr>
                        <a:xfrm>
                          <a:off x="1170381" y="1505269"/>
                          <a:ext cx="15456" cy="39256"/>
                        </a:xfrm>
                        <a:custGeom>
                          <a:avLst/>
                          <a:gdLst/>
                          <a:ahLst/>
                          <a:cxnLst/>
                          <a:rect l="0" t="0" r="0" b="0"/>
                          <a:pathLst>
                            <a:path w="15456" h="39256">
                              <a:moveTo>
                                <a:pt x="10630" y="0"/>
                              </a:moveTo>
                              <a:lnTo>
                                <a:pt x="15456" y="0"/>
                              </a:lnTo>
                              <a:lnTo>
                                <a:pt x="15456" y="39256"/>
                              </a:lnTo>
                              <a:lnTo>
                                <a:pt x="8611" y="39256"/>
                              </a:lnTo>
                              <a:lnTo>
                                <a:pt x="8611" y="11773"/>
                              </a:lnTo>
                              <a:lnTo>
                                <a:pt x="0" y="11773"/>
                              </a:lnTo>
                              <a:lnTo>
                                <a:pt x="0" y="7163"/>
                              </a:lnTo>
                              <a:cubicBezTo>
                                <a:pt x="3188" y="7061"/>
                                <a:pt x="5690" y="6401"/>
                                <a:pt x="7468" y="5194"/>
                              </a:cubicBezTo>
                              <a:cubicBezTo>
                                <a:pt x="9271" y="3988"/>
                                <a:pt x="10325" y="2248"/>
                                <a:pt x="1063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97" name="Shape 14497"/>
                      <wps:cNvSpPr/>
                      <wps:spPr>
                        <a:xfrm>
                          <a:off x="1195761" y="1511708"/>
                          <a:ext cx="8852" cy="25086"/>
                        </a:xfrm>
                        <a:custGeom>
                          <a:avLst/>
                          <a:gdLst/>
                          <a:ahLst/>
                          <a:cxnLst/>
                          <a:rect l="0" t="0" r="0" b="0"/>
                          <a:pathLst>
                            <a:path w="8852" h="25086">
                              <a:moveTo>
                                <a:pt x="8852" y="0"/>
                              </a:moveTo>
                              <a:lnTo>
                                <a:pt x="8852" y="11503"/>
                              </a:lnTo>
                              <a:lnTo>
                                <a:pt x="5220" y="19447"/>
                              </a:lnTo>
                              <a:lnTo>
                                <a:pt x="8852" y="19447"/>
                              </a:lnTo>
                              <a:lnTo>
                                <a:pt x="8852" y="25086"/>
                              </a:lnTo>
                              <a:lnTo>
                                <a:pt x="0" y="25086"/>
                              </a:lnTo>
                              <a:lnTo>
                                <a:pt x="0" y="18863"/>
                              </a:lnTo>
                              <a:lnTo>
                                <a:pt x="8852"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98" name="Shape 14498"/>
                      <wps:cNvSpPr/>
                      <wps:spPr>
                        <a:xfrm>
                          <a:off x="1204613" y="1505971"/>
                          <a:ext cx="13386" cy="38557"/>
                        </a:xfrm>
                        <a:custGeom>
                          <a:avLst/>
                          <a:gdLst/>
                          <a:ahLst/>
                          <a:cxnLst/>
                          <a:rect l="0" t="0" r="0" b="0"/>
                          <a:pathLst>
                            <a:path w="13386" h="38557">
                              <a:moveTo>
                                <a:pt x="2692" y="0"/>
                              </a:moveTo>
                              <a:lnTo>
                                <a:pt x="10122" y="0"/>
                              </a:lnTo>
                              <a:lnTo>
                                <a:pt x="10122" y="24994"/>
                              </a:lnTo>
                              <a:lnTo>
                                <a:pt x="13386" y="24994"/>
                              </a:lnTo>
                              <a:lnTo>
                                <a:pt x="13386" y="30823"/>
                              </a:lnTo>
                              <a:lnTo>
                                <a:pt x="10122" y="30823"/>
                              </a:lnTo>
                              <a:lnTo>
                                <a:pt x="10122" y="38557"/>
                              </a:lnTo>
                              <a:lnTo>
                                <a:pt x="3492" y="38557"/>
                              </a:lnTo>
                              <a:lnTo>
                                <a:pt x="3492" y="30823"/>
                              </a:lnTo>
                              <a:lnTo>
                                <a:pt x="0" y="30823"/>
                              </a:lnTo>
                              <a:lnTo>
                                <a:pt x="0" y="25184"/>
                              </a:lnTo>
                              <a:lnTo>
                                <a:pt x="3632" y="25184"/>
                              </a:lnTo>
                              <a:lnTo>
                                <a:pt x="3632" y="9296"/>
                              </a:lnTo>
                              <a:lnTo>
                                <a:pt x="0" y="17240"/>
                              </a:lnTo>
                              <a:lnTo>
                                <a:pt x="0" y="5737"/>
                              </a:lnTo>
                              <a:lnTo>
                                <a:pt x="2692"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g:wgp>
                </a:graphicData>
              </a:graphic>
            </wp:anchor>
          </w:drawing>
        </mc:Choice>
        <mc:Fallback>
          <w:pict>
            <v:group w14:anchorId="5005462D" id="Group 14375" o:spid="_x0000_s1026" style="position:absolute;margin-left:71.15pt;margin-top:74.2pt;width:133pt;height:122.6pt;z-index:251677696;mso-position-horizontal-relative:page;mso-position-vertical-relative:page" coordsize="16894,155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">
              <v:shape id="Shape 14376" o:spid="_x0000_s1027" style="position:absolute;left:3553;top:139;width:9640;height:9643;visibility:visible;mso-wrap-style:square;v-text-anchor:top" coordsize="964032,964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" path="m482041,c747484,,964032,216586,964032,482143v,265557,-216548,482143,-481991,482143c216535,964286,,747700,,482143,,216586,216535,,482041,xe" fillcolor="#f3a62a" stroked="f" strokeweight="0">
                <v:stroke miterlimit="83231f" joinstyle="miter"/>
                <v:path arrowok="t" textboxrect="0,0,964032,964286"/>
              </v:shape>
              <v:shape id="Shape 14377" o:spid="_x0000_s1028" style="position:absolute;left:3412;width:4961;height:9922;visibility:visible;mso-wrap-style:square;v-text-anchor:top" coordsize="496119,9922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" path="m496119,r,28004l448389,30423c212731,54440,28232,254141,28232,496136v,242006,184499,441720,420157,465739l496119,964294r,27991l445504,989721c195616,964265,,752609,,496136,,239663,195616,28018,445504,2564l496119,xe" fillcolor="#da2528" stroked="f" strokeweight="0">
                <v:stroke miterlimit="83231f" joinstyle="miter"/>
                <v:path arrowok="t" textboxrect="0,0,496119,992285"/>
              </v:shape>
              <v:shape id="Shape 14378" o:spid="_x0000_s1029" style="position:absolute;left:8373;width:4962;height:9922;visibility:visible;mso-wrap-style:square;v-text-anchor:top" coordsize="496157,99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" path="m45,c273590,,496157,222568,496157,496138,496157,769709,273590,992289,45,992289r-45,-2l,964296r45,2c258007,964298,467887,754278,467887,496138,467887,238011,258007,28004,45,28004r-45,2l,2,45,xe" fillcolor="#da2528" stroked="f" strokeweight="0">
                <v:stroke miterlimit="83231f" joinstyle="miter"/>
                <v:path arrowok="t" textboxrect="0,0,496157,992289"/>
              </v:shape>
              <v:shape id="Shape 14379" o:spid="_x0000_s1030" style="position:absolute;left:6696;top:2738;width:1037;height:3417;visibility:visible;mso-wrap-style:square;v-text-anchor:top" coordsize="103702,3417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" path="m,l58268,r,266916l103702,266916r,74828l13348,304229c3670,293827,267,287553,,269431l,xe" fillcolor="#da2528" stroked="f" strokeweight="0">
                <v:stroke miterlimit="83231f" joinstyle="miter"/>
                <v:path arrowok="t" textboxrect="0,0,103702,341744"/>
              </v:shape>
              <v:shape id="Shape 14380" o:spid="_x0000_s1031" style="position:absolute;left:4065;top:700;width:3668;height:8522;visibility:visible;mso-wrap-style:square;v-text-anchor:top" coordsize="366846,8522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" path="m366846,r,19401l347904,22757r-19888,4598l308458,32917r-19101,6477l270701,46735r-18250,8255l234747,64070r-17259,9944l200800,84695,184683,96176r-15582,12205l154178,121335r-14313,13639l126276,149275r-12941,14960l101092,179780,89624,195922,78905,212610r-9906,17246l59931,247611r-8267,18224l44285,284555r-6452,19126l32283,323214r-4635,19901l24067,363409r-2629,20574l19825,404900r-534,21235l19825,447369r1613,20891l24067,488847r3581,20307l32283,529055r5550,19520l44285,567702r7302,18491l366846,586193r,51689l354571,637882,311976,746606r23406,l344411,721905r22435,l366846,852246r-1619,-204l344043,848219r-20879,-4800l302743,837627r-20016,-6781l263144,823098r-19101,-8623l225450,804963,207442,794587,189916,783360,173038,771359,156794,758557,141122,745006,126200,730757,111900,715783,98362,700163,85585,683881,73597,666977,62370,649477,51994,631468,42456,612888,33833,593762,26124,574229,19368,554214,13538,533767,8763,512901,4953,491705,2235,470127,559,448258,,426135,559,403999,2235,382116,4953,360552,8763,339368r4775,-20866l19368,298055r6756,-20028l33833,258482r8623,-19101l51994,220801,62370,202780,73597,185279,85585,168388,98362,152094r13538,-15621l126200,121512r14922,-14262l156794,93712,173038,80898,189916,68896,207442,57670,225450,47294r18593,-9538l263144,29145r19583,-7734l302743,14629,323164,8863,344043,4025,365227,202,366846,xe" fillcolor="#da2528" stroked="f" strokeweight="0">
                <v:stroke miterlimit="83231f" joinstyle="miter"/>
                <v:path arrowok="t" textboxrect="0,0,366846,852246"/>
              </v:shape>
              <v:shape id="Shape 14381" o:spid="_x0000_s1032" style="position:absolute;left:7733;top:1989;width:1435;height:7281;visibility:visible;mso-wrap-style:square;v-text-anchor:top" coordsize="143510,728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" path="m36582,l94875,r,341744l143510,341744r,73523l94875,433641r,23572l143510,457213r,142087l127070,599300r,-89509l105010,509791r,107835l143510,617626r,102927l129597,723062r-21552,2718l86163,727456r-22161,597l41840,727456,19958,725780,,723266,,592925r21279,l30817,617626r24053,l11081,508902,,508902,,457213r36582,l36582,431762,,416573,,341744r36582,l36582,xe" fillcolor="#da2528" stroked="f" strokeweight="0">
                <v:stroke miterlimit="83231f" joinstyle="miter"/>
                <v:path arrowok="t" textboxrect="0,0,143510,728053"/>
              </v:shape>
              <v:shape id="Shape 14382" o:spid="_x0000_s1033" style="position:absolute;left:7733;top:652;width:1435;height:269;visibility:visible;mso-wrap-style:square;v-text-anchor:top" coordsize="143510,26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" path="m64002,l86163,584r21882,1677l129597,4953r13913,2509l143510,26898,126638,23914,106077,21272,85198,19672,64002,19164r-21197,508l21914,21272,1340,23914,,24152,,4751,19958,2261,41840,584,64002,xe" fillcolor="#da2528" stroked="f" strokeweight="0">
                <v:stroke miterlimit="83231f" joinstyle="miter"/>
                <v:path arrowok="t" textboxrect="0,0,143510,26898"/>
              </v:shape>
              <v:shape id="Shape 14383" o:spid="_x0000_s1034" style="position:absolute;left:9168;top:2738;width:917;height:3404;visibility:visible;mso-wrap-style:square;v-text-anchor:top" coordsize="91662,340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" path="m33369,l91662,r,269431l91586,269431v-508,18948,-3137,32397,-16484,42633l,340438,,266916r33369,l33369,xe" fillcolor="#da2528" stroked="f" strokeweight="0">
                <v:stroke miterlimit="83231f" joinstyle="miter"/>
                <v:path arrowok="t" textboxrect="0,0,91662,340438"/>
              </v:shape>
              <v:shape id="Shape 14384" o:spid="_x0000_s1035" style="position:absolute;left:9168;top:727;width:3513;height:8468;visibility:visible;mso-wrap-style:square;v-text-anchor:top" coordsize="351301,8468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" path="m,l7284,1314,28162,6152r20435,5766l68612,18700r19571,7734l107258,35045r18618,9537l143885,54958r17500,11227l178276,78187r16269,12814l210204,104539r14923,14262l239414,133762r13551,15621l265729,165677r12014,16891l288957,200069r10363,18021l308858,236670r8610,19101l325177,275316r6782,20028l337776,315791r4775,20866l346399,357841r2705,21564l350768,401287r533,22136l350768,445547r-1664,21869l346399,488994r-3848,21196l337776,531056r-5817,20447l325177,571518r-7709,19533l308858,610177r-9538,18580l288957,646766r-11214,17500l265729,681170r-12764,16281l239414,713072r-14287,14974l210204,742295r-15659,13551l178276,768648r-16891,12001l143885,791876r-18009,10376l107258,811764r-19075,8623l68612,828134r-20015,6782l28162,840707,7284,845508,,846822,,743895r38500,l38500,725569,,725569,,583482r299726,l307042,564990r6451,-19126l319018,526344r4635,-19901l327247,486136r2642,-20587l331476,444658r534,-21235l331476,402189r-1587,-20917l327247,360698r-3594,-20294l319018,320503r-5525,-19533l307042,281844r-7417,-18720l291383,244899r-9055,-17754l272409,209898,261703,193211,250247,177069,238004,161524,225050,146563,211436,132263,197123,118623,182226,105669,166643,93465,150501,81984,133865,71303,116580,61359,98863,52279,80626,44024,61957,36683,42844,30206,23311,24643,3448,20046,,19436,,xe" fillcolor="#da2528" stroked="f" strokeweight="0">
                <v:stroke miterlimit="83231f" joinstyle="miter"/>
                <v:path arrowok="t" textboxrect="0,0,351301,846822"/>
              </v:shape>
              <v:shape id="Shape 14385" o:spid="_x0000_s1036" style="position:absolute;left:7577;top:7332;width:299;height:404;visibility:visible;mso-wrap-style:square;v-text-anchor:top" coordsize="29845,403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" path="m14770,l29845,40348,,40348,14770,xe" fillcolor="#da2528" stroked="f" strokeweight="0">
                <v:stroke miterlimit="83231f" joinstyle="miter"/>
                <v:path arrowok="t" textboxrect="0,0,29845,40348"/>
              </v:shape>
              <v:shape id="Shape 14386" o:spid="_x0000_s1037" style="position:absolute;left:16514;top:10492;width:110;height:277;visibility:visible;mso-wrap-style:square;v-text-anchor:top" coordsize="10954,27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" path="m10300,r654,152l10954,5400,9804,4585v-1638,,-2781,152,-3429,317l6375,12573r2921,l10954,11530r,6787l9144,16980r-2934,l6210,27610,,27610,,813c2438,483,5880,,10300,xe" fillcolor="#da2528" stroked="f" strokeweight="0">
                <v:stroke miterlimit="83231f" joinstyle="miter"/>
                <v:path arrowok="t" textboxrect="0,0,10954,27610"/>
              </v:shape>
              <v:shape id="Shape 14387" o:spid="_x0000_s1038" style="position:absolute;left:16343;top:10362;width:281;height:537;visibility:visible;mso-wrap-style:square;v-text-anchor:top" coordsize="28111,537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" path="m27775,r336,135l28111,5676r-654,-278c15862,5398,6871,15037,6871,26797v,11938,8991,21412,20904,21412l28111,48067r,5495l27623,53759c12268,53759,,41846,,26797,,11760,12268,,27775,xe" fillcolor="#da2528" stroked="f" strokeweight="0">
                <v:stroke miterlimit="83231f" joinstyle="miter"/>
                <v:path arrowok="t" textboxrect="0,0,28111,53759"/>
              </v:shape>
              <v:shape id="Shape 14388" o:spid="_x0000_s1039" style="position:absolute;left:16624;top:10494;width:124;height:275;visibility:visible;mso-wrap-style:square;v-text-anchor:top" coordsize="12427,274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" path="m,l8490,1969v1638,1143,2769,3099,2769,5728c11259,10948,8820,13069,5722,14072r,305c8325,15203,9633,17336,10459,20930v800,4064,1460,5550,1968,6528l5861,27458c5074,26480,4578,24194,3740,20930l,18166,,11378,4578,8497,,5249,,xe" fillcolor="#da2528" stroked="f" strokeweight="0">
                <v:stroke miterlimit="83231f" joinstyle="miter"/>
                <v:path arrowok="t" textboxrect="0,0,12427,27458"/>
              </v:shape>
              <v:shape id="Shape 14389" o:spid="_x0000_s1040" style="position:absolute;left:16624;top:10363;width:270;height:534;visibility:visible;mso-wrap-style:square;v-text-anchor:top" coordsize="26956,534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" path="m,l19010,7625v4923,4820,7946,11519,7946,19037c26956,34187,23933,40927,18991,45787l,53428,,47932,14223,41924v3656,-3857,5862,-9204,5862,-15084c20085,20871,17879,15477,14183,11575l,5541,,xe" fillcolor="#da2528" stroked="f" strokeweight="0">
                <v:stroke miterlimit="83231f" joinstyle="miter"/>
                <v:path arrowok="t" textboxrect="0,0,26956,53428"/>
              </v:shape>
              <v:shape id="Shape 14390" o:spid="_x0000_s1041" style="position:absolute;top:10425;width:2317;height:2957;visibility:visible;mso-wrap-style:square;v-text-anchor:top" coordsize="231737,295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" path="m,l58661,r,157429c58661,182397,59411,198653,60820,206019v2528,11926,8535,21451,17958,28626c88240,241884,101181,245491,117551,245491v16625,,29236,-3391,37719,-10236c163716,228498,168770,220116,170485,210223v1752,-9931,2565,-26403,2565,-49403l173050,r58687,l231737,152692v,34912,-1588,59563,-4750,73978c223799,241084,217983,253200,209436,263144v-8522,9893,-19939,17793,-34151,23698c160998,292710,142316,295631,119329,295631v-27775,,-48831,-3188,-63157,-9627c41821,279591,30531,271259,22200,261048,13881,250838,8369,240068,5740,228841,1892,212192,,187604,,155054l,xe" fillcolor="#da2528" stroked="f" strokeweight="0">
                <v:stroke miterlimit="83231f" joinstyle="miter"/>
                <v:path arrowok="t" textboxrect="0,0,231737,295631"/>
              </v:shape>
              <v:shape id="Shape 14391" o:spid="_x0000_s1042" style="position:absolute;left:2942;top:10425;width:2306;height:2907;visibility:visible;mso-wrap-style:square;v-text-anchor:top" coordsize="230645,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" path="m,l57112,,176098,194120,176098,r54547,l230645,290703r-58954,l54546,101143r,189560l,290703,,xe" fillcolor="#da2528" stroked="f" strokeweight="0">
                <v:stroke miterlimit="83231f" joinstyle="miter"/>
                <v:path arrowok="t" textboxrect="0,0,230645,290703"/>
              </v:shape>
              <v:shape id="Shape 14392" o:spid="_x0000_s1043" style="position:absolute;left:5539;top:10425;width:1439;height:2907;visibility:visible;mso-wrap-style:square;v-text-anchor:top" coordsize="143936,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" path="m113233,r30703,l143936,68883r-401,-1078l104280,175717r39656,l143936,224638r-57728,l62268,290703,,290703,113233,xe" fillcolor="#da2528" stroked="f" strokeweight="0">
                <v:stroke miterlimit="83231f" joinstyle="miter"/>
                <v:path arrowok="t" textboxrect="0,0,143936,290703"/>
              </v:shape>
              <v:shape id="Shape 14393" o:spid="_x0000_s1044" style="position:absolute;left:6978;top:10425;width:1478;height:2907;visibility:visible;mso-wrap-style:square;v-text-anchor:top" coordsize="147758,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" path="m,l31350,,147758,290703r-63881,l58490,224638,,224638,,175717r39656,l,68883,,xe" fillcolor="#da2528" stroked="f" strokeweight="0">
                <v:stroke miterlimit="83231f" joinstyle="miter"/>
                <v:path arrowok="t" textboxrect="0,0,147758,290703"/>
              </v:shape>
              <v:shape id="Shape 14394" o:spid="_x0000_s1045" style="position:absolute;left:8729;top:10425;width:2318;height:2957;visibility:visible;mso-wrap-style:square;v-text-anchor:top" coordsize="231750,295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" path="m,l58687,r,157429c58687,182397,59436,198653,60858,206019v2515,11926,8522,21451,17933,28626c88265,241884,101181,245491,117551,245491v16663,,29248,-3391,37719,-10236c163716,228498,168809,220116,170485,210223v1765,-9931,2565,-26403,2565,-49403l173050,r58700,l231750,152692v,34912,-1562,59563,-4763,73978c223825,241084,217983,253200,209461,263144v-8522,9893,-19964,17793,-34150,23698c161036,292710,142354,295631,119329,295631v-27749,,-48768,-3188,-63157,-9627c41821,279591,30531,271259,22212,261048,13881,250838,8407,240068,5766,228841,1892,212192,,187604,,155054l,xe" fillcolor="#da2528" stroked="f" strokeweight="0">
                <v:stroke miterlimit="83231f" joinstyle="miter"/>
                <v:path arrowok="t" textboxrect="0,0,231750,295631"/>
              </v:shape>
              <v:shape id="Shape 14395" o:spid="_x0000_s1046" style="position:absolute;left:11750;top:10449;width:2045;height:2883;visibility:visible;mso-wrap-style:square;v-text-anchor:top" coordsize="204559,288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" path="m,l58661,r,239332l204559,239332r,48996l,288328,,xe" fillcolor="#da2528" stroked="f" strokeweight="0">
                <v:stroke miterlimit="83231f" joinstyle="miter"/>
                <v:path arrowok="t" textboxrect="0,0,204559,288328"/>
              </v:shape>
              <v:shape id="Shape 14396" o:spid="_x0000_s1047" style="position:absolute;left:13907;top:10425;width:1440;height:2907;visibility:visible;mso-wrap-style:square;v-text-anchor:top" coordsize="143948,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" path="m113233,r30715,l143948,68883r-400,-1078l104280,175717r39668,l143948,224638r-57728,l62268,290703,,290703,113233,xe" fillcolor="#da2528" stroked="f" strokeweight="0">
                <v:stroke miterlimit="83231f" joinstyle="miter"/>
                <v:path arrowok="t" textboxrect="0,0,143948,290703"/>
              </v:shape>
              <v:shape id="Shape 14397" o:spid="_x0000_s1048" style="position:absolute;left:15347;top:10425;width:1477;height:2907;visibility:visible;mso-wrap-style:square;v-text-anchor:top" coordsize="147733,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" path="m,l31337,,147733,290703r-63868,l58490,224638,,224638,,175717r39669,l,68883,,xe" fillcolor="#da2528" stroked="f" strokeweight="0">
                <v:stroke miterlimit="83231f" joinstyle="miter"/>
                <v:path arrowok="t" textboxrect="0,0,147733,290703"/>
              </v:shape>
              <v:shape id="Shape 14398" o:spid="_x0000_s1049" style="position:absolute;top:13934;width:419;height:534;visibility:visible;mso-wrap-style:square;v-text-anchor:top" coordsize="41910,53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" path="m,l10630,r,28461c10630,32982,10757,35903,11011,37236v457,2159,1537,3887,3238,5182c15964,43726,18301,44374,21260,44374v3022,,5296,-622,6820,-1854c29604,41300,30518,39789,30836,37998v304,-1803,469,-4775,469,-8928l31305,,41910,r,27597c41910,33909,41618,38367,41046,40970v-571,2604,-1625,4801,-3175,6591c36335,49352,34277,50787,31699,51841v-2591,1080,-5956,1601,-10109,1601c16574,53442,12763,52857,10173,51702,7582,50546,5537,49047,4026,47180,2515,45339,1524,43396,1041,41364,343,38354,,33909,,28029l,xe" fillcolor="#1d1d1b" stroked="f" strokeweight="0">
                <v:stroke miterlimit="83231f" joinstyle="miter"/>
                <v:path arrowok="t" textboxrect="0,0,41910,53442"/>
              </v:shape>
              <v:shape id="Shape 14399" o:spid="_x0000_s1050" style="position:absolute;left:531;top:13934;width:417;height:525;visibility:visible;mso-wrap-style:square;v-text-anchor:top" coordsize="4169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" path="m,l10325,,31839,35077,31839,r9855,l41694,52540r-10655,l9855,18275r,34265l,52540,,xe" fillcolor="#1d1d1b" stroked="f" strokeweight="0">
                <v:stroke miterlimit="83231f" joinstyle="miter"/>
                <v:path arrowok="t" textboxrect="0,0,41694,52540"/>
              </v:shape>
              <v:shape id="Shape 15671" o:spid="_x0000_s1051" style="position:absolute;left:1057;top:13934;width:106;height:525;visibility:visible;mso-wrap-style:square;v-text-anchor:top" coordsize="1060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" path="m,l10604,r,52540l,52540,,e" fillcolor="#1d1d1b" stroked="f" strokeweight="0">
                <v:stroke miterlimit="83231f" joinstyle="miter"/>
                <v:path arrowok="t" textboxrect="0,0,10604,52540"/>
              </v:shape>
              <v:shape id="Shape 14401" o:spid="_x0000_s1052" style="position:absolute;left:1211;top:13934;width:489;height:525;visibility:visible;mso-wrap-style:square;v-text-anchor:top" coordsize="48920,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" path="m,l11506,,24816,38887,37668,,48920,,30124,52540r-11341,l,xe" fillcolor="#1d1d1b" stroked="f" strokeweight="0">
                <v:stroke miterlimit="83231f" joinstyle="miter"/>
                <v:path arrowok="t" textboxrect="0,0,48920,52540"/>
              </v:shape>
              <v:shape id="Shape 14402" o:spid="_x0000_s1053" style="position:absolute;left:1754;top:13934;width:400;height:525;visibility:visible;mso-wrap-style:square;v-text-anchor:top" coordsize="39967,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" path="m,l38964,r,8877l10604,8877r,11646l36982,20523r,8865l10604,29388r,14300l39967,43688r,8852l,52540,,xe" fillcolor="#1d1d1b" stroked="f" strokeweight="0">
                <v:stroke miterlimit="83231f" joinstyle="miter"/>
                <v:path arrowok="t" textboxrect="0,0,39967,52540"/>
              </v:shape>
              <v:shape id="Shape 14403" o:spid="_x0000_s1054" style="position:absolute;left:2244;top:13934;width:213;height:525;visibility:visible;mso-wrap-style:square;v-text-anchor:top" coordsize="21330,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" path="m,l21330,r,8950l18885,8890r-8268,l10617,22225r7849,l21330,22034r,11398l21298,33388c20295,32334,19228,31598,18110,31217v-1130,-407,-2908,-597,-5347,-597l10617,30620r,21933l,52553,,xe" fillcolor="#1d1d1b" stroked="f" strokeweight="0">
                <v:stroke miterlimit="83231f" joinstyle="miter"/>
                <v:path arrowok="t" textboxrect="0,0,21330,52553"/>
              </v:shape>
              <v:shape id="Shape 14404" o:spid="_x0000_s1055" style="position:absolute;left:2457;top:13934;width:260;height:525;visibility:visible;mso-wrap-style:square;v-text-anchor:top" coordsize="25914,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" path="m,l1010,v5600,,9690,470,12242,1422c15792,2362,17824,4039,19348,6464v1537,2413,2299,5169,2299,8268c21647,18682,20491,21933,18167,24511v-2311,2553,-5778,4178,-10388,4851c10065,30696,11970,32169,13456,33769v1498,1601,3518,4445,6045,8535l25914,52553r-12687,l5556,41110,,33432,,22034r6674,-444c7944,21158,8922,20409,9646,19355v711,-1042,1066,-2362,1066,-3950c10712,13652,10230,12217,9303,11125,8363,10058,7030,9360,5315,9080l,8950,,xe" fillcolor="#1d1d1b" stroked="f" strokeweight="0">
                <v:stroke miterlimit="83231f" joinstyle="miter"/>
                <v:path arrowok="t" textboxrect="0,0,25914,52553"/>
              </v:shape>
              <v:shape id="Shape 14405" o:spid="_x0000_s1056" style="position:absolute;left:2747;top:13925;width:427;height:544;visibility:visible;mso-wrap-style:square;v-text-anchor:top" coordsize="42735,54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" path="m21082,v6604,,11557,1448,14897,4331c39319,7239,41046,11087,41224,15913r-10604,470c30175,13678,29185,11748,27699,10554,26200,9373,23965,8776,20980,8776v-3086,,-5499,635,-7239,1905c12611,11493,12052,12586,12052,13944v,1245,521,2299,1575,3188c14973,18263,18212,19418,23381,20650v5156,1207,8979,2477,11442,3772c37313,25730,39243,27508,40627,29756v1410,2273,2108,5055,2108,8382c42735,41148,41897,43967,40221,46596v-1676,2629,-4026,4585,-7099,5868c30074,53734,26251,54369,21692,54369v-6630,,-11748,-1537,-15304,-4598c2832,46698,699,42215,,36347l10325,35344v622,3454,1892,6007,3785,7633c16027,44590,18580,45402,21806,45402v3404,,5982,-711,7709,-2159c31267,41796,32118,40107,32118,38176v,-1244,-355,-2311,-1092,-3175c30302,34138,29032,33363,27229,32728v-1258,-432,-4090,-1207,-8509,-2299c13030,29020,9042,27292,6744,25235,3518,22327,1905,18809,1905,14656v,-2680,762,-5182,2286,-7506c5702,4826,7887,3048,10744,1829,13589,610,17043,,21082,xe" fillcolor="#1d1d1b" stroked="f" strokeweight="0">
                <v:stroke miterlimit="83231f" joinstyle="miter"/>
                <v:path arrowok="t" textboxrect="0,0,42735,54369"/>
              </v:shape>
              <v:shape id="Shape 15672" o:spid="_x0000_s1057" style="position:absolute;left:3260;top:13934;width:106;height:525;visibility:visible;mso-wrap-style:square;v-text-anchor:top" coordsize="10617,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" path="m,l10617,r,52540l,52540,,e" fillcolor="#1d1d1b" stroked="f" strokeweight="0">
                <v:stroke miterlimit="83231f" joinstyle="miter"/>
                <v:path arrowok="t" textboxrect="0,0,10617,52540"/>
              </v:shape>
              <v:shape id="Shape 14407" o:spid="_x0000_s1058" style="position:absolute;left:3467;top:13934;width:219;height:525;visibility:visible;mso-wrap-style:square;v-text-anchor:top" coordsize="21850,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" path="m,l19380,r2470,248l21850,9258,15380,8890r-4776,l10604,43688r7925,l21850,43431r,8896l19952,52553,,52553,,xe" fillcolor="#1d1d1b" stroked="f" strokeweight="0">
                <v:stroke miterlimit="83231f" joinstyle="miter"/>
                <v:path arrowok="t" textboxrect="0,0,21850,52553"/>
              </v:shape>
              <v:shape id="Shape 14408" o:spid="_x0000_s1059" style="position:absolute;left:3686;top:13936;width:222;height:521;visibility:visible;mso-wrap-style:square;v-text-anchor:top" coordsize="22206,52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" path="m,l7537,756v3086,914,5728,2527,7938,4838c17647,7918,19336,10751,20479,14116v1143,3353,1727,7493,1727,12408c22206,30855,21660,34576,20593,37725v-1334,3810,-3188,6909,-5639,9271c13113,48787,10636,50184,7512,51187l,52079,,43184r3092,-239c4820,42513,6242,41789,7372,40748v1143,-1016,2070,-2705,2794,-5067c10877,33331,11246,30131,11246,26067v,-4064,-369,-7189,-1080,-9360c9442,14535,8439,12846,7144,11614,5861,10395,4223,9569,2241,9138l,9010,,xe" fillcolor="#1d1d1b" stroked="f" strokeweight="0">
                <v:stroke miterlimit="83231f" joinstyle="miter"/>
                <v:path arrowok="t" textboxrect="0,0,22206,52079"/>
              </v:shape>
              <v:shape id="Shape 14409" o:spid="_x0000_s1060" style="position:absolute;left:3944;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" path="m20472,r5557,l26029,12477r-83,-222l18860,31750r7169,l26029,40602r-10446,l11252,52540,,52540,20472,xe" fillcolor="#1d1d1b" stroked="f" strokeweight="0">
                <v:stroke miterlimit="83231f" joinstyle="miter"/>
                <v:path arrowok="t" textboxrect="0,0,26029,52540"/>
              </v:shape>
              <v:shape id="Shape 14410" o:spid="_x0000_s1061" style="position:absolute;left:4204;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" path="m,l5658,,26702,52540r-11545,l10573,40602,,40602,,31750r7169,l,12477,,xe" fillcolor="#1d1d1b" stroked="f" strokeweight="0">
                <v:stroke miterlimit="83231f" joinstyle="miter"/>
                <v:path arrowok="t" textboxrect="0,0,26702,52540"/>
              </v:shape>
              <v:shape id="Shape 14411" o:spid="_x0000_s1062" style="position:absolute;left:4527;top:13934;width:219;height:525;visibility:visible;mso-wrap-style:square;v-text-anchor:top" coordsize="21857,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" path="m,l19393,r2464,247l21857,9258,15380,8890r-4763,l10617,43688r7925,l21857,43432r,8896l19964,52553,,52553,,xe" fillcolor="#1d1d1b" stroked="f" strokeweight="0">
                <v:stroke miterlimit="83231f" joinstyle="miter"/>
                <v:path arrowok="t" textboxrect="0,0,21857,52553"/>
              </v:shape>
              <v:shape id="Shape 14412" o:spid="_x0000_s1063" style="position:absolute;left:4746;top:13936;width:222;height:521;visibility:visible;mso-wrap-style:square;v-text-anchor:top" coordsize="22200,52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" path="m,l7544,756v3073,915,5715,2528,7925,4839c17653,7919,19329,10751,20472,14117v1156,3352,1728,7493,1728,12408c22200,30855,21653,34576,20587,37726v-1321,3810,-3188,6909,-5626,9271c13119,48788,10630,50185,7506,51188l,52081,,43185r3099,-239c4813,42514,6236,41790,7379,40748v1130,-1016,2057,-2705,2781,-5067c10871,33332,11239,30131,11239,26067v,-4064,-368,-7188,-1079,-9360c9436,14536,8433,12847,7150,11615,5855,10395,4216,9570,2248,9138l,9010,,xe" fillcolor="#1d1d1b" stroked="f" strokeweight="0">
                <v:stroke miterlimit="83231f" joinstyle="miter"/>
                <v:path arrowok="t" textboxrect="0,0,22200,52081"/>
              </v:shape>
              <v:shape id="Shape 14413" o:spid="_x0000_s1064" style="position:absolute;left:5181;top:13934;width:260;height:525;visibility:visible;mso-wrap-style:square;v-text-anchor:top" coordsize="26016,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" path="m20460,r5556,l26016,12444r-70,-189l18847,31750r7169,l26016,40602r-10433,l11252,52540,,52540,20460,xe" fillcolor="#1d1d1b" stroked="f" strokeweight="0">
                <v:stroke miterlimit="83231f" joinstyle="miter"/>
                <v:path arrowok="t" textboxrect="0,0,26016,52540"/>
              </v:shape>
              <v:shape id="Shape 14414" o:spid="_x0000_s1065" style="position:absolute;left:5441;top:13934;width:267;height:525;visibility:visible;mso-wrap-style:square;v-text-anchor:top" coordsize="2671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" path="m,l5671,,26714,52540r-11557,l10585,40602,,40602,,31750r7169,l,12444,,xe" fillcolor="#1d1d1b" stroked="f" strokeweight="0">
                <v:stroke miterlimit="83231f" joinstyle="miter"/>
                <v:path arrowok="t" textboxrect="0,0,26714,52540"/>
              </v:shape>
              <v:shape id="Shape 14415" o:spid="_x0000_s1066" style="position:absolute;left:5764;top:13934;width:419;height:534;visibility:visible;mso-wrap-style:square;v-text-anchor:top" coordsize="41910,53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" path="m,l10617,r,28461c10617,32982,10744,35903,10998,37236v457,2159,1537,3887,3251,5182c15951,43726,18288,44374,21260,44374v3010,,5283,-622,6807,-1854c29604,41300,30518,39789,30823,37998v305,-1803,470,-4775,470,-8928l31293,,41910,r,27597c41910,33909,41605,38367,41034,40970v-559,2604,-1626,4801,-3175,6591c36322,49352,34265,50787,31687,51841v-2591,1080,-5957,1601,-10110,1601c16561,53442,12751,52857,10160,51702,7569,50546,5524,49047,4013,47180,2502,45339,1524,43396,1029,41364,343,38354,,33909,,28029l,xe" fillcolor="#1d1d1b" stroked="f" strokeweight="0">
                <v:stroke miterlimit="83231f" joinstyle="miter"/>
                <v:path arrowok="t" textboxrect="0,0,41910,53442"/>
              </v:shape>
              <v:shape id="Shape 14416" o:spid="_x0000_s1067" style="position:absolute;left:6257;top:13934;width:418;height:525;visibility:visible;mso-wrap-style:square;v-text-anchor:top" coordsize="41758,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" path="m,l41758,r,8877l26200,8877r,43663l15596,52540r,-43663l,8877,,xe" fillcolor="#1d1d1b" stroked="f" strokeweight="0">
                <v:stroke miterlimit="83231f" joinstyle="miter"/>
                <v:path arrowok="t" textboxrect="0,0,41758,52540"/>
              </v:shape>
              <v:shape id="Shape 14417" o:spid="_x0000_s1068" style="position:absolute;left:6721;top:13925;width:255;height:543;visibility:visible;mso-wrap-style:square;v-text-anchor:top" coordsize="25457,54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" path="m25413,r44,17l25457,9097,14948,13564v-2680,2997,-4026,7518,-4026,13576c10922,33083,12306,37592,15037,40665r10420,4567l25457,54289,6922,47180c2299,42418,,35852,,27495,,22136,787,17640,2388,14008,3594,11341,5232,8941,7290,6807,9360,4674,11621,3099,14084,2070,17361,686,21133,,25413,xe" fillcolor="#1d1d1b" stroked="f" strokeweight="0">
                <v:stroke miterlimit="83231f" joinstyle="miter"/>
                <v:path arrowok="t" textboxrect="0,0,25457,54289"/>
              </v:shape>
              <v:shape id="Shape 14418" o:spid="_x0000_s1069" style="position:absolute;left:6911;top:13797;width:65;height:107;visibility:visible;mso-wrap-style:square;v-text-anchor:top" coordsize="6496,107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" path="m4940,l6496,r,10588l6375,10719,,10719,4940,xe" fillcolor="#1d1d1b" stroked="f" strokeweight="0">
                <v:stroke miterlimit="83231f" joinstyle="miter"/>
                <v:path arrowok="t" textboxrect="0,0,6496,10719"/>
              </v:shape>
              <v:shape id="Shape 14419" o:spid="_x0000_s1070" style="position:absolute;left:6976;top:13925;width:255;height:543;visibility:visible;mso-wrap-style:square;v-text-anchor:top" coordsize="25508,543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" path="m,l18548,7183v4636,4801,6960,11481,6960,20041c25508,35695,23197,42337,18599,47125,13976,51913,7817,54313,108,54313l,54272,,45215r70,30c4299,45245,7766,43721,10471,40673v2705,-3035,4064,-7607,4064,-13703c14535,20938,13227,16455,10585,13495,7944,10536,4426,9050,70,9050l,9080,,xe" fillcolor="#1d1d1b" stroked="f" strokeweight="0">
                <v:stroke miterlimit="83231f" joinstyle="miter"/>
                <v:path arrowok="t" textboxrect="0,0,25508,54313"/>
              </v:shape>
              <v:shape id="Shape 14420" o:spid="_x0000_s1071" style="position:absolute;left:6976;top:13797;width:97;height:106;visibility:visible;mso-wrap-style:square;v-text-anchor:top" coordsize="9735,105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" path="m,l9735,,,10588,,xe" fillcolor="#1d1d1b" stroked="f" strokeweight="0">
                <v:stroke miterlimit="83231f" joinstyle="miter"/>
                <v:path arrowok="t" textboxrect="0,0,9735,10588"/>
              </v:shape>
              <v:shape id="Shape 14421" o:spid="_x0000_s1072" style="position:absolute;left:7315;top:13934;width:417;height:525;visibility:visible;mso-wrap-style:square;v-text-anchor:top" coordsize="41681,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" path="m,l10312,,31826,35077,31826,r9855,l41681,52540r-10655,l9855,18275r,34265l,52540,,xe" fillcolor="#1d1d1b" stroked="f" strokeweight="0">
                <v:stroke miterlimit="83231f" joinstyle="miter"/>
                <v:path arrowok="t" textboxrect="0,0,41681,52540"/>
              </v:shape>
              <v:shape id="Shape 14422" o:spid="_x0000_s1073" style="position:absolute;left:7823;top:13925;width:254;height:543;visibility:visible;mso-wrap-style:square;v-text-anchor:top" coordsize="25457,54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" path="m25413,r44,17l25457,9092,14935,13576v-2680,2985,-4013,7506,-4013,13564c10922,33083,12294,37592,15037,40665r10420,4573l25457,54311,6909,47180c2286,42431,,35852,,27495,,22136,787,17640,2388,14008,3594,11341,5220,8941,7290,6807,9347,4674,11620,3099,14072,2070,17361,686,21133,,25413,xe" fillcolor="#1d1d1b" stroked="f" strokeweight="0">
                <v:stroke miterlimit="83231f" joinstyle="miter"/>
                <v:path arrowok="t" textboxrect="0,0,25457,54311"/>
              </v:shape>
              <v:shape id="Shape 14423" o:spid="_x0000_s1074" style="position:absolute;left:8077;top:13925;width:255;height:543;visibility:visible;mso-wrap-style:square;v-text-anchor:top" coordsize="25495,54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" path="m,l18536,7183v4635,4814,6959,11481,6959,20041c25495,35708,23196,42337,18586,47138,13976,51926,7817,54326,83,54326l,54294,,45220r57,25c4286,45245,7753,43734,10471,40673v2705,-3035,4064,-7607,4064,-13703c14535,20950,13227,16467,10585,13495,7931,10536,4426,9050,57,9050l,9075,,xe" fillcolor="#1d1d1b" stroked="f" strokeweight="0">
                <v:stroke miterlimit="83231f" joinstyle="miter"/>
                <v:path arrowok="t" textboxrect="0,0,25495,54326"/>
              </v:shape>
              <v:shape id="Shape 14424" o:spid="_x0000_s1075" style="position:absolute;left:8414;top:13934;width:507;height:525;visibility:visible;mso-wrap-style:square;v-text-anchor:top" coordsize="5074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" path="m,l15875,r9538,35839l34836,,50749,r,52540l40894,52540r,-41364l30467,52540r-10210,l9855,11176r,41364l,52540,,xe" fillcolor="#1d1d1b" stroked="f" strokeweight="0">
                <v:stroke miterlimit="83231f" joinstyle="miter"/>
                <v:path arrowok="t" textboxrect="0,0,50749,52540"/>
              </v:shape>
              <v:shape id="Shape 14425" o:spid="_x0000_s1076" style="position:absolute;left:8973;top:13934;width:260;height:525;visibility:visible;mso-wrap-style:square;v-text-anchor:top" coordsize="26016,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" path="m20460,r5556,l26016,12444r-70,-189l18847,31750r7169,l26016,40602r-10433,l11240,52540,,52540,20460,xe" fillcolor="#1d1d1b" stroked="f" strokeweight="0">
                <v:stroke miterlimit="83231f" joinstyle="miter"/>
                <v:path arrowok="t" textboxrect="0,0,26016,52540"/>
              </v:shape>
              <v:shape id="Shape 14426" o:spid="_x0000_s1077" style="position:absolute;left:9233;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" path="m,l5671,,26702,52540r-11545,l10573,40602,,40602,,31750r7169,l,12444,,xe" fillcolor="#1d1d1b" stroked="f" strokeweight="0">
                <v:stroke miterlimit="83231f" joinstyle="miter"/>
                <v:path arrowok="t" textboxrect="0,0,26702,52540"/>
              </v:shape>
              <v:shape id="Shape 14427" o:spid="_x0000_s1078" style="position:absolute;left:9736;top:13938;width:370;height:521;visibility:visible;mso-wrap-style:square;v-text-anchor:top" coordsize="36995,52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" path="m,l10617,r,43256l36995,43256r,8852l,52108,,xe" fillcolor="#1d1d1b" stroked="f" strokeweight="0">
                <v:stroke miterlimit="83231f" joinstyle="miter"/>
                <v:path arrowok="t" textboxrect="0,0,36995,52108"/>
              </v:shape>
              <v:shape id="Shape 14428" o:spid="_x0000_s1079" style="position:absolute;left:10128;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" path="m20472,r5557,l26029,12444r-70,-189l18860,31750r7169,l26029,40602r-10446,l11252,52540,,52540,20472,xe" fillcolor="#1d1d1b" stroked="f" strokeweight="0">
                <v:stroke miterlimit="83231f" joinstyle="miter"/>
                <v:path arrowok="t" textboxrect="0,0,26029,52540"/>
              </v:shape>
              <v:shape id="Shape 14429" o:spid="_x0000_s1080" style="position:absolute;left:10388;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" path="m,l5658,,26702,52540r-11545,l10573,40602,,40602,,31750r7169,l,12444,,xe" fillcolor="#1d1d1b" stroked="f" strokeweight="0">
                <v:stroke miterlimit="83231f" joinstyle="miter"/>
                <v:path arrowok="t" textboxrect="0,0,26702,52540"/>
              </v:shape>
              <v:shape id="Shape 14430" o:spid="_x0000_s1081" style="position:absolute;left:10619;top:13934;width:418;height:525;visibility:visible;mso-wrap-style:square;v-text-anchor:top" coordsize="41770,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" path="m,l41770,r,8877l26213,8877r,43663l15596,52540r,-43663l,8877,,xe" fillcolor="#1d1d1b" stroked="f" strokeweight="0">
                <v:stroke miterlimit="83231f" joinstyle="miter"/>
                <v:path arrowok="t" textboxrect="0,0,41770,52540"/>
              </v:shape>
              <v:shape id="Shape 15673" o:spid="_x0000_s1082" style="position:absolute;left:11102;top:13934;width:106;height:525;visibility:visible;mso-wrap-style:square;v-text-anchor:top" coordsize="10605,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" path="m,l10605,r,52540l,52540,,e" fillcolor="#1d1d1b" stroked="f" strokeweight="0">
                <v:stroke miterlimit="83231f" joinstyle="miter"/>
                <v:path arrowok="t" textboxrect="0,0,10605,52540"/>
              </v:shape>
              <v:shape id="Shape 14432" o:spid="_x0000_s1083" style="position:absolute;left:11311;top:13934;width:416;height:525;visibility:visible;mso-wrap-style:square;v-text-anchor:top" coordsize="41681,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" path="m,l10312,,31826,35077,31826,r9855,l41681,52540r-10642,l9855,18275r,34265l,52540,,xe" fillcolor="#1d1d1b" stroked="f" strokeweight="0">
                <v:stroke miterlimit="83231f" joinstyle="miter"/>
                <v:path arrowok="t" textboxrect="0,0,41681,52540"/>
              </v:shape>
              <v:shape id="Shape 14433" o:spid="_x0000_s1084" style="position:absolute;left:11818;top:13925;width:255;height:543;visibility:visible;mso-wrap-style:square;v-text-anchor:top" coordsize="25457,543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" path="m25413,r44,17l25457,9092,14935,13576v-2680,2985,-4013,7506,-4013,13564c10922,33083,12294,37592,15037,40665r10420,4573l25457,54307,6921,47180c2286,42431,,35852,,27495,,22136,787,17640,2388,14008,3594,11341,5232,8941,7290,6807,9360,4674,11620,3099,14084,2070,17361,686,21133,,25413,xe" fillcolor="#1d1d1b" stroked="f" strokeweight="0">
                <v:stroke miterlimit="83231f" joinstyle="miter"/>
                <v:path arrowok="t" textboxrect="0,0,25457,54307"/>
              </v:shape>
              <v:shape id="Shape 14434" o:spid="_x0000_s1085" style="position:absolute;left:12073;top:13925;width:255;height:543;visibility:visible;mso-wrap-style:square;v-text-anchor:top" coordsize="25495,54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" path="m,l18536,7183v4648,4814,6959,11481,6959,20041c25495,35708,23196,42337,18586,47138,13976,51926,7817,54326,95,54326l,54289,,45220r57,25c4286,45245,7766,43734,10471,40673v2705,-3035,4064,-7607,4064,-13703c14535,20950,13227,16467,10585,13495,7944,10536,4426,9050,57,9050l,9075,,xe" fillcolor="#1d1d1b" stroked="f" strokeweight="0">
                <v:stroke miterlimit="83231f" joinstyle="miter"/>
                <v:path arrowok="t" textboxrect="0,0,25495,54326"/>
              </v:shape>
              <v:shape id="Shape 14435" o:spid="_x0000_s1086" style="position:absolute;left:12357;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" path="m20472,r5557,l26029,12477r-83,-222l18860,31750r7169,l26029,40602r-10446,l11252,52540,,52540,20472,xe" fillcolor="#1d1d1b" stroked="f" strokeweight="0">
                <v:stroke miterlimit="83231f" joinstyle="miter"/>
                <v:path arrowok="t" textboxrect="0,0,26029,52540"/>
              </v:shape>
              <v:shape id="Shape 14436" o:spid="_x0000_s1087" style="position:absolute;left:12617;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" path="m,l5658,,26702,52540r-11545,l10573,40602,,40602,,31750r7169,l,12477,,xe" fillcolor="#1d1d1b" stroked="f" strokeweight="0">
                <v:stroke miterlimit="83231f" joinstyle="miter"/>
                <v:path arrowok="t" textboxrect="0,0,26702,52540"/>
              </v:shape>
              <v:shape id="Shape 14437" o:spid="_x0000_s1088" style="position:absolute;left:12939;top:13934;width:508;height:525;visibility:visible;mso-wrap-style:square;v-text-anchor:top" coordsize="5074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" path="m,l15875,r9525,35839l34836,,50749,r,52540l40894,52540r,-41364l30455,52540r-10198,l9842,11176r,41364l,52540,,xe" fillcolor="#1d1d1b" stroked="f" strokeweight="0">
                <v:stroke miterlimit="83231f" joinstyle="miter"/>
                <v:path arrowok="t" textboxrect="0,0,50749,52540"/>
              </v:shape>
              <v:shape id="Shape 14438" o:spid="_x0000_s1089" style="position:absolute;left:13552;top:13934;width:400;height:525;visibility:visible;mso-wrap-style:square;v-text-anchor:top" coordsize="39967,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" path="m,l38964,r,8877l10605,8877r,11646l36982,20523r,8865l10605,29388r,14300l39967,43688r,8852l,52540,,xe" fillcolor="#1d1d1b" stroked="f" strokeweight="0">
                <v:stroke miterlimit="83231f" joinstyle="miter"/>
                <v:path arrowok="t" textboxrect="0,0,39967,52540"/>
              </v:shape>
              <v:shape id="Shape 14439" o:spid="_x0000_s1090" style="position:absolute;left:14042;top:13934;width:213;height:525;visibility:visible;mso-wrap-style:square;v-text-anchor:top" coordsize="21342,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" path="m,l21342,r,8950l18885,8890r-8255,l10630,22225r7836,l21342,22034r,11398l21311,33388c20307,32334,19228,31598,18123,31217v-1130,-407,-2921,-597,-5347,-597l10630,30620r,21933l,52553,,xe" fillcolor="#1d1d1b" stroked="f" strokeweight="0">
                <v:stroke miterlimit="83231f" joinstyle="miter"/>
                <v:path arrowok="t" textboxrect="0,0,21342,52553"/>
              </v:shape>
              <v:shape id="Shape 14440" o:spid="_x0000_s1091" style="position:absolute;left:14255;top:13934;width:260;height:525;visibility:visible;mso-wrap-style:square;v-text-anchor:top" coordsize="25914,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" path="m,l997,v5613,,9703,470,12243,1422c15780,2362,17824,4039,19348,6464v1537,2413,2299,5169,2299,8268c21647,18682,20479,21933,18167,24511v-2324,2553,-5791,4178,-10401,4851c10065,30696,11957,32169,13456,33769v1498,1601,3505,4445,6032,8535l25914,52553r-12687,l5543,41110,,33432,,22034r6661,-444c7931,21158,8922,20409,9646,19355v711,-1042,1066,-2362,1066,-3950c10712,13652,10230,12217,9290,11125,8350,10058,7017,9360,5302,9080l,8950,,xe" fillcolor="#1d1d1b" stroked="f" strokeweight="0">
                <v:stroke miterlimit="83231f" joinstyle="miter"/>
                <v:path arrowok="t" textboxrect="0,0,25914,52553"/>
              </v:shape>
              <v:shape id="Shape 15674" o:spid="_x0000_s1092" style="position:absolute;left:14569;top:13934;width:106;height:525;visibility:visible;mso-wrap-style:square;v-text-anchor:top" coordsize="10605,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" path="m,l10605,r,52540l,52540,,e" fillcolor="#1d1d1b" stroked="f" strokeweight="0">
                <v:stroke miterlimit="83231f" joinstyle="miter"/>
                <v:path arrowok="t" textboxrect="0,0,10605,52540"/>
              </v:shape>
              <v:shape id="Shape 14442" o:spid="_x0000_s1093" style="position:absolute;left:14757;top:13925;width:458;height:543;visibility:visible;mso-wrap-style:square;v-text-anchor:top" coordsize="45771,543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" path="m24600,v6401,,11633,1905,15659,5702c42634,7950,44425,11163,45631,15380l35128,17881v-622,-2717,-1930,-4876,-3886,-6451c29274,9855,26861,9068,24054,9068v-3899,,-7049,1397,-9487,4203c12141,16053,10935,20587,10935,26848v,6655,1181,11379,3581,14198c16904,43866,20015,45263,23825,45263v2832,,5245,-889,7277,-2680c33134,40792,34608,37973,35484,34125r10287,3264c44196,43116,41567,47371,37897,50165v-3670,2781,-8319,4178,-13957,4178c16967,54343,11227,51956,6731,47180,2248,42431,,35916,,27635,,18885,2248,12103,6769,7252,11290,2426,17234,,24600,xe" fillcolor="#1d1d1b" stroked="f" strokeweight="0">
                <v:stroke miterlimit="83231f" joinstyle="miter"/>
                <v:path arrowok="t" textboxrect="0,0,45771,54343"/>
              </v:shape>
              <v:shape id="Shape 14443" o:spid="_x0000_s1094" style="position:absolute;left:15253;top:13934;width:260;height:525;visibility:visible;mso-wrap-style:square;v-text-anchor:top" coordsize="26016,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" path="m20460,r5556,l26016,12444r-70,-189l18847,31750r7169,l26016,40602r-10433,l11240,52540,,52540,20460,xe" fillcolor="#1d1d1b" stroked="f" strokeweight="0">
                <v:stroke miterlimit="83231f" joinstyle="miter"/>
                <v:path arrowok="t" textboxrect="0,0,26016,52540"/>
              </v:shape>
              <v:shape id="Shape 14444" o:spid="_x0000_s1095" style="position:absolute;left:15513;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" path="m,l5671,,26702,52540r-11545,l10585,40602,,40602,,31750r7169,l,12444,,xe" fillcolor="#1d1d1b" stroked="f" strokeweight="0">
                <v:stroke miterlimit="83231f" joinstyle="miter"/>
                <v:path arrowok="t" textboxrect="0,0,26702,52540"/>
              </v:shape>
              <v:shape id="Shape 14445" o:spid="_x0000_s1096" style="position:absolute;left:15837;top:13934;width:417;height:525;visibility:visible;mso-wrap-style:square;v-text-anchor:top" coordsize="4169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" path="m,l10325,,31839,35077,31839,r9855,l41694,52540r-10655,l9855,18275r,34265l,52540,,xe" fillcolor="#1d1d1b" stroked="f" strokeweight="0">
                <v:stroke miterlimit="83231f" joinstyle="miter"/>
                <v:path arrowok="t" textboxrect="0,0,41694,52540"/>
              </v:shape>
              <v:shape id="Shape 14446" o:spid="_x0000_s1097" style="position:absolute;left:16313;top:13934;width:260;height:525;visibility:visible;mso-wrap-style:square;v-text-anchor:top" coordsize="26016,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" path="m20460,r5556,l26016,12444r-70,-189l18847,31750r7169,l26016,40602r-10433,l11240,52540,,52540,20460,xe" fillcolor="#1d1d1b" stroked="f" strokeweight="0">
                <v:stroke miterlimit="83231f" joinstyle="miter"/>
                <v:path arrowok="t" textboxrect="0,0,26016,52540"/>
              </v:shape>
              <v:shape id="Shape 14447" o:spid="_x0000_s1098" style="position:absolute;left:16573;top:13934;width:267;height:525;visibility:visible;mso-wrap-style:square;v-text-anchor:top" coordsize="2671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" path="m,l5671,,26714,52540r-11557,l10585,40602,,40602,,31750r7169,l,12444,,xe" fillcolor="#1d1d1b" stroked="f" strokeweight="0">
                <v:stroke miterlimit="83231f" joinstyle="miter"/>
                <v:path arrowok="t" textboxrect="0,0,26714,52540"/>
              </v:shape>
              <v:shape id="Shape 14448" o:spid="_x0000_s1099" style="position:absolute;left:4648;top:15056;width:265;height:410;visibility:visible;mso-wrap-style:square;v-text-anchor:top" coordsize="26568,41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" path="m,l7798,r5816,32753l18885,r7683,l18364,41046r-9576,l,xe" fillcolor="#9c9b9b" stroked="f" strokeweight="0">
                <v:stroke miterlimit="83231f" joinstyle="miter"/>
                <v:path arrowok="t" textboxrect="0,0,26568,41046"/>
              </v:shape>
              <v:shape id="Shape 14449" o:spid="_x0000_s1100" style="position:absolute;left:4955;top:15158;width:67;height:308;visibility:visible;mso-wrap-style:square;v-text-anchor:top" coordsize="6769,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" path="m,l6769,r,30849l,30849r,-14l,xe" fillcolor="#9c9b9b" stroked="f" strokeweight="0">
                <v:stroke miterlimit="83231f" joinstyle="miter"/>
                <v:path arrowok="t" textboxrect="0,0,6769,30849"/>
              </v:shape>
              <v:shape id="Shape 15675" o:spid="_x0000_s1101" style="position:absolute;left:4955;top:15056;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" path="m,l9144,r,9144l,9144,,e" fillcolor="#9c9b9b" stroked="f" strokeweight="0">
                <v:stroke miterlimit="83231f" joinstyle="miter"/>
                <v:path arrowok="t" textboxrect="0,0,9144,9144"/>
              </v:shape>
              <v:shape id="Shape 14451" o:spid="_x0000_s1102" style="position:absolute;left:5079;top:15500;width:96;height:70;visibility:visible;mso-wrap-style:square;v-text-anchor:top" coordsize="9614,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" path="m,l6744,v50,609,292,1079,724,1422c7899,1753,8496,1930,9258,1930r356,-163l9614,6890r-559,95c6134,6985,3899,6388,2362,5207,825,4013,38,2286,,xe" fillcolor="#9c9b9b" stroked="f" strokeweight="0">
                <v:stroke miterlimit="83231f" joinstyle="miter"/>
                <v:path arrowok="t" textboxrect="0,0,9614,6985"/>
              </v:shape>
              <v:shape id="Shape 14452" o:spid="_x0000_s1103" style="position:absolute;left:5073;top:15149;width:102;height:325;visibility:visible;mso-wrap-style:square;v-text-anchor:top" coordsize="10249,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" path="m7747,r2502,695l10249,6012r-203,-119c8839,5893,8026,6515,7582,7747v-445,1232,-661,4242,-661,9017c6921,20955,7137,23609,7595,24752v444,1143,1257,1728,2451,1728l10249,26332r,5540l7798,32499v-2883,,-4902,-1155,-6058,-3454c584,26746,,22428,,16104,,10096,584,5906,1765,3543,2921,1181,4928,,7747,xe" fillcolor="#9c9b9b" stroked="f" strokeweight="0">
                <v:stroke miterlimit="83231f" joinstyle="miter"/>
                <v:path arrowok="t" textboxrect="0,0,10249,32499"/>
              </v:shape>
              <v:shape id="Shape 14453" o:spid="_x0000_s1104" style="position:absolute;left:5175;top:15156;width:100;height:413;visibility:visible;mso-wrap-style:square;v-text-anchor:top" coordsize="9970,41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" path="m,l1156,321c2172,994,2946,2010,3505,3356r,-3225l9970,131r,28397c9970,31246,9843,33227,9589,34484v-242,1245,-661,2324,-1258,3213c7569,38891,6426,39793,4915,40415l,41247,,36124,2349,35043v508,-826,775,-2337,775,-4547l3124,28363c2553,29518,1791,30382,876,30954l,31178,,25637,2578,23765v508,-1346,749,-4737,749,-10198c3327,10164,3086,7903,2578,6824l,5317,,xe" fillcolor="#9c9b9b" stroked="f" strokeweight="0">
                <v:stroke miterlimit="83231f" joinstyle="miter"/>
                <v:path arrowok="t" textboxrect="0,0,9970,41247"/>
              </v:shape>
              <v:shape id="Shape 14454" o:spid="_x0000_s1105" style="position:absolute;left:5334;top:15158;width:67;height:308;visibility:visible;mso-wrap-style:square;v-text-anchor:top" coordsize="6756,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" path="m,l6756,r,30849l,30849r,-14l,xe" fillcolor="#9c9b9b" stroked="f" strokeweight="0">
                <v:stroke miterlimit="83231f" joinstyle="miter"/>
                <v:path arrowok="t" textboxrect="0,0,6756,30849"/>
              </v:shape>
              <v:shape id="Shape 15676" o:spid="_x0000_s1106" style="position:absolute;left:5334;top:15056;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" path="m,l9144,r,9144l,9144,,e" fillcolor="#9c9b9b" stroked="f" strokeweight="0">
                <v:stroke miterlimit="83231f" joinstyle="miter"/>
                <v:path arrowok="t" textboxrect="0,0,9144,9144"/>
              </v:shape>
              <v:shape id="Shape 15677" o:spid="_x0000_s1107" style="position:absolute;left:5460;top:15056;width:91;height:410;visibility:visible;mso-wrap-style:square;v-text-anchor:top" coordsize="9144,41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" path="m,l9144,r,41046l,41046,,e" fillcolor="#9c9b9b" stroked="f" strokeweight="0">
                <v:stroke miterlimit="83231f" joinstyle="miter"/>
                <v:path arrowok="t" textboxrect="0,0,9144,41046"/>
              </v:shape>
              <v:shape id="Shape 14457" o:spid="_x0000_s1108" style="position:absolute;left:5580;top:15264;width:103;height:210;visibility:visible;mso-wrap-style:square;v-text-anchor:top" coordsize="10306,2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" path="m10306,r,6344l8395,7680c7493,8747,7023,10004,7023,11452v,1372,254,2388,737,3035c8242,15135,9004,15453,10033,15453r273,-166l10306,20230r-3232,798c4851,21028,3112,20240,1854,18653,622,17078,,14881,,12074,,9534,546,7502,1638,6004,2730,4505,4877,2994,8115,1483v331,-153,788,-369,1385,-635l10306,xe" fillcolor="#9c9b9b" stroked="f" strokeweight="0">
                <v:stroke miterlimit="83231f" joinstyle="miter"/>
                <v:path arrowok="t" textboxrect="0,0,10306,21028"/>
              </v:shape>
              <v:shape id="Shape 14458" o:spid="_x0000_s1109" style="position:absolute;left:5582;top:15151;width:101;height:98;visibility:visible;mso-wrap-style:square;v-text-anchor:top" coordsize="10065,98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" path="m10065,r,5042l7493,6023v-584,698,-876,1777,-876,3251l6617,9883,,9883c,6416,813,3902,2438,2314l10065,xe" fillcolor="#9c9b9b" stroked="f" strokeweight="0">
                <v:stroke miterlimit="83231f" joinstyle="miter"/>
                <v:path arrowok="t" textboxrect="0,0,10065,9883"/>
              </v:shape>
              <v:shape id="Shape 14459" o:spid="_x0000_s1110" style="position:absolute;left:5683;top:15150;width:108;height:316;visibility:visible;mso-wrap-style:square;v-text-anchor:top" coordsize="10839,31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" path="m159,c3727,,6242,724,7690,2172,9125,3619,9849,6160,9849,9779r,17399c9849,28042,9912,28816,10065,29515v152,711,406,1397,774,2095l4223,31610v-153,-228,-280,-571,-394,-1041c3715,30112,3600,29464,3499,28626,2775,29870,1861,30810,730,31458l,31638,,26695,2394,25247v597,-1092,889,-2717,889,-4889l3283,15456,,17751,,11408,3181,8064v,-965,-254,-1714,-774,-2247c1899,5296,1137,5029,159,5029l,5090,,48,159,xe" fillcolor="#9c9b9b" stroked="f" strokeweight="0">
                <v:stroke miterlimit="83231f" joinstyle="miter"/>
                <v:path arrowok="t" textboxrect="0,0,10839,31638"/>
              </v:shape>
              <v:shape id="Shape 14460" o:spid="_x0000_s1111" style="position:absolute;left:5830;top:15149;width:103;height:325;visibility:visible;mso-wrap-style:square;v-text-anchor:top" coordsize="10249,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" path="m7607,r2642,651l10249,6143r-203,-149c8852,5994,8039,6578,7595,7747v-445,1168,-674,3848,-674,8039c6921,20549,7150,23546,7582,24778v444,1219,1257,1829,2464,1829l10249,26487r,5311l7747,32499v-2819,,-4813,-1181,-5982,-3543c584,26594,,22403,,16396,,10185,571,5893,1714,3543,2845,1181,4813,,7607,xe" fillcolor="#9c9b9b" stroked="f" strokeweight="0">
                <v:stroke miterlimit="83231f" joinstyle="miter"/>
                <v:path arrowok="t" textboxrect="0,0,10249,32499"/>
              </v:shape>
              <v:shape id="Shape 14461" o:spid="_x0000_s1112" style="position:absolute;left:5933;top:15056;width:99;height:411;visibility:visible;mso-wrap-style:square;v-text-anchor:top" coordsize="9969,411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" path="m3124,l9969,r,41047l3505,41047r,-3226c2946,39154,2172,40157,1168,40843l,41171,,35859,2578,34341v508,-1092,749,-3340,749,-6731c3327,22162,3086,18758,2578,17399l,15516,,10023r864,213c1816,10795,2565,11671,3124,12814l3124,xe" fillcolor="#9c9b9b" stroked="f" strokeweight="0">
                <v:stroke miterlimit="83231f" joinstyle="miter"/>
                <v:path arrowok="t" textboxrect="0,0,9969,41171"/>
              </v:shape>
              <v:shape id="Shape 14462" o:spid="_x0000_s1113" style="position:absolute;left:6085;top:15264;width:103;height:210;visibility:visible;mso-wrap-style:square;v-text-anchor:top" coordsize="10306,2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" path="m10306,r,6344l8395,7680c7493,8747,7023,10004,7023,11452v,1372,254,2388,737,3035c8242,15135,9004,15453,10033,15453r273,-165l10306,20231r-3219,797c4851,21028,3112,20240,1854,18653,622,17078,,14881,,12074,,9534,546,7502,1638,6004,2730,4505,4890,2994,8128,1483v330,-153,787,-369,1372,-635l10306,xe" fillcolor="#9c9b9b" stroked="f" strokeweight="0">
                <v:stroke miterlimit="83231f" joinstyle="miter"/>
                <v:path arrowok="t" textboxrect="0,0,10306,21028"/>
              </v:shape>
              <v:shape id="Shape 14463" o:spid="_x0000_s1114" style="position:absolute;left:6088;top:15151;width:100;height:98;visibility:visible;mso-wrap-style:square;v-text-anchor:top" coordsize="10065,98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" path="m10065,r,5042l7493,6023v-584,698,-876,1777,-876,3251l6617,9883,,9883c,6416,826,3902,2438,2314l10065,xe" fillcolor="#9c9b9b" stroked="f" strokeweight="0">
                <v:stroke miterlimit="83231f" joinstyle="miter"/>
                <v:path arrowok="t" textboxrect="0,0,10065,9883"/>
              </v:shape>
              <v:shape id="Shape 14464" o:spid="_x0000_s1115" style="position:absolute;left:6188;top:15150;width:109;height:317;visibility:visible;mso-wrap-style:square;v-text-anchor:top" coordsize="10839,316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" path="m159,c3740,,6242,724,7690,2172,9125,3619,9849,6160,9849,9779r,17399c9849,28042,9912,28816,10065,29515v165,711,406,1397,774,2095l4223,31610v-153,-228,-280,-571,-394,-1041c3715,30112,3600,29464,3499,28626,2775,29870,1861,30810,730,31458l,31639,,26696,2407,25247v584,-1092,876,-2717,876,-4889l3283,15456,,17751,,11408,3181,8064v,-965,-254,-1714,-774,-2247c1899,5296,1137,5029,159,5029l,5090,,48,159,xe" fillcolor="#9c9b9b" stroked="f" strokeweight="0">
                <v:stroke miterlimit="83231f" joinstyle="miter"/>
                <v:path arrowok="t" textboxrect="0,0,10839,31639"/>
              </v:shape>
              <v:shape id="Shape 14465" o:spid="_x0000_s1116" style="position:absolute;left:6478;top:15056;width:327;height:410;visibility:visible;mso-wrap-style:square;v-text-anchor:top" coordsize="32690,41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" path="m,l10973,r5372,26568l21704,,32690,r,41046l25718,41046,25870,4635,18580,41046r-4470,l6807,4635r191,36411l,41046,,xe" fillcolor="#9c9b9b" stroked="f" strokeweight="0">
                <v:stroke miterlimit="83231f" joinstyle="miter"/>
                <v:path arrowok="t" textboxrect="0,0,32690,41046"/>
              </v:shape>
              <v:shape id="Shape 14466" o:spid="_x0000_s1117" style="position:absolute;left:6867;top:15158;width:68;height:308;visibility:visible;mso-wrap-style:square;v-text-anchor:top" coordsize="6756,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" path="m,l6756,r,30849l,30849r,-14l,xe" fillcolor="#9c9b9b" stroked="f" strokeweight="0">
                <v:stroke miterlimit="83231f" joinstyle="miter"/>
                <v:path arrowok="t" textboxrect="0,0,6756,30849"/>
              </v:shape>
              <v:shape id="Shape 15678" o:spid="_x0000_s1118" style="position:absolute;left:6867;top:15056;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" path="m,l9144,r,9144l,9144,,e" fillcolor="#9c9b9b" stroked="f" strokeweight="0">
                <v:stroke miterlimit="83231f" joinstyle="miter"/>
                <v:path arrowok="t" textboxrect="0,0,9144,9144"/>
              </v:shape>
              <v:shape id="Shape 14468" o:spid="_x0000_s1119" style="position:absolute;left:6994;top:15149;width:194;height:317;visibility:visible;mso-wrap-style:square;v-text-anchor:top" coordsize="19418,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" path="m12814,v2134,,3772,648,4915,1931c18847,3200,19418,5042,19418,7442r,24232l12865,31674r,-20688c12865,9182,12649,7900,12205,7163,11773,6426,11024,6058,9995,6058v-1143,,-1943,457,-2438,1359c7061,8318,6820,9855,6820,12027r,19647l,31674,,826r6655,l6655,3950c7379,2654,8242,1676,9271,1003,10312,343,11493,,12814,xe" fillcolor="#9c9b9b" stroked="f" strokeweight="0">
                <v:stroke miterlimit="83231f" joinstyle="miter"/>
                <v:path arrowok="t" textboxrect="0,0,19418,31674"/>
              </v:shape>
              <v:shape id="Shape 14469" o:spid="_x0000_s1120" style="position:absolute;left:7238;top:15150;width:102;height:324;visibility:visible;mso-wrap-style:square;v-text-anchor:top" coordsize="10243,32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" path="m10243,r,5435l7684,6677v-508,838,-775,2273,-775,4331c6947,11592,6960,12036,6960,12316r3283,l10243,17218r-3207,c7010,17459,6985,17700,6972,17955v,254,-12,673,-12,1244c6960,22120,7226,24178,7747,25359r2496,1663l10243,32470,5639,31747c4407,31277,3391,30528,2591,29512,1638,28318,965,26819,584,25016,190,23187,,19936,,15224,,11478,165,8798,508,7172,851,5559,1410,4239,2235,3197,3073,2130,4191,1330,5550,784l10243,xe" fillcolor="#9c9b9b" stroked="f" strokeweight="0">
                <v:stroke miterlimit="83231f" joinstyle="miter"/>
                <v:path arrowok="t" textboxrect="0,0,10243,32470"/>
              </v:shape>
              <v:shape id="Shape 14470" o:spid="_x0000_s1121" style="position:absolute;left:7340;top:15360;width:100;height:114;visibility:visible;mso-wrap-style:square;v-text-anchor:top" coordsize="10014,11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" path="m3550,l9963,v,140,13,343,26,610c10001,876,10014,1067,10014,1194v,3518,-800,6109,-2413,7747c6001,10579,3473,11405,6,11405r-6,-1l,5956r133,89c1327,6045,2204,5575,2750,4623,3296,3670,3550,2121,3550,xe" fillcolor="#9c9b9b" stroked="f" strokeweight="0">
                <v:stroke miterlimit="83231f" joinstyle="miter"/>
                <v:path arrowok="t" textboxrect="0,0,10014,11405"/>
              </v:shape>
              <v:shape id="Shape 14471" o:spid="_x0000_s1122" style="position:absolute;left:7340;top:15149;width:102;height:173;visibility:visible;mso-wrap-style:square;v-text-anchor:top" coordsize="10166,17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" path="m172,c1987,,3550,292,4870,876v1308,572,2401,1448,3264,2616c8858,4534,9379,5817,9684,7379v330,1549,482,4064,482,7531l10166,17247,,17247,,12344r3334,l3334,11036v,-2108,-254,-3568,-737,-4369c2102,5867,1226,5461,6,5461r-6,3l,29,172,xe" fillcolor="#9c9b9b" stroked="f" strokeweight="0">
                <v:stroke miterlimit="83231f" joinstyle="miter"/>
                <v:path arrowok="t" textboxrect="0,0,10166,17247"/>
              </v:shape>
              <v:shape id="Shape 14472" o:spid="_x0000_s1123" style="position:absolute;left:7485;top:15149;width:103;height:325;visibility:visible;mso-wrap-style:square;v-text-anchor:top" coordsize="10236,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" path="m7607,r2629,648l10236,6142r-203,-148c8852,5994,8039,6578,7595,7747v-445,1168,-686,3848,-686,8039c6909,20549,7138,23546,7582,24778v432,1219,1257,1829,2451,1829l10236,26487r,5312l7747,32499v-2819,,-4813,-1181,-5994,-3543c584,26594,,22403,,16396,,10185,572,5893,1702,3543,2845,1181,4801,,7607,xe" fillcolor="#9c9b9b" stroked="f" strokeweight="0">
                <v:stroke miterlimit="83231f" joinstyle="miter"/>
                <v:path arrowok="t" textboxrect="0,0,10236,32499"/>
              </v:shape>
              <v:shape id="Shape 14473" o:spid="_x0000_s1124" style="position:absolute;left:7588;top:15056;width:99;height:411;visibility:visible;mso-wrap-style:square;v-text-anchor:top" coordsize="9969,41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" path="m3137,l9969,r,41047l3518,41047r,-3226c2959,39154,2184,40157,1168,40843l,41172,,35860,2591,34341v495,-1092,736,-3340,736,-6731c3327,22162,3086,18758,2591,17399l,15515,,10020r876,216c1816,10795,2578,11671,3137,12814l3137,xe" fillcolor="#9c9b9b" stroked="f" strokeweight="0">
                <v:stroke miterlimit="83231f" joinstyle="miter"/>
                <v:path arrowok="t" textboxrect="0,0,9969,41172"/>
              </v:shape>
              <v:shape id="Shape 14474" o:spid="_x0000_s1125" style="position:absolute;left:7746;top:15158;width:194;height:317;visibility:visible;mso-wrap-style:square;v-text-anchor:top" coordsize="19418,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" path="m,l6553,r,20155c6553,22200,6782,23609,7226,24384v432,762,1181,1156,2236,1156c10617,25540,11417,25121,11887,24257v457,-851,699,-2362,699,-4559l12586,r6832,l19418,30848r-6680,l12738,27788v-698,1270,-1562,2235,-2603,2895c9093,31344,7900,31674,6553,31674v-2133,,-3759,-635,-4864,-1905c572,28499,,26657,,24232l,xe" fillcolor="#9c9b9b" stroked="f" strokeweight="0">
                <v:stroke miterlimit="83231f" joinstyle="miter"/>
                <v:path arrowok="t" textboxrect="0,0,19418,31674"/>
              </v:shape>
              <v:shape id="Shape 14475" o:spid="_x0000_s1126" style="position:absolute;left:7990;top:15149;width:194;height:325;visibility:visible;mso-wrap-style:square;v-text-anchor:top" coordsize="19469,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" path="m9932,v3238,,5626,851,7162,2540c18631,4229,19418,6845,19418,10376r,1092l12903,11468r,-686c12903,8915,12687,7569,12230,6756,11760,5931,11024,5524,9982,5524v-1041,,-1816,407,-2273,1194c7239,7518,6998,8852,6998,10719r,10642c6998,23470,7226,24955,7671,25781v432,838,1194,1257,2261,1257c11087,27038,11887,26556,12332,25603v457,-965,673,-2756,673,-5385l13005,19545r6413,26c19431,19787,19444,20015,19457,20257v,241,12,584,12,1054c19469,25121,18682,27953,17132,29769v-1549,1816,-3949,2730,-7200,2730c6236,32499,3658,31356,2197,29070,724,26772,,22504,,16269,,10046,724,5791,2197,3467,3658,1156,6236,,9932,xe" fillcolor="#9c9b9b" stroked="f" strokeweight="0">
                <v:stroke miterlimit="83231f" joinstyle="miter"/>
                <v:path arrowok="t" textboxrect="0,0,19469,32499"/>
              </v:shape>
              <v:shape id="Shape 14476" o:spid="_x0000_s1127" style="position:absolute;left:8229;top:15264;width:103;height:210;visibility:visible;mso-wrap-style:square;v-text-anchor:top" coordsize="10319,210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" path="m10319,r,6346l8407,7683c7493,8750,7036,10007,7036,11455v,1371,241,2387,724,3035c8242,15138,9017,15455,10046,15455r273,-165l10319,20233r-3232,798c4864,21031,3111,20243,1867,18656,635,17081,,14884,,12077,,9537,546,7505,1638,6007,2743,4508,4889,2997,8128,1485v330,-152,787,-368,1384,-635l10319,xe" fillcolor="#9c9b9b" stroked="f" strokeweight="0">
                <v:stroke miterlimit="83231f" joinstyle="miter"/>
                <v:path arrowok="t" textboxrect="0,0,10319,21031"/>
              </v:shape>
              <v:shape id="Shape 14477" o:spid="_x0000_s1128" style="position:absolute;left:8231;top:15151;width:101;height:98;visibility:visible;mso-wrap-style:square;v-text-anchor:top" coordsize="10065,98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" path="m10065,r,5041l7480,6023v-584,698,-863,1777,-863,3251l6617,9883,,9883c,6416,813,3902,2426,2314l10065,xe" fillcolor="#9c9b9b" stroked="f" strokeweight="0">
                <v:stroke miterlimit="83231f" joinstyle="miter"/>
                <v:path arrowok="t" textboxrect="0,0,10065,9883"/>
              </v:shape>
              <v:shape id="Shape 14478" o:spid="_x0000_s1129" style="position:absolute;left:8332;top:15150;width:108;height:316;visibility:visible;mso-wrap-style:square;v-text-anchor:top" coordsize="10827,31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" path="m159,c3727,,6229,724,7677,2172,9112,3619,9836,6160,9836,9779r,17399c9836,28042,9912,28816,10065,29515v152,711,406,1397,762,2095l4210,31610v-140,-228,-267,-571,-381,-1041c3715,30112,3600,29464,3486,28626,2775,29870,1861,30810,730,31458l,31638,,26695,2394,25247v597,-1092,889,-2717,889,-4889l3283,15456,,17751,,11405,3169,8064v,-965,-242,-1714,-762,-2247c1886,5296,1137,5029,159,5029l,5089,,48,159,xe" fillcolor="#9c9b9b" stroked="f" strokeweight="0">
                <v:stroke miterlimit="83231f" joinstyle="miter"/>
                <v:path arrowok="t" textboxrect="0,0,10827,31638"/>
              </v:shape>
              <v:shape id="Shape 14479" o:spid="_x0000_s1130" style="position:absolute;left:8479;top:15149;width:194;height:325;visibility:visible;mso-wrap-style:square;v-text-anchor:top" coordsize="19469,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" path="m9932,v3238,,5626,851,7162,2540c18631,4229,19418,6845,19418,10376r,1092l12903,11468r,-686c12903,8915,12687,7569,12230,6756,11760,5931,11024,5524,9982,5524v-1041,,-1816,407,-2273,1194c7239,7518,6998,8852,6998,10719r,10642c6998,23470,7226,24955,7671,25781v432,838,1194,1257,2261,1257c11087,27038,11887,26556,12332,25603v457,-965,673,-2756,673,-5385l13005,19545r6413,26c19431,19787,19444,20015,19457,20257v,241,12,584,12,1054c19469,25121,18682,27953,17132,29769v-1549,1816,-3949,2730,-7200,2730c6236,32499,3658,31356,2197,29070,724,26772,,22504,,16269,,10046,724,5791,2197,3467,3658,1156,6236,,9932,xe" fillcolor="#9c9b9b" stroked="f" strokeweight="0">
                <v:stroke miterlimit="83231f" joinstyle="miter"/>
                <v:path arrowok="t" textboxrect="0,0,19469,32499"/>
              </v:shape>
              <v:shape id="Shape 14480" o:spid="_x0000_s1131" style="position:absolute;left:8723;top:15158;width:68;height:308;visibility:visible;mso-wrap-style:square;v-text-anchor:top" coordsize="6756,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" path="m,l6756,r,30849l,30849r,-14l,xe" fillcolor="#9c9b9b" stroked="f" strokeweight="0">
                <v:stroke miterlimit="83231f" joinstyle="miter"/>
                <v:path arrowok="t" textboxrect="0,0,6756,30849"/>
              </v:shape>
              <v:shape id="Shape 15679" o:spid="_x0000_s1132" style="position:absolute;left:8723;top:15056;width:92;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" path="m,l9144,r,9144l,9144,,e" fillcolor="#9c9b9b" stroked="f" strokeweight="0">
                <v:stroke miterlimit="83231f" joinstyle="miter"/>
                <v:path arrowok="t" textboxrect="0,0,9144,9144"/>
              </v:shape>
              <v:shape id="Shape 14482" o:spid="_x0000_s1133" style="position:absolute;left:8841;top:15150;width:103;height:324;visibility:visible;mso-wrap-style:square;v-text-anchor:top" coordsize="10363,32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" path="m10351,r12,5l10363,5519r-12,-7c9055,5512,8179,5994,7696,6947v-482,940,-724,3226,-724,6858l6972,16663v,4775,229,7696,686,8762c8115,26492,8992,27026,10300,27026r63,-35l10363,32481r-12,6c6502,32487,3823,31344,2299,29045,775,26746,,22479,,16256,,10046,775,5779,2299,3467,3823,1143,6502,,10351,xe" fillcolor="#9c9b9b" stroked="f" strokeweight="0">
                <v:stroke miterlimit="83231f" joinstyle="miter"/>
                <v:path arrowok="t" textboxrect="0,0,10363,32487"/>
              </v:shape>
              <v:shape id="Shape 14483" o:spid="_x0000_s1134" style="position:absolute;left:8908;top:15063;width:36;height:62;visibility:visible;mso-wrap-style:square;v-text-anchor:top" coordsize="3607,6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" path="m3607,r,5758l3175,6180,,6180,3607,xe" fillcolor="#9c9b9b" stroked="f" strokeweight="0">
                <v:stroke miterlimit="83231f" joinstyle="miter"/>
                <v:path arrowok="t" textboxrect="0,0,3607,6180"/>
              </v:shape>
              <v:shape id="Shape 14484" o:spid="_x0000_s1135" style="position:absolute;left:8944;top:15150;width:104;height:324;visibility:visible;mso-wrap-style:square;v-text-anchor:top" coordsize="10351,32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" path="m,l8064,3462v1525,2311,2287,6578,2287,12789c10351,22474,9589,26741,8064,29040l,32476,,26985,2680,25509v482,-1003,711,-3607,711,-7810l3391,14676v,-4039,-241,-6566,-724,-7607l,5514,,xe" fillcolor="#9c9b9b" stroked="f" strokeweight="0">
                <v:stroke miterlimit="83231f" joinstyle="miter"/>
                <v:path arrowok="t" textboxrect="0,0,10351,32476"/>
              </v:shape>
              <v:shape id="Shape 14485" o:spid="_x0000_s1136" style="position:absolute;left:8944;top:15049;width:74;height:72;visibility:visible;mso-wrap-style:square;v-text-anchor:top" coordsize="7328,7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" path="m826,l7328,,,7172,,1414,826,xe" fillcolor="#9c9b9b" stroked="f" strokeweight="0">
                <v:stroke miterlimit="83231f" joinstyle="miter"/>
                <v:path arrowok="t" textboxrect="0,0,7328,7172"/>
              </v:shape>
              <v:shape id="Shape 14486" o:spid="_x0000_s1137" style="position:absolute;left:9099;top:15149;width:194;height:317;visibility:visible;mso-wrap-style:square;v-text-anchor:top" coordsize="19418,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" path="m12814,v2134,,3772,648,4915,1931c18847,3200,19418,5042,19418,7442r,24232l12865,31674r,-20688c12865,9182,12649,7900,12205,7163,11760,6426,11024,6058,9995,6058v-1143,,-1943,457,-2438,1359c7061,8318,6820,9855,6820,12027r,19647l,31674,,826r6655,l6655,3950c7379,2654,8242,1676,9271,1003,10312,343,11493,,12814,xe" fillcolor="#9c9b9b" stroked="f" strokeweight="0">
                <v:stroke miterlimit="83231f" joinstyle="miter"/>
                <v:path arrowok="t" textboxrect="0,0,19418,31674"/>
              </v:shape>
              <v:shape id="Shape 15680" o:spid="_x0000_s1138" style="position:absolute;left:9481;top:15268;width:124;height:91;visibility:visible;mso-wrap-style:square;v-text-anchor:top" coordsize="12370,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" path="m,l12370,r,9144l,9144,,e" fillcolor="#9c9b9b" stroked="f" strokeweight="0">
                <v:stroke miterlimit="83231f" joinstyle="miter"/>
                <v:path arrowok="t" textboxrect="0,0,12370,9144"/>
              </v:shape>
              <v:shape id="Shape 14488" o:spid="_x0000_s1139" style="position:absolute;left:9783;top:15045;width:233;height:409;visibility:visible;mso-wrap-style:square;v-text-anchor:top" coordsize="23368,40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" path="m11443,v3606,,6388,990,8306,2959c21666,4940,22619,7772,22619,11468v,381,,661,-13,864c22606,12535,22606,12713,22593,12865r-6896,l15697,11824v,-2109,-355,-3620,-1041,-4534c13957,6388,12827,5918,11240,5918v-1169,,-2083,343,-2756,1029c7811,7633,7480,8585,7480,9804v,1626,1499,3455,4496,5436l12040,15304r4000,2705c18898,19888,20828,21679,21844,23355v1016,1689,1524,3836,1524,6427c23368,33325,22352,36068,20333,37998v-2032,1918,-4928,2883,-8700,2883c7722,40881,4801,39865,2896,37846,965,35814,,32728,,28575v,-445,38,-1169,114,-2185l114,26238r7265,l7379,28740v,2400,304,4039,914,4902c8877,34518,9906,34950,11392,34950v1537,,2705,-393,3505,-1168c15697,33007,16104,31864,16104,30340v,-1156,-293,-2159,-851,-2997c14694,26505,13500,25425,11633,24117l7912,21476c4699,19253,2667,17412,1803,15951,927,14503,483,12675,483,10477v,-3276,978,-5842,2933,-7696c5347,927,8026,,11443,xe" fillcolor="#9c9b9b" stroked="f" strokeweight="0">
                <v:stroke miterlimit="83231f" joinstyle="miter"/>
                <v:path arrowok="t" textboxrect="0,0,23368,40881"/>
              </v:shape>
              <v:shape id="Shape 14489" o:spid="_x0000_s1140" style="position:absolute;left:10075;top:15055;width:243;height:390;visibility:visible;mso-wrap-style:square;v-text-anchor:top" coordsize="24295,39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" path="m,l7480,,17640,27292,17437,r6858,l24295,39014r-7417,l6629,11684r216,27330l,39014,,xe" fillcolor="#9c9b9b" stroked="f" strokeweight="0">
                <v:stroke miterlimit="83231f" joinstyle="miter"/>
                <v:path arrowok="t" textboxrect="0,0,24295,39014"/>
              </v:shape>
              <v:shape id="Shape 15681" o:spid="_x0000_s1141" style="position:absolute;left:10385;top:15055;width:91;height:390;visibility:visible;mso-wrap-style:square;v-text-anchor:top" coordsize="9144,39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" path="m,l9144,r,39015l,39015,,e" fillcolor="#9c9b9b" stroked="f" strokeweight="0">
                <v:stroke miterlimit="83231f" joinstyle="miter"/>
                <v:path arrowok="t" textboxrect="0,0,9144,39015"/>
              </v:shape>
              <v:shape id="Shape 14491" o:spid="_x0000_s1142" style="position:absolute;left:10524;top:15055;width:203;height:390;visibility:visible;mso-wrap-style:square;v-text-anchor:top" coordsize="20345,39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" path="m,l20041,r,6490l7214,6490r,9017l19152,15507r,6185l7214,21692r,10731l20345,32423r,6591l,39014,,xe" fillcolor="#9c9b9b" stroked="f" strokeweight="0">
                <v:stroke miterlimit="83231f" joinstyle="miter"/>
                <v:path arrowok="t" textboxrect="0,0,20345,39014"/>
              </v:shape>
              <v:shape id="Shape 14492" o:spid="_x0000_s1143" style="position:absolute;left:10772;top:15045;width:234;height:409;visibility:visible;mso-wrap-style:square;v-text-anchor:top" coordsize="23355,40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" path="m11430,v3607,,6388,990,8306,2959c21654,4940,22619,7772,22619,11468v,381,,661,-13,864c22593,12535,22593,12713,22581,12865r-6896,l15685,11824v,-2109,-356,-3620,-1029,-4534c13957,6388,12814,5918,11227,5918v-1169,,-2083,343,-2756,1029c7798,7633,7468,8585,7468,9804v,1626,1498,3455,4495,5436l12027,15304r4013,2705c18885,19888,20828,21679,21844,23355v1003,1689,1511,3836,1511,6427c23355,33325,22339,36068,20320,37998v-2032,1918,-4928,2883,-8700,2883c7722,40881,4788,39865,2883,37846,952,35814,,32728,,28575v,-445,38,-1169,102,-2185l102,26238r7277,l7379,28740v,2400,304,4039,901,4902c8865,34518,9893,34950,11379,34950v1537,,2705,-393,3505,-1168c15697,33007,16091,31864,16091,30340v,-1156,-280,-2159,-838,-2997c14681,26505,13487,25425,11620,24117l7899,21476c4699,19253,2654,17412,1791,15951,914,14503,483,12675,483,10477v,-3276,965,-5842,2920,-7696c5334,927,8014,,11430,xe" fillcolor="#9c9b9b" stroked="f" strokeweight="0">
                <v:stroke miterlimit="83231f" joinstyle="miter"/>
                <v:path arrowok="t" textboxrect="0,0,23355,40881"/>
              </v:shape>
              <v:shape id="Shape 14493" o:spid="_x0000_s1144" style="position:absolute;left:11185;top:15052;width:154;height:393;visibility:visible;mso-wrap-style:square;v-text-anchor:top" coordsize="15456,39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" path="m10643,r4813,l15456,39256r-6833,l8623,11773,,11773,,7163c3200,7061,5690,6401,7480,5194,9271,3988,10325,2248,10643,xe" fillcolor="#9c9b9b" stroked="f" strokeweight="0">
                <v:stroke miterlimit="83231f" joinstyle="miter"/>
                <v:path arrowok="t" textboxrect="0,0,15456,39256"/>
              </v:shape>
              <v:shape id="Shape 14494" o:spid="_x0000_s1145" style="position:absolute;left:11444;top:15053;width:107;height:399;visibility:visible;mso-wrap-style:square;v-text-anchor:top" coordsize="10668,39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" path="m10668,r,5243l10541,5186v-1105,,-1880,393,-2349,1181c7722,7154,7480,8488,7480,10355v,1930,242,3276,724,4051c8687,15168,9487,15549,10643,15549r25,-12l10668,20706r-25,-14c9309,20692,8382,21188,7887,22178v-521,978,-762,2972,-762,5931c7125,30497,7379,32122,7900,32999v533,889,1435,1320,2743,1320l10668,34307r,5561l10592,39895v-3632,,-6299,-940,-8014,-2820c864,35209,,32288,,28325,,25214,457,22851,1384,21238v902,-1612,2350,-2666,4318,-3149c4077,17594,2858,16641,2032,15219,1207,13796,788,11942,788,9643v,-3149,838,-5549,2540,-7188l10668,xe" fillcolor="#9c9b9b" stroked="f" strokeweight="0">
                <v:stroke miterlimit="83231f" joinstyle="miter"/>
                <v:path arrowok="t" textboxrect="0,0,10668,39895"/>
              </v:shape>
              <v:shape id="Shape 14495" o:spid="_x0000_s1146" style="position:absolute;left:11551;top:15053;width:106;height:398;visibility:visible;mso-wrap-style:square;v-text-anchor:top" coordsize="10668,398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" path="m26,c3251,,5702,851,7404,2527,9081,4204,9919,6655,9919,9855v,2235,-419,4026,-1258,5385c7811,16599,6528,17551,4788,18097v2057,407,3543,1372,4483,2909c10198,22542,10668,24803,10668,27800v,4166,-876,7227,-2591,9182l,39876,,34315,2781,32931v508,-927,762,-2731,762,-5385c3543,24981,3277,23215,2731,22212l,20715,,15545,2438,14364v509,-800,750,-2121,750,-4001c3188,8458,2934,7125,2426,6350l,5252,,9,26,xe" fillcolor="#9c9b9b" stroked="f" strokeweight="0">
                <v:stroke miterlimit="83231f" joinstyle="miter"/>
                <v:path arrowok="t" textboxrect="0,0,10668,39876"/>
              </v:shape>
              <v:shape id="Shape 14496" o:spid="_x0000_s1147" style="position:absolute;left:11703;top:15052;width:155;height:393;visibility:visible;mso-wrap-style:square;v-text-anchor:top" coordsize="15456,39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" path="m10630,r4826,l15456,39256r-6845,l8611,11773,,11773,,7163c3188,7061,5690,6401,7468,5194,9271,3988,10325,2248,10630,xe" fillcolor="#9c9b9b" stroked="f" strokeweight="0">
                <v:stroke miterlimit="83231f" joinstyle="miter"/>
                <v:path arrowok="t" textboxrect="0,0,15456,39256"/>
              </v:shape>
              <v:shape id="Shape 14497" o:spid="_x0000_s1148" style="position:absolute;left:11957;top:15117;width:89;height:250;visibility:visible;mso-wrap-style:square;v-text-anchor:top" coordsize="8852,25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" path="m8852,r,11503l5220,19447r3632,l8852,25086,,25086,,18863,8852,xe" fillcolor="#9c9b9b" stroked="f" strokeweight="0">
                <v:stroke miterlimit="83231f" joinstyle="miter"/>
                <v:path arrowok="t" textboxrect="0,0,8852,25086"/>
              </v:shape>
              <v:shape id="Shape 14498" o:spid="_x0000_s1149" style="position:absolute;left:12046;top:15059;width:133;height:386;visibility:visible;mso-wrap-style:square;v-text-anchor:top" coordsize="13386,385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" path="m2692,r7430,l10122,24994r3264,l13386,30823r-3264,l10122,38557r-6630,l3492,30823,,30823,,25184r3632,l3632,9296,,17240,,5737,2692,xe" fillcolor="#9c9b9b" stroked="f" strokeweight="0">
                <v:stroke miterlimit="83231f" joinstyle="miter"/>
                <v:path arrowok="t" textboxrect="0,0,13386,38557"/>
              </v:shape>
              <w10:wrap type="square" anchorx="page" anchory="page"/>
            </v:group>
          </w:pict>
        </mc:Fallback>
      </mc:AlternateContent>
    </w:r>
    <w:r w:rsidRPr="00A25137">
      <w:rPr>
        <w:b/>
        <w:lang w:val="es-CO"/>
      </w:rPr>
      <w:t>Código: FT-INV-013</w:t>
    </w:r>
  </w:p>
  <w:p w:rsidR="00330277" w:rsidRPr="00A25137" w:rsidRDefault="00445851">
    <w:pPr>
      <w:spacing w:after="0" w:line="296" w:lineRule="auto"/>
      <w:ind w:left="1854" w:hanging="874"/>
      <w:jc w:val="both"/>
      <w:rPr>
        <w:lang w:val="es-CO"/>
      </w:rPr>
    </w:pPr>
    <w:r w:rsidRPr="00A25137">
      <w:rPr>
        <w:b/>
        <w:lang w:val="es-CO"/>
      </w:rPr>
      <w:t>FICHA TÉCNICA DEL Versión  4 PROYECTO Fecha: 12/05/2016</w:t>
    </w:r>
  </w:p>
  <w:p w:rsidR="00330277" w:rsidRDefault="00445851">
    <w:pPr>
      <w:spacing w:after="0" w:line="259" w:lineRule="auto"/>
      <w:ind w:left="980" w:right="1193" w:firstLine="0"/>
      <w:jc w:val="right"/>
    </w:pPr>
    <w:r>
      <w:rPr>
        <w:b/>
      </w:rPr>
      <w:t xml:space="preserve">Página </w:t>
    </w:r>
    <w:r>
      <w:fldChar w:fldCharType="begin"/>
    </w:r>
    <w:r>
      <w:instrText xml:space="preserve"> PAGE   \* MERGEFORMAT </w:instrText>
    </w:r>
    <w:r>
      <w:fldChar w:fldCharType="separate"/>
    </w:r>
    <w:r>
      <w:rPr>
        <w:b/>
      </w:rPr>
      <w:t>6</w:t>
    </w:r>
    <w:r>
      <w:rPr>
        <w:b/>
      </w:rPr>
      <w:fldChar w:fldCharType="end"/>
    </w:r>
    <w:r>
      <w:rPr>
        <w:b/>
      </w:rPr>
      <w:t xml:space="preserve"> de </w:t>
    </w:r>
    <w:r w:rsidR="0033031B">
      <w:fldChar w:fldCharType="begin"/>
    </w:r>
    <w:r w:rsidR="0033031B">
      <w:instrText xml:space="preserve"> NUMPAGES   \* MERGEFORMAT </w:instrText>
    </w:r>
    <w:r w:rsidR="0033031B">
      <w:fldChar w:fldCharType="separate"/>
    </w:r>
    <w:r>
      <w:rPr>
        <w:b/>
      </w:rPr>
      <w:t>8</w:t>
    </w:r>
    <w:r w:rsidR="0033031B">
      <w:rPr>
        <w:b/>
      </w:rPr>
      <w:fldChar w:fldCharType="end"/>
    </w:r>
  </w:p>
  <w:p w:rsidR="00330277" w:rsidRDefault="00445851">
    <w:r>
      <w:rPr>
        <w:rFonts w:ascii="Calibri" w:eastAsia="Calibri" w:hAnsi="Calibri" w:cs="Calibri"/>
        <w:noProof/>
        <w:sz w:val="22"/>
      </w:rPr>
      <mc:AlternateContent>
        <mc:Choice Requires="wpg">
          <w:drawing>
            <wp:anchor distT="0" distB="0" distL="114300" distR="114300" simplePos="0" relativeHeight="251678720" behindDoc="1" locked="0" layoutInCell="1" allowOverlap="1">
              <wp:simplePos x="0" y="0"/>
              <wp:positionH relativeFrom="page">
                <wp:posOffset>0</wp:posOffset>
              </wp:positionH>
              <wp:positionV relativeFrom="page">
                <wp:posOffset>660400</wp:posOffset>
              </wp:positionV>
              <wp:extent cx="11424450" cy="14977452"/>
              <wp:effectExtent l="0" t="0" r="0" b="0"/>
              <wp:wrapNone/>
              <wp:docPr id="14513" name="Group 14513"/>
              <wp:cNvGraphicFramePr/>
              <a:graphic xmlns:a="http://schemas.openxmlformats.org/drawingml/2006/main">
                <a:graphicData uri="http://schemas.microsoft.com/office/word/2010/wordprocessingGroup">
                  <wpg:wgp>
                    <wpg:cNvGrpSpPr/>
                    <wpg:grpSpPr>
                      <a:xfrm>
                        <a:off x="0" y="0"/>
                        <a:ext cx="11424450" cy="14977452"/>
                        <a:chOff x="0" y="0"/>
                        <a:chExt cx="11424450" cy="14977452"/>
                      </a:xfrm>
                    </wpg:grpSpPr>
                    <wps:wsp>
                      <wps:cNvPr id="14518" name="Shape 14518"/>
                      <wps:cNvSpPr/>
                      <wps:spPr>
                        <a:xfrm>
                          <a:off x="0" y="11646070"/>
                          <a:ext cx="5285415" cy="2933530"/>
                        </a:xfrm>
                        <a:custGeom>
                          <a:avLst/>
                          <a:gdLst/>
                          <a:ahLst/>
                          <a:cxnLst/>
                          <a:rect l="0" t="0" r="0" b="0"/>
                          <a:pathLst>
                            <a:path w="5285415" h="2933530">
                              <a:moveTo>
                                <a:pt x="0" y="0"/>
                              </a:moveTo>
                              <a:lnTo>
                                <a:pt x="44654" y="29783"/>
                              </a:lnTo>
                              <a:cubicBezTo>
                                <a:pt x="1075997" y="717334"/>
                                <a:pt x="3045671" y="2014693"/>
                                <a:pt x="5187422" y="2894843"/>
                              </a:cubicBezTo>
                              <a:lnTo>
                                <a:pt x="5285415" y="2933530"/>
                              </a:lnTo>
                              <a:lnTo>
                                <a:pt x="0" y="2933530"/>
                              </a:lnTo>
                              <a:lnTo>
                                <a:pt x="0" y="0"/>
                              </a:lnTo>
                              <a:close/>
                            </a:path>
                          </a:pathLst>
                        </a:custGeom>
                        <a:ln w="0" cap="flat">
                          <a:miter lim="127000"/>
                        </a:ln>
                      </wps:spPr>
                      <wps:style>
                        <a:lnRef idx="0">
                          <a:srgbClr val="000000">
                            <a:alpha val="0"/>
                          </a:srgbClr>
                        </a:lnRef>
                        <a:fillRef idx="1">
                          <a:srgbClr val="F3A62B"/>
                        </a:fillRef>
                        <a:effectRef idx="0">
                          <a:scrgbClr r="0" g="0" b="0"/>
                        </a:effectRef>
                        <a:fontRef idx="none"/>
                      </wps:style>
                      <wps:bodyPr/>
                    </wps:wsp>
                    <wps:wsp>
                      <wps:cNvPr id="14519" name="Shape 14519"/>
                      <wps:cNvSpPr/>
                      <wps:spPr>
                        <a:xfrm>
                          <a:off x="1654" y="11655729"/>
                          <a:ext cx="11422797" cy="3321723"/>
                        </a:xfrm>
                        <a:custGeom>
                          <a:avLst/>
                          <a:gdLst/>
                          <a:ahLst/>
                          <a:cxnLst/>
                          <a:rect l="0" t="0" r="0" b="0"/>
                          <a:pathLst>
                            <a:path w="11422797" h="3321723">
                              <a:moveTo>
                                <a:pt x="0" y="0"/>
                              </a:moveTo>
                              <a:cubicBezTo>
                                <a:pt x="1776019" y="917284"/>
                                <a:pt x="5858840" y="3321723"/>
                                <a:pt x="9040063" y="2541054"/>
                              </a:cubicBezTo>
                              <a:cubicBezTo>
                                <a:pt x="10359270" y="2182434"/>
                                <a:pt x="11064904" y="1613685"/>
                                <a:pt x="11416209" y="1231951"/>
                              </a:cubicBezTo>
                              <a:lnTo>
                                <a:pt x="11422797" y="1224617"/>
                              </a:lnTo>
                              <a:lnTo>
                                <a:pt x="11422797" y="2923871"/>
                              </a:lnTo>
                              <a:lnTo>
                                <a:pt x="5053443" y="2923871"/>
                              </a:lnTo>
                              <a:lnTo>
                                <a:pt x="4941015" y="2876136"/>
                              </a:lnTo>
                              <a:cubicBezTo>
                                <a:pt x="3348140" y="2183444"/>
                                <a:pt x="1641042" y="1165766"/>
                                <a:pt x="0" y="0"/>
                              </a:cubicBezTo>
                              <a:close/>
                            </a:path>
                          </a:pathLst>
                        </a:custGeom>
                        <a:ln w="0" cap="flat">
                          <a:miter lim="127000"/>
                        </a:ln>
                      </wps:spPr>
                      <wps:style>
                        <a:lnRef idx="0">
                          <a:srgbClr val="000000">
                            <a:alpha val="0"/>
                          </a:srgbClr>
                        </a:lnRef>
                        <a:fillRef idx="1">
                          <a:srgbClr val="DA2628"/>
                        </a:fillRef>
                        <a:effectRef idx="0">
                          <a:scrgbClr r="0" g="0" b="0"/>
                        </a:effectRef>
                        <a:fontRef idx="none"/>
                      </wps:style>
                      <wps:bodyPr/>
                    </wps:wsp>
                    <pic:pic xmlns:pic="http://schemas.openxmlformats.org/drawingml/2006/picture">
                      <pic:nvPicPr>
                        <pic:cNvPr id="14517" name="Picture 14517"/>
                        <pic:cNvPicPr/>
                      </pic:nvPicPr>
                      <pic:blipFill>
                        <a:blip r:embed="rId1"/>
                        <a:stretch>
                          <a:fillRect/>
                        </a:stretch>
                      </pic:blipFill>
                      <pic:spPr>
                        <a:xfrm>
                          <a:off x="0" y="11625072"/>
                          <a:ext cx="5138928" cy="2953513"/>
                        </a:xfrm>
                        <a:prstGeom prst="rect">
                          <a:avLst/>
                        </a:prstGeom>
                      </pic:spPr>
                    </pic:pic>
                    <wps:wsp>
                      <wps:cNvPr id="14514" name="Shape 14514"/>
                      <wps:cNvSpPr/>
                      <wps:spPr>
                        <a:xfrm>
                          <a:off x="205689" y="0"/>
                          <a:ext cx="10782300" cy="2095500"/>
                        </a:xfrm>
                        <a:custGeom>
                          <a:avLst/>
                          <a:gdLst/>
                          <a:ahLst/>
                          <a:cxnLst/>
                          <a:rect l="0" t="0" r="0" b="0"/>
                          <a:pathLst>
                            <a:path w="10782300" h="2095500">
                              <a:moveTo>
                                <a:pt x="0" y="2095500"/>
                              </a:moveTo>
                              <a:lnTo>
                                <a:pt x="10782300" y="2095500"/>
                              </a:lnTo>
                              <a:lnTo>
                                <a:pt x="10782300" y="0"/>
                              </a:lnTo>
                              <a:lnTo>
                                <a:pt x="0" y="0"/>
                              </a:lnTo>
                              <a:close/>
                            </a:path>
                          </a:pathLst>
                        </a:custGeom>
                        <a:ln w="38100" cap="flat">
                          <a:miter lim="127000"/>
                        </a:ln>
                      </wps:spPr>
                      <wps:style>
                        <a:lnRef idx="1">
                          <a:srgbClr val="575455"/>
                        </a:lnRef>
                        <a:fillRef idx="0">
                          <a:srgbClr val="000000">
                            <a:alpha val="0"/>
                          </a:srgbClr>
                        </a:fillRef>
                        <a:effectRef idx="0">
                          <a:scrgbClr r="0" g="0" b="0"/>
                        </a:effectRef>
                        <a:fontRef idx="none"/>
                      </wps:style>
                      <wps:bodyPr/>
                    </wps:wsp>
                    <wps:wsp>
                      <wps:cNvPr id="15693" name="Shape 15693"/>
                      <wps:cNvSpPr/>
                      <wps:spPr>
                        <a:xfrm>
                          <a:off x="3367990" y="0"/>
                          <a:ext cx="38100" cy="2133600"/>
                        </a:xfrm>
                        <a:custGeom>
                          <a:avLst/>
                          <a:gdLst/>
                          <a:ahLst/>
                          <a:cxnLst/>
                          <a:rect l="0" t="0" r="0" b="0"/>
                          <a:pathLst>
                            <a:path w="38100" h="2133600">
                              <a:moveTo>
                                <a:pt x="0" y="0"/>
                              </a:moveTo>
                              <a:lnTo>
                                <a:pt x="38100" y="0"/>
                              </a:lnTo>
                              <a:lnTo>
                                <a:pt x="38100" y="2133600"/>
                              </a:lnTo>
                              <a:lnTo>
                                <a:pt x="0" y="2133600"/>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s:wsp>
                      <wps:cNvPr id="15694" name="Shape 15694"/>
                      <wps:cNvSpPr/>
                      <wps:spPr>
                        <a:xfrm>
                          <a:off x="7444689" y="0"/>
                          <a:ext cx="38100" cy="2133600"/>
                        </a:xfrm>
                        <a:custGeom>
                          <a:avLst/>
                          <a:gdLst/>
                          <a:ahLst/>
                          <a:cxnLst/>
                          <a:rect l="0" t="0" r="0" b="0"/>
                          <a:pathLst>
                            <a:path w="38100" h="2133600">
                              <a:moveTo>
                                <a:pt x="0" y="0"/>
                              </a:moveTo>
                              <a:lnTo>
                                <a:pt x="38100" y="0"/>
                              </a:lnTo>
                              <a:lnTo>
                                <a:pt x="38100" y="2133600"/>
                              </a:lnTo>
                              <a:lnTo>
                                <a:pt x="0" y="2133600"/>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g:wgp>
                </a:graphicData>
              </a:graphic>
            </wp:anchor>
          </w:drawing>
        </mc:Choice>
        <mc:Fallback>
          <w:pict>
            <v:group w14:anchorId="7B325901" id="Group 14513" o:spid="_x0000_s1026" style="position:absolute;margin-left:0;margin-top:52pt;width:899.55pt;height:1179.35pt;z-index:-251637760;mso-position-horizontal-relative:page;mso-position-vertical-relative:page" coordsize="114244,1497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">
              <v:shape id="Shape 14518" o:spid="_x0000_s1027" style="position:absolute;top:116460;width:52854;height:29336;visibility:visible;mso-wrap-style:square;v-text-anchor:top" coordsize="5285415,2933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" path="m,l44654,29783c1075997,717334,3045671,2014693,5187422,2894843r97993,38687l,2933530,,xe" fillcolor="#f3a62b" stroked="f" strokeweight="0">
                <v:stroke miterlimit="83231f" joinstyle="miter"/>
                <v:path arrowok="t" textboxrect="0,0,5285415,2933530"/>
              </v:shape>
              <v:shape id="Shape 14519" o:spid="_x0000_s1028" style="position:absolute;left:16;top:116557;width:114228;height:33217;visibility:visible;mso-wrap-style:square;v-text-anchor:top" coordsize="11422797,3321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" path="m,c1776019,917284,5858840,3321723,9040063,2541054v1319207,-358620,2024841,-927369,2376146,-1309103l11422797,1224617r,1699254l5053443,2923871r-112428,-47735c3348140,2183444,1641042,1165766,,xe" fillcolor="#da2628" stroked="f" strokeweight="0">
                <v:stroke miterlimit="83231f" joinstyle="miter"/>
                <v:path arrowok="t" textboxrect="0,0,11422797,3321723"/>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517" o:spid="_x0000_s1029" type="#_x0000_t75" style="position:absolute;top:116250;width:51389;height:29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">
                <v:imagedata r:id="rId2" o:title=""/>
              </v:shape>
              <v:shape id="Shape 14514" o:spid="_x0000_s1030" style="position:absolute;left:2056;width:107823;height:20955;visibility:visible;mso-wrap-style:square;v-text-anchor:top" coordsize="10782300,2095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" path="m,2095500r10782300,l10782300,,,,,2095500xe" filled="f" strokecolor="#575455" strokeweight="3pt">
                <v:stroke miterlimit="83231f" joinstyle="miter"/>
                <v:path arrowok="t" textboxrect="0,0,10782300,2095500"/>
              </v:shape>
              <v:shape id="Shape 15693" o:spid="_x0000_s1031" style="position:absolute;left:33679;width:381;height:21336;visibility:visible;mso-wrap-style:square;v-text-anchor:top" coordsize="38100,2133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" path="m,l38100,r,2133600l,2133600,,e" fillcolor="#575455" stroked="f" strokeweight="0">
                <v:stroke miterlimit="83231f" joinstyle="miter"/>
                <v:path arrowok="t" textboxrect="0,0,38100,2133600"/>
              </v:shape>
              <v:shape id="Shape 15694" o:spid="_x0000_s1032" style="position:absolute;left:74446;width:381;height:21336;visibility:visible;mso-wrap-style:square;v-text-anchor:top" coordsize="38100,2133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" path="m,l38100,r,2133600l,2133600,,e" fillcolor="#575455" stroked="f" strokeweight="0">
                <v:stroke miterlimit="83231f" joinstyle="miter"/>
                <v:path arrowok="t" textboxrect="0,0,38100,2133600"/>
              </v:shape>
              <w10:wrap anchorx="page" anchory="page"/>
            </v:group>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DF4A7B"/>
    <w:multiLevelType w:val="hybridMultilevel"/>
    <w:tmpl w:val="3AB6E86E"/>
    <w:lvl w:ilvl="0" w:tplc="5184975C">
      <w:start w:val="8"/>
      <w:numFmt w:val="decimal"/>
      <w:lvlText w:val="%1."/>
      <w:lvlJc w:val="left"/>
      <w:pPr>
        <w:ind w:left="10"/>
      </w:pPr>
      <w:rPr>
        <w:rFonts w:ascii="Arial" w:eastAsia="Arial" w:hAnsi="Arial" w:cs="Arial"/>
        <w:b/>
        <w:bCs/>
        <w:i w:val="0"/>
        <w:strike w:val="0"/>
        <w:dstrike w:val="0"/>
        <w:color w:val="000000"/>
        <w:sz w:val="40"/>
        <w:szCs w:val="40"/>
        <w:u w:val="none" w:color="000000"/>
        <w:bdr w:val="none" w:sz="0" w:space="0" w:color="auto"/>
        <w:shd w:val="clear" w:color="auto" w:fill="auto"/>
        <w:vertAlign w:val="baseline"/>
      </w:rPr>
    </w:lvl>
    <w:lvl w:ilvl="1" w:tplc="49C68CAE">
      <w:start w:val="1"/>
      <w:numFmt w:val="lowerLetter"/>
      <w:lvlText w:val="%2"/>
      <w:lvlJc w:val="left"/>
      <w:pPr>
        <w:ind w:left="1080"/>
      </w:pPr>
      <w:rPr>
        <w:rFonts w:ascii="Arial" w:eastAsia="Arial" w:hAnsi="Arial" w:cs="Arial"/>
        <w:b/>
        <w:bCs/>
        <w:i w:val="0"/>
        <w:strike w:val="0"/>
        <w:dstrike w:val="0"/>
        <w:color w:val="000000"/>
        <w:sz w:val="40"/>
        <w:szCs w:val="40"/>
        <w:u w:val="none" w:color="000000"/>
        <w:bdr w:val="none" w:sz="0" w:space="0" w:color="auto"/>
        <w:shd w:val="clear" w:color="auto" w:fill="auto"/>
        <w:vertAlign w:val="baseline"/>
      </w:rPr>
    </w:lvl>
    <w:lvl w:ilvl="2" w:tplc="5C5CBC4E">
      <w:start w:val="1"/>
      <w:numFmt w:val="lowerRoman"/>
      <w:lvlText w:val="%3"/>
      <w:lvlJc w:val="left"/>
      <w:pPr>
        <w:ind w:left="1800"/>
      </w:pPr>
      <w:rPr>
        <w:rFonts w:ascii="Arial" w:eastAsia="Arial" w:hAnsi="Arial" w:cs="Arial"/>
        <w:b/>
        <w:bCs/>
        <w:i w:val="0"/>
        <w:strike w:val="0"/>
        <w:dstrike w:val="0"/>
        <w:color w:val="000000"/>
        <w:sz w:val="40"/>
        <w:szCs w:val="40"/>
        <w:u w:val="none" w:color="000000"/>
        <w:bdr w:val="none" w:sz="0" w:space="0" w:color="auto"/>
        <w:shd w:val="clear" w:color="auto" w:fill="auto"/>
        <w:vertAlign w:val="baseline"/>
      </w:rPr>
    </w:lvl>
    <w:lvl w:ilvl="3" w:tplc="96BEA52A">
      <w:start w:val="1"/>
      <w:numFmt w:val="decimal"/>
      <w:lvlText w:val="%4"/>
      <w:lvlJc w:val="left"/>
      <w:pPr>
        <w:ind w:left="2520"/>
      </w:pPr>
      <w:rPr>
        <w:rFonts w:ascii="Arial" w:eastAsia="Arial" w:hAnsi="Arial" w:cs="Arial"/>
        <w:b/>
        <w:bCs/>
        <w:i w:val="0"/>
        <w:strike w:val="0"/>
        <w:dstrike w:val="0"/>
        <w:color w:val="000000"/>
        <w:sz w:val="40"/>
        <w:szCs w:val="40"/>
        <w:u w:val="none" w:color="000000"/>
        <w:bdr w:val="none" w:sz="0" w:space="0" w:color="auto"/>
        <w:shd w:val="clear" w:color="auto" w:fill="auto"/>
        <w:vertAlign w:val="baseline"/>
      </w:rPr>
    </w:lvl>
    <w:lvl w:ilvl="4" w:tplc="E42AE5F0">
      <w:start w:val="1"/>
      <w:numFmt w:val="lowerLetter"/>
      <w:lvlText w:val="%5"/>
      <w:lvlJc w:val="left"/>
      <w:pPr>
        <w:ind w:left="3240"/>
      </w:pPr>
      <w:rPr>
        <w:rFonts w:ascii="Arial" w:eastAsia="Arial" w:hAnsi="Arial" w:cs="Arial"/>
        <w:b/>
        <w:bCs/>
        <w:i w:val="0"/>
        <w:strike w:val="0"/>
        <w:dstrike w:val="0"/>
        <w:color w:val="000000"/>
        <w:sz w:val="40"/>
        <w:szCs w:val="40"/>
        <w:u w:val="none" w:color="000000"/>
        <w:bdr w:val="none" w:sz="0" w:space="0" w:color="auto"/>
        <w:shd w:val="clear" w:color="auto" w:fill="auto"/>
        <w:vertAlign w:val="baseline"/>
      </w:rPr>
    </w:lvl>
    <w:lvl w:ilvl="5" w:tplc="B7688740">
      <w:start w:val="1"/>
      <w:numFmt w:val="lowerRoman"/>
      <w:lvlText w:val="%6"/>
      <w:lvlJc w:val="left"/>
      <w:pPr>
        <w:ind w:left="3960"/>
      </w:pPr>
      <w:rPr>
        <w:rFonts w:ascii="Arial" w:eastAsia="Arial" w:hAnsi="Arial" w:cs="Arial"/>
        <w:b/>
        <w:bCs/>
        <w:i w:val="0"/>
        <w:strike w:val="0"/>
        <w:dstrike w:val="0"/>
        <w:color w:val="000000"/>
        <w:sz w:val="40"/>
        <w:szCs w:val="40"/>
        <w:u w:val="none" w:color="000000"/>
        <w:bdr w:val="none" w:sz="0" w:space="0" w:color="auto"/>
        <w:shd w:val="clear" w:color="auto" w:fill="auto"/>
        <w:vertAlign w:val="baseline"/>
      </w:rPr>
    </w:lvl>
    <w:lvl w:ilvl="6" w:tplc="10DC1A1E">
      <w:start w:val="1"/>
      <w:numFmt w:val="decimal"/>
      <w:lvlText w:val="%7"/>
      <w:lvlJc w:val="left"/>
      <w:pPr>
        <w:ind w:left="4680"/>
      </w:pPr>
      <w:rPr>
        <w:rFonts w:ascii="Arial" w:eastAsia="Arial" w:hAnsi="Arial" w:cs="Arial"/>
        <w:b/>
        <w:bCs/>
        <w:i w:val="0"/>
        <w:strike w:val="0"/>
        <w:dstrike w:val="0"/>
        <w:color w:val="000000"/>
        <w:sz w:val="40"/>
        <w:szCs w:val="40"/>
        <w:u w:val="none" w:color="000000"/>
        <w:bdr w:val="none" w:sz="0" w:space="0" w:color="auto"/>
        <w:shd w:val="clear" w:color="auto" w:fill="auto"/>
        <w:vertAlign w:val="baseline"/>
      </w:rPr>
    </w:lvl>
    <w:lvl w:ilvl="7" w:tplc="7250C2B6">
      <w:start w:val="1"/>
      <w:numFmt w:val="lowerLetter"/>
      <w:lvlText w:val="%8"/>
      <w:lvlJc w:val="left"/>
      <w:pPr>
        <w:ind w:left="5400"/>
      </w:pPr>
      <w:rPr>
        <w:rFonts w:ascii="Arial" w:eastAsia="Arial" w:hAnsi="Arial" w:cs="Arial"/>
        <w:b/>
        <w:bCs/>
        <w:i w:val="0"/>
        <w:strike w:val="0"/>
        <w:dstrike w:val="0"/>
        <w:color w:val="000000"/>
        <w:sz w:val="40"/>
        <w:szCs w:val="40"/>
        <w:u w:val="none" w:color="000000"/>
        <w:bdr w:val="none" w:sz="0" w:space="0" w:color="auto"/>
        <w:shd w:val="clear" w:color="auto" w:fill="auto"/>
        <w:vertAlign w:val="baseline"/>
      </w:rPr>
    </w:lvl>
    <w:lvl w:ilvl="8" w:tplc="46A46B18">
      <w:start w:val="1"/>
      <w:numFmt w:val="lowerRoman"/>
      <w:lvlText w:val="%9"/>
      <w:lvlJc w:val="left"/>
      <w:pPr>
        <w:ind w:left="6120"/>
      </w:pPr>
      <w:rPr>
        <w:rFonts w:ascii="Arial" w:eastAsia="Arial" w:hAnsi="Arial" w:cs="Arial"/>
        <w:b/>
        <w:bCs/>
        <w:i w:val="0"/>
        <w:strike w:val="0"/>
        <w:dstrike w:val="0"/>
        <w:color w:val="000000"/>
        <w:sz w:val="40"/>
        <w:szCs w:val="40"/>
        <w:u w:val="none" w:color="000000"/>
        <w:bdr w:val="none" w:sz="0" w:space="0" w:color="auto"/>
        <w:shd w:val="clear" w:color="auto" w:fill="auto"/>
        <w:vertAlign w:val="baseline"/>
      </w:rPr>
    </w:lvl>
  </w:abstractNum>
  <w:abstractNum w:abstractNumId="1" w15:restartNumberingAfterBreak="0">
    <w:nsid w:val="219A4412"/>
    <w:multiLevelType w:val="hybridMultilevel"/>
    <w:tmpl w:val="C4D0EFEC"/>
    <w:lvl w:ilvl="0" w:tplc="6DC6E686">
      <w:start w:val="1"/>
      <w:numFmt w:val="decimal"/>
      <w:lvlText w:val="%1."/>
      <w:lvlJc w:val="left"/>
      <w:pPr>
        <w:ind w:left="435" w:hanging="450"/>
      </w:pPr>
      <w:rPr>
        <w:rFonts w:hint="default"/>
        <w:b/>
      </w:rPr>
    </w:lvl>
    <w:lvl w:ilvl="1" w:tplc="04090019" w:tentative="1">
      <w:start w:val="1"/>
      <w:numFmt w:val="lowerLetter"/>
      <w:lvlText w:val="%2."/>
      <w:lvlJc w:val="left"/>
      <w:pPr>
        <w:ind w:left="1065" w:hanging="360"/>
      </w:pPr>
    </w:lvl>
    <w:lvl w:ilvl="2" w:tplc="0409001B" w:tentative="1">
      <w:start w:val="1"/>
      <w:numFmt w:val="lowerRoman"/>
      <w:lvlText w:val="%3."/>
      <w:lvlJc w:val="right"/>
      <w:pPr>
        <w:ind w:left="1785" w:hanging="180"/>
      </w:pPr>
    </w:lvl>
    <w:lvl w:ilvl="3" w:tplc="0409000F" w:tentative="1">
      <w:start w:val="1"/>
      <w:numFmt w:val="decimal"/>
      <w:lvlText w:val="%4."/>
      <w:lvlJc w:val="left"/>
      <w:pPr>
        <w:ind w:left="2505" w:hanging="360"/>
      </w:pPr>
    </w:lvl>
    <w:lvl w:ilvl="4" w:tplc="04090019" w:tentative="1">
      <w:start w:val="1"/>
      <w:numFmt w:val="lowerLetter"/>
      <w:lvlText w:val="%5."/>
      <w:lvlJc w:val="left"/>
      <w:pPr>
        <w:ind w:left="3225" w:hanging="360"/>
      </w:pPr>
    </w:lvl>
    <w:lvl w:ilvl="5" w:tplc="0409001B" w:tentative="1">
      <w:start w:val="1"/>
      <w:numFmt w:val="lowerRoman"/>
      <w:lvlText w:val="%6."/>
      <w:lvlJc w:val="right"/>
      <w:pPr>
        <w:ind w:left="3945" w:hanging="180"/>
      </w:pPr>
    </w:lvl>
    <w:lvl w:ilvl="6" w:tplc="0409000F" w:tentative="1">
      <w:start w:val="1"/>
      <w:numFmt w:val="decimal"/>
      <w:lvlText w:val="%7."/>
      <w:lvlJc w:val="left"/>
      <w:pPr>
        <w:ind w:left="4665" w:hanging="360"/>
      </w:pPr>
    </w:lvl>
    <w:lvl w:ilvl="7" w:tplc="04090019" w:tentative="1">
      <w:start w:val="1"/>
      <w:numFmt w:val="lowerLetter"/>
      <w:lvlText w:val="%8."/>
      <w:lvlJc w:val="left"/>
      <w:pPr>
        <w:ind w:left="5385" w:hanging="360"/>
      </w:pPr>
    </w:lvl>
    <w:lvl w:ilvl="8" w:tplc="0409001B" w:tentative="1">
      <w:start w:val="1"/>
      <w:numFmt w:val="lowerRoman"/>
      <w:lvlText w:val="%9."/>
      <w:lvlJc w:val="right"/>
      <w:pPr>
        <w:ind w:left="6105" w:hanging="180"/>
      </w:pPr>
    </w:lvl>
  </w:abstractNum>
  <w:abstractNum w:abstractNumId="2" w15:restartNumberingAfterBreak="0">
    <w:nsid w:val="661915AD"/>
    <w:multiLevelType w:val="hybridMultilevel"/>
    <w:tmpl w:val="266C8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0277"/>
    <w:rsid w:val="00000349"/>
    <w:rsid w:val="00164733"/>
    <w:rsid w:val="001D5F22"/>
    <w:rsid w:val="00246FAE"/>
    <w:rsid w:val="002E0087"/>
    <w:rsid w:val="00330277"/>
    <w:rsid w:val="0033031B"/>
    <w:rsid w:val="00353489"/>
    <w:rsid w:val="00445851"/>
    <w:rsid w:val="008D06FE"/>
    <w:rsid w:val="0092088F"/>
    <w:rsid w:val="0093759B"/>
    <w:rsid w:val="009545BD"/>
    <w:rsid w:val="009A10B1"/>
    <w:rsid w:val="00A25137"/>
    <w:rsid w:val="00BB03B0"/>
    <w:rsid w:val="00C922D2"/>
    <w:rsid w:val="00D50E4E"/>
    <w:rsid w:val="00DC4347"/>
    <w:rsid w:val="00EC42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A3999F"/>
  <w15:docId w15:val="{B0331E99-D9AD-4F7B-8FED-7C80778B8C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444" w:line="250" w:lineRule="auto"/>
      <w:ind w:left="10" w:hanging="10"/>
    </w:pPr>
    <w:rPr>
      <w:rFonts w:ascii="Arial" w:eastAsia="Arial" w:hAnsi="Arial" w:cs="Arial"/>
      <w:color w:val="000000"/>
      <w:sz w:val="40"/>
    </w:rPr>
  </w:style>
  <w:style w:type="paragraph" w:styleId="Ttulo1">
    <w:name w:val="heading 1"/>
    <w:next w:val="Normal"/>
    <w:link w:val="Ttulo1Car"/>
    <w:uiPriority w:val="9"/>
    <w:unhideWhenUsed/>
    <w:qFormat/>
    <w:pPr>
      <w:keepNext/>
      <w:keepLines/>
      <w:spacing w:after="3"/>
      <w:ind w:left="10" w:hanging="10"/>
      <w:outlineLvl w:val="0"/>
    </w:pPr>
    <w:rPr>
      <w:rFonts w:ascii="Arial" w:eastAsia="Arial" w:hAnsi="Arial" w:cs="Arial"/>
      <w:b/>
      <w:color w:val="000000"/>
      <w:sz w:val="40"/>
    </w:rPr>
  </w:style>
  <w:style w:type="paragraph" w:styleId="Ttulo2">
    <w:name w:val="heading 2"/>
    <w:next w:val="Normal"/>
    <w:link w:val="Ttulo2Car"/>
    <w:uiPriority w:val="9"/>
    <w:unhideWhenUsed/>
    <w:qFormat/>
    <w:pPr>
      <w:keepNext/>
      <w:keepLines/>
      <w:spacing w:after="3"/>
      <w:ind w:left="10" w:hanging="10"/>
      <w:outlineLvl w:val="1"/>
    </w:pPr>
    <w:rPr>
      <w:rFonts w:ascii="Arial" w:eastAsia="Arial" w:hAnsi="Arial" w:cs="Arial"/>
      <w:b/>
      <w:color w:val="000000"/>
      <w:sz w:val="4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rPr>
      <w:rFonts w:ascii="Arial" w:eastAsia="Arial" w:hAnsi="Arial" w:cs="Arial"/>
      <w:b/>
      <w:color w:val="000000"/>
      <w:sz w:val="40"/>
    </w:rPr>
  </w:style>
  <w:style w:type="character" w:customStyle="1" w:styleId="Ttulo2Car">
    <w:name w:val="Título 2 Car"/>
    <w:link w:val="Ttulo2"/>
    <w:rPr>
      <w:rFonts w:ascii="Arial" w:eastAsia="Arial" w:hAnsi="Arial" w:cs="Arial"/>
      <w:b/>
      <w:color w:val="000000"/>
      <w:sz w:val="4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Prrafodelista">
    <w:name w:val="List Paragraph"/>
    <w:basedOn w:val="Normal"/>
    <w:uiPriority w:val="34"/>
    <w:qFormat/>
    <w:rsid w:val="008D06FE"/>
    <w:pPr>
      <w:spacing w:after="160" w:line="259" w:lineRule="auto"/>
      <w:ind w:left="720" w:firstLine="0"/>
      <w:contextualSpacing/>
    </w:pPr>
    <w:rPr>
      <w:rFonts w:asciiTheme="minorHAnsi" w:eastAsiaTheme="minorHAnsi" w:hAnsiTheme="minorHAnsi" w:cstheme="minorBidi"/>
      <w:color w:val="auto"/>
      <w:sz w:val="22"/>
    </w:rPr>
  </w:style>
  <w:style w:type="character" w:styleId="Textoennegrita">
    <w:name w:val="Strong"/>
    <w:basedOn w:val="Fuentedeprrafopredeter"/>
    <w:uiPriority w:val="22"/>
    <w:qFormat/>
    <w:rsid w:val="008D06FE"/>
    <w:rPr>
      <w:b/>
      <w:bCs/>
    </w:rPr>
  </w:style>
  <w:style w:type="paragraph" w:styleId="Bibliografa">
    <w:name w:val="Bibliography"/>
    <w:basedOn w:val="Normal"/>
    <w:next w:val="Normal"/>
    <w:uiPriority w:val="37"/>
    <w:unhideWhenUsed/>
    <w:rsid w:val="008D06FE"/>
    <w:pPr>
      <w:spacing w:after="160" w:line="259" w:lineRule="auto"/>
      <w:ind w:left="0" w:firstLine="0"/>
    </w:pPr>
    <w:rPr>
      <w:rFonts w:asciiTheme="minorHAnsi" w:eastAsiaTheme="minorHAnsi" w:hAnsiTheme="minorHAnsi" w:cstheme="minorBidi"/>
      <w:color w:val="auto"/>
      <w:sz w:val="22"/>
    </w:rPr>
  </w:style>
  <w:style w:type="table" w:styleId="Tablaconcuadrcula">
    <w:name w:val="Table Grid"/>
    <w:basedOn w:val="Tablanormal"/>
    <w:uiPriority w:val="39"/>
    <w:rsid w:val="00DC4347"/>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18" Type="http://schemas.openxmlformats.org/officeDocument/2006/relationships/footer" Target="footer5.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styles" Target="styles.xml"/><Relationship Id="rId16" Type="http://schemas.openxmlformats.org/officeDocument/2006/relationships/header" Target="header5.xml"/><Relationship Id="rId20" Type="http://schemas.openxmlformats.org/officeDocument/2006/relationships/footer" Target="footer6.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header" Target="header6.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3</TotalTime>
  <Pages>25</Pages>
  <Words>7303</Words>
  <Characters>41632</Characters>
  <Application>Microsoft Office Word</Application>
  <DocSecurity>0</DocSecurity>
  <Lines>346</Lines>
  <Paragraphs>97</Paragraphs>
  <ScaleCrop>false</ScaleCrop>
  <HeadingPairs>
    <vt:vector size="2" baseType="variant">
      <vt:variant>
        <vt:lpstr>Título</vt:lpstr>
      </vt:variant>
      <vt:variant>
        <vt:i4>1</vt:i4>
      </vt:variant>
    </vt:vector>
  </HeadingPairs>
  <TitlesOfParts>
    <vt:vector size="1" baseType="lpstr">
      <vt:lpstr>FICHA TÉCNICA DEL PROYECTO</vt:lpstr>
    </vt:vector>
  </TitlesOfParts>
  <Company/>
  <LinksUpToDate>false</LinksUpToDate>
  <CharactersWithSpaces>48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CHA TÉCNICA DEL PROYECTO</dc:title>
  <dc:subject/>
  <dc:creator>acer</dc:creator>
  <cp:keywords/>
  <dc:description/>
  <cp:lastModifiedBy>acer</cp:lastModifiedBy>
  <cp:revision>12</cp:revision>
  <dcterms:created xsi:type="dcterms:W3CDTF">2019-10-28T20:22:00Z</dcterms:created>
  <dcterms:modified xsi:type="dcterms:W3CDTF">2019-10-29T02:30:00Z</dcterms:modified>
</cp:coreProperties>
</file>